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pPr w:leftFromText="180" w:rightFromText="180" w:vertAnchor="text" w:horzAnchor="margin" w:tblpXSpec="center" w:tblpY="906"/>
        <w:tblW w:w="10031" w:type="dxa"/>
        <w:tblLook w:val="04A0" w:firstRow="1" w:lastRow="0" w:firstColumn="1" w:lastColumn="0" w:noHBand="0" w:noVBand="1"/>
      </w:tblPr>
      <w:tblGrid>
        <w:gridCol w:w="4903"/>
        <w:gridCol w:w="43"/>
        <w:gridCol w:w="5085"/>
      </w:tblGrid>
      <w:tr w:rsidR="004B01EC" w14:paraId="1B1644FE" w14:textId="77777777" w:rsidTr="00305247">
        <w:trPr>
          <w:trHeight w:val="1556"/>
        </w:trPr>
        <w:tc>
          <w:tcPr>
            <w:tcW w:w="4903" w:type="dxa"/>
            <w:tcBorders>
              <w:top w:val="nil"/>
              <w:left w:val="nil"/>
              <w:right w:val="nil"/>
            </w:tcBorders>
          </w:tcPr>
          <w:p w14:paraId="1E584B93" w14:textId="77777777" w:rsidR="004B01EC" w:rsidRPr="00070706" w:rsidRDefault="004B01EC" w:rsidP="00305247">
            <w:pPr>
              <w:rPr>
                <w:rFonts w:ascii="Verdana" w:hAnsi="Verdana"/>
                <w:noProof/>
                <w:sz w:val="18"/>
                <w:szCs w:val="18"/>
              </w:rPr>
            </w:pPr>
            <w:r>
              <w:rPr>
                <w:rFonts w:ascii="Verdana" w:hAnsi="Verdana"/>
                <w:noProof/>
                <w:sz w:val="18"/>
                <w:szCs w:val="18"/>
              </w:rPr>
              <w:drawing>
                <wp:inline distT="0" distB="0" distL="0" distR="0" wp14:anchorId="3C569AFF" wp14:editId="61850B3E">
                  <wp:extent cx="2865786" cy="819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nd SN clear bg Purple F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9122" cy="825820"/>
                          </a:xfrm>
                          <a:prstGeom prst="rect">
                            <a:avLst/>
                          </a:prstGeom>
                        </pic:spPr>
                      </pic:pic>
                    </a:graphicData>
                  </a:graphic>
                </wp:inline>
              </w:drawing>
            </w:r>
          </w:p>
        </w:tc>
        <w:tc>
          <w:tcPr>
            <w:tcW w:w="5128" w:type="dxa"/>
            <w:gridSpan w:val="2"/>
            <w:tcBorders>
              <w:top w:val="nil"/>
              <w:left w:val="nil"/>
              <w:right w:val="nil"/>
            </w:tcBorders>
          </w:tcPr>
          <w:p w14:paraId="3C581B26" w14:textId="77777777" w:rsidR="004B01EC" w:rsidRPr="00070706" w:rsidRDefault="004B01EC" w:rsidP="00305247">
            <w:pPr>
              <w:rPr>
                <w:rFonts w:ascii="Verdana" w:hAnsi="Verdana"/>
                <w:noProof/>
                <w:sz w:val="18"/>
                <w:szCs w:val="18"/>
              </w:rPr>
            </w:pPr>
            <w:r w:rsidRPr="00706214">
              <w:rPr>
                <w:rFonts w:ascii="Verdana" w:hAnsi="Verdana"/>
                <w:b/>
                <w:noProof/>
              </w:rPr>
              <mc:AlternateContent>
                <mc:Choice Requires="wps">
                  <w:drawing>
                    <wp:anchor distT="0" distB="0" distL="114300" distR="114300" simplePos="0" relativeHeight="251660288" behindDoc="1" locked="0" layoutInCell="1" allowOverlap="1" wp14:anchorId="480D24DC" wp14:editId="3B4BF5DF">
                      <wp:simplePos x="0" y="0"/>
                      <wp:positionH relativeFrom="column">
                        <wp:posOffset>59690</wp:posOffset>
                      </wp:positionH>
                      <wp:positionV relativeFrom="paragraph">
                        <wp:posOffset>7620</wp:posOffset>
                      </wp:positionV>
                      <wp:extent cx="2908935" cy="819150"/>
                      <wp:effectExtent l="0" t="0" r="0" b="0"/>
                      <wp:wrapTight wrapText="bothSides">
                        <wp:wrapPolygon edited="0">
                          <wp:start x="424" y="0"/>
                          <wp:lineTo x="424" y="21098"/>
                          <wp:lineTo x="21077" y="21098"/>
                          <wp:lineTo x="21077" y="0"/>
                          <wp:lineTo x="424" y="0"/>
                        </wp:wrapPolygon>
                      </wp:wrapTight>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8935" cy="819150"/>
                              </a:xfrm>
                              <a:prstGeom prst="rect">
                                <a:avLst/>
                              </a:prstGeom>
                              <a:noFill/>
                              <a:ln w="9525">
                                <a:noFill/>
                                <a:miter lim="800000"/>
                                <a:headEnd/>
                                <a:tailEnd/>
                              </a:ln>
                            </wps:spPr>
                            <wps:txb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80D24DC" id="_x0000_t202" coordsize="21600,21600" o:spt="202" path="m,l,21600r21600,l21600,xe">
                      <v:stroke joinstyle="miter"/>
                      <v:path gradientshapeok="t" o:connecttype="rect"/>
                    </v:shapetype>
                    <v:shape id="Text Box 2" o:spid="_x0000_s1026" type="#_x0000_t202" style="position:absolute;margin-left:4.7pt;margin-top:.6pt;width:229.05pt;height:64.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" filled="f" stroked="f">
                      <v:textbo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v:textbox>
                      <w10:wrap type="tight"/>
                    </v:shape>
                  </w:pict>
                </mc:Fallback>
              </mc:AlternateContent>
            </w:r>
          </w:p>
        </w:tc>
      </w:tr>
      <w:tr w:rsidR="004B01EC" w14:paraId="0D465E3A" w14:textId="77777777" w:rsidTr="00305247">
        <w:trPr>
          <w:trHeight w:val="614"/>
        </w:trPr>
        <w:tc>
          <w:tcPr>
            <w:tcW w:w="4903" w:type="dxa"/>
          </w:tcPr>
          <w:p w14:paraId="406182FD" w14:textId="0B101721" w:rsidR="004B01EC" w:rsidRPr="00070706" w:rsidRDefault="004B01EC" w:rsidP="00305247">
            <w:pPr>
              <w:rPr>
                <w:rFonts w:ascii="Verdana" w:hAnsi="Verdana"/>
                <w:noProof/>
                <w:sz w:val="18"/>
                <w:szCs w:val="18"/>
              </w:rPr>
            </w:pPr>
            <w:r w:rsidRPr="00070706">
              <w:rPr>
                <w:rFonts w:ascii="Verdana" w:hAnsi="Verdana"/>
                <w:noProof/>
                <w:sz w:val="18"/>
                <w:szCs w:val="18"/>
              </w:rPr>
              <w:t>Student Name:</w:t>
            </w:r>
            <w:r w:rsidR="00245008">
              <w:rPr>
                <w:rFonts w:ascii="Verdana" w:hAnsi="Verdana"/>
                <w:noProof/>
                <w:sz w:val="18"/>
                <w:szCs w:val="18"/>
              </w:rPr>
              <w:t xml:space="preserve"> Hansa Anuradha Wickramanayake</w:t>
            </w:r>
          </w:p>
        </w:tc>
        <w:tc>
          <w:tcPr>
            <w:tcW w:w="5128" w:type="dxa"/>
            <w:gridSpan w:val="2"/>
          </w:tcPr>
          <w:p w14:paraId="77EAFF05" w14:textId="22BB79E3" w:rsidR="004B01EC" w:rsidRPr="00070706" w:rsidRDefault="004B01EC" w:rsidP="00305247">
            <w:pPr>
              <w:rPr>
                <w:rFonts w:ascii="Verdana" w:hAnsi="Verdana"/>
                <w:noProof/>
                <w:sz w:val="18"/>
                <w:szCs w:val="18"/>
              </w:rPr>
            </w:pPr>
            <w:r w:rsidRPr="00070706">
              <w:rPr>
                <w:rFonts w:ascii="Verdana" w:hAnsi="Verdana"/>
                <w:noProof/>
                <w:sz w:val="18"/>
                <w:szCs w:val="18"/>
              </w:rPr>
              <w:t>Matriculation Number:</w:t>
            </w:r>
            <w:r w:rsidR="002B1F12">
              <w:rPr>
                <w:rFonts w:ascii="Verdana" w:hAnsi="Verdana"/>
                <w:noProof/>
                <w:sz w:val="18"/>
                <w:szCs w:val="18"/>
              </w:rPr>
              <w:t xml:space="preserve"> </w:t>
            </w:r>
            <w:r w:rsidR="005B40A4" w:rsidRPr="005B40A4">
              <w:rPr>
                <w:rFonts w:ascii="Verdana" w:eastAsiaTheme="minorHAnsi" w:hAnsi="Verdana" w:cs="AppleSystemUIFont"/>
                <w:sz w:val="18"/>
                <w:szCs w:val="18"/>
                <w:lang w:val="en-GB" w:eastAsia="en-US"/>
                <w14:ligatures w14:val="standardContextual"/>
              </w:rPr>
              <w:t>2409648</w:t>
            </w:r>
          </w:p>
        </w:tc>
      </w:tr>
      <w:tr w:rsidR="004B01EC" w14:paraId="0A3A6F9D" w14:textId="77777777" w:rsidTr="00305247">
        <w:trPr>
          <w:trHeight w:val="694"/>
        </w:trPr>
        <w:tc>
          <w:tcPr>
            <w:tcW w:w="4903" w:type="dxa"/>
          </w:tcPr>
          <w:p w14:paraId="5F9990D7" w14:textId="51496B61" w:rsidR="004B01EC" w:rsidRPr="00070706" w:rsidRDefault="004B01EC" w:rsidP="00305247">
            <w:pPr>
              <w:rPr>
                <w:rFonts w:ascii="Verdana" w:hAnsi="Verdana"/>
                <w:noProof/>
                <w:sz w:val="18"/>
                <w:szCs w:val="18"/>
              </w:rPr>
            </w:pPr>
            <w:r w:rsidRPr="00070706">
              <w:rPr>
                <w:rFonts w:ascii="Verdana" w:hAnsi="Verdana"/>
                <w:noProof/>
                <w:sz w:val="18"/>
                <w:szCs w:val="18"/>
              </w:rPr>
              <w:t>Supervisor:</w:t>
            </w:r>
            <w:r w:rsidR="00901F45">
              <w:rPr>
                <w:rFonts w:ascii="Verdana" w:hAnsi="Verdana"/>
                <w:noProof/>
                <w:sz w:val="18"/>
                <w:szCs w:val="18"/>
              </w:rPr>
              <w:t xml:space="preserve"> Mr.Pesala Sampath</w:t>
            </w:r>
          </w:p>
        </w:tc>
        <w:tc>
          <w:tcPr>
            <w:tcW w:w="5128" w:type="dxa"/>
            <w:gridSpan w:val="2"/>
          </w:tcPr>
          <w:p w14:paraId="215663AC" w14:textId="77777777" w:rsidR="004B01EC" w:rsidRPr="00070706" w:rsidRDefault="004B01EC" w:rsidP="00305247">
            <w:pPr>
              <w:rPr>
                <w:rFonts w:ascii="Verdana" w:hAnsi="Verdana"/>
                <w:noProof/>
                <w:sz w:val="18"/>
                <w:szCs w:val="18"/>
              </w:rPr>
            </w:pPr>
            <w:r w:rsidRPr="00070706">
              <w:rPr>
                <w:rFonts w:ascii="Verdana" w:hAnsi="Verdana"/>
                <w:noProof/>
                <w:sz w:val="18"/>
                <w:szCs w:val="18"/>
              </w:rPr>
              <w:t>Second Marker:</w:t>
            </w:r>
          </w:p>
        </w:tc>
      </w:tr>
      <w:tr w:rsidR="004B01EC" w14:paraId="57B369FD" w14:textId="77777777" w:rsidTr="00305247">
        <w:trPr>
          <w:trHeight w:val="704"/>
        </w:trPr>
        <w:tc>
          <w:tcPr>
            <w:tcW w:w="10031" w:type="dxa"/>
            <w:gridSpan w:val="3"/>
          </w:tcPr>
          <w:p w14:paraId="7ED8A15D" w14:textId="02DF6115" w:rsidR="004B01EC" w:rsidRPr="00BE38D5" w:rsidRDefault="004B01EC" w:rsidP="00BE38D5">
            <w:pPr>
              <w:pStyle w:val="Title"/>
              <w:spacing w:line="360" w:lineRule="auto"/>
            </w:pPr>
            <w:r w:rsidRPr="00070706">
              <w:rPr>
                <w:rFonts w:ascii="Verdana" w:hAnsi="Verdana"/>
                <w:noProof/>
                <w:sz w:val="18"/>
                <w:szCs w:val="18"/>
              </w:rPr>
              <w:t>Project Title:</w:t>
            </w:r>
            <w:r w:rsidR="00BE38D5" w:rsidRPr="005A39E4">
              <w:t xml:space="preserve"> </w:t>
            </w:r>
            <w:r w:rsidR="00BE38D5" w:rsidRPr="00BE38D5">
              <w:rPr>
                <w:rFonts w:ascii="Verdana" w:hAnsi="Verdana"/>
                <w:sz w:val="18"/>
                <w:szCs w:val="18"/>
              </w:rPr>
              <w:t>Improving User Trust with Explainable AI (XAI) for Financial Chatbots powered by GPT-4</w:t>
            </w:r>
          </w:p>
        </w:tc>
      </w:tr>
      <w:tr w:rsidR="004B01EC" w14:paraId="3AF4BDB1" w14:textId="77777777" w:rsidTr="00305247">
        <w:trPr>
          <w:trHeight w:val="567"/>
        </w:trPr>
        <w:tc>
          <w:tcPr>
            <w:tcW w:w="4903" w:type="dxa"/>
            <w:vMerge w:val="restart"/>
          </w:tcPr>
          <w:p w14:paraId="18F5FCD5" w14:textId="77777777" w:rsidR="004B01EC" w:rsidRDefault="004B01EC" w:rsidP="00305247">
            <w:pPr>
              <w:rPr>
                <w:rFonts w:ascii="Verdana" w:hAnsi="Verdana"/>
                <w:noProof/>
                <w:sz w:val="18"/>
                <w:szCs w:val="18"/>
              </w:rPr>
            </w:pPr>
          </w:p>
        </w:tc>
        <w:tc>
          <w:tcPr>
            <w:tcW w:w="5128" w:type="dxa"/>
            <w:gridSpan w:val="2"/>
          </w:tcPr>
          <w:p w14:paraId="2FF13CC4" w14:textId="5E8F1C02" w:rsidR="004B01EC" w:rsidRDefault="004B01EC" w:rsidP="00305247">
            <w:pPr>
              <w:rPr>
                <w:rFonts w:ascii="Verdana" w:hAnsi="Verdana"/>
                <w:noProof/>
                <w:sz w:val="18"/>
                <w:szCs w:val="18"/>
              </w:rPr>
            </w:pPr>
            <w:r>
              <w:rPr>
                <w:rFonts w:ascii="Verdana" w:hAnsi="Verdana"/>
                <w:noProof/>
                <w:sz w:val="18"/>
                <w:szCs w:val="18"/>
              </w:rPr>
              <w:t>Start Date:</w:t>
            </w:r>
            <w:r w:rsidR="00931B2E">
              <w:rPr>
                <w:rFonts w:ascii="Verdana" w:hAnsi="Verdana"/>
                <w:noProof/>
                <w:sz w:val="18"/>
                <w:szCs w:val="18"/>
              </w:rPr>
              <w:t xml:space="preserve"> </w:t>
            </w:r>
            <w:r w:rsidR="00502C69">
              <w:rPr>
                <w:rFonts w:ascii="Verdana" w:hAnsi="Verdana"/>
                <w:noProof/>
                <w:sz w:val="18"/>
                <w:szCs w:val="18"/>
              </w:rPr>
              <w:t>2025-03-01</w:t>
            </w:r>
          </w:p>
          <w:p w14:paraId="54B4E652" w14:textId="77777777" w:rsidR="004B01EC" w:rsidRPr="00070706" w:rsidRDefault="004B01EC" w:rsidP="00305247">
            <w:pPr>
              <w:rPr>
                <w:rFonts w:ascii="Verdana" w:hAnsi="Verdana"/>
                <w:noProof/>
                <w:sz w:val="18"/>
                <w:szCs w:val="18"/>
              </w:rPr>
            </w:pPr>
          </w:p>
        </w:tc>
      </w:tr>
      <w:tr w:rsidR="004B01EC" w14:paraId="7D588C8B" w14:textId="77777777" w:rsidTr="00305247">
        <w:trPr>
          <w:trHeight w:val="567"/>
        </w:trPr>
        <w:tc>
          <w:tcPr>
            <w:tcW w:w="4903" w:type="dxa"/>
            <w:vMerge/>
            <w:tcBorders>
              <w:bottom w:val="single" w:sz="4" w:space="0" w:color="auto"/>
            </w:tcBorders>
          </w:tcPr>
          <w:p w14:paraId="5A1E0A56" w14:textId="77777777" w:rsidR="004B01EC" w:rsidRPr="00A76A05" w:rsidRDefault="004B01EC" w:rsidP="00305247">
            <w:pPr>
              <w:rPr>
                <w:rFonts w:ascii="Verdana" w:hAnsi="Verdana"/>
                <w:b/>
                <w:noProof/>
              </w:rPr>
            </w:pPr>
          </w:p>
        </w:tc>
        <w:tc>
          <w:tcPr>
            <w:tcW w:w="5128" w:type="dxa"/>
            <w:gridSpan w:val="2"/>
            <w:tcBorders>
              <w:bottom w:val="single" w:sz="4" w:space="0" w:color="auto"/>
            </w:tcBorders>
          </w:tcPr>
          <w:p w14:paraId="4D7F79AE" w14:textId="5C23A573" w:rsidR="004B01EC" w:rsidRDefault="004B01EC" w:rsidP="00305247">
            <w:pPr>
              <w:rPr>
                <w:rFonts w:ascii="Verdana" w:hAnsi="Verdana"/>
                <w:noProof/>
                <w:sz w:val="18"/>
                <w:szCs w:val="18"/>
              </w:rPr>
            </w:pPr>
            <w:r>
              <w:rPr>
                <w:rFonts w:ascii="Verdana" w:hAnsi="Verdana"/>
                <w:noProof/>
                <w:sz w:val="18"/>
                <w:szCs w:val="18"/>
              </w:rPr>
              <w:t>Submission Date:</w:t>
            </w:r>
            <w:r w:rsidR="00931B2E">
              <w:rPr>
                <w:rFonts w:ascii="Verdana" w:hAnsi="Verdana"/>
                <w:noProof/>
                <w:sz w:val="18"/>
                <w:szCs w:val="18"/>
              </w:rPr>
              <w:t xml:space="preserve"> </w:t>
            </w:r>
            <w:r w:rsidR="00502C69">
              <w:rPr>
                <w:rFonts w:ascii="Verdana" w:hAnsi="Verdana"/>
                <w:noProof/>
                <w:sz w:val="18"/>
                <w:szCs w:val="18"/>
              </w:rPr>
              <w:t>2025-12-1</w:t>
            </w:r>
            <w:r w:rsidR="0046187C">
              <w:rPr>
                <w:rFonts w:ascii="Verdana" w:hAnsi="Verdana"/>
                <w:noProof/>
                <w:sz w:val="18"/>
                <w:szCs w:val="18"/>
              </w:rPr>
              <w:t>9</w:t>
            </w:r>
          </w:p>
          <w:p w14:paraId="2E6BEC64" w14:textId="77777777" w:rsidR="004B01EC" w:rsidRDefault="004B01EC" w:rsidP="00305247">
            <w:pPr>
              <w:rPr>
                <w:rFonts w:ascii="Verdana" w:hAnsi="Verdana"/>
                <w:noProof/>
                <w:sz w:val="18"/>
                <w:szCs w:val="18"/>
              </w:rPr>
            </w:pPr>
          </w:p>
        </w:tc>
      </w:tr>
      <w:tr w:rsidR="004B01EC" w14:paraId="0FEF8B19" w14:textId="77777777" w:rsidTr="00305247">
        <w:trPr>
          <w:trHeight w:val="391"/>
        </w:trPr>
        <w:tc>
          <w:tcPr>
            <w:tcW w:w="10031" w:type="dxa"/>
            <w:gridSpan w:val="3"/>
            <w:tcBorders>
              <w:left w:val="nil"/>
              <w:bottom w:val="single" w:sz="4" w:space="0" w:color="auto"/>
              <w:right w:val="nil"/>
            </w:tcBorders>
          </w:tcPr>
          <w:p w14:paraId="4914B6FE" w14:textId="77777777" w:rsidR="004B01EC" w:rsidRDefault="004B01EC" w:rsidP="00305247">
            <w:pPr>
              <w:rPr>
                <w:rFonts w:ascii="Verdana" w:hAnsi="Verdana"/>
                <w:b/>
                <w:noProof/>
              </w:rPr>
            </w:pPr>
          </w:p>
          <w:p w14:paraId="3ABD09E9" w14:textId="5DD5D9F4" w:rsidR="004B01EC" w:rsidRDefault="004B01EC" w:rsidP="00305247">
            <w:pPr>
              <w:rPr>
                <w:rFonts w:ascii="Verdana" w:hAnsi="Verdana"/>
                <w:b/>
                <w:noProof/>
              </w:rPr>
            </w:pPr>
            <w:r>
              <w:rPr>
                <w:rFonts w:ascii="Verdana" w:hAnsi="Verdana"/>
                <w:b/>
                <w:noProof/>
              </w:rPr>
              <w:t>CONSENT</w:t>
            </w:r>
          </w:p>
          <w:p w14:paraId="01320F1B" w14:textId="77777777" w:rsidR="004B01EC" w:rsidRDefault="004B01EC" w:rsidP="00305247">
            <w:pPr>
              <w:rPr>
                <w:rFonts w:ascii="Verdana" w:hAnsi="Verdana"/>
                <w:b/>
                <w:noProof/>
              </w:rPr>
            </w:pPr>
          </w:p>
          <w:p w14:paraId="787A4204" w14:textId="5CCC50F1" w:rsidR="004B01EC" w:rsidRPr="00F91022" w:rsidRDefault="004B01EC" w:rsidP="00305247">
            <w:pPr>
              <w:rPr>
                <w:rFonts w:ascii="Verdana" w:hAnsi="Verdana"/>
                <w:noProof/>
              </w:rPr>
            </w:pPr>
            <w:r w:rsidRPr="003E15A8">
              <w:rPr>
                <w:rFonts w:ascii="Verdana" w:hAnsi="Verdana"/>
                <w:noProof/>
                <w:sz w:val="22"/>
                <w:szCs w:val="22"/>
              </w:rPr>
              <w:t>I agree</w:t>
            </w:r>
            <w:r w:rsidR="001B46DD">
              <w:rPr>
                <w:rFonts w:ascii="Verdana" w:hAnsi="Verdana"/>
                <w:noProof/>
              </w:rPr>
              <w:t xml:space="preserve">             </w:t>
            </w:r>
            <w:r w:rsidR="001B46DD">
              <w:rPr>
                <w:rFonts w:ascii="Wingdings 2" w:hAnsi="Wingdings 2"/>
                <w:noProof/>
              </w:rPr>
              <w:t>R</w:t>
            </w:r>
          </w:p>
          <w:p w14:paraId="0543910A" w14:textId="582222F0" w:rsidR="004B01EC" w:rsidRPr="00F91022" w:rsidRDefault="004B01EC" w:rsidP="00305247">
            <w:pPr>
              <w:rPr>
                <w:rFonts w:ascii="Verdana" w:hAnsi="Verdana"/>
                <w:noProof/>
              </w:rPr>
            </w:pPr>
            <w:r w:rsidRPr="003E15A8">
              <w:rPr>
                <w:rFonts w:ascii="Verdana" w:hAnsi="Verdana"/>
                <w:noProof/>
                <w:sz w:val="22"/>
                <w:szCs w:val="22"/>
              </w:rPr>
              <w:t>I do not agree</w:t>
            </w:r>
            <w:r w:rsidR="00192658">
              <w:rPr>
                <w:rFonts w:ascii="Verdana" w:hAnsi="Verdana"/>
                <w:noProof/>
              </w:rPr>
              <w:t xml:space="preserve">  </w:t>
            </w:r>
            <w:r w:rsidR="00D800E1">
              <w:rPr>
                <w:rFonts w:ascii="Verdana" w:hAnsi="Verdana"/>
                <w:noProof/>
              </w:rPr>
              <w:t xml:space="preserve"> </w:t>
            </w:r>
            <w:r w:rsidR="003E15A8">
              <w:rPr>
                <w:rFonts w:ascii="Verdana" w:hAnsi="Verdana"/>
                <w:noProof/>
              </w:rPr>
              <w:t xml:space="preserve"> </w:t>
            </w:r>
            <w:r w:rsidR="00192658">
              <w:rPr>
                <w:rFonts w:ascii="Wingdings 2" w:hAnsi="Wingdings 2"/>
                <w:b/>
                <w:noProof/>
              </w:rPr>
              <w:t>£</w:t>
            </w:r>
          </w:p>
          <w:p w14:paraId="0C1FD5C6" w14:textId="0CD732D8" w:rsidR="004B01EC" w:rsidRPr="00F91022" w:rsidRDefault="004B01EC" w:rsidP="00305247">
            <w:pPr>
              <w:rPr>
                <w:rFonts w:ascii="Verdana" w:hAnsi="Verdana"/>
                <w:noProof/>
              </w:rPr>
            </w:pPr>
          </w:p>
          <w:p w14:paraId="3C58B5B1" w14:textId="77777777" w:rsidR="004B01EC" w:rsidRPr="003E15A8" w:rsidRDefault="004B01EC" w:rsidP="00305247">
            <w:pPr>
              <w:rPr>
                <w:rFonts w:ascii="Verdana" w:hAnsi="Verdana"/>
                <w:noProof/>
                <w:sz w:val="22"/>
                <w:szCs w:val="22"/>
              </w:rPr>
            </w:pPr>
            <w:r w:rsidRPr="003E15A8">
              <w:rPr>
                <w:rFonts w:ascii="Verdana" w:hAnsi="Verdana"/>
                <w:noProof/>
                <w:sz w:val="22"/>
                <w:szCs w:val="22"/>
              </w:rPr>
              <w:t>That the University shall be entitled to use any results, materials or other outcomes arising from my project work for the purposes of non-commercial teaching and research, including collaboration.</w:t>
            </w:r>
          </w:p>
          <w:p w14:paraId="323F19F3" w14:textId="77777777" w:rsidR="004B01EC" w:rsidRDefault="004B01EC" w:rsidP="00305247">
            <w:pPr>
              <w:rPr>
                <w:rFonts w:ascii="Verdana" w:hAnsi="Verdana"/>
                <w:noProof/>
              </w:rPr>
            </w:pPr>
          </w:p>
          <w:p w14:paraId="39D3402A" w14:textId="77777777" w:rsidR="004B01EC" w:rsidRPr="003E15A8" w:rsidRDefault="004B01EC" w:rsidP="00305247">
            <w:pPr>
              <w:rPr>
                <w:rFonts w:ascii="Verdana" w:hAnsi="Verdana"/>
                <w:b/>
                <w:noProof/>
                <w:sz w:val="22"/>
                <w:szCs w:val="22"/>
              </w:rPr>
            </w:pPr>
            <w:r w:rsidRPr="003E15A8">
              <w:rPr>
                <w:rFonts w:ascii="Verdana" w:hAnsi="Verdana"/>
                <w:b/>
                <w:noProof/>
                <w:sz w:val="22"/>
                <w:szCs w:val="22"/>
              </w:rPr>
              <w:t>DECLARATION</w:t>
            </w:r>
          </w:p>
          <w:p w14:paraId="785170A2" w14:textId="77777777" w:rsidR="004B01EC" w:rsidRDefault="004B01EC" w:rsidP="00305247">
            <w:pPr>
              <w:rPr>
                <w:rFonts w:ascii="Verdana" w:hAnsi="Verdana"/>
                <w:b/>
                <w:noProof/>
              </w:rPr>
            </w:pPr>
          </w:p>
          <w:p w14:paraId="675AEDD6" w14:textId="77777777" w:rsidR="004B01EC" w:rsidRPr="00331988" w:rsidRDefault="004B01EC" w:rsidP="00305247">
            <w:pPr>
              <w:rPr>
                <w:rFonts w:ascii="Verdana" w:hAnsi="Verdana"/>
                <w:b/>
                <w:noProof/>
                <w:sz w:val="22"/>
                <w:szCs w:val="22"/>
              </w:rPr>
            </w:pPr>
            <w:r w:rsidRPr="00331988">
              <w:rPr>
                <w:rFonts w:ascii="Verdana" w:hAnsi="Verdana"/>
                <w:b/>
                <w:noProof/>
                <w:sz w:val="22"/>
                <w:szCs w:val="22"/>
              </w:rPr>
              <w:t>I confirm:</w:t>
            </w:r>
          </w:p>
          <w:p w14:paraId="266315AB" w14:textId="77777777" w:rsidR="004B01EC" w:rsidRPr="00331988" w:rsidRDefault="004B01EC" w:rsidP="00305247">
            <w:pPr>
              <w:rPr>
                <w:rFonts w:ascii="Verdana" w:hAnsi="Verdana"/>
                <w:b/>
                <w:noProof/>
                <w:sz w:val="22"/>
                <w:szCs w:val="22"/>
              </w:rPr>
            </w:pPr>
          </w:p>
          <w:p w14:paraId="4242FC51"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contained in this document has been composed solely by myself and that I have not made use of any unauthorised assistance.</w:t>
            </w:r>
          </w:p>
          <w:p w14:paraId="1ED675F0" w14:textId="77777777" w:rsidR="004B01EC" w:rsidRPr="00331988" w:rsidRDefault="004B01EC" w:rsidP="00305247">
            <w:pPr>
              <w:pStyle w:val="ListParagraph"/>
              <w:rPr>
                <w:rFonts w:ascii="Verdana" w:hAnsi="Verdana"/>
                <w:b/>
                <w:noProof/>
                <w:sz w:val="22"/>
                <w:szCs w:val="22"/>
              </w:rPr>
            </w:pPr>
          </w:p>
          <w:p w14:paraId="247728B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has not been accepted in any previous application for a degree.</w:t>
            </w:r>
          </w:p>
          <w:p w14:paraId="0A62CF7A" w14:textId="77777777" w:rsidR="004B01EC" w:rsidRPr="00331988" w:rsidRDefault="004B01EC" w:rsidP="00305247">
            <w:pPr>
              <w:pStyle w:val="ListParagraph"/>
              <w:rPr>
                <w:rFonts w:ascii="Verdana" w:hAnsi="Verdana"/>
                <w:b/>
                <w:noProof/>
                <w:sz w:val="22"/>
                <w:szCs w:val="22"/>
              </w:rPr>
            </w:pPr>
          </w:p>
          <w:p w14:paraId="0BBE359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All sources of information have been specifically acknowledged and all verbatim extracts are distinguished by quotation marks.</w:t>
            </w:r>
          </w:p>
          <w:p w14:paraId="1B1BAE04" w14:textId="77777777" w:rsidR="004B01EC" w:rsidRPr="004C6CB3" w:rsidRDefault="004B01EC" w:rsidP="00305247">
            <w:pPr>
              <w:rPr>
                <w:rFonts w:ascii="Verdana" w:hAnsi="Verdana"/>
                <w:noProof/>
              </w:rPr>
            </w:pPr>
          </w:p>
        </w:tc>
      </w:tr>
      <w:tr w:rsidR="004B01EC" w14:paraId="41905003" w14:textId="77777777" w:rsidTr="00305247">
        <w:trPr>
          <w:trHeight w:val="391"/>
        </w:trPr>
        <w:tc>
          <w:tcPr>
            <w:tcW w:w="4946" w:type="dxa"/>
            <w:gridSpan w:val="2"/>
            <w:tcBorders>
              <w:top w:val="single" w:sz="4" w:space="0" w:color="auto"/>
            </w:tcBorders>
          </w:tcPr>
          <w:p w14:paraId="73B80809" w14:textId="78A9D0F2" w:rsidR="004B01EC" w:rsidRDefault="004B01EC" w:rsidP="00305247">
            <w:pPr>
              <w:rPr>
                <w:rFonts w:ascii="Verdana" w:hAnsi="Verdana"/>
                <w:noProof/>
                <w:sz w:val="18"/>
                <w:szCs w:val="18"/>
              </w:rPr>
            </w:pPr>
            <w:r>
              <w:rPr>
                <w:rFonts w:ascii="Verdana" w:hAnsi="Verdana"/>
                <w:noProof/>
                <w:sz w:val="18"/>
                <w:szCs w:val="18"/>
              </w:rPr>
              <w:t xml:space="preserve">Student Signature: </w:t>
            </w:r>
          </w:p>
          <w:p w14:paraId="761925D2" w14:textId="5CEFC2D5" w:rsidR="004B01EC" w:rsidRDefault="00881A20" w:rsidP="00305247">
            <w:pPr>
              <w:rPr>
                <w:rFonts w:ascii="Verdana" w:hAnsi="Verdana"/>
                <w:noProof/>
                <w:sz w:val="18"/>
                <w:szCs w:val="18"/>
              </w:rPr>
            </w:pPr>
            <w:r>
              <w:rPr>
                <w:rFonts w:ascii="Verdana" w:hAnsi="Verdana"/>
                <w:noProof/>
                <w:sz w:val="18"/>
                <w:szCs w:val="18"/>
                <w14:ligatures w14:val="standardContextual"/>
              </w:rPr>
              <w:drawing>
                <wp:inline distT="0" distB="0" distL="0" distR="0" wp14:anchorId="75125505" wp14:editId="54B0F765">
                  <wp:extent cx="850900" cy="236362"/>
                  <wp:effectExtent l="0" t="0" r="0" b="5080"/>
                  <wp:docPr id="2121330036" name="Picture 2"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330036" name="Picture 2" descr="A black and white drawing of a clamp&#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972645" cy="270180"/>
                          </a:xfrm>
                          <a:prstGeom prst="rect">
                            <a:avLst/>
                          </a:prstGeom>
                        </pic:spPr>
                      </pic:pic>
                    </a:graphicData>
                  </a:graphic>
                </wp:inline>
              </w:drawing>
            </w:r>
          </w:p>
          <w:p w14:paraId="3DCCE05A" w14:textId="77777777" w:rsidR="004B01EC" w:rsidRDefault="004B01EC" w:rsidP="00305247">
            <w:pPr>
              <w:rPr>
                <w:rFonts w:ascii="Verdana" w:hAnsi="Verdana"/>
                <w:noProof/>
                <w:sz w:val="18"/>
                <w:szCs w:val="18"/>
              </w:rPr>
            </w:pPr>
          </w:p>
        </w:tc>
        <w:tc>
          <w:tcPr>
            <w:tcW w:w="5085" w:type="dxa"/>
            <w:tcBorders>
              <w:top w:val="single" w:sz="4" w:space="0" w:color="auto"/>
            </w:tcBorders>
          </w:tcPr>
          <w:p w14:paraId="7C6D47FB" w14:textId="77777777" w:rsidR="0032755D" w:rsidRDefault="004B01EC" w:rsidP="00305247">
            <w:pPr>
              <w:rPr>
                <w:rFonts w:ascii="Verdana" w:hAnsi="Verdana"/>
                <w:noProof/>
                <w:sz w:val="18"/>
                <w:szCs w:val="18"/>
              </w:rPr>
            </w:pPr>
            <w:r>
              <w:rPr>
                <w:rFonts w:ascii="Verdana" w:hAnsi="Verdana"/>
                <w:noProof/>
                <w:sz w:val="18"/>
                <w:szCs w:val="18"/>
              </w:rPr>
              <w:t>Date Signed:</w:t>
            </w:r>
          </w:p>
          <w:p w14:paraId="77C7A84B" w14:textId="4A74C318" w:rsidR="004B01EC" w:rsidRDefault="002C1EDB" w:rsidP="00305247">
            <w:pPr>
              <w:rPr>
                <w:rFonts w:ascii="Verdana" w:hAnsi="Verdana"/>
                <w:noProof/>
                <w:sz w:val="18"/>
                <w:szCs w:val="18"/>
              </w:rPr>
            </w:pPr>
            <w:r>
              <w:rPr>
                <w:rFonts w:ascii="Verdana" w:hAnsi="Verdana"/>
                <w:noProof/>
                <w:sz w:val="18"/>
                <w:szCs w:val="18"/>
              </w:rPr>
              <w:t>2025-12-18</w:t>
            </w:r>
          </w:p>
        </w:tc>
      </w:tr>
    </w:tbl>
    <w:p w14:paraId="585A6C37" w14:textId="77777777" w:rsidR="004B01EC" w:rsidRDefault="004B01EC" w:rsidP="004B01EC">
      <w:pPr>
        <w:jc w:val="center"/>
        <w:rPr>
          <w:noProof/>
        </w:rPr>
      </w:pPr>
    </w:p>
    <w:p w14:paraId="1FF64DC1" w14:textId="77777777" w:rsidR="004B01EC" w:rsidRDefault="004B01EC" w:rsidP="004B01EC">
      <w:pPr>
        <w:jc w:val="center"/>
        <w:rPr>
          <w:noProof/>
        </w:rPr>
      </w:pPr>
    </w:p>
    <w:p w14:paraId="47119B70" w14:textId="77777777" w:rsidR="004B01EC" w:rsidRDefault="004B01EC" w:rsidP="004B01EC">
      <w:pPr>
        <w:jc w:val="center"/>
      </w:pPr>
    </w:p>
    <w:p w14:paraId="0984E59E" w14:textId="77777777" w:rsidR="004B01EC" w:rsidRPr="00AC1765" w:rsidRDefault="004B01EC" w:rsidP="004B01EC"/>
    <w:p w14:paraId="4A698E47" w14:textId="77777777" w:rsidR="004B01EC" w:rsidRDefault="004B01EC" w:rsidP="004B01EC">
      <w:pPr>
        <w:tabs>
          <w:tab w:val="left" w:pos="5105"/>
        </w:tabs>
      </w:pPr>
      <w:r>
        <w:tab/>
      </w:r>
    </w:p>
    <w:p w14:paraId="1F05C855" w14:textId="77777777" w:rsidR="005B40A4" w:rsidRDefault="005B40A4" w:rsidP="00261825">
      <w:pPr>
        <w:pStyle w:val="Subtitle"/>
        <w:spacing w:line="360" w:lineRule="auto"/>
      </w:pPr>
    </w:p>
    <w:p w14:paraId="4E841641" w14:textId="77777777" w:rsidR="004B01EC" w:rsidRPr="00AC1765" w:rsidRDefault="004B01EC" w:rsidP="004B01EC">
      <w:pPr>
        <w:tabs>
          <w:tab w:val="left" w:pos="1328"/>
        </w:tabs>
      </w:pPr>
      <w:r w:rsidRPr="00A76A05">
        <w:rPr>
          <w:rFonts w:ascii="Verdana" w:hAnsi="Verdana"/>
          <w:b/>
          <w:noProof/>
        </w:rPr>
        <w:lastRenderedPageBreak/>
        <mc:AlternateContent>
          <mc:Choice Requires="wps">
            <w:drawing>
              <wp:anchor distT="0" distB="0" distL="114300" distR="114300" simplePos="0" relativeHeight="251659264" behindDoc="0" locked="0" layoutInCell="1" allowOverlap="1" wp14:anchorId="7AC70F6A" wp14:editId="41A7497F">
                <wp:simplePos x="0" y="0"/>
                <wp:positionH relativeFrom="column">
                  <wp:posOffset>5106035</wp:posOffset>
                </wp:positionH>
                <wp:positionV relativeFrom="paragraph">
                  <wp:posOffset>-4445</wp:posOffset>
                </wp:positionV>
                <wp:extent cx="938530" cy="818515"/>
                <wp:effectExtent l="0" t="0" r="13970" b="19685"/>
                <wp:wrapNone/>
                <wp:docPr id="5" name="Rectangle 5"/>
                <wp:cNvGraphicFramePr/>
                <a:graphic xmlns:a="http://schemas.openxmlformats.org/drawingml/2006/main">
                  <a:graphicData uri="http://schemas.microsoft.com/office/word/2010/wordprocessingShape">
                    <wps:wsp>
                      <wps:cNvSpPr/>
                      <wps:spPr>
                        <a:xfrm>
                          <a:off x="0" y="0"/>
                          <a:ext cx="938530" cy="81851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FE1BD77" id="Rectangle 5" o:spid="_x0000_s1026" style="position:absolute;margin-left:402.05pt;margin-top:-.35pt;width:73.9pt;height:64.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" filled="f" strokecolor="black [3213]" strokeweight=".5pt"/>
            </w:pict>
          </mc:Fallback>
        </mc:AlternateContent>
      </w:r>
      <w:r>
        <w:tab/>
      </w:r>
    </w:p>
    <w:p w14:paraId="4F2188ED" w14:textId="77777777" w:rsidR="004B01EC" w:rsidRDefault="004B01EC" w:rsidP="00261825">
      <w:pPr>
        <w:pStyle w:val="Subtitle"/>
        <w:spacing w:line="360" w:lineRule="auto"/>
      </w:pPr>
    </w:p>
    <w:p w14:paraId="35EF7D3A" w14:textId="40C48B51" w:rsidR="005F7F5A" w:rsidRDefault="005F7F5A" w:rsidP="00D20F91">
      <w:pPr>
        <w:pStyle w:val="Subtitle"/>
        <w:spacing w:line="360" w:lineRule="auto"/>
        <w:jc w:val="center"/>
      </w:pPr>
      <w:r w:rsidRPr="005F7F5A">
        <w:t>MSc Project Report</w:t>
      </w:r>
    </w:p>
    <w:p w14:paraId="45C382A8" w14:textId="77777777" w:rsidR="006359A3" w:rsidRDefault="006359A3" w:rsidP="00D20F91">
      <w:pPr>
        <w:spacing w:line="360" w:lineRule="auto"/>
      </w:pPr>
    </w:p>
    <w:p w14:paraId="36F90CB9" w14:textId="77777777" w:rsidR="006359A3" w:rsidRDefault="006359A3" w:rsidP="00D20F91">
      <w:pPr>
        <w:spacing w:line="360" w:lineRule="auto"/>
      </w:pPr>
    </w:p>
    <w:p w14:paraId="760ADECF" w14:textId="77777777" w:rsidR="006359A3" w:rsidRDefault="006359A3" w:rsidP="00D20F91">
      <w:pPr>
        <w:spacing w:line="360" w:lineRule="auto"/>
      </w:pPr>
    </w:p>
    <w:p w14:paraId="595D5F21" w14:textId="77777777" w:rsidR="006359A3" w:rsidRPr="006359A3" w:rsidRDefault="006359A3" w:rsidP="00D20F91">
      <w:pPr>
        <w:spacing w:line="360" w:lineRule="auto"/>
      </w:pPr>
    </w:p>
    <w:p w14:paraId="6487951B" w14:textId="4A0BA0B7" w:rsidR="005A39E4" w:rsidRPr="005A39E4" w:rsidRDefault="005A39E4" w:rsidP="00D20F91">
      <w:pPr>
        <w:pStyle w:val="Title"/>
        <w:spacing w:line="360" w:lineRule="auto"/>
        <w:jc w:val="center"/>
      </w:pPr>
      <w:r w:rsidRPr="005A39E4">
        <w:t>Improving User Trust with Explainable AI (XAI) for</w:t>
      </w:r>
      <w:r>
        <w:t xml:space="preserve"> </w:t>
      </w:r>
      <w:r w:rsidRPr="005A39E4">
        <w:t>Financial Chatbots powered by GPT-4</w:t>
      </w:r>
    </w:p>
    <w:p w14:paraId="584FBA7A" w14:textId="77777777" w:rsidR="006359A3" w:rsidRPr="006359A3" w:rsidRDefault="006359A3" w:rsidP="00D20F91">
      <w:pPr>
        <w:spacing w:line="360" w:lineRule="auto"/>
      </w:pPr>
    </w:p>
    <w:p w14:paraId="4322C0F9" w14:textId="77777777" w:rsidR="005F7F5A" w:rsidRDefault="005F7F5A" w:rsidP="00D20F91">
      <w:pPr>
        <w:spacing w:line="360" w:lineRule="auto"/>
      </w:pPr>
    </w:p>
    <w:p w14:paraId="47ECFDA3" w14:textId="77777777" w:rsidR="005A39E4" w:rsidRDefault="005A39E4" w:rsidP="00D20F91">
      <w:pPr>
        <w:pStyle w:val="Subtitle"/>
        <w:spacing w:line="360" w:lineRule="auto"/>
        <w:jc w:val="center"/>
        <w:rPr>
          <w:rStyle w:val="SubtleEmphasis"/>
          <w:i w:val="0"/>
          <w:iCs w:val="0"/>
        </w:rPr>
      </w:pPr>
    </w:p>
    <w:p w14:paraId="0CE6B3AA" w14:textId="19B82195" w:rsidR="005F7F5A" w:rsidRDefault="005F7F5A" w:rsidP="00D20F91">
      <w:pPr>
        <w:pStyle w:val="Subtitle"/>
        <w:spacing w:line="360" w:lineRule="auto"/>
        <w:jc w:val="center"/>
        <w:rPr>
          <w:rStyle w:val="SubtleEmphasis"/>
          <w:i w:val="0"/>
          <w:iCs w:val="0"/>
        </w:rPr>
      </w:pPr>
      <w:r w:rsidRPr="005F7F5A">
        <w:rPr>
          <w:rStyle w:val="SubtleEmphasis"/>
          <w:i w:val="0"/>
          <w:iCs w:val="0"/>
        </w:rPr>
        <w:t>Hansa Anuradha Wickramanayake</w:t>
      </w:r>
    </w:p>
    <w:p w14:paraId="72C7AAE9" w14:textId="77777777" w:rsidR="00F779E4" w:rsidRPr="00F779E4" w:rsidRDefault="00F779E4" w:rsidP="00D20F91">
      <w:pPr>
        <w:spacing w:line="360" w:lineRule="auto"/>
      </w:pPr>
    </w:p>
    <w:p w14:paraId="404E4ED6" w14:textId="694914C8" w:rsidR="005F7F5A" w:rsidRDefault="005F7F5A" w:rsidP="00D20F91">
      <w:pPr>
        <w:pStyle w:val="Subtitle"/>
        <w:spacing w:line="360" w:lineRule="auto"/>
        <w:jc w:val="center"/>
      </w:pPr>
      <w:r>
        <w:t>2025</w:t>
      </w:r>
    </w:p>
    <w:p w14:paraId="17BCEFC5" w14:textId="77777777" w:rsidR="00F656B5" w:rsidRDefault="00F656B5" w:rsidP="00F656B5"/>
    <w:p w14:paraId="328C6D61" w14:textId="77777777" w:rsidR="006359A3" w:rsidRDefault="006359A3" w:rsidP="00F656B5"/>
    <w:p w14:paraId="3575082C" w14:textId="77777777" w:rsidR="006359A3" w:rsidRDefault="006359A3" w:rsidP="00F656B5"/>
    <w:p w14:paraId="2BAB46E1" w14:textId="77777777" w:rsidR="006359A3" w:rsidRDefault="006359A3" w:rsidP="00F656B5"/>
    <w:p w14:paraId="56941249" w14:textId="77777777" w:rsidR="006359A3" w:rsidRDefault="006359A3" w:rsidP="00F656B5"/>
    <w:p w14:paraId="387FEE78" w14:textId="77777777" w:rsidR="006359A3" w:rsidRDefault="006359A3" w:rsidP="00F656B5"/>
    <w:p w14:paraId="67C68DA3" w14:textId="77777777" w:rsidR="006359A3" w:rsidRDefault="006359A3" w:rsidP="00F656B5"/>
    <w:p w14:paraId="44CDE300" w14:textId="77777777" w:rsidR="006359A3" w:rsidRDefault="006359A3" w:rsidP="00F656B5"/>
    <w:p w14:paraId="37AB780A" w14:textId="77777777" w:rsidR="006359A3" w:rsidRDefault="006359A3" w:rsidP="00F656B5"/>
    <w:p w14:paraId="667C785A" w14:textId="77777777" w:rsidR="006359A3" w:rsidRDefault="006359A3" w:rsidP="00F656B5"/>
    <w:p w14:paraId="416F87F1" w14:textId="77777777" w:rsidR="006359A3" w:rsidRDefault="006359A3" w:rsidP="00F656B5"/>
    <w:p w14:paraId="2F67180A" w14:textId="77777777" w:rsidR="006359A3" w:rsidRDefault="006359A3" w:rsidP="00F656B5"/>
    <w:p w14:paraId="493B8E69" w14:textId="77777777" w:rsidR="006359A3" w:rsidRDefault="006359A3" w:rsidP="00F656B5"/>
    <w:p w14:paraId="7420AD68" w14:textId="77777777" w:rsidR="00F656B5" w:rsidRPr="00F656B5" w:rsidRDefault="00F656B5" w:rsidP="001E498A">
      <w:pPr>
        <w:spacing w:line="360" w:lineRule="auto"/>
        <w:jc w:val="center"/>
      </w:pPr>
      <w:r w:rsidRPr="00F656B5">
        <w:t>A report submitted as part of the requirements for the degree of</w:t>
      </w:r>
    </w:p>
    <w:p w14:paraId="23DC7240" w14:textId="61D4FDC5" w:rsidR="00F656B5" w:rsidRPr="00F656B5" w:rsidRDefault="00F656B5" w:rsidP="001E498A">
      <w:pPr>
        <w:pStyle w:val="ListParagraph"/>
        <w:spacing w:line="360" w:lineRule="auto"/>
        <w:jc w:val="center"/>
      </w:pPr>
      <w:r w:rsidRPr="00F656B5">
        <w:t>MSc Big Data Analytics at Robert Gordon University, Aberdeen, Scotland</w:t>
      </w:r>
    </w:p>
    <w:p w14:paraId="4605C2F8" w14:textId="5E186F41" w:rsidR="005A7C9C" w:rsidRDefault="005A7C9C" w:rsidP="00D20F91">
      <w:pPr>
        <w:pStyle w:val="Heading1"/>
        <w:spacing w:line="360" w:lineRule="auto"/>
        <w:jc w:val="center"/>
      </w:pPr>
      <w:bookmarkStart w:id="0" w:name="_Toc216999578"/>
      <w:r>
        <w:lastRenderedPageBreak/>
        <w:t>Declaration</w:t>
      </w:r>
      <w:bookmarkEnd w:id="0"/>
    </w:p>
    <w:p w14:paraId="6336785B" w14:textId="77777777" w:rsidR="005A7C9C" w:rsidRDefault="005A7C9C" w:rsidP="00D20F91">
      <w:pPr>
        <w:spacing w:line="360" w:lineRule="auto"/>
      </w:pPr>
    </w:p>
    <w:p w14:paraId="232B1D7B" w14:textId="77777777" w:rsidR="005A7C9C" w:rsidRDefault="005A7C9C" w:rsidP="00D20F91">
      <w:pPr>
        <w:spacing w:line="360" w:lineRule="auto"/>
      </w:pPr>
      <w:r>
        <w:t xml:space="preserve">I confirm that the work contained in this MSc project report has been composed solely by myself and has not been accepted in any previous application for a degree. All sources of information have been specifically acknowledged and all verbatim extracts are distinguished by quotation marks. </w:t>
      </w:r>
    </w:p>
    <w:p w14:paraId="2B7155E2" w14:textId="77777777" w:rsidR="005A7C9C" w:rsidRDefault="005A7C9C" w:rsidP="00D20F91">
      <w:pPr>
        <w:spacing w:line="360" w:lineRule="auto"/>
      </w:pPr>
    </w:p>
    <w:p w14:paraId="3E1E5CEE" w14:textId="36AEF455" w:rsidR="005A7C9C" w:rsidRDefault="005A7C9C" w:rsidP="00D20F91">
      <w:pPr>
        <w:spacing w:line="360" w:lineRule="auto"/>
      </w:pPr>
      <w:r>
        <w:t>Signed ………</w:t>
      </w:r>
      <w:r w:rsidR="002E3A23">
        <w:rPr>
          <w:noProof/>
          <w14:ligatures w14:val="standardContextual"/>
        </w:rPr>
        <w:drawing>
          <wp:inline distT="0" distB="0" distL="0" distR="0" wp14:anchorId="70E03E16" wp14:editId="6F6F2D6E">
            <wp:extent cx="850393" cy="236220"/>
            <wp:effectExtent l="0" t="0" r="635" b="5080"/>
            <wp:docPr id="625867957" name="Picture 1"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867957" name="Picture 1" descr="A black and white drawing of a clamp&#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03695" cy="251026"/>
                    </a:xfrm>
                    <a:prstGeom prst="rect">
                      <a:avLst/>
                    </a:prstGeom>
                  </pic:spPr>
                </pic:pic>
              </a:graphicData>
            </a:graphic>
          </wp:inline>
        </w:drawing>
      </w:r>
      <w:r>
        <w:t>……………………………………………</w:t>
      </w:r>
    </w:p>
    <w:p w14:paraId="6C9EF52E" w14:textId="48CF818F" w:rsidR="005A7C9C" w:rsidRDefault="005A7C9C" w:rsidP="00D20F91">
      <w:pPr>
        <w:spacing w:line="360" w:lineRule="auto"/>
      </w:pPr>
      <w:r>
        <w:t>Date…</w:t>
      </w:r>
      <w:r w:rsidR="00D10483">
        <w:t>2025-12-18</w:t>
      </w:r>
      <w:r>
        <w:t>…………………………</w:t>
      </w:r>
    </w:p>
    <w:p w14:paraId="2AB3BB26" w14:textId="77777777" w:rsidR="00E544CE" w:rsidRDefault="00E544CE" w:rsidP="00D20F91">
      <w:pPr>
        <w:spacing w:line="360" w:lineRule="auto"/>
      </w:pPr>
    </w:p>
    <w:p w14:paraId="7FB8935B" w14:textId="77777777" w:rsidR="00DF6110" w:rsidRDefault="00DF6110" w:rsidP="00D20F91">
      <w:pPr>
        <w:spacing w:line="360" w:lineRule="auto"/>
      </w:pPr>
    </w:p>
    <w:p w14:paraId="232EA9A8" w14:textId="77777777" w:rsidR="00DF6110" w:rsidRDefault="00DF6110" w:rsidP="00D20F91">
      <w:pPr>
        <w:spacing w:line="360" w:lineRule="auto"/>
      </w:pPr>
    </w:p>
    <w:p w14:paraId="41ACB0D6" w14:textId="77777777" w:rsidR="00DF6110" w:rsidRDefault="00DF6110" w:rsidP="00D20F91">
      <w:pPr>
        <w:spacing w:line="360" w:lineRule="auto"/>
      </w:pPr>
    </w:p>
    <w:p w14:paraId="04A8CB9F" w14:textId="77777777" w:rsidR="00DF6110" w:rsidRDefault="00DF6110" w:rsidP="00D20F91">
      <w:pPr>
        <w:spacing w:line="360" w:lineRule="auto"/>
      </w:pPr>
    </w:p>
    <w:p w14:paraId="20DF2BE9" w14:textId="77777777" w:rsidR="00DF6110" w:rsidRDefault="00DF6110" w:rsidP="00D20F91">
      <w:pPr>
        <w:spacing w:line="360" w:lineRule="auto"/>
      </w:pPr>
    </w:p>
    <w:p w14:paraId="3473384E" w14:textId="77777777" w:rsidR="00DF6110" w:rsidRDefault="00DF6110" w:rsidP="00D20F91">
      <w:pPr>
        <w:spacing w:line="360" w:lineRule="auto"/>
      </w:pPr>
    </w:p>
    <w:p w14:paraId="1C46212C" w14:textId="77777777" w:rsidR="00DF6110" w:rsidRDefault="00DF6110" w:rsidP="00D20F91">
      <w:pPr>
        <w:spacing w:line="360" w:lineRule="auto"/>
      </w:pPr>
    </w:p>
    <w:p w14:paraId="67EEBA2F" w14:textId="77777777" w:rsidR="00DF6110" w:rsidRDefault="00DF6110" w:rsidP="00D20F91">
      <w:pPr>
        <w:spacing w:line="360" w:lineRule="auto"/>
      </w:pPr>
    </w:p>
    <w:p w14:paraId="05629C6A" w14:textId="77777777" w:rsidR="00DF6110" w:rsidRDefault="00DF6110" w:rsidP="00D20F91">
      <w:pPr>
        <w:spacing w:line="360" w:lineRule="auto"/>
      </w:pPr>
    </w:p>
    <w:p w14:paraId="20D7B4DD" w14:textId="77777777" w:rsidR="00DF6110" w:rsidRDefault="00DF6110" w:rsidP="00D20F91">
      <w:pPr>
        <w:spacing w:line="360" w:lineRule="auto"/>
      </w:pPr>
    </w:p>
    <w:p w14:paraId="208D838D" w14:textId="77777777" w:rsidR="00DF6110" w:rsidRDefault="00DF6110" w:rsidP="00D20F91">
      <w:pPr>
        <w:spacing w:line="360" w:lineRule="auto"/>
      </w:pPr>
    </w:p>
    <w:p w14:paraId="464E6F10" w14:textId="77777777" w:rsidR="00DF6110" w:rsidRDefault="00DF6110" w:rsidP="00D20F91">
      <w:pPr>
        <w:spacing w:line="360" w:lineRule="auto"/>
      </w:pPr>
    </w:p>
    <w:p w14:paraId="211E907F" w14:textId="77777777" w:rsidR="00DF6110" w:rsidRDefault="00DF6110" w:rsidP="00D20F91">
      <w:pPr>
        <w:spacing w:line="360" w:lineRule="auto"/>
      </w:pPr>
    </w:p>
    <w:p w14:paraId="2DADCCD8" w14:textId="77777777" w:rsidR="00DF6110" w:rsidRDefault="00DF6110" w:rsidP="00D20F91">
      <w:pPr>
        <w:spacing w:line="360" w:lineRule="auto"/>
      </w:pPr>
    </w:p>
    <w:p w14:paraId="11B36EB4" w14:textId="77777777" w:rsidR="00DF6110" w:rsidRDefault="00DF6110" w:rsidP="00D20F91">
      <w:pPr>
        <w:spacing w:line="360" w:lineRule="auto"/>
      </w:pPr>
    </w:p>
    <w:p w14:paraId="4BC3F57E" w14:textId="77777777" w:rsidR="00DF6110" w:rsidRDefault="00DF6110" w:rsidP="00D20F91">
      <w:pPr>
        <w:spacing w:line="360" w:lineRule="auto"/>
      </w:pPr>
    </w:p>
    <w:p w14:paraId="20CD51D4" w14:textId="77777777" w:rsidR="00DF6110" w:rsidRDefault="00DF6110" w:rsidP="00D20F91">
      <w:pPr>
        <w:spacing w:line="360" w:lineRule="auto"/>
      </w:pPr>
    </w:p>
    <w:p w14:paraId="16D5017D" w14:textId="77777777" w:rsidR="00D01149" w:rsidRDefault="00D01149" w:rsidP="00D20F91">
      <w:pPr>
        <w:spacing w:line="360" w:lineRule="auto"/>
      </w:pPr>
    </w:p>
    <w:p w14:paraId="1021BB89" w14:textId="77777777" w:rsidR="00D01149" w:rsidRDefault="00D01149" w:rsidP="00D20F91">
      <w:pPr>
        <w:spacing w:line="360" w:lineRule="auto"/>
      </w:pPr>
    </w:p>
    <w:p w14:paraId="79D7972E" w14:textId="77777777" w:rsidR="00D01149" w:rsidRDefault="00D01149" w:rsidP="00D20F91">
      <w:pPr>
        <w:spacing w:line="360" w:lineRule="auto"/>
      </w:pPr>
    </w:p>
    <w:p w14:paraId="5FE329B5" w14:textId="77777777" w:rsidR="00D01149" w:rsidRDefault="00D01149" w:rsidP="00D20F91">
      <w:pPr>
        <w:spacing w:line="360" w:lineRule="auto"/>
      </w:pPr>
    </w:p>
    <w:p w14:paraId="7148973B" w14:textId="77777777" w:rsidR="007844D2" w:rsidRDefault="007844D2" w:rsidP="00D20F91">
      <w:pPr>
        <w:pStyle w:val="Heading1"/>
        <w:spacing w:before="120" w:after="120" w:line="360" w:lineRule="auto"/>
      </w:pPr>
    </w:p>
    <w:p w14:paraId="4F6AF427" w14:textId="32216D0D" w:rsidR="007844D2" w:rsidRPr="004E5FFF" w:rsidRDefault="007844D2" w:rsidP="0010433B">
      <w:pPr>
        <w:pStyle w:val="Heading1"/>
      </w:pPr>
      <w:bookmarkStart w:id="1" w:name="_Toc133285159"/>
      <w:bookmarkStart w:id="2" w:name="_Toc156995238"/>
      <w:bookmarkStart w:id="3" w:name="OLE_LINK1"/>
      <w:bookmarkStart w:id="4" w:name="OLE_LINK2"/>
      <w:bookmarkStart w:id="5" w:name="_Toc216999579"/>
      <w:r>
        <w:rPr>
          <w:noProof/>
        </w:rPr>
        <w:drawing>
          <wp:anchor distT="0" distB="0" distL="114300" distR="114300" simplePos="0" relativeHeight="251662336" behindDoc="1" locked="0" layoutInCell="1" allowOverlap="1" wp14:anchorId="1030826C" wp14:editId="166025F5">
            <wp:simplePos x="0" y="0"/>
            <wp:positionH relativeFrom="column">
              <wp:posOffset>4189730</wp:posOffset>
            </wp:positionH>
            <wp:positionV relativeFrom="paragraph">
              <wp:posOffset>-209550</wp:posOffset>
            </wp:positionV>
            <wp:extent cx="2451100" cy="609600"/>
            <wp:effectExtent l="0" t="0" r="0" b="0"/>
            <wp:wrapNone/>
            <wp:docPr id="772779514" name="Picture 4" descr="Purple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779514" name="Picture 4" descr="Purple text on a white background&#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51100" cy="609600"/>
                    </a:xfrm>
                    <a:prstGeom prst="rect">
                      <a:avLst/>
                    </a:prstGeom>
                    <a:noFill/>
                    <a:ln>
                      <a:noFill/>
                    </a:ln>
                  </pic:spPr>
                </pic:pic>
              </a:graphicData>
            </a:graphic>
            <wp14:sizeRelH relativeFrom="margin">
              <wp14:pctWidth>0</wp14:pctWidth>
            </wp14:sizeRelH>
            <wp14:sizeRelV relativeFrom="page">
              <wp14:pctHeight>0</wp14:pctHeight>
            </wp14:sizeRelV>
          </wp:anchor>
        </w:drawing>
      </w:r>
      <w:r w:rsidR="00D15DE1">
        <w:t xml:space="preserve"> </w:t>
      </w:r>
      <w:r w:rsidRPr="004E1624">
        <w:t>Student Project Ethical Review</w:t>
      </w:r>
      <w:r w:rsidR="00951233">
        <w:t xml:space="preserve"> </w:t>
      </w:r>
      <w:r w:rsidRPr="004E1624">
        <w:t>(SPER) form</w:t>
      </w:r>
      <w:bookmarkEnd w:id="5"/>
    </w:p>
    <w:bookmarkEnd w:id="1"/>
    <w:bookmarkEnd w:id="2"/>
    <w:bookmarkEnd w:id="3"/>
    <w:bookmarkEnd w:id="4"/>
    <w:p w14:paraId="55254E83" w14:textId="77777777" w:rsidR="007844D2" w:rsidRDefault="007844D2" w:rsidP="007844D2">
      <w:pPr>
        <w:rPr>
          <w:b/>
          <w:bCs/>
          <w:szCs w:val="20"/>
        </w:rPr>
      </w:pPr>
    </w:p>
    <w:p w14:paraId="1341E956" w14:textId="77777777" w:rsidR="007844D2" w:rsidRDefault="007844D2" w:rsidP="007844D2">
      <w:pPr>
        <w:rPr>
          <w:b/>
          <w:bCs/>
          <w:szCs w:val="20"/>
        </w:rPr>
      </w:pPr>
    </w:p>
    <w:p w14:paraId="62A13160" w14:textId="77777777" w:rsidR="007844D2" w:rsidRDefault="007844D2" w:rsidP="007844D2">
      <w:pPr>
        <w:rPr>
          <w:b/>
          <w:bCs/>
          <w:szCs w:val="20"/>
        </w:rPr>
      </w:pPr>
      <w:r w:rsidRPr="0054046F">
        <w:rPr>
          <w:b/>
          <w:bCs/>
          <w:szCs w:val="20"/>
        </w:rPr>
        <w:t xml:space="preserve">The aim of the University’s </w:t>
      </w:r>
      <w:r w:rsidRPr="003D12AE">
        <w:rPr>
          <w:b/>
          <w:bCs/>
          <w:i/>
          <w:szCs w:val="20"/>
        </w:rPr>
        <w:t>Research Ethics Policy</w:t>
      </w:r>
      <w:r w:rsidRPr="0054046F">
        <w:rPr>
          <w:b/>
          <w:bCs/>
          <w:szCs w:val="20"/>
        </w:rPr>
        <w:t xml:space="preserve"> is to establish and promote good ethical practice in the conduct of academic research. The questionnaire is intended to enable researchers to undertake an initial self-assessment of ethical issues in their research. Ethical conduct is not primarily a matter of following fixed rules; it depends on researchers developing a considered, flexible and thoughtful practice. </w:t>
      </w:r>
    </w:p>
    <w:p w14:paraId="5CF0255C" w14:textId="77777777" w:rsidR="007844D2" w:rsidRDefault="007844D2" w:rsidP="007844D2">
      <w:pPr>
        <w:pStyle w:val="Header"/>
        <w:rPr>
          <w:b/>
          <w:bCs/>
          <w:szCs w:val="20"/>
        </w:rPr>
      </w:pPr>
    </w:p>
    <w:p w14:paraId="03D6336F" w14:textId="77777777" w:rsidR="007844D2" w:rsidRDefault="007844D2" w:rsidP="007844D2">
      <w:pPr>
        <w:pStyle w:val="Header"/>
        <w:rPr>
          <w:b/>
          <w:bCs/>
          <w:szCs w:val="20"/>
        </w:rPr>
      </w:pPr>
      <w:r w:rsidRPr="0054046F">
        <w:rPr>
          <w:b/>
          <w:bCs/>
          <w:szCs w:val="20"/>
        </w:rPr>
        <w:t>The questionnaire aims to engage researchers discursively with the ethical dimensions of their work and potential ethical issues, and the main focus of any subsequent review is not to ‘approve’ or ‘disapprove’ of a project but to make sure that this process has taken place.</w:t>
      </w:r>
    </w:p>
    <w:p w14:paraId="4B7FEA36" w14:textId="77777777" w:rsidR="007844D2" w:rsidRDefault="007844D2" w:rsidP="007844D2">
      <w:pPr>
        <w:pStyle w:val="Header"/>
        <w:rPr>
          <w:b/>
          <w:bCs/>
          <w:szCs w:val="20"/>
        </w:rPr>
      </w:pPr>
    </w:p>
    <w:p w14:paraId="0548FF00"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2" w:history="1">
        <w:r w:rsidRPr="001230B2">
          <w:rPr>
            <w:rStyle w:val="Hyperlink"/>
            <w:rFonts w:eastAsiaTheme="majorEastAsia"/>
          </w:rPr>
          <w:t>www.rgu.ac.uk/research-ethics-policy</w:t>
        </w:r>
      </w:hyperlink>
      <w:r>
        <w:rPr>
          <w:bCs/>
          <w:szCs w:val="18"/>
        </w:rPr>
        <w:t xml:space="preserve"> </w:t>
      </w:r>
    </w:p>
    <w:p w14:paraId="5C6B4D42" w14:textId="77777777" w:rsidR="007844D2" w:rsidRDefault="007844D2" w:rsidP="007844D2">
      <w:pPr>
        <w:pStyle w:val="Header"/>
        <w:rPr>
          <w:b/>
          <w:bCs/>
          <w:szCs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96"/>
        <w:gridCol w:w="5920"/>
      </w:tblGrid>
      <w:tr w:rsidR="007844D2" w:rsidRPr="00D80B3D" w14:paraId="68B8B30A"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B7FC7E7" w14:textId="77777777" w:rsidR="007844D2" w:rsidRPr="0091584C" w:rsidRDefault="007844D2" w:rsidP="00902610">
            <w:pPr>
              <w:pStyle w:val="Header"/>
              <w:rPr>
                <w:b/>
                <w:bCs/>
                <w:szCs w:val="20"/>
                <w:lang w:val="en-GB"/>
              </w:rPr>
            </w:pPr>
            <w:r w:rsidRPr="0091584C">
              <w:rPr>
                <w:b/>
                <w:bCs/>
                <w:szCs w:val="20"/>
                <w:lang w:val="en-GB"/>
              </w:rPr>
              <w:t>Student Name</w:t>
            </w:r>
          </w:p>
        </w:tc>
        <w:tc>
          <w:tcPr>
            <w:tcW w:w="7040" w:type="dxa"/>
            <w:tcBorders>
              <w:top w:val="single" w:sz="4" w:space="0" w:color="BFBFBF"/>
              <w:left w:val="single" w:sz="4" w:space="0" w:color="BFBFBF"/>
              <w:bottom w:val="single" w:sz="4" w:space="0" w:color="BFBFBF"/>
              <w:right w:val="single" w:sz="4" w:space="0" w:color="BFBFBF"/>
            </w:tcBorders>
            <w:vAlign w:val="center"/>
          </w:tcPr>
          <w:p w14:paraId="1024A41D" w14:textId="77777777" w:rsidR="007844D2" w:rsidRPr="0091584C" w:rsidRDefault="007844D2" w:rsidP="00902610">
            <w:pPr>
              <w:pStyle w:val="Header"/>
              <w:rPr>
                <w:b/>
                <w:bCs/>
                <w:szCs w:val="20"/>
                <w:lang w:val="en-GB"/>
              </w:rPr>
            </w:pPr>
            <w:r>
              <w:rPr>
                <w:b/>
                <w:bCs/>
                <w:szCs w:val="20"/>
                <w:lang w:val="en-GB"/>
              </w:rPr>
              <w:t>Hansa Anuradha Wickramanayake</w:t>
            </w:r>
          </w:p>
        </w:tc>
      </w:tr>
      <w:tr w:rsidR="007844D2" w:rsidRPr="00D80B3D" w14:paraId="6AFB4729"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0B983EB" w14:textId="77777777" w:rsidR="007844D2" w:rsidRPr="0091584C" w:rsidRDefault="007844D2" w:rsidP="00902610">
            <w:pPr>
              <w:pStyle w:val="Header"/>
              <w:rPr>
                <w:b/>
                <w:bCs/>
                <w:szCs w:val="20"/>
                <w:lang w:val="en-GB"/>
              </w:rPr>
            </w:pPr>
            <w:r w:rsidRPr="0091584C">
              <w:rPr>
                <w:b/>
                <w:bCs/>
                <w:szCs w:val="20"/>
                <w:lang w:val="en-GB"/>
              </w:rPr>
              <w:t>Supervisor</w:t>
            </w:r>
          </w:p>
        </w:tc>
        <w:tc>
          <w:tcPr>
            <w:tcW w:w="7040" w:type="dxa"/>
            <w:tcBorders>
              <w:top w:val="single" w:sz="4" w:space="0" w:color="BFBFBF"/>
              <w:left w:val="single" w:sz="4" w:space="0" w:color="BFBFBF"/>
              <w:bottom w:val="single" w:sz="4" w:space="0" w:color="BFBFBF"/>
              <w:right w:val="single" w:sz="4" w:space="0" w:color="BFBFBF"/>
            </w:tcBorders>
            <w:vAlign w:val="center"/>
          </w:tcPr>
          <w:p w14:paraId="38067675" w14:textId="77777777" w:rsidR="007844D2" w:rsidRPr="0007040C" w:rsidRDefault="007844D2" w:rsidP="00902610">
            <w:pPr>
              <w:pStyle w:val="Header"/>
              <w:rPr>
                <w:b/>
                <w:bCs/>
                <w:szCs w:val="20"/>
                <w:lang w:val="en-GB"/>
              </w:rPr>
            </w:pPr>
            <w:r>
              <w:rPr>
                <w:b/>
                <w:bCs/>
                <w:szCs w:val="20"/>
                <w:lang w:val="en-GB"/>
              </w:rPr>
              <w:t>Mr. Pesala Sampath</w:t>
            </w:r>
          </w:p>
        </w:tc>
      </w:tr>
      <w:tr w:rsidR="007844D2" w:rsidRPr="00D80B3D" w14:paraId="0C059FA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4E5D5DF" w14:textId="77777777" w:rsidR="007844D2" w:rsidRPr="0091584C" w:rsidRDefault="007844D2" w:rsidP="00902610">
            <w:pPr>
              <w:pStyle w:val="Header"/>
              <w:rPr>
                <w:b/>
                <w:bCs/>
                <w:szCs w:val="20"/>
                <w:lang w:val="en-GB"/>
              </w:rPr>
            </w:pPr>
            <w:r w:rsidRPr="0091584C">
              <w:rPr>
                <w:b/>
                <w:bCs/>
                <w:szCs w:val="20"/>
                <w:lang w:val="en-GB"/>
              </w:rPr>
              <w:t>Project Title</w:t>
            </w:r>
          </w:p>
        </w:tc>
        <w:tc>
          <w:tcPr>
            <w:tcW w:w="7040" w:type="dxa"/>
            <w:tcBorders>
              <w:top w:val="single" w:sz="4" w:space="0" w:color="BFBFBF"/>
              <w:left w:val="single" w:sz="4" w:space="0" w:color="BFBFBF"/>
              <w:bottom w:val="single" w:sz="4" w:space="0" w:color="BFBFBF"/>
              <w:right w:val="single" w:sz="4" w:space="0" w:color="BFBFBF"/>
            </w:tcBorders>
            <w:vAlign w:val="center"/>
          </w:tcPr>
          <w:p w14:paraId="404AAE18" w14:textId="77777777" w:rsidR="007844D2" w:rsidRPr="009D6168" w:rsidRDefault="007844D2" w:rsidP="00902610">
            <w:pPr>
              <w:rPr>
                <w:color w:val="0E0E0E"/>
              </w:rPr>
            </w:pPr>
            <w:r w:rsidRPr="009D6168">
              <w:rPr>
                <w:b/>
                <w:bCs/>
                <w:color w:val="0E0E0E"/>
              </w:rPr>
              <w:t>Improving User Trust with Explainable AI (XAI) for Financial Chatbots powered by GPT-4</w:t>
            </w:r>
          </w:p>
        </w:tc>
      </w:tr>
      <w:tr w:rsidR="007844D2" w:rsidRPr="00D80B3D" w14:paraId="175CF644"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ECA3703" w14:textId="77777777" w:rsidR="007844D2" w:rsidRPr="0091584C" w:rsidRDefault="007844D2" w:rsidP="00902610">
            <w:pPr>
              <w:pStyle w:val="Header"/>
              <w:rPr>
                <w:b/>
                <w:bCs/>
                <w:szCs w:val="20"/>
                <w:lang w:val="en-GB"/>
              </w:rPr>
            </w:pPr>
            <w:r w:rsidRPr="0091584C">
              <w:rPr>
                <w:b/>
                <w:bCs/>
                <w:szCs w:val="20"/>
                <w:lang w:val="en-GB"/>
              </w:rPr>
              <w:t>Course of Study</w:t>
            </w:r>
          </w:p>
        </w:tc>
        <w:tc>
          <w:tcPr>
            <w:tcW w:w="7040" w:type="dxa"/>
            <w:tcBorders>
              <w:top w:val="single" w:sz="4" w:space="0" w:color="BFBFBF"/>
              <w:left w:val="single" w:sz="4" w:space="0" w:color="BFBFBF"/>
              <w:bottom w:val="single" w:sz="4" w:space="0" w:color="BFBFBF"/>
              <w:right w:val="single" w:sz="4" w:space="0" w:color="BFBFBF"/>
            </w:tcBorders>
            <w:vAlign w:val="center"/>
          </w:tcPr>
          <w:p w14:paraId="3EAD3F2A" w14:textId="77777777" w:rsidR="007844D2" w:rsidRPr="0091584C" w:rsidRDefault="007844D2" w:rsidP="00902610">
            <w:pPr>
              <w:pStyle w:val="Header"/>
              <w:rPr>
                <w:b/>
                <w:bCs/>
                <w:szCs w:val="20"/>
                <w:lang w:val="en-GB"/>
              </w:rPr>
            </w:pPr>
            <w:r>
              <w:rPr>
                <w:b/>
                <w:bCs/>
                <w:szCs w:val="20"/>
                <w:lang w:val="en-GB"/>
              </w:rPr>
              <w:t>MSc Big Data Analytics</w:t>
            </w:r>
          </w:p>
        </w:tc>
      </w:tr>
      <w:tr w:rsidR="007844D2" w:rsidRPr="00D80B3D" w14:paraId="40FA5BD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64605788" w14:textId="77777777" w:rsidR="007844D2" w:rsidRPr="0091584C" w:rsidRDefault="007844D2" w:rsidP="00902610">
            <w:pPr>
              <w:pStyle w:val="Header"/>
              <w:rPr>
                <w:b/>
                <w:bCs/>
                <w:szCs w:val="20"/>
                <w:lang w:val="en-GB"/>
              </w:rPr>
            </w:pPr>
            <w:r w:rsidRPr="0091584C">
              <w:rPr>
                <w:b/>
                <w:bCs/>
                <w:szCs w:val="20"/>
                <w:lang w:val="en-GB"/>
              </w:rPr>
              <w:t>School/Department</w:t>
            </w:r>
          </w:p>
        </w:tc>
        <w:tc>
          <w:tcPr>
            <w:tcW w:w="7040" w:type="dxa"/>
            <w:tcBorders>
              <w:top w:val="single" w:sz="4" w:space="0" w:color="BFBFBF"/>
              <w:left w:val="single" w:sz="4" w:space="0" w:color="BFBFBF"/>
              <w:bottom w:val="single" w:sz="4" w:space="0" w:color="BFBFBF"/>
              <w:right w:val="single" w:sz="4" w:space="0" w:color="BFBFBF"/>
            </w:tcBorders>
            <w:vAlign w:val="center"/>
          </w:tcPr>
          <w:p w14:paraId="5F0AEB86" w14:textId="77777777" w:rsidR="007844D2" w:rsidRPr="0091584C" w:rsidRDefault="007844D2" w:rsidP="00902610">
            <w:pPr>
              <w:pStyle w:val="Header"/>
              <w:rPr>
                <w:b/>
                <w:bCs/>
                <w:szCs w:val="20"/>
                <w:lang w:val="en-GB"/>
              </w:rPr>
            </w:pPr>
            <w:r>
              <w:rPr>
                <w:b/>
                <w:bCs/>
                <w:szCs w:val="20"/>
                <w:lang w:val="en-GB"/>
              </w:rPr>
              <w:t>School of Computing</w:t>
            </w:r>
          </w:p>
        </w:tc>
      </w:tr>
    </w:tbl>
    <w:p w14:paraId="5FA1C049" w14:textId="77777777" w:rsidR="007844D2" w:rsidRPr="0054046F" w:rsidRDefault="007844D2" w:rsidP="007844D2">
      <w:pPr>
        <w:pStyle w:val="Header"/>
        <w:rPr>
          <w:b/>
          <w:bCs/>
          <w:szCs w:val="20"/>
        </w:rPr>
      </w:pPr>
    </w:p>
    <w:tbl>
      <w:tblPr>
        <w:tblW w:w="5000" w:type="pct"/>
        <w:tblLayout w:type="fixed"/>
        <w:tblLook w:val="0000" w:firstRow="0" w:lastRow="0" w:firstColumn="0" w:lastColumn="0" w:noHBand="0" w:noVBand="0"/>
      </w:tblPr>
      <w:tblGrid>
        <w:gridCol w:w="552"/>
        <w:gridCol w:w="7190"/>
        <w:gridCol w:w="637"/>
        <w:gridCol w:w="637"/>
      </w:tblGrid>
      <w:tr w:rsidR="007844D2" w:rsidRPr="00EC21C7" w14:paraId="3E2F7DED"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5B5A9C6A" w14:textId="77777777" w:rsidR="007844D2" w:rsidRPr="00EC21C7" w:rsidRDefault="007844D2" w:rsidP="00902610">
            <w:pPr>
              <w:keepNext/>
              <w:keepLines/>
              <w:rPr>
                <w:rFonts w:cs="Arial"/>
                <w:b/>
                <w:szCs w:val="20"/>
              </w:rPr>
            </w:pPr>
            <w:r w:rsidRPr="00EC21C7">
              <w:rPr>
                <w:b/>
                <w:caps/>
                <w:szCs w:val="20"/>
              </w:rPr>
              <w:t>Part 1: Descriptive Questions</w:t>
            </w:r>
          </w:p>
        </w:tc>
      </w:tr>
      <w:tr w:rsidR="007844D2" w:rsidRPr="00EC21C7" w14:paraId="5CD4955D" w14:textId="77777777" w:rsidTr="00902610">
        <w:trPr>
          <w:trHeight w:val="576"/>
        </w:trPr>
        <w:tc>
          <w:tcPr>
            <w:tcW w:w="607" w:type="dxa"/>
            <w:tcBorders>
              <w:top w:val="single" w:sz="4" w:space="0" w:color="BFBFBF"/>
              <w:left w:val="single" w:sz="4" w:space="0" w:color="BFBFBF"/>
              <w:bottom w:val="single" w:sz="4" w:space="0" w:color="BFBFBF"/>
              <w:right w:val="single" w:sz="4" w:space="0" w:color="BFBFBF"/>
            </w:tcBorders>
            <w:vAlign w:val="center"/>
          </w:tcPr>
          <w:p w14:paraId="3EFECAC2" w14:textId="77777777" w:rsidR="007844D2" w:rsidRPr="00EC21C7" w:rsidRDefault="007844D2" w:rsidP="00902610">
            <w:pPr>
              <w:keepNext/>
              <w:keepLines/>
              <w:jc w:val="both"/>
              <w:rPr>
                <w:rFonts w:cs="Arial"/>
                <w:b/>
                <w:szCs w:val="20"/>
              </w:rPr>
            </w:pPr>
            <w:bookmarkStart w:id="6" w:name="Question1" w:colFirst="0" w:colLast="0"/>
            <w:r w:rsidRPr="00EC21C7">
              <w:rPr>
                <w:rFonts w:cs="Arial"/>
                <w:b/>
                <w:szCs w:val="20"/>
              </w:rPr>
              <w:t>1.</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FB55043" w14:textId="77777777" w:rsidR="007844D2" w:rsidRPr="00EC21C7" w:rsidRDefault="007844D2" w:rsidP="00902610">
            <w:pPr>
              <w:keepNext/>
              <w:keepLines/>
              <w:jc w:val="both"/>
              <w:rPr>
                <w:szCs w:val="20"/>
              </w:rPr>
            </w:pPr>
            <w:r w:rsidRPr="00EC21C7">
              <w:rPr>
                <w:szCs w:val="20"/>
              </w:rPr>
              <w:t>Does the research involve, or does information in the research relate to</w:t>
            </w:r>
            <w:r>
              <w:rPr>
                <w:szCs w:val="20"/>
              </w:rPr>
              <w:t>:</w:t>
            </w:r>
          </w:p>
          <w:p w14:paraId="79D507BB" w14:textId="77777777" w:rsidR="007844D2" w:rsidRPr="00145539" w:rsidRDefault="007844D2" w:rsidP="00902610">
            <w:pPr>
              <w:keepNext/>
              <w:keepLines/>
              <w:jc w:val="both"/>
              <w:rPr>
                <w:rFonts w:cs="Arial"/>
                <w:i/>
                <w:color w:val="0000FF"/>
                <w:sz w:val="16"/>
                <w:szCs w:val="16"/>
              </w:rPr>
            </w:pPr>
            <w:hyperlink w:anchor="GuidanceNote1" w:history="1">
              <w:r w:rsidRPr="00145539">
                <w:rPr>
                  <w:rStyle w:val="Hyperlink"/>
                  <w:rFonts w:eastAsiaTheme="majorEastAsia"/>
                  <w:i/>
                  <w:sz w:val="16"/>
                  <w:szCs w:val="16"/>
                </w:rPr>
                <w:t>[see Guidance Note 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C9698A0"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6A3088" w14:textId="77777777" w:rsidR="007844D2" w:rsidRPr="00EC21C7" w:rsidRDefault="007844D2" w:rsidP="00902610">
            <w:pPr>
              <w:keepNext/>
              <w:keepLines/>
              <w:jc w:val="center"/>
              <w:rPr>
                <w:rFonts w:cs="Arial"/>
                <w:b/>
                <w:szCs w:val="20"/>
              </w:rPr>
            </w:pPr>
            <w:r w:rsidRPr="00EC21C7">
              <w:rPr>
                <w:rFonts w:cs="Arial"/>
                <w:b/>
                <w:szCs w:val="20"/>
              </w:rPr>
              <w:t>No</w:t>
            </w:r>
          </w:p>
        </w:tc>
      </w:tr>
      <w:bookmarkEnd w:id="6"/>
      <w:tr w:rsidR="007844D2" w:rsidRPr="00EC21C7" w14:paraId="4B2E71A6" w14:textId="77777777" w:rsidTr="00902610">
        <w:trPr>
          <w:trHeight w:val="432"/>
        </w:trPr>
        <w:tc>
          <w:tcPr>
            <w:tcW w:w="607" w:type="dxa"/>
            <w:tcBorders>
              <w:top w:val="single" w:sz="4" w:space="0" w:color="BFBFBF"/>
              <w:right w:val="single" w:sz="4" w:space="0" w:color="BFBFBF"/>
            </w:tcBorders>
            <w:vAlign w:val="center"/>
          </w:tcPr>
          <w:p w14:paraId="62730752"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1ECBC43" w14:textId="77777777" w:rsidR="007844D2" w:rsidRPr="00EC21C7" w:rsidRDefault="007844D2" w:rsidP="00902610">
            <w:pPr>
              <w:tabs>
                <w:tab w:val="left" w:pos="360"/>
              </w:tabs>
              <w:ind w:left="360" w:hanging="360"/>
              <w:jc w:val="both"/>
              <w:rPr>
                <w:b/>
                <w:szCs w:val="20"/>
              </w:rPr>
            </w:pPr>
            <w:r w:rsidRPr="00EC21C7">
              <w:rPr>
                <w:szCs w:val="20"/>
              </w:rPr>
              <w:t>(a)</w:t>
            </w:r>
            <w:r w:rsidRPr="00EC21C7">
              <w:rPr>
                <w:szCs w:val="20"/>
              </w:rPr>
              <w:tab/>
              <w:t>individual human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FF50A0" w14:textId="77777777" w:rsidR="007844D2" w:rsidRPr="00EC21C7" w:rsidRDefault="007844D2" w:rsidP="00902610">
            <w:pPr>
              <w:jc w:val="center"/>
              <w:rPr>
                <w:rFonts w:cs="Arial"/>
                <w:szCs w:val="20"/>
              </w:rPr>
            </w:pPr>
            <w:r>
              <w:rPr>
                <w:rFonts w:cs="Arial"/>
                <w:b/>
                <w:szCs w:val="20"/>
              </w:rP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AC4CE62" w14:textId="77777777" w:rsidR="007844D2" w:rsidRPr="00EC21C7" w:rsidRDefault="007844D2" w:rsidP="00902610">
            <w:pPr>
              <w:jc w:val="center"/>
              <w:rPr>
                <w:rFonts w:cs="Arial"/>
                <w:szCs w:val="20"/>
              </w:rPr>
            </w:pPr>
          </w:p>
        </w:tc>
      </w:tr>
      <w:tr w:rsidR="007844D2" w:rsidRPr="00EC21C7" w14:paraId="4E40CEE2" w14:textId="77777777" w:rsidTr="00902610">
        <w:trPr>
          <w:trHeight w:val="432"/>
        </w:trPr>
        <w:tc>
          <w:tcPr>
            <w:tcW w:w="607" w:type="dxa"/>
            <w:tcBorders>
              <w:right w:val="single" w:sz="4" w:space="0" w:color="BFBFBF"/>
            </w:tcBorders>
            <w:vAlign w:val="center"/>
          </w:tcPr>
          <w:p w14:paraId="4FCAC44C"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30D96D07" w14:textId="77777777" w:rsidR="007844D2" w:rsidRPr="00EC21C7" w:rsidRDefault="007844D2" w:rsidP="00902610">
            <w:pPr>
              <w:tabs>
                <w:tab w:val="left" w:pos="360"/>
              </w:tabs>
              <w:ind w:left="360" w:hanging="360"/>
              <w:jc w:val="both"/>
              <w:rPr>
                <w:b/>
                <w:szCs w:val="20"/>
              </w:rPr>
            </w:pPr>
            <w:r w:rsidRPr="00EC21C7">
              <w:rPr>
                <w:szCs w:val="20"/>
              </w:rPr>
              <w:t>(b)</w:t>
            </w:r>
            <w:r w:rsidRPr="00EC21C7">
              <w:rPr>
                <w:szCs w:val="20"/>
              </w:rPr>
              <w:tab/>
              <w:t>groups (e.g. families, communities, crowd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0388215"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2E31F9E" w14:textId="77777777" w:rsidR="007844D2" w:rsidRPr="00EC21C7" w:rsidRDefault="007844D2" w:rsidP="00902610">
            <w:pPr>
              <w:jc w:val="center"/>
              <w:rPr>
                <w:rFonts w:cs="Arial"/>
                <w:szCs w:val="20"/>
              </w:rPr>
            </w:pPr>
            <w:r>
              <w:rPr>
                <w:rFonts w:cs="Arial"/>
                <w:b/>
                <w:szCs w:val="20"/>
              </w:rPr>
              <w:t>x</w:t>
            </w:r>
          </w:p>
        </w:tc>
      </w:tr>
      <w:tr w:rsidR="007844D2" w:rsidRPr="00EC21C7" w14:paraId="5F162FAD" w14:textId="77777777" w:rsidTr="00902610">
        <w:trPr>
          <w:trHeight w:val="432"/>
        </w:trPr>
        <w:tc>
          <w:tcPr>
            <w:tcW w:w="607" w:type="dxa"/>
            <w:tcBorders>
              <w:right w:val="single" w:sz="4" w:space="0" w:color="BFBFBF"/>
            </w:tcBorders>
            <w:vAlign w:val="center"/>
          </w:tcPr>
          <w:p w14:paraId="274D8FD1"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59304FD" w14:textId="77777777" w:rsidR="007844D2" w:rsidRPr="00EC21C7" w:rsidRDefault="007844D2" w:rsidP="00902610">
            <w:pPr>
              <w:tabs>
                <w:tab w:val="left" w:pos="360"/>
              </w:tabs>
              <w:ind w:left="360" w:hanging="360"/>
              <w:jc w:val="both"/>
              <w:rPr>
                <w:b/>
                <w:szCs w:val="20"/>
              </w:rPr>
            </w:pPr>
            <w:r w:rsidRPr="00EC21C7">
              <w:rPr>
                <w:szCs w:val="20"/>
              </w:rPr>
              <w:t>(c)</w:t>
            </w:r>
            <w:r w:rsidRPr="00EC21C7">
              <w:rPr>
                <w:szCs w:val="20"/>
              </w:rPr>
              <w:tab/>
              <w:t>organisation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433435D"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DAC1E60" w14:textId="77777777" w:rsidR="007844D2" w:rsidRPr="00EC21C7" w:rsidRDefault="007844D2" w:rsidP="00902610">
            <w:pPr>
              <w:jc w:val="center"/>
              <w:rPr>
                <w:rFonts w:cs="Arial"/>
                <w:szCs w:val="20"/>
              </w:rPr>
            </w:pPr>
            <w:r>
              <w:rPr>
                <w:rFonts w:cs="Arial"/>
                <w:b/>
                <w:szCs w:val="20"/>
              </w:rPr>
              <w:t>x</w:t>
            </w:r>
          </w:p>
        </w:tc>
      </w:tr>
      <w:tr w:rsidR="007844D2" w:rsidRPr="00EC21C7" w14:paraId="22D5B33D" w14:textId="77777777" w:rsidTr="00902610">
        <w:trPr>
          <w:trHeight w:val="432"/>
        </w:trPr>
        <w:tc>
          <w:tcPr>
            <w:tcW w:w="607" w:type="dxa"/>
            <w:tcBorders>
              <w:right w:val="single" w:sz="4" w:space="0" w:color="BFBFBF"/>
            </w:tcBorders>
            <w:vAlign w:val="center"/>
          </w:tcPr>
          <w:p w14:paraId="712FE1C7"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4F578A4" w14:textId="77777777" w:rsidR="007844D2" w:rsidRPr="00EC21C7" w:rsidRDefault="007844D2" w:rsidP="00902610">
            <w:pPr>
              <w:tabs>
                <w:tab w:val="left" w:pos="360"/>
              </w:tabs>
              <w:ind w:left="360" w:hanging="360"/>
              <w:jc w:val="both"/>
              <w:rPr>
                <w:b/>
                <w:szCs w:val="20"/>
              </w:rPr>
            </w:pPr>
            <w:r w:rsidRPr="00EC21C7">
              <w:rPr>
                <w:szCs w:val="20"/>
              </w:rPr>
              <w:t>(d)</w:t>
            </w:r>
            <w:r w:rsidRPr="00EC21C7">
              <w:rPr>
                <w:szCs w:val="20"/>
              </w:rPr>
              <w:tab/>
              <w:t>animal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221440"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6FD1EF" w14:textId="77777777" w:rsidR="007844D2" w:rsidRPr="00EC21C7" w:rsidRDefault="007844D2" w:rsidP="00902610">
            <w:pPr>
              <w:jc w:val="center"/>
              <w:rPr>
                <w:rFonts w:cs="Arial"/>
                <w:szCs w:val="20"/>
              </w:rPr>
            </w:pPr>
            <w:r>
              <w:rPr>
                <w:rFonts w:cs="Arial"/>
                <w:b/>
                <w:szCs w:val="20"/>
              </w:rPr>
              <w:t>x</w:t>
            </w:r>
          </w:p>
        </w:tc>
      </w:tr>
      <w:tr w:rsidR="007844D2" w:rsidRPr="00EC21C7" w14:paraId="51A73A53" w14:textId="77777777" w:rsidTr="00902610">
        <w:trPr>
          <w:trHeight w:val="432"/>
        </w:trPr>
        <w:tc>
          <w:tcPr>
            <w:tcW w:w="607" w:type="dxa"/>
            <w:tcBorders>
              <w:right w:val="single" w:sz="4" w:space="0" w:color="BFBFBF"/>
            </w:tcBorders>
            <w:vAlign w:val="center"/>
          </w:tcPr>
          <w:p w14:paraId="7B49F6E9"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F923AFC" w14:textId="77777777" w:rsidR="007844D2" w:rsidRPr="00EC21C7" w:rsidRDefault="007844D2" w:rsidP="00902610">
            <w:pPr>
              <w:tabs>
                <w:tab w:val="left" w:pos="360"/>
              </w:tabs>
              <w:ind w:left="360" w:hanging="360"/>
              <w:jc w:val="both"/>
              <w:rPr>
                <w:szCs w:val="20"/>
              </w:rPr>
            </w:pPr>
            <w:r>
              <w:rPr>
                <w:szCs w:val="20"/>
              </w:rPr>
              <w:t>(e)</w:t>
            </w:r>
            <w:r>
              <w:rPr>
                <w:szCs w:val="20"/>
              </w:rPr>
              <w:tab/>
              <w:t xml:space="preserve">genetically-modified organisms </w:t>
            </w:r>
            <w:hyperlink r:id="rId13" w:anchor="122628" w:history="1">
              <w:r>
                <w:rPr>
                  <w:rStyle w:val="Hyperlink"/>
                  <w:rFonts w:eastAsiaTheme="majorEastAsia"/>
                  <w:sz w:val="14"/>
                  <w:szCs w:val="14"/>
                </w:rPr>
                <w:t>www.rgu.ac.uk/hr/healthsafety/page.cfm?pge=26027#122628</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EDB66F"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57C6E7B" w14:textId="77777777" w:rsidR="007844D2" w:rsidRPr="00EC21C7" w:rsidRDefault="007844D2" w:rsidP="00902610">
            <w:pPr>
              <w:jc w:val="center"/>
              <w:rPr>
                <w:rFonts w:cs="Arial"/>
                <w:szCs w:val="20"/>
              </w:rPr>
            </w:pPr>
            <w:r>
              <w:rPr>
                <w:rFonts w:cs="Arial"/>
                <w:b/>
                <w:szCs w:val="20"/>
              </w:rPr>
              <w:t>x</w:t>
            </w:r>
          </w:p>
        </w:tc>
      </w:tr>
      <w:tr w:rsidR="007844D2" w:rsidRPr="00EC21C7" w14:paraId="2F0A98DD" w14:textId="77777777" w:rsidTr="00902610">
        <w:trPr>
          <w:trHeight w:val="432"/>
        </w:trPr>
        <w:tc>
          <w:tcPr>
            <w:tcW w:w="607" w:type="dxa"/>
            <w:tcBorders>
              <w:right w:val="single" w:sz="4" w:space="0" w:color="BFBFBF"/>
            </w:tcBorders>
            <w:vAlign w:val="center"/>
          </w:tcPr>
          <w:p w14:paraId="17757399"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0FE06836" w14:textId="77777777" w:rsidR="007844D2" w:rsidRPr="00145539" w:rsidRDefault="007844D2" w:rsidP="00902610">
            <w:pPr>
              <w:keepNext/>
              <w:keepLines/>
              <w:rPr>
                <w:rFonts w:cs="Arial"/>
                <w:szCs w:val="20"/>
              </w:rPr>
            </w:pPr>
            <w:r w:rsidRPr="00145539">
              <w:rPr>
                <w:szCs w:val="20"/>
              </w:rPr>
              <w:t>Please provide further details:</w:t>
            </w:r>
          </w:p>
        </w:tc>
      </w:tr>
      <w:tr w:rsidR="007844D2" w:rsidRPr="00EC21C7" w14:paraId="5F08FAAE" w14:textId="77777777" w:rsidTr="00902610">
        <w:trPr>
          <w:trHeight w:val="1440"/>
        </w:trPr>
        <w:tc>
          <w:tcPr>
            <w:tcW w:w="607" w:type="dxa"/>
            <w:tcBorders>
              <w:bottom w:val="single" w:sz="4" w:space="0" w:color="BFBFBF"/>
              <w:right w:val="single" w:sz="4" w:space="0" w:color="BFBFBF"/>
            </w:tcBorders>
          </w:tcPr>
          <w:p w14:paraId="4497276F"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75D09C4C" w14:textId="77777777" w:rsidR="007844D2" w:rsidRPr="00EC21C7" w:rsidRDefault="007844D2" w:rsidP="00902610">
            <w:pPr>
              <w:rPr>
                <w:rFonts w:cs="Arial"/>
                <w:szCs w:val="20"/>
              </w:rPr>
            </w:pPr>
            <w:r>
              <w:rPr>
                <w:rFonts w:cs="Arial"/>
                <w:szCs w:val="20"/>
              </w:rPr>
              <w:t>The research involves in performing a survey to quantify the user trust for the proposed system. Therefore a questionnaire will be given to users individually and the information of the questions will be used in this research to quantify the user trust. No personal or sensitive data will be collected.</w:t>
            </w:r>
          </w:p>
        </w:tc>
      </w:tr>
      <w:tr w:rsidR="007844D2" w:rsidRPr="00EC21C7" w14:paraId="7B292AFB" w14:textId="77777777" w:rsidTr="00902610">
        <w:trPr>
          <w:cantSplit/>
          <w:trHeight w:val="360"/>
        </w:trPr>
        <w:tc>
          <w:tcPr>
            <w:tcW w:w="607" w:type="dxa"/>
            <w:vMerge w:val="restart"/>
            <w:tcBorders>
              <w:top w:val="single" w:sz="4" w:space="0" w:color="BFBFBF"/>
              <w:left w:val="single" w:sz="4" w:space="0" w:color="BFBFBF"/>
              <w:bottom w:val="single" w:sz="4" w:space="0" w:color="BFBFBF"/>
              <w:right w:val="single" w:sz="4" w:space="0" w:color="BFBFBF"/>
            </w:tcBorders>
            <w:vAlign w:val="center"/>
          </w:tcPr>
          <w:p w14:paraId="7685D4C7" w14:textId="77777777" w:rsidR="007844D2" w:rsidRPr="00EC21C7" w:rsidRDefault="007844D2" w:rsidP="00902610">
            <w:pPr>
              <w:keepNext/>
              <w:keepLines/>
              <w:jc w:val="both"/>
              <w:rPr>
                <w:rFonts w:cs="Arial"/>
                <w:b/>
                <w:szCs w:val="20"/>
              </w:rPr>
            </w:pPr>
            <w:bookmarkStart w:id="7" w:name="Question2" w:colFirst="0" w:colLast="0"/>
            <w:r w:rsidRPr="00EC21C7">
              <w:rPr>
                <w:rFonts w:cs="Arial"/>
                <w:b/>
                <w:szCs w:val="20"/>
              </w:rPr>
              <w:lastRenderedPageBreak/>
              <w:t>2.</w:t>
            </w:r>
          </w:p>
        </w:tc>
        <w:tc>
          <w:tcPr>
            <w:tcW w:w="8377" w:type="dxa"/>
            <w:vMerge w:val="restart"/>
            <w:tcBorders>
              <w:top w:val="single" w:sz="4" w:space="0" w:color="BFBFBF"/>
              <w:left w:val="single" w:sz="4" w:space="0" w:color="BFBFBF"/>
              <w:bottom w:val="single" w:sz="4" w:space="0" w:color="BFBFBF"/>
              <w:right w:val="single" w:sz="4" w:space="0" w:color="BFBFBF"/>
            </w:tcBorders>
            <w:noWrap/>
            <w:vAlign w:val="center"/>
          </w:tcPr>
          <w:p w14:paraId="0740C1E5" w14:textId="77777777" w:rsidR="007844D2" w:rsidRDefault="007844D2" w:rsidP="00902610">
            <w:pPr>
              <w:keepNext/>
              <w:keepLines/>
              <w:rPr>
                <w:szCs w:val="20"/>
              </w:rPr>
            </w:pPr>
            <w:r w:rsidRPr="00EC21C7">
              <w:rPr>
                <w:szCs w:val="20"/>
              </w:rPr>
              <w:t xml:space="preserve">Will the research deal with information which is private or confidential? </w:t>
            </w:r>
          </w:p>
          <w:p w14:paraId="5A5B1B5F" w14:textId="77777777" w:rsidR="007844D2" w:rsidRPr="00EC21C7" w:rsidRDefault="007844D2" w:rsidP="00902610">
            <w:pPr>
              <w:keepNext/>
              <w:keepLines/>
              <w:rPr>
                <w:szCs w:val="20"/>
              </w:rPr>
            </w:pPr>
            <w:hyperlink w:anchor="GuidanceNote2" w:history="1">
              <w:r w:rsidRPr="00145539">
                <w:rPr>
                  <w:rStyle w:val="Hyperlink"/>
                  <w:rFonts w:eastAsiaTheme="majorEastAsia"/>
                  <w:i/>
                  <w:sz w:val="16"/>
                  <w:szCs w:val="16"/>
                </w:rPr>
                <w:t>[see Guidance Note 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435F9A7"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B77C52" w14:textId="77777777" w:rsidR="007844D2" w:rsidRPr="00EC21C7" w:rsidRDefault="007844D2" w:rsidP="00902610">
            <w:pPr>
              <w:keepNext/>
              <w:keepLines/>
              <w:jc w:val="center"/>
              <w:rPr>
                <w:rFonts w:cs="Arial"/>
                <w:b/>
                <w:szCs w:val="20"/>
              </w:rPr>
            </w:pPr>
            <w:r w:rsidRPr="00EC21C7">
              <w:rPr>
                <w:rFonts w:cs="Arial"/>
                <w:b/>
                <w:szCs w:val="20"/>
              </w:rPr>
              <w:t>No</w:t>
            </w:r>
          </w:p>
        </w:tc>
      </w:tr>
      <w:tr w:rsidR="007844D2" w:rsidRPr="00EC21C7" w14:paraId="47677EBF" w14:textId="77777777" w:rsidTr="00902610">
        <w:trPr>
          <w:cantSplit/>
          <w:trHeight w:val="360"/>
        </w:trPr>
        <w:tc>
          <w:tcPr>
            <w:tcW w:w="607" w:type="dxa"/>
            <w:vMerge/>
            <w:tcBorders>
              <w:top w:val="single" w:sz="4" w:space="0" w:color="BFBFBF"/>
              <w:left w:val="single" w:sz="4" w:space="0" w:color="BFBFBF"/>
              <w:bottom w:val="single" w:sz="4" w:space="0" w:color="BFBFBF"/>
              <w:right w:val="single" w:sz="4" w:space="0" w:color="BFBFBF"/>
            </w:tcBorders>
            <w:vAlign w:val="center"/>
          </w:tcPr>
          <w:p w14:paraId="7562CD2D" w14:textId="77777777" w:rsidR="007844D2" w:rsidRPr="00EC21C7" w:rsidRDefault="007844D2" w:rsidP="00902610">
            <w:pPr>
              <w:keepNext/>
              <w:keepLines/>
              <w:jc w:val="both"/>
              <w:rPr>
                <w:rFonts w:cs="Arial"/>
                <w:b/>
                <w:szCs w:val="20"/>
              </w:rPr>
            </w:pPr>
          </w:p>
        </w:tc>
        <w:tc>
          <w:tcPr>
            <w:tcW w:w="8377" w:type="dxa"/>
            <w:vMerge/>
            <w:tcBorders>
              <w:top w:val="single" w:sz="4" w:space="0" w:color="BFBFBF"/>
              <w:left w:val="single" w:sz="4" w:space="0" w:color="BFBFBF"/>
              <w:bottom w:val="single" w:sz="4" w:space="0" w:color="BFBFBF"/>
              <w:right w:val="single" w:sz="4" w:space="0" w:color="BFBFBF"/>
            </w:tcBorders>
            <w:noWrap/>
            <w:vAlign w:val="center"/>
          </w:tcPr>
          <w:p w14:paraId="6A662A10" w14:textId="77777777" w:rsidR="007844D2" w:rsidRPr="00EC21C7" w:rsidRDefault="007844D2" w:rsidP="00902610">
            <w:pPr>
              <w:keepNext/>
              <w:keepLines/>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853F" w14:textId="77777777" w:rsidR="007844D2" w:rsidRPr="00EC21C7"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0CCAF23" w14:textId="77777777" w:rsidR="007844D2" w:rsidRPr="00EC21C7" w:rsidRDefault="007844D2" w:rsidP="00902610">
            <w:pPr>
              <w:keepNext/>
              <w:keepLines/>
              <w:jc w:val="center"/>
              <w:rPr>
                <w:rFonts w:cs="Arial"/>
                <w:szCs w:val="20"/>
              </w:rPr>
            </w:pPr>
            <w:r>
              <w:rPr>
                <w:rFonts w:cs="Arial"/>
                <w:b/>
                <w:szCs w:val="20"/>
              </w:rPr>
              <w:t>x</w:t>
            </w:r>
          </w:p>
        </w:tc>
      </w:tr>
      <w:bookmarkEnd w:id="7"/>
      <w:tr w:rsidR="007844D2" w:rsidRPr="00EC21C7" w14:paraId="14B8F856" w14:textId="77777777" w:rsidTr="00902610">
        <w:trPr>
          <w:trHeight w:val="432"/>
        </w:trPr>
        <w:tc>
          <w:tcPr>
            <w:tcW w:w="607" w:type="dxa"/>
            <w:tcBorders>
              <w:top w:val="single" w:sz="4" w:space="0" w:color="BFBFBF"/>
              <w:right w:val="single" w:sz="4" w:space="0" w:color="BFBFBF"/>
            </w:tcBorders>
            <w:vAlign w:val="center"/>
          </w:tcPr>
          <w:p w14:paraId="68764598" w14:textId="77777777" w:rsidR="007844D2" w:rsidRPr="00145539" w:rsidRDefault="007844D2" w:rsidP="00902610">
            <w:pPr>
              <w:keepNext/>
              <w:keepLines/>
              <w:rPr>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C58C637" w14:textId="77777777" w:rsidR="007844D2" w:rsidRPr="00145539" w:rsidRDefault="007844D2" w:rsidP="00902610">
            <w:pPr>
              <w:keepNext/>
              <w:keepLines/>
              <w:rPr>
                <w:szCs w:val="20"/>
              </w:rPr>
            </w:pPr>
            <w:r w:rsidRPr="00145539">
              <w:rPr>
                <w:szCs w:val="20"/>
              </w:rPr>
              <w:t>Please provide further details:</w:t>
            </w:r>
          </w:p>
        </w:tc>
      </w:tr>
      <w:tr w:rsidR="007844D2" w:rsidRPr="00EC21C7" w14:paraId="1CC40435" w14:textId="77777777" w:rsidTr="00902610">
        <w:trPr>
          <w:trHeight w:val="1440"/>
        </w:trPr>
        <w:tc>
          <w:tcPr>
            <w:tcW w:w="607" w:type="dxa"/>
            <w:tcBorders>
              <w:right w:val="single" w:sz="4" w:space="0" w:color="BFBFBF"/>
            </w:tcBorders>
          </w:tcPr>
          <w:p w14:paraId="171BB2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1C91B471" w14:textId="77777777" w:rsidR="007844D2" w:rsidRPr="00EC21C7" w:rsidRDefault="007844D2" w:rsidP="00902610">
            <w:pPr>
              <w:rPr>
                <w:rFonts w:cs="Arial"/>
                <w:szCs w:val="20"/>
              </w:rPr>
            </w:pPr>
          </w:p>
        </w:tc>
      </w:tr>
    </w:tbl>
    <w:p w14:paraId="26E21EBA" w14:textId="77777777" w:rsidR="007844D2" w:rsidRDefault="007844D2" w:rsidP="007844D2"/>
    <w:tbl>
      <w:tblPr>
        <w:tblW w:w="5000" w:type="pct"/>
        <w:tblLayout w:type="fixed"/>
        <w:tblLook w:val="0000" w:firstRow="0" w:lastRow="0" w:firstColumn="0" w:lastColumn="0" w:noHBand="0" w:noVBand="0"/>
      </w:tblPr>
      <w:tblGrid>
        <w:gridCol w:w="552"/>
        <w:gridCol w:w="7190"/>
        <w:gridCol w:w="637"/>
        <w:gridCol w:w="637"/>
      </w:tblGrid>
      <w:tr w:rsidR="007844D2" w:rsidRPr="00EC21C7" w14:paraId="5A221DF3"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BC18542" w14:textId="77777777" w:rsidR="007844D2" w:rsidRPr="00EC21C7" w:rsidRDefault="007844D2" w:rsidP="00902610">
            <w:pPr>
              <w:keepNext/>
              <w:keepLines/>
              <w:rPr>
                <w:rFonts w:cs="Arial"/>
                <w:b/>
                <w:szCs w:val="20"/>
              </w:rPr>
            </w:pPr>
            <w:r w:rsidRPr="00EC21C7">
              <w:rPr>
                <w:b/>
                <w:caps/>
                <w:szCs w:val="20"/>
              </w:rPr>
              <w:t xml:space="preserve">Part </w:t>
            </w:r>
            <w:r>
              <w:rPr>
                <w:b/>
                <w:caps/>
                <w:szCs w:val="20"/>
              </w:rPr>
              <w:t>2</w:t>
            </w:r>
            <w:r w:rsidRPr="00EC21C7">
              <w:rPr>
                <w:b/>
                <w:caps/>
                <w:szCs w:val="20"/>
              </w:rPr>
              <w:t xml:space="preserve">: </w:t>
            </w:r>
            <w:r w:rsidRPr="009A17CE">
              <w:rPr>
                <w:b/>
                <w:caps/>
                <w:szCs w:val="20"/>
              </w:rPr>
              <w:t>The Impact Of The Research</w:t>
            </w:r>
          </w:p>
        </w:tc>
      </w:tr>
      <w:tr w:rsidR="007844D2" w:rsidRPr="009A17CE" w14:paraId="1583F399" w14:textId="77777777" w:rsidTr="00902610">
        <w:trPr>
          <w:trHeight w:val="720"/>
        </w:trPr>
        <w:tc>
          <w:tcPr>
            <w:tcW w:w="607" w:type="dxa"/>
            <w:tcBorders>
              <w:top w:val="single" w:sz="4" w:space="0" w:color="BFBFBF"/>
              <w:left w:val="single" w:sz="4" w:space="0" w:color="BFBFBF"/>
              <w:bottom w:val="single" w:sz="4" w:space="0" w:color="BFBFBF"/>
              <w:right w:val="single" w:sz="4" w:space="0" w:color="BFBFBF"/>
            </w:tcBorders>
            <w:vAlign w:val="center"/>
          </w:tcPr>
          <w:p w14:paraId="69E3DF79" w14:textId="77777777" w:rsidR="007844D2" w:rsidRPr="009A17CE" w:rsidRDefault="007844D2" w:rsidP="00902610">
            <w:pPr>
              <w:keepNext/>
              <w:keepLines/>
              <w:jc w:val="both"/>
              <w:rPr>
                <w:rFonts w:cs="Arial"/>
                <w:b/>
                <w:szCs w:val="20"/>
              </w:rPr>
            </w:pPr>
            <w:bookmarkStart w:id="8" w:name="Question3" w:colFirst="0" w:colLast="0"/>
            <w:r w:rsidRPr="009A17CE">
              <w:rPr>
                <w:rFonts w:cs="Arial"/>
                <w:b/>
                <w:szCs w:val="20"/>
              </w:rPr>
              <w:t>3.</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60109E2" w14:textId="77777777" w:rsidR="007844D2" w:rsidRPr="009A17CE" w:rsidRDefault="007844D2" w:rsidP="00902610">
            <w:pPr>
              <w:keepNext/>
              <w:keepLines/>
              <w:tabs>
                <w:tab w:val="left" w:pos="720"/>
              </w:tabs>
              <w:jc w:val="both"/>
              <w:rPr>
                <w:b/>
                <w:szCs w:val="20"/>
              </w:rPr>
            </w:pPr>
            <w:r w:rsidRPr="009A17CE">
              <w:rPr>
                <w:szCs w:val="20"/>
              </w:rPr>
              <w:t>In the process of doing the research, is there any potential for harm to be done to, or costs to be imposed on</w:t>
            </w:r>
            <w:r>
              <w:rPr>
                <w:szCs w:val="20"/>
              </w:rPr>
              <w:t>:</w:t>
            </w:r>
            <w:r w:rsidRPr="009A17CE">
              <w:rPr>
                <w:szCs w:val="20"/>
              </w:rPr>
              <w:t xml:space="preserve"> </w:t>
            </w:r>
            <w:hyperlink w:anchor="GuidanceNote3i" w:history="1">
              <w:r w:rsidRPr="00145539">
                <w:rPr>
                  <w:rStyle w:val="Hyperlink"/>
                  <w:rFonts w:eastAsiaTheme="majorEastAsia"/>
                  <w:i/>
                  <w:sz w:val="16"/>
                  <w:szCs w:val="16"/>
                </w:rPr>
                <w:t>[see Guidance Note 3(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0E516A4"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26EDC" w14:textId="77777777" w:rsidR="007844D2" w:rsidRPr="009A17CE" w:rsidRDefault="007844D2" w:rsidP="00902610">
            <w:pPr>
              <w:keepNext/>
              <w:keepLines/>
              <w:jc w:val="center"/>
              <w:rPr>
                <w:rFonts w:cs="Arial"/>
                <w:b/>
                <w:szCs w:val="20"/>
              </w:rPr>
            </w:pPr>
            <w:r w:rsidRPr="009A17CE">
              <w:rPr>
                <w:rFonts w:cs="Arial"/>
                <w:b/>
                <w:szCs w:val="20"/>
              </w:rPr>
              <w:t>No</w:t>
            </w:r>
          </w:p>
        </w:tc>
      </w:tr>
      <w:bookmarkEnd w:id="8"/>
      <w:tr w:rsidR="007844D2" w:rsidRPr="009A17CE" w14:paraId="4DBA7519" w14:textId="77777777" w:rsidTr="00902610">
        <w:trPr>
          <w:trHeight w:val="432"/>
        </w:trPr>
        <w:tc>
          <w:tcPr>
            <w:tcW w:w="607" w:type="dxa"/>
            <w:tcBorders>
              <w:top w:val="single" w:sz="4" w:space="0" w:color="BFBFBF"/>
              <w:right w:val="single" w:sz="4" w:space="0" w:color="BFBFBF"/>
            </w:tcBorders>
            <w:vAlign w:val="center"/>
          </w:tcPr>
          <w:p w14:paraId="0224E9DC"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D2C5604"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research participan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8ECC10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DB617C2" w14:textId="77777777" w:rsidR="007844D2" w:rsidRPr="009A17CE" w:rsidRDefault="007844D2" w:rsidP="00902610">
            <w:pPr>
              <w:jc w:val="center"/>
              <w:rPr>
                <w:rFonts w:cs="Arial"/>
                <w:szCs w:val="20"/>
              </w:rPr>
            </w:pPr>
            <w:r>
              <w:rPr>
                <w:rFonts w:cs="Arial"/>
                <w:b/>
                <w:szCs w:val="20"/>
              </w:rPr>
              <w:t>x</w:t>
            </w:r>
          </w:p>
        </w:tc>
      </w:tr>
      <w:tr w:rsidR="007844D2" w:rsidRPr="009A17CE" w14:paraId="754F26D3" w14:textId="77777777" w:rsidTr="00902610">
        <w:trPr>
          <w:trHeight w:val="432"/>
        </w:trPr>
        <w:tc>
          <w:tcPr>
            <w:tcW w:w="607" w:type="dxa"/>
            <w:tcBorders>
              <w:right w:val="single" w:sz="4" w:space="0" w:color="BFBFBF"/>
            </w:tcBorders>
            <w:vAlign w:val="center"/>
          </w:tcPr>
          <w:p w14:paraId="052B1115"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03B13AA" w14:textId="77777777" w:rsidR="007844D2" w:rsidRPr="009A17CE" w:rsidRDefault="007844D2" w:rsidP="00902610">
            <w:pPr>
              <w:tabs>
                <w:tab w:val="left" w:pos="360"/>
              </w:tabs>
              <w:ind w:left="360" w:hanging="360"/>
              <w:jc w:val="both"/>
              <w:rPr>
                <w:b/>
                <w:szCs w:val="20"/>
              </w:rPr>
            </w:pPr>
            <w:r w:rsidRPr="009A17CE">
              <w:rPr>
                <w:szCs w:val="20"/>
              </w:rPr>
              <w:t>(b)</w:t>
            </w:r>
            <w:r w:rsidRPr="009A17CE">
              <w:rPr>
                <w:szCs w:val="20"/>
              </w:rPr>
              <w:tab/>
              <w:t>research subjects?</w:t>
            </w:r>
            <w:r w:rsidRPr="009A17CE">
              <w:rPr>
                <w:rFonts w:cs="Verdana"/>
                <w:szCs w:val="20"/>
              </w:rPr>
              <w:t xml:space="preserve"> </w:t>
            </w:r>
            <w:hyperlink w:anchor="GuidanceNote3ii" w:history="1">
              <w:r w:rsidRPr="00145539">
                <w:rPr>
                  <w:rStyle w:val="Hyperlink"/>
                  <w:rFonts w:eastAsiaTheme="majorEastAsia" w:cs="Verdana"/>
                  <w:i/>
                  <w:sz w:val="16"/>
                  <w:szCs w:val="16"/>
                </w:rPr>
                <w:t>[see Guidance Note 3(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6E5412"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49C2549" w14:textId="77777777" w:rsidR="007844D2" w:rsidRPr="009A17CE" w:rsidRDefault="007844D2" w:rsidP="00902610">
            <w:pPr>
              <w:jc w:val="center"/>
              <w:rPr>
                <w:rFonts w:cs="Arial"/>
                <w:szCs w:val="20"/>
              </w:rPr>
            </w:pPr>
            <w:r>
              <w:rPr>
                <w:rFonts w:cs="Arial"/>
                <w:b/>
                <w:szCs w:val="20"/>
              </w:rPr>
              <w:t>x</w:t>
            </w:r>
          </w:p>
        </w:tc>
      </w:tr>
      <w:tr w:rsidR="007844D2" w:rsidRPr="009A17CE" w14:paraId="4CAB2693" w14:textId="77777777" w:rsidTr="00902610">
        <w:trPr>
          <w:trHeight w:val="432"/>
        </w:trPr>
        <w:tc>
          <w:tcPr>
            <w:tcW w:w="607" w:type="dxa"/>
            <w:tcBorders>
              <w:right w:val="single" w:sz="4" w:space="0" w:color="BFBFBF"/>
            </w:tcBorders>
            <w:vAlign w:val="center"/>
          </w:tcPr>
          <w:p w14:paraId="78916D87"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E23BE10" w14:textId="77777777" w:rsidR="007844D2" w:rsidRPr="009A17CE" w:rsidRDefault="007844D2" w:rsidP="00902610">
            <w:pPr>
              <w:tabs>
                <w:tab w:val="left" w:pos="360"/>
              </w:tabs>
              <w:ind w:left="360" w:hanging="360"/>
              <w:jc w:val="both"/>
              <w:rPr>
                <w:b/>
                <w:szCs w:val="20"/>
              </w:rPr>
            </w:pPr>
            <w:r w:rsidRPr="009A17CE">
              <w:rPr>
                <w:szCs w:val="20"/>
              </w:rPr>
              <w:t>(c)</w:t>
            </w:r>
            <w:r w:rsidRPr="009A17CE">
              <w:rPr>
                <w:szCs w:val="20"/>
              </w:rPr>
              <w:tab/>
            </w:r>
            <w:r>
              <w:rPr>
                <w:szCs w:val="20"/>
              </w:rPr>
              <w:t xml:space="preserve">you, as </w:t>
            </w:r>
            <w:r w:rsidRPr="009A17CE">
              <w:rPr>
                <w:szCs w:val="20"/>
              </w:rPr>
              <w:t>the researcher?</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C3F6CEA"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4225A5" w14:textId="77777777" w:rsidR="007844D2" w:rsidRPr="009A17CE" w:rsidRDefault="007844D2" w:rsidP="00902610">
            <w:pPr>
              <w:jc w:val="center"/>
              <w:rPr>
                <w:rFonts w:cs="Arial"/>
                <w:szCs w:val="20"/>
              </w:rPr>
            </w:pPr>
            <w:r>
              <w:rPr>
                <w:rFonts w:cs="Arial"/>
                <w:b/>
                <w:szCs w:val="20"/>
              </w:rPr>
              <w:t>x</w:t>
            </w:r>
          </w:p>
        </w:tc>
      </w:tr>
      <w:tr w:rsidR="007844D2" w:rsidRPr="009A17CE" w14:paraId="034A20F8" w14:textId="77777777" w:rsidTr="00902610">
        <w:trPr>
          <w:trHeight w:val="432"/>
        </w:trPr>
        <w:tc>
          <w:tcPr>
            <w:tcW w:w="607" w:type="dxa"/>
            <w:tcBorders>
              <w:right w:val="single" w:sz="4" w:space="0" w:color="BFBFBF"/>
            </w:tcBorders>
            <w:vAlign w:val="center"/>
          </w:tcPr>
          <w:p w14:paraId="5CF3A400" w14:textId="77777777" w:rsidR="007844D2" w:rsidRPr="009A17CE" w:rsidRDefault="007844D2" w:rsidP="00902610">
            <w:pPr>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09E78299" w14:textId="77777777" w:rsidR="007844D2" w:rsidRPr="009A17CE" w:rsidRDefault="007844D2" w:rsidP="00902610">
            <w:pPr>
              <w:tabs>
                <w:tab w:val="left" w:pos="360"/>
              </w:tabs>
              <w:ind w:left="360" w:hanging="360"/>
              <w:jc w:val="both"/>
              <w:rPr>
                <w:rFonts w:cs="Verdana"/>
                <w:szCs w:val="20"/>
              </w:rPr>
            </w:pPr>
            <w:r w:rsidRPr="009A17CE">
              <w:rPr>
                <w:szCs w:val="20"/>
              </w:rPr>
              <w:t>(d)</w:t>
            </w:r>
            <w:r w:rsidRPr="009A17CE">
              <w:rPr>
                <w:szCs w:val="20"/>
              </w:rPr>
              <w:tab/>
              <w:t xml:space="preserve">third parties? </w:t>
            </w:r>
            <w:hyperlink w:anchor="GuidanceNote3iii" w:history="1">
              <w:r w:rsidRPr="00145539">
                <w:rPr>
                  <w:rStyle w:val="Hyperlink"/>
                  <w:rFonts w:eastAsiaTheme="majorEastAsia" w:cs="Verdana"/>
                  <w:i/>
                  <w:sz w:val="16"/>
                  <w:szCs w:val="16"/>
                </w:rPr>
                <w:t>[see Guidance Note 3(i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189DEF5"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13B1965" w14:textId="77777777" w:rsidR="007844D2" w:rsidRPr="009A17CE" w:rsidRDefault="007844D2" w:rsidP="00902610">
            <w:pPr>
              <w:jc w:val="center"/>
              <w:rPr>
                <w:rFonts w:cs="Arial"/>
                <w:szCs w:val="20"/>
              </w:rPr>
            </w:pPr>
            <w:r>
              <w:rPr>
                <w:rFonts w:cs="Arial"/>
                <w:b/>
                <w:szCs w:val="20"/>
              </w:rPr>
              <w:t>x</w:t>
            </w:r>
          </w:p>
        </w:tc>
      </w:tr>
      <w:tr w:rsidR="007844D2" w:rsidRPr="00EC21C7" w14:paraId="2D18DDEC" w14:textId="77777777" w:rsidTr="00902610">
        <w:trPr>
          <w:trHeight w:val="432"/>
        </w:trPr>
        <w:tc>
          <w:tcPr>
            <w:tcW w:w="607" w:type="dxa"/>
            <w:tcBorders>
              <w:right w:val="single" w:sz="4" w:space="0" w:color="BFBFBF"/>
            </w:tcBorders>
            <w:vAlign w:val="center"/>
          </w:tcPr>
          <w:p w14:paraId="4DDF8583"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311CE02" w14:textId="77777777" w:rsidR="007844D2" w:rsidRPr="00145539" w:rsidRDefault="007844D2" w:rsidP="00902610">
            <w:pPr>
              <w:keepNext/>
              <w:keepLines/>
              <w:rPr>
                <w:rFonts w:cs="Arial"/>
                <w:szCs w:val="20"/>
              </w:rPr>
            </w:pPr>
            <w:r>
              <w:rPr>
                <w:szCs w:val="20"/>
              </w:rPr>
              <w:t>Please state what you believe are the implications of the research</w:t>
            </w:r>
            <w:r w:rsidRPr="00145539">
              <w:rPr>
                <w:szCs w:val="20"/>
              </w:rPr>
              <w:t>:</w:t>
            </w:r>
          </w:p>
        </w:tc>
      </w:tr>
      <w:tr w:rsidR="007844D2" w:rsidRPr="00EC21C7" w14:paraId="6F924F80" w14:textId="77777777" w:rsidTr="00902610">
        <w:trPr>
          <w:trHeight w:val="1440"/>
        </w:trPr>
        <w:tc>
          <w:tcPr>
            <w:tcW w:w="607" w:type="dxa"/>
            <w:tcBorders>
              <w:bottom w:val="single" w:sz="4" w:space="0" w:color="BFBFBF"/>
              <w:right w:val="single" w:sz="4" w:space="0" w:color="BFBFBF"/>
            </w:tcBorders>
          </w:tcPr>
          <w:p w14:paraId="2E066D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4799BA71" w14:textId="77777777" w:rsidR="007844D2" w:rsidRPr="00EC21C7" w:rsidRDefault="007844D2" w:rsidP="00902610">
            <w:pPr>
              <w:rPr>
                <w:rFonts w:cs="Arial"/>
                <w:szCs w:val="20"/>
              </w:rPr>
            </w:pPr>
          </w:p>
        </w:tc>
      </w:tr>
      <w:tr w:rsidR="007844D2" w:rsidRPr="009A17CE" w14:paraId="50D9D061" w14:textId="77777777" w:rsidTr="00902610">
        <w:trPr>
          <w:trHeight w:val="435"/>
        </w:trPr>
        <w:tc>
          <w:tcPr>
            <w:tcW w:w="607" w:type="dxa"/>
            <w:tcBorders>
              <w:top w:val="single" w:sz="4" w:space="0" w:color="BFBFBF"/>
              <w:left w:val="single" w:sz="4" w:space="0" w:color="BFBFBF"/>
              <w:bottom w:val="single" w:sz="4" w:space="0" w:color="BFBFBF"/>
              <w:right w:val="single" w:sz="4" w:space="0" w:color="BFBFBF"/>
            </w:tcBorders>
            <w:vAlign w:val="center"/>
          </w:tcPr>
          <w:p w14:paraId="5B00C228" w14:textId="77777777" w:rsidR="007844D2" w:rsidRPr="009A17CE" w:rsidRDefault="007844D2" w:rsidP="00902610">
            <w:pPr>
              <w:keepNext/>
              <w:keepLines/>
              <w:jc w:val="both"/>
              <w:rPr>
                <w:rFonts w:cs="Arial"/>
                <w:b/>
                <w:szCs w:val="20"/>
              </w:rPr>
            </w:pPr>
            <w:bookmarkStart w:id="9" w:name="Question4" w:colFirst="0" w:colLast="0"/>
            <w:r w:rsidRPr="009A17CE">
              <w:rPr>
                <w:rFonts w:cs="Arial"/>
                <w:b/>
                <w:szCs w:val="20"/>
              </w:rPr>
              <w:t>4.</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7255E82" w14:textId="77777777" w:rsidR="007844D2" w:rsidRPr="009A17CE" w:rsidRDefault="007844D2" w:rsidP="00902610">
            <w:pPr>
              <w:keepNext/>
              <w:keepLines/>
              <w:jc w:val="both"/>
              <w:rPr>
                <w:szCs w:val="20"/>
              </w:rPr>
            </w:pPr>
            <w:r w:rsidRPr="009A17CE">
              <w:rPr>
                <w:szCs w:val="20"/>
              </w:rPr>
              <w:t>When the research is complete, could negative consequences follow</w:t>
            </w:r>
            <w:r>
              <w:rPr>
                <w:szCs w:val="20"/>
              </w:rPr>
              <w:t>:</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7833B"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8625EC0" w14:textId="77777777" w:rsidR="007844D2" w:rsidRPr="009A17CE" w:rsidRDefault="007844D2" w:rsidP="00902610">
            <w:pPr>
              <w:keepNext/>
              <w:keepLines/>
              <w:jc w:val="center"/>
              <w:rPr>
                <w:rFonts w:cs="Arial"/>
                <w:b/>
                <w:szCs w:val="20"/>
              </w:rPr>
            </w:pPr>
            <w:r w:rsidRPr="009A17CE">
              <w:rPr>
                <w:rFonts w:cs="Arial"/>
                <w:b/>
                <w:szCs w:val="20"/>
              </w:rPr>
              <w:t>No</w:t>
            </w:r>
          </w:p>
        </w:tc>
      </w:tr>
      <w:bookmarkEnd w:id="9"/>
      <w:tr w:rsidR="007844D2" w:rsidRPr="009A17CE" w14:paraId="013A6854" w14:textId="77777777" w:rsidTr="00902610">
        <w:trPr>
          <w:trHeight w:val="435"/>
        </w:trPr>
        <w:tc>
          <w:tcPr>
            <w:tcW w:w="607" w:type="dxa"/>
            <w:tcBorders>
              <w:top w:val="single" w:sz="4" w:space="0" w:color="BFBFBF"/>
              <w:right w:val="single" w:sz="4" w:space="0" w:color="BFBFBF"/>
            </w:tcBorders>
            <w:vAlign w:val="center"/>
          </w:tcPr>
          <w:p w14:paraId="4F1BF0E7"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DF5BBAF"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for research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72E2CBF"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77851D" w14:textId="77777777" w:rsidR="007844D2" w:rsidRPr="009A17CE" w:rsidRDefault="007844D2" w:rsidP="00902610">
            <w:pPr>
              <w:jc w:val="center"/>
              <w:rPr>
                <w:rFonts w:cs="Arial"/>
                <w:szCs w:val="20"/>
              </w:rPr>
            </w:pPr>
            <w:r>
              <w:rPr>
                <w:rFonts w:cs="Arial"/>
                <w:b/>
                <w:szCs w:val="20"/>
              </w:rPr>
              <w:t>x</w:t>
            </w:r>
          </w:p>
        </w:tc>
      </w:tr>
      <w:tr w:rsidR="007844D2" w:rsidRPr="009A17CE" w14:paraId="742304EC" w14:textId="77777777" w:rsidTr="00902610">
        <w:trPr>
          <w:trHeight w:val="435"/>
        </w:trPr>
        <w:tc>
          <w:tcPr>
            <w:tcW w:w="607" w:type="dxa"/>
            <w:tcBorders>
              <w:right w:val="single" w:sz="4" w:space="0" w:color="BFBFBF"/>
            </w:tcBorders>
            <w:vAlign w:val="center"/>
          </w:tcPr>
          <w:p w14:paraId="38C11A3C"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31840B8" w14:textId="77777777" w:rsidR="007844D2" w:rsidRPr="009A17CE" w:rsidRDefault="007844D2" w:rsidP="00902610">
            <w:pPr>
              <w:tabs>
                <w:tab w:val="left" w:pos="360"/>
              </w:tabs>
              <w:ind w:left="360" w:hanging="360"/>
              <w:jc w:val="both"/>
              <w:rPr>
                <w:rFonts w:cs="Verdana"/>
                <w:szCs w:val="20"/>
              </w:rPr>
            </w:pPr>
            <w:r w:rsidRPr="009A17CE">
              <w:rPr>
                <w:szCs w:val="20"/>
              </w:rPr>
              <w:t>(b)</w:t>
            </w:r>
            <w:r w:rsidRPr="009A17CE">
              <w:rPr>
                <w:szCs w:val="20"/>
              </w:rPr>
              <w:tab/>
              <w:t>or elsewhere?</w:t>
            </w:r>
            <w:r w:rsidRPr="009A17CE">
              <w:rPr>
                <w:rFonts w:cs="Verdana"/>
                <w:szCs w:val="20"/>
              </w:rPr>
              <w:t xml:space="preserve"> </w:t>
            </w:r>
            <w:hyperlink w:anchor="GuidanceNote4" w:history="1">
              <w:r w:rsidRPr="00145539">
                <w:rPr>
                  <w:rStyle w:val="Hyperlink"/>
                  <w:rFonts w:eastAsiaTheme="majorEastAsia"/>
                  <w:i/>
                  <w:sz w:val="16"/>
                  <w:szCs w:val="16"/>
                </w:rPr>
                <w:t>[see Guidance Note 4]</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477BEBE"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DD4813" w14:textId="77777777" w:rsidR="007844D2" w:rsidRPr="009A17CE" w:rsidRDefault="007844D2" w:rsidP="00902610">
            <w:pPr>
              <w:jc w:val="center"/>
              <w:rPr>
                <w:rFonts w:cs="Arial"/>
                <w:szCs w:val="20"/>
              </w:rPr>
            </w:pPr>
            <w:r>
              <w:rPr>
                <w:rFonts w:cs="Arial"/>
                <w:b/>
                <w:szCs w:val="20"/>
              </w:rPr>
              <w:t>x</w:t>
            </w:r>
          </w:p>
        </w:tc>
      </w:tr>
      <w:tr w:rsidR="007844D2" w:rsidRPr="00EC21C7" w14:paraId="4931336A" w14:textId="77777777" w:rsidTr="00902610">
        <w:trPr>
          <w:trHeight w:val="432"/>
        </w:trPr>
        <w:tc>
          <w:tcPr>
            <w:tcW w:w="607" w:type="dxa"/>
            <w:tcBorders>
              <w:right w:val="single" w:sz="4" w:space="0" w:color="BFBFBF"/>
            </w:tcBorders>
            <w:vAlign w:val="center"/>
          </w:tcPr>
          <w:p w14:paraId="7E80D3E2"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2F4D7293" w14:textId="77777777" w:rsidR="007844D2" w:rsidRPr="00145539" w:rsidRDefault="007844D2" w:rsidP="00902610">
            <w:pPr>
              <w:keepNext/>
              <w:keepLines/>
              <w:rPr>
                <w:rFonts w:cs="Arial"/>
                <w:szCs w:val="20"/>
              </w:rPr>
            </w:pPr>
            <w:r>
              <w:rPr>
                <w:szCs w:val="20"/>
              </w:rPr>
              <w:t>Please state what you believe are the consequences of the research</w:t>
            </w:r>
            <w:r w:rsidRPr="00145539">
              <w:rPr>
                <w:szCs w:val="20"/>
              </w:rPr>
              <w:t>:</w:t>
            </w:r>
          </w:p>
        </w:tc>
      </w:tr>
      <w:tr w:rsidR="007844D2" w:rsidRPr="00EC21C7" w14:paraId="1A3A8369" w14:textId="77777777" w:rsidTr="00902610">
        <w:trPr>
          <w:trHeight w:val="1440"/>
        </w:trPr>
        <w:tc>
          <w:tcPr>
            <w:tcW w:w="607" w:type="dxa"/>
            <w:tcBorders>
              <w:right w:val="single" w:sz="4" w:space="0" w:color="BFBFBF"/>
            </w:tcBorders>
          </w:tcPr>
          <w:p w14:paraId="7F8E4451"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0FDFDD53" w14:textId="77777777" w:rsidR="007844D2" w:rsidRPr="00EC21C7" w:rsidRDefault="007844D2" w:rsidP="00902610">
            <w:pPr>
              <w:rPr>
                <w:rFonts w:cs="Arial"/>
                <w:szCs w:val="20"/>
              </w:rPr>
            </w:pPr>
          </w:p>
        </w:tc>
      </w:tr>
    </w:tbl>
    <w:p w14:paraId="51D006D8" w14:textId="77777777" w:rsidR="007844D2" w:rsidRDefault="007844D2" w:rsidP="007844D2">
      <w:pPr>
        <w:rPr>
          <w:szCs w:val="20"/>
        </w:rPr>
      </w:pPr>
    </w:p>
    <w:tbl>
      <w:tblPr>
        <w:tblW w:w="5000" w:type="pct"/>
        <w:tblLayout w:type="fixed"/>
        <w:tblLook w:val="0000" w:firstRow="0" w:lastRow="0" w:firstColumn="0" w:lastColumn="0" w:noHBand="0" w:noVBand="0"/>
      </w:tblPr>
      <w:tblGrid>
        <w:gridCol w:w="558"/>
        <w:gridCol w:w="4611"/>
        <w:gridCol w:w="2565"/>
        <w:gridCol w:w="641"/>
        <w:gridCol w:w="641"/>
      </w:tblGrid>
      <w:tr w:rsidR="007844D2" w14:paraId="7D816062" w14:textId="77777777" w:rsidTr="00902610">
        <w:trPr>
          <w:trHeight w:val="576"/>
        </w:trPr>
        <w:tc>
          <w:tcPr>
            <w:tcW w:w="10682"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4A3730C" w14:textId="77777777" w:rsidR="007844D2" w:rsidRDefault="007844D2" w:rsidP="00902610">
            <w:pPr>
              <w:keepNext/>
              <w:keepLines/>
              <w:rPr>
                <w:rFonts w:cs="Arial"/>
                <w:b/>
                <w:szCs w:val="20"/>
              </w:rPr>
            </w:pPr>
            <w:r>
              <w:rPr>
                <w:b/>
                <w:caps/>
                <w:szCs w:val="20"/>
              </w:rPr>
              <w:lastRenderedPageBreak/>
              <w:t>Part 3: Ethical Procedures</w:t>
            </w:r>
          </w:p>
        </w:tc>
      </w:tr>
      <w:tr w:rsidR="007844D2" w:rsidRPr="009A17CE" w14:paraId="6D07206B" w14:textId="77777777" w:rsidTr="00902610">
        <w:trPr>
          <w:trHeight w:val="584"/>
        </w:trPr>
        <w:tc>
          <w:tcPr>
            <w:tcW w:w="623" w:type="dxa"/>
            <w:tcBorders>
              <w:top w:val="single" w:sz="4" w:space="0" w:color="BFBFBF"/>
              <w:left w:val="single" w:sz="4" w:space="0" w:color="BFBFBF"/>
              <w:bottom w:val="single" w:sz="4" w:space="0" w:color="BFBFBF"/>
              <w:right w:val="single" w:sz="4" w:space="0" w:color="BFBFBF"/>
            </w:tcBorders>
            <w:vAlign w:val="center"/>
          </w:tcPr>
          <w:p w14:paraId="675B8550" w14:textId="77777777" w:rsidR="007844D2" w:rsidRPr="009A17CE" w:rsidRDefault="007844D2" w:rsidP="00902610">
            <w:pPr>
              <w:keepNext/>
              <w:keepLines/>
              <w:jc w:val="both"/>
              <w:rPr>
                <w:rFonts w:cs="Arial"/>
                <w:b/>
                <w:szCs w:val="20"/>
              </w:rPr>
            </w:pPr>
            <w:bookmarkStart w:id="10" w:name="Question5" w:colFirst="0" w:colLast="0"/>
            <w:r w:rsidRPr="009A17CE">
              <w:rPr>
                <w:rFonts w:cs="Arial"/>
                <w:b/>
                <w:szCs w:val="20"/>
              </w:rPr>
              <w:t>5.</w:t>
            </w: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D1635B0" w14:textId="77777777" w:rsidR="007844D2" w:rsidRPr="009A17CE" w:rsidRDefault="007844D2" w:rsidP="00902610">
            <w:pPr>
              <w:keepNext/>
              <w:keepLines/>
              <w:rPr>
                <w:b/>
                <w:szCs w:val="20"/>
              </w:rPr>
            </w:pPr>
            <w:r w:rsidRPr="009A17CE">
              <w:rPr>
                <w:szCs w:val="20"/>
              </w:rPr>
              <w:t>Does the research require informed consent or approval from</w:t>
            </w:r>
            <w:r>
              <w:rPr>
                <w:szCs w:val="20"/>
              </w:rPr>
              <w:t>:</w:t>
            </w:r>
            <w:r w:rsidRPr="009A17CE">
              <w:rPr>
                <w:szCs w:val="20"/>
              </w:rPr>
              <w:t xml:space="preserve"> </w:t>
            </w:r>
            <w:hyperlink w:anchor="GuidanceNote5i" w:history="1">
              <w:r w:rsidRPr="00145539">
                <w:rPr>
                  <w:rStyle w:val="Hyperlink"/>
                  <w:rFonts w:eastAsiaTheme="majorEastAsia"/>
                  <w:i/>
                  <w:sz w:val="16"/>
                  <w:szCs w:val="16"/>
                </w:rPr>
                <w:t>[see Guidance Note 5(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81682CC"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2A48821" w14:textId="77777777" w:rsidR="007844D2" w:rsidRPr="009A17CE" w:rsidRDefault="007844D2" w:rsidP="00902610">
            <w:pPr>
              <w:keepNext/>
              <w:keepLines/>
              <w:jc w:val="center"/>
              <w:rPr>
                <w:rFonts w:cs="Arial"/>
                <w:b/>
                <w:szCs w:val="20"/>
              </w:rPr>
            </w:pPr>
            <w:r w:rsidRPr="009A17CE">
              <w:rPr>
                <w:rFonts w:cs="Arial"/>
                <w:b/>
                <w:szCs w:val="20"/>
              </w:rPr>
              <w:t>No</w:t>
            </w:r>
          </w:p>
        </w:tc>
      </w:tr>
      <w:bookmarkEnd w:id="10"/>
      <w:tr w:rsidR="007844D2" w:rsidRPr="009A17CE" w14:paraId="69053FB4" w14:textId="77777777" w:rsidTr="00902610">
        <w:trPr>
          <w:trHeight w:val="435"/>
        </w:trPr>
        <w:tc>
          <w:tcPr>
            <w:tcW w:w="623" w:type="dxa"/>
            <w:tcBorders>
              <w:top w:val="single" w:sz="4" w:space="0" w:color="BFBFBF"/>
              <w:right w:val="single" w:sz="4" w:space="0" w:color="BFBFBF"/>
            </w:tcBorders>
            <w:vAlign w:val="center"/>
          </w:tcPr>
          <w:p w14:paraId="45739F2F"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7FAEA0B7" w14:textId="77777777" w:rsidR="007844D2" w:rsidRPr="009A17CE" w:rsidRDefault="007844D2" w:rsidP="00902610">
            <w:pPr>
              <w:tabs>
                <w:tab w:val="left" w:pos="360"/>
              </w:tabs>
              <w:ind w:left="360" w:hanging="360"/>
              <w:jc w:val="both"/>
              <w:rPr>
                <w:b/>
                <w:szCs w:val="20"/>
              </w:rPr>
            </w:pPr>
            <w:r>
              <w:rPr>
                <w:szCs w:val="20"/>
              </w:rPr>
              <w:t>(a)</w:t>
            </w:r>
            <w:r>
              <w:rPr>
                <w:szCs w:val="20"/>
              </w:rPr>
              <w:tab/>
            </w:r>
            <w:r w:rsidRPr="009A17CE">
              <w:rPr>
                <w:szCs w:val="20"/>
              </w:rPr>
              <w:t>research participan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9589A18"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71C701A" w14:textId="77777777" w:rsidR="007844D2" w:rsidRPr="009A17CE" w:rsidRDefault="007844D2" w:rsidP="00902610">
            <w:pPr>
              <w:jc w:val="center"/>
              <w:rPr>
                <w:rFonts w:cs="Arial"/>
                <w:szCs w:val="20"/>
              </w:rPr>
            </w:pPr>
            <w:r>
              <w:rPr>
                <w:rFonts w:cs="Arial"/>
                <w:b/>
                <w:szCs w:val="20"/>
              </w:rPr>
              <w:t>x</w:t>
            </w:r>
          </w:p>
        </w:tc>
      </w:tr>
      <w:tr w:rsidR="007844D2" w:rsidRPr="009A17CE" w14:paraId="2C13A200" w14:textId="77777777" w:rsidTr="00902610">
        <w:trPr>
          <w:trHeight w:val="435"/>
        </w:trPr>
        <w:tc>
          <w:tcPr>
            <w:tcW w:w="623" w:type="dxa"/>
            <w:tcBorders>
              <w:right w:val="single" w:sz="4" w:space="0" w:color="BFBFBF"/>
            </w:tcBorders>
            <w:vAlign w:val="center"/>
          </w:tcPr>
          <w:p w14:paraId="0969C751"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A10299F" w14:textId="77777777" w:rsidR="007844D2" w:rsidRPr="009A17CE" w:rsidRDefault="007844D2" w:rsidP="00902610">
            <w:pPr>
              <w:tabs>
                <w:tab w:val="left" w:pos="360"/>
              </w:tabs>
              <w:ind w:left="360" w:hanging="360"/>
              <w:jc w:val="both"/>
              <w:rPr>
                <w:b/>
                <w:szCs w:val="20"/>
              </w:rPr>
            </w:pPr>
            <w:r>
              <w:rPr>
                <w:szCs w:val="20"/>
              </w:rPr>
              <w:t>(b)</w:t>
            </w:r>
            <w:r>
              <w:rPr>
                <w:szCs w:val="20"/>
              </w:rPr>
              <w:tab/>
            </w:r>
            <w:r w:rsidRPr="009A17CE">
              <w:rPr>
                <w:szCs w:val="20"/>
              </w:rPr>
              <w:t xml:space="preserve">research subjects? </w:t>
            </w:r>
            <w:hyperlink w:anchor="GuidanceNote5ii" w:history="1">
              <w:r w:rsidRPr="00145539">
                <w:rPr>
                  <w:rStyle w:val="Hyperlink"/>
                  <w:rFonts w:eastAsiaTheme="majorEastAsia"/>
                  <w:i/>
                  <w:sz w:val="16"/>
                  <w:szCs w:val="16"/>
                </w:rPr>
                <w:t>[see Guidance Note 5(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9197F46"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3450FD" w14:textId="77777777" w:rsidR="007844D2" w:rsidRPr="009A17CE" w:rsidRDefault="007844D2" w:rsidP="00902610">
            <w:pPr>
              <w:jc w:val="center"/>
              <w:rPr>
                <w:rFonts w:cs="Arial"/>
                <w:szCs w:val="20"/>
              </w:rPr>
            </w:pPr>
            <w:r>
              <w:rPr>
                <w:rFonts w:cs="Arial"/>
                <w:b/>
                <w:szCs w:val="20"/>
              </w:rPr>
              <w:t>x</w:t>
            </w:r>
          </w:p>
        </w:tc>
      </w:tr>
      <w:tr w:rsidR="007844D2" w:rsidRPr="009A17CE" w14:paraId="12FEA221" w14:textId="77777777" w:rsidTr="00902610">
        <w:trPr>
          <w:trHeight w:val="435"/>
        </w:trPr>
        <w:tc>
          <w:tcPr>
            <w:tcW w:w="623" w:type="dxa"/>
            <w:tcBorders>
              <w:right w:val="single" w:sz="4" w:space="0" w:color="BFBFBF"/>
            </w:tcBorders>
            <w:vAlign w:val="center"/>
          </w:tcPr>
          <w:p w14:paraId="083A944D"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4A57FE3A" w14:textId="77777777" w:rsidR="007844D2" w:rsidRPr="009A17CE" w:rsidRDefault="007844D2" w:rsidP="00902610">
            <w:pPr>
              <w:tabs>
                <w:tab w:val="left" w:pos="360"/>
              </w:tabs>
              <w:ind w:left="360" w:hanging="360"/>
              <w:jc w:val="both"/>
              <w:rPr>
                <w:b/>
                <w:szCs w:val="20"/>
              </w:rPr>
            </w:pPr>
            <w:r>
              <w:rPr>
                <w:szCs w:val="20"/>
              </w:rPr>
              <w:t>(c)</w:t>
            </w:r>
            <w:r>
              <w:rPr>
                <w:szCs w:val="20"/>
              </w:rPr>
              <w:tab/>
            </w:r>
            <w:r w:rsidRPr="009A17CE">
              <w:rPr>
                <w:szCs w:val="20"/>
              </w:rPr>
              <w:t xml:space="preserve">external bodies? </w:t>
            </w:r>
            <w:hyperlink w:anchor="GuidanceNote5iii" w:history="1">
              <w:r w:rsidRPr="00145539">
                <w:rPr>
                  <w:rStyle w:val="Hyperlink"/>
                  <w:rFonts w:eastAsiaTheme="majorEastAsia"/>
                  <w:i/>
                  <w:sz w:val="16"/>
                  <w:szCs w:val="16"/>
                </w:rPr>
                <w:t>[see Guidance Note 5(i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CC0D003"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F8CDDD" w14:textId="77777777" w:rsidR="007844D2" w:rsidRPr="009A17CE" w:rsidRDefault="007844D2" w:rsidP="00902610">
            <w:pPr>
              <w:jc w:val="center"/>
              <w:rPr>
                <w:rFonts w:cs="Arial"/>
                <w:szCs w:val="20"/>
              </w:rPr>
            </w:pPr>
            <w:r>
              <w:rPr>
                <w:rFonts w:cs="Arial"/>
                <w:b/>
                <w:szCs w:val="20"/>
              </w:rPr>
              <w:t>x</w:t>
            </w:r>
          </w:p>
        </w:tc>
      </w:tr>
      <w:tr w:rsidR="007844D2" w14:paraId="1621BFBA" w14:textId="77777777" w:rsidTr="00902610">
        <w:trPr>
          <w:trHeight w:val="432"/>
        </w:trPr>
        <w:tc>
          <w:tcPr>
            <w:tcW w:w="623" w:type="dxa"/>
            <w:tcBorders>
              <w:top w:val="nil"/>
              <w:left w:val="nil"/>
              <w:bottom w:val="nil"/>
              <w:right w:val="single" w:sz="4" w:space="0" w:color="BFBFBF"/>
            </w:tcBorders>
            <w:vAlign w:val="center"/>
          </w:tcPr>
          <w:p w14:paraId="4D9E95CB"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7E5635D" w14:textId="77777777" w:rsidR="007844D2" w:rsidRPr="00145539" w:rsidRDefault="007844D2" w:rsidP="00902610">
            <w:pPr>
              <w:keepNext/>
              <w:keepLines/>
              <w:rPr>
                <w:rFonts w:cs="Arial"/>
                <w:szCs w:val="20"/>
              </w:rPr>
            </w:pPr>
            <w:r w:rsidRPr="00145539">
              <w:rPr>
                <w:szCs w:val="20"/>
              </w:rPr>
              <w:t>If you answered yes to any of the above, please explain your answer:</w:t>
            </w:r>
          </w:p>
        </w:tc>
      </w:tr>
      <w:tr w:rsidR="007844D2" w14:paraId="3F9F3C4B" w14:textId="77777777" w:rsidTr="00902610">
        <w:trPr>
          <w:trHeight w:val="1440"/>
        </w:trPr>
        <w:tc>
          <w:tcPr>
            <w:tcW w:w="623" w:type="dxa"/>
            <w:tcBorders>
              <w:top w:val="nil"/>
              <w:left w:val="nil"/>
              <w:bottom w:val="single" w:sz="4" w:space="0" w:color="BFBFBF"/>
              <w:right w:val="single" w:sz="4" w:space="0" w:color="BFBFBF"/>
            </w:tcBorders>
          </w:tcPr>
          <w:p w14:paraId="27C50D5A"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4D9DF3CF" w14:textId="77777777" w:rsidR="007844D2" w:rsidRDefault="007844D2" w:rsidP="00902610">
            <w:pPr>
              <w:rPr>
                <w:rFonts w:cs="Arial"/>
                <w:szCs w:val="20"/>
              </w:rPr>
            </w:pPr>
          </w:p>
        </w:tc>
      </w:tr>
      <w:tr w:rsidR="007844D2" w:rsidRPr="009A17CE" w14:paraId="0711237B" w14:textId="77777777" w:rsidTr="00902610">
        <w:trPr>
          <w:trHeight w:val="338"/>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AD8D8E5" w14:textId="77777777" w:rsidR="007844D2" w:rsidRPr="009A17CE" w:rsidRDefault="007844D2" w:rsidP="00902610">
            <w:pPr>
              <w:keepNext/>
              <w:keepLines/>
              <w:jc w:val="both"/>
              <w:rPr>
                <w:rFonts w:cs="Arial"/>
                <w:b/>
                <w:szCs w:val="20"/>
              </w:rPr>
            </w:pPr>
            <w:bookmarkStart w:id="11" w:name="Question6" w:colFirst="0" w:colLast="0"/>
            <w:r w:rsidRPr="009A17CE">
              <w:rPr>
                <w:rFonts w:cs="Arial"/>
                <w:b/>
                <w:szCs w:val="20"/>
              </w:rPr>
              <w:t>6.</w:t>
            </w:r>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C05A640" w14:textId="77777777" w:rsidR="007844D2" w:rsidRPr="009A17CE" w:rsidRDefault="007844D2" w:rsidP="00902610">
            <w:pPr>
              <w:keepNext/>
              <w:keepLines/>
              <w:rPr>
                <w:b/>
                <w:i/>
                <w:szCs w:val="20"/>
              </w:rPr>
            </w:pPr>
            <w:r w:rsidRPr="009A17CE">
              <w:rPr>
                <w:szCs w:val="20"/>
              </w:rPr>
              <w:t xml:space="preserve">Are there reasons why research subjects may need safeguards or protection? </w:t>
            </w:r>
            <w:hyperlink w:anchor="GuidanceNote6" w:history="1">
              <w:r w:rsidRPr="00145539">
                <w:rPr>
                  <w:rStyle w:val="Hyperlink"/>
                  <w:rFonts w:eastAsiaTheme="majorEastAsia"/>
                  <w:i/>
                  <w:sz w:val="16"/>
                  <w:szCs w:val="16"/>
                </w:rPr>
                <w:t>[see Guidance Note 6]</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FC7D605"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06A3F75"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2DECF1E9" w14:textId="77777777" w:rsidTr="00902610">
        <w:trPr>
          <w:trHeight w:val="337"/>
        </w:trPr>
        <w:tc>
          <w:tcPr>
            <w:tcW w:w="623" w:type="dxa"/>
            <w:vMerge/>
            <w:tcBorders>
              <w:top w:val="single" w:sz="4" w:space="0" w:color="BFBFBF"/>
              <w:left w:val="single" w:sz="4" w:space="0" w:color="BFBFBF"/>
              <w:bottom w:val="single" w:sz="4" w:space="0" w:color="BFBFBF"/>
              <w:right w:val="single" w:sz="4" w:space="0" w:color="BFBFBF"/>
            </w:tcBorders>
            <w:vAlign w:val="center"/>
          </w:tcPr>
          <w:p w14:paraId="378ACD19"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62EB0BE3" w14:textId="77777777" w:rsidR="007844D2" w:rsidRPr="009A17CE" w:rsidRDefault="007844D2" w:rsidP="00902610">
            <w:pPr>
              <w:keepNext/>
              <w:keepLines/>
              <w:jc w:val="both"/>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E33F6DA" w14:textId="77777777" w:rsidR="007844D2" w:rsidRPr="009A17CE" w:rsidRDefault="007844D2" w:rsidP="00902610">
            <w:pPr>
              <w:keepNext/>
              <w:keepLines/>
              <w:jc w:val="center"/>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A91FEE8" w14:textId="77777777" w:rsidR="007844D2" w:rsidRPr="009A17CE" w:rsidRDefault="007844D2" w:rsidP="00902610">
            <w:pPr>
              <w:keepNext/>
              <w:keepLines/>
              <w:jc w:val="center"/>
              <w:rPr>
                <w:rFonts w:cs="Arial"/>
                <w:szCs w:val="20"/>
              </w:rPr>
            </w:pPr>
            <w:r>
              <w:rPr>
                <w:rFonts w:cs="Arial"/>
                <w:b/>
                <w:szCs w:val="20"/>
              </w:rPr>
              <w:t>x</w:t>
            </w:r>
          </w:p>
        </w:tc>
      </w:tr>
      <w:bookmarkEnd w:id="11"/>
      <w:tr w:rsidR="007844D2" w14:paraId="266C8D97" w14:textId="77777777" w:rsidTr="00902610">
        <w:trPr>
          <w:trHeight w:val="602"/>
        </w:trPr>
        <w:tc>
          <w:tcPr>
            <w:tcW w:w="623" w:type="dxa"/>
            <w:tcBorders>
              <w:top w:val="single" w:sz="4" w:space="0" w:color="BFBFBF"/>
              <w:left w:val="nil"/>
              <w:bottom w:val="nil"/>
              <w:right w:val="single" w:sz="4" w:space="0" w:color="BFBFBF"/>
            </w:tcBorders>
            <w:vAlign w:val="center"/>
          </w:tcPr>
          <w:p w14:paraId="76093322"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9FBA818" w14:textId="77777777" w:rsidR="007844D2" w:rsidRPr="00145539" w:rsidRDefault="007844D2" w:rsidP="00902610">
            <w:pPr>
              <w:keepNext/>
              <w:keepLines/>
              <w:rPr>
                <w:rFonts w:cs="Arial"/>
                <w:szCs w:val="20"/>
              </w:rPr>
            </w:pPr>
            <w:r w:rsidRPr="00145539">
              <w:rPr>
                <w:szCs w:val="20"/>
              </w:rPr>
              <w:t>If you answered yes to the above, please state the reasons and indicate the measures to be taken to address them:</w:t>
            </w:r>
          </w:p>
        </w:tc>
      </w:tr>
      <w:tr w:rsidR="007844D2" w14:paraId="539FEBE5" w14:textId="77777777" w:rsidTr="00902610">
        <w:trPr>
          <w:trHeight w:val="1440"/>
        </w:trPr>
        <w:tc>
          <w:tcPr>
            <w:tcW w:w="623" w:type="dxa"/>
            <w:tcBorders>
              <w:top w:val="nil"/>
              <w:left w:val="nil"/>
              <w:bottom w:val="nil"/>
              <w:right w:val="single" w:sz="4" w:space="0" w:color="BFBFBF"/>
            </w:tcBorders>
          </w:tcPr>
          <w:p w14:paraId="2D80B0C6"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3D0A6A61" w14:textId="77777777" w:rsidR="007844D2" w:rsidRDefault="007844D2" w:rsidP="00902610">
            <w:pPr>
              <w:rPr>
                <w:rFonts w:cs="Arial"/>
                <w:szCs w:val="20"/>
              </w:rPr>
            </w:pPr>
          </w:p>
        </w:tc>
      </w:tr>
      <w:tr w:rsidR="007844D2" w:rsidRPr="00E40234" w14:paraId="388F8102"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val="restart"/>
            <w:tcBorders>
              <w:top w:val="single" w:sz="4" w:space="0" w:color="BFBFBF"/>
              <w:left w:val="single" w:sz="4" w:space="0" w:color="BFBFBF"/>
              <w:bottom w:val="single" w:sz="4" w:space="0" w:color="BFBFBF"/>
              <w:right w:val="single" w:sz="4" w:space="0" w:color="BFBFBF"/>
            </w:tcBorders>
            <w:vAlign w:val="center"/>
            <w:hideMark/>
          </w:tcPr>
          <w:p w14:paraId="3929962B" w14:textId="77777777" w:rsidR="007844D2" w:rsidRPr="00E40234" w:rsidRDefault="007844D2" w:rsidP="00902610">
            <w:pPr>
              <w:keepNext/>
              <w:keepLines/>
              <w:jc w:val="both"/>
              <w:rPr>
                <w:rFonts w:cs="Arial"/>
                <w:b/>
                <w:szCs w:val="20"/>
              </w:rPr>
            </w:pPr>
            <w:bookmarkStart w:id="12" w:name="Question7"/>
            <w:r w:rsidRPr="00E40234">
              <w:rPr>
                <w:rFonts w:cs="Arial"/>
                <w:b/>
                <w:szCs w:val="20"/>
              </w:rPr>
              <w:t>7.</w:t>
            </w:r>
            <w:bookmarkEnd w:id="12"/>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hideMark/>
          </w:tcPr>
          <w:p w14:paraId="0B72D1A1" w14:textId="77777777" w:rsidR="007844D2" w:rsidRPr="00E40234" w:rsidRDefault="007844D2" w:rsidP="00902610">
            <w:pPr>
              <w:keepNext/>
              <w:keepLines/>
            </w:pPr>
            <w:r w:rsidRPr="00E40234">
              <w:t xml:space="preserve">Does the research involve any “regulated work with children” and/or “regulated work with protected adults”, therefore requiring membership of the </w:t>
            </w:r>
            <w:r w:rsidRPr="00E40234">
              <w:rPr>
                <w:i/>
              </w:rPr>
              <w:t>Protecting Vulnerable Groups (PVG) Scheme</w:t>
            </w:r>
            <w:r w:rsidRPr="00E40234">
              <w:t>?</w:t>
            </w:r>
            <w:r w:rsidRPr="00E40234">
              <w:rPr>
                <w:szCs w:val="20"/>
              </w:rPr>
              <w:t xml:space="preserve"> </w:t>
            </w:r>
            <w:hyperlink w:anchor="GuidanceNote7" w:history="1">
              <w:r w:rsidRPr="00E40234">
                <w:rPr>
                  <w:i/>
                  <w:color w:val="0070C0"/>
                  <w:sz w:val="16"/>
                </w:rPr>
                <w:t>[see Guidance Note 7]</w:t>
              </w:r>
            </w:hyperlink>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4EE0D771" w14:textId="77777777" w:rsidR="007844D2" w:rsidRPr="00E40234" w:rsidRDefault="007844D2" w:rsidP="00902610">
            <w:pPr>
              <w:keepNext/>
              <w:keepLines/>
              <w:jc w:val="center"/>
              <w:rPr>
                <w:rFonts w:cs="Arial"/>
                <w:b/>
                <w:szCs w:val="20"/>
              </w:rPr>
            </w:pPr>
            <w:r w:rsidRPr="00E40234">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22B5EE9B" w14:textId="77777777" w:rsidR="007844D2" w:rsidRPr="00E40234" w:rsidRDefault="007844D2" w:rsidP="00902610">
            <w:pPr>
              <w:keepNext/>
              <w:keepLines/>
              <w:jc w:val="center"/>
              <w:rPr>
                <w:rFonts w:cs="Arial"/>
                <w:b/>
                <w:szCs w:val="20"/>
              </w:rPr>
            </w:pPr>
            <w:r w:rsidRPr="00E40234">
              <w:rPr>
                <w:rFonts w:cs="Arial"/>
                <w:b/>
                <w:szCs w:val="20"/>
              </w:rPr>
              <w:t>No</w:t>
            </w:r>
          </w:p>
        </w:tc>
      </w:tr>
      <w:tr w:rsidR="007844D2" w:rsidRPr="00E40234" w14:paraId="1D14295D"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tcBorders>
              <w:top w:val="single" w:sz="4" w:space="0" w:color="BFBFBF"/>
              <w:left w:val="single" w:sz="4" w:space="0" w:color="BFBFBF"/>
              <w:bottom w:val="single" w:sz="4" w:space="0" w:color="BFBFBF"/>
              <w:right w:val="single" w:sz="4" w:space="0" w:color="BFBFBF"/>
            </w:tcBorders>
            <w:vAlign w:val="center"/>
            <w:hideMark/>
          </w:tcPr>
          <w:p w14:paraId="7454F540" w14:textId="77777777" w:rsidR="007844D2" w:rsidRPr="00E40234" w:rsidRDefault="007844D2" w:rsidP="00902610">
            <w:pPr>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vAlign w:val="center"/>
            <w:hideMark/>
          </w:tcPr>
          <w:p w14:paraId="7A519C0C" w14:textId="77777777" w:rsidR="007844D2" w:rsidRPr="00E40234" w:rsidRDefault="007844D2" w:rsidP="00902610"/>
        </w:tc>
        <w:tc>
          <w:tcPr>
            <w:tcW w:w="725" w:type="dxa"/>
            <w:tcBorders>
              <w:top w:val="single" w:sz="4" w:space="0" w:color="BFBFBF"/>
              <w:left w:val="single" w:sz="4" w:space="0" w:color="BFBFBF"/>
              <w:bottom w:val="single" w:sz="4" w:space="0" w:color="BFBFBF"/>
              <w:right w:val="single" w:sz="4" w:space="0" w:color="BFBFBF"/>
            </w:tcBorders>
            <w:noWrap/>
            <w:vAlign w:val="center"/>
          </w:tcPr>
          <w:p w14:paraId="27DC65AE" w14:textId="77777777" w:rsidR="007844D2" w:rsidRPr="00E40234" w:rsidRDefault="007844D2" w:rsidP="00902610">
            <w:pPr>
              <w:keepNext/>
              <w:keepLines/>
              <w:jc w:val="center"/>
              <w:rPr>
                <w:rFonts w:cs="Arial"/>
                <w:b/>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4D359EA6" w14:textId="77777777" w:rsidR="007844D2" w:rsidRPr="00E40234" w:rsidRDefault="007844D2" w:rsidP="00902610">
            <w:pPr>
              <w:keepNext/>
              <w:keepLines/>
              <w:jc w:val="center"/>
              <w:rPr>
                <w:rFonts w:cs="Arial"/>
                <w:b/>
                <w:szCs w:val="20"/>
              </w:rPr>
            </w:pPr>
            <w:r>
              <w:rPr>
                <w:rFonts w:cs="Arial"/>
                <w:b/>
                <w:szCs w:val="20"/>
              </w:rPr>
              <w:t>x</w:t>
            </w:r>
          </w:p>
        </w:tc>
      </w:tr>
      <w:tr w:rsidR="007844D2" w:rsidRPr="00E40234" w14:paraId="70D84D43"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864"/>
        </w:trPr>
        <w:tc>
          <w:tcPr>
            <w:tcW w:w="623" w:type="dxa"/>
            <w:tcBorders>
              <w:top w:val="single" w:sz="4" w:space="0" w:color="BFBFBF"/>
              <w:left w:val="nil"/>
              <w:bottom w:val="nil"/>
              <w:right w:val="single" w:sz="4" w:space="0" w:color="BFBFBF"/>
            </w:tcBorders>
            <w:vAlign w:val="center"/>
          </w:tcPr>
          <w:p w14:paraId="29838D35" w14:textId="77777777" w:rsidR="007844D2" w:rsidRPr="00E40234" w:rsidRDefault="007844D2" w:rsidP="00902610">
            <w:pPr>
              <w:keepNext/>
              <w:jc w:val="both"/>
              <w:rPr>
                <w:rFonts w:cs="Arial"/>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36CCFB7A" w14:textId="77777777" w:rsidR="007844D2" w:rsidRPr="00E40234" w:rsidRDefault="007844D2" w:rsidP="00902610">
            <w:pPr>
              <w:rPr>
                <w:rFonts w:cs="Arial"/>
                <w:szCs w:val="20"/>
              </w:rPr>
            </w:pPr>
            <w:r w:rsidRPr="00E40234">
              <w:t>[Please note: if the research potentially involves “regulated work”, this MUST be raised with your HR Business Partner immediately. In this instance, the Human Resources Department will conduct a detailed assessment and will confirm whether or not PVG Membership is required.]</w:t>
            </w:r>
          </w:p>
        </w:tc>
      </w:tr>
      <w:tr w:rsidR="007844D2" w:rsidRPr="00E40234" w14:paraId="0F519CD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518EA4B"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17E108C1" w14:textId="77777777" w:rsidR="007844D2" w:rsidRPr="00E40234" w:rsidRDefault="007844D2" w:rsidP="00902610">
            <w:pPr>
              <w:tabs>
                <w:tab w:val="left" w:pos="360"/>
              </w:tabs>
              <w:ind w:left="360" w:hanging="360"/>
              <w:jc w:val="both"/>
              <w:rPr>
                <w:szCs w:val="20"/>
              </w:rPr>
            </w:pPr>
            <w:r w:rsidRPr="00E40234">
              <w:rPr>
                <w:szCs w:val="20"/>
              </w:rPr>
              <w:t>(a)</w:t>
            </w:r>
            <w:r w:rsidRPr="00E40234">
              <w:rPr>
                <w:szCs w:val="20"/>
              </w:rPr>
              <w:tab/>
            </w:r>
            <w:r w:rsidRPr="00E40234">
              <w:t>PVG membership is not required.</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F198EDC" w14:textId="77777777" w:rsidR="007844D2" w:rsidRPr="00E40234" w:rsidRDefault="007844D2" w:rsidP="00902610">
            <w:pPr>
              <w:jc w:val="center"/>
              <w:rPr>
                <w:rFonts w:cs="Arial"/>
                <w:szCs w:val="20"/>
              </w:rPr>
            </w:pPr>
            <w:r>
              <w:rPr>
                <w:rFonts w:cs="Arial"/>
                <w:b/>
                <w:szCs w:val="20"/>
              </w:rPr>
              <w:t>x</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8A50FD" w14:textId="77777777" w:rsidR="007844D2" w:rsidRPr="00E40234" w:rsidRDefault="007844D2" w:rsidP="00902610">
            <w:pPr>
              <w:jc w:val="center"/>
              <w:rPr>
                <w:rFonts w:cs="Arial"/>
                <w:szCs w:val="20"/>
              </w:rPr>
            </w:pPr>
          </w:p>
        </w:tc>
      </w:tr>
      <w:tr w:rsidR="007844D2" w:rsidRPr="00E40234" w14:paraId="77D4999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48FA3D38"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430B73C5" w14:textId="77777777" w:rsidR="007844D2" w:rsidRPr="00E40234" w:rsidRDefault="007844D2" w:rsidP="00902610">
            <w:pPr>
              <w:tabs>
                <w:tab w:val="left" w:pos="360"/>
              </w:tabs>
              <w:ind w:left="360" w:hanging="360"/>
              <w:jc w:val="both"/>
              <w:rPr>
                <w:szCs w:val="20"/>
              </w:rPr>
            </w:pPr>
            <w:r w:rsidRPr="00E40234">
              <w:rPr>
                <w:szCs w:val="20"/>
              </w:rPr>
              <w:t>(b)</w:t>
            </w:r>
            <w:r w:rsidRPr="00E40234">
              <w:rPr>
                <w:szCs w:val="20"/>
              </w:rPr>
              <w:tab/>
            </w:r>
            <w:r w:rsidRPr="00E40234">
              <w:t>PVG membership may be required for working with children.</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9653205"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A3CC169" w14:textId="77777777" w:rsidR="007844D2" w:rsidRPr="00E40234" w:rsidRDefault="007844D2" w:rsidP="00902610">
            <w:pPr>
              <w:jc w:val="center"/>
              <w:rPr>
                <w:rFonts w:cs="Arial"/>
                <w:szCs w:val="20"/>
              </w:rPr>
            </w:pPr>
            <w:r>
              <w:rPr>
                <w:rFonts w:cs="Arial"/>
                <w:b/>
                <w:szCs w:val="20"/>
              </w:rPr>
              <w:t>x</w:t>
            </w:r>
          </w:p>
        </w:tc>
      </w:tr>
      <w:tr w:rsidR="007844D2" w:rsidRPr="00E40234" w14:paraId="47E06F3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214CB10"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62BEE7DF" w14:textId="77777777" w:rsidR="007844D2" w:rsidRPr="00E40234" w:rsidRDefault="007844D2" w:rsidP="00902610">
            <w:pPr>
              <w:tabs>
                <w:tab w:val="left" w:pos="360"/>
              </w:tabs>
              <w:ind w:left="360" w:hanging="360"/>
              <w:jc w:val="both"/>
              <w:rPr>
                <w:szCs w:val="20"/>
              </w:rPr>
            </w:pPr>
            <w:r w:rsidRPr="00E40234">
              <w:rPr>
                <w:szCs w:val="20"/>
              </w:rPr>
              <w:t>(c)</w:t>
            </w:r>
            <w:r w:rsidRPr="00E40234">
              <w:rPr>
                <w:szCs w:val="20"/>
              </w:rPr>
              <w:tab/>
            </w:r>
            <w:r w:rsidRPr="00E40234">
              <w:t>PVG membership may be required for working with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0D245A7"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DC70A3C" w14:textId="77777777" w:rsidR="007844D2" w:rsidRPr="00E40234" w:rsidRDefault="007844D2" w:rsidP="00902610">
            <w:pPr>
              <w:jc w:val="center"/>
              <w:rPr>
                <w:rFonts w:cs="Arial"/>
                <w:szCs w:val="20"/>
              </w:rPr>
            </w:pPr>
            <w:r>
              <w:rPr>
                <w:rFonts w:cs="Arial"/>
                <w:b/>
                <w:szCs w:val="20"/>
              </w:rPr>
              <w:t>x</w:t>
            </w:r>
          </w:p>
        </w:tc>
      </w:tr>
      <w:tr w:rsidR="007844D2" w:rsidRPr="00E40234" w14:paraId="01C3F0E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530"/>
        </w:trPr>
        <w:tc>
          <w:tcPr>
            <w:tcW w:w="623" w:type="dxa"/>
            <w:tcBorders>
              <w:top w:val="nil"/>
              <w:left w:val="nil"/>
              <w:bottom w:val="nil"/>
              <w:right w:val="single" w:sz="4" w:space="0" w:color="BFBFBF"/>
            </w:tcBorders>
            <w:vAlign w:val="center"/>
          </w:tcPr>
          <w:p w14:paraId="0817A5DE" w14:textId="77777777" w:rsidR="007844D2" w:rsidRPr="00E40234" w:rsidRDefault="007844D2" w:rsidP="00902610">
            <w:pPr>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0E42E60E" w14:textId="77777777" w:rsidR="007844D2" w:rsidRPr="00E40234" w:rsidRDefault="007844D2" w:rsidP="00902610">
            <w:pPr>
              <w:tabs>
                <w:tab w:val="left" w:pos="360"/>
              </w:tabs>
              <w:ind w:left="360" w:hanging="360"/>
              <w:jc w:val="both"/>
              <w:rPr>
                <w:szCs w:val="20"/>
              </w:rPr>
            </w:pPr>
            <w:r w:rsidRPr="00E40234">
              <w:rPr>
                <w:szCs w:val="20"/>
              </w:rPr>
              <w:t>(d)</w:t>
            </w:r>
            <w:r w:rsidRPr="00E40234">
              <w:rPr>
                <w:szCs w:val="20"/>
              </w:rPr>
              <w:tab/>
            </w:r>
            <w:r w:rsidRPr="00E40234">
              <w:t>PVG membership may be required for working with both children and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780679A"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413417B" w14:textId="77777777" w:rsidR="007844D2" w:rsidRPr="00E40234" w:rsidRDefault="007844D2" w:rsidP="00902610">
            <w:pPr>
              <w:jc w:val="center"/>
              <w:rPr>
                <w:rFonts w:cs="Arial"/>
                <w:szCs w:val="20"/>
              </w:rPr>
            </w:pPr>
            <w:r>
              <w:rPr>
                <w:rFonts w:cs="Arial"/>
                <w:b/>
                <w:szCs w:val="20"/>
              </w:rPr>
              <w:t>x</w:t>
            </w:r>
          </w:p>
        </w:tc>
      </w:tr>
      <w:tr w:rsidR="007844D2" w:rsidRPr="00E40234" w14:paraId="55131D0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908"/>
        </w:trPr>
        <w:tc>
          <w:tcPr>
            <w:tcW w:w="623" w:type="dxa"/>
            <w:tcBorders>
              <w:top w:val="nil"/>
              <w:left w:val="nil"/>
              <w:bottom w:val="nil"/>
              <w:right w:val="single" w:sz="4" w:space="0" w:color="BFBFBF"/>
            </w:tcBorders>
            <w:vAlign w:val="center"/>
          </w:tcPr>
          <w:p w14:paraId="54FE03B1" w14:textId="77777777" w:rsidR="007844D2" w:rsidRPr="00E40234"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2FE09078" w14:textId="77777777" w:rsidR="007844D2" w:rsidRPr="00E40234" w:rsidRDefault="007844D2" w:rsidP="00902610">
            <w:pPr>
              <w:keepNext/>
              <w:keepLines/>
              <w:rPr>
                <w:rFonts w:cs="Arial"/>
                <w:szCs w:val="20"/>
              </w:rPr>
            </w:pPr>
            <w:r w:rsidRPr="00E40234">
              <w:rPr>
                <w:szCs w:val="20"/>
              </w:rPr>
              <w:t>If you answered yes to (b), (c) or (d) above, please give further information about the work you will be required to undertake and the nature of the contact with these groups. Please provide as much detail as possible:</w:t>
            </w:r>
          </w:p>
        </w:tc>
      </w:tr>
      <w:tr w:rsidR="007844D2" w:rsidRPr="00E40234" w14:paraId="11E5981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1440"/>
        </w:trPr>
        <w:tc>
          <w:tcPr>
            <w:tcW w:w="623" w:type="dxa"/>
            <w:tcBorders>
              <w:top w:val="nil"/>
              <w:left w:val="nil"/>
              <w:bottom w:val="nil"/>
              <w:right w:val="single" w:sz="4" w:space="0" w:color="BFBFBF"/>
            </w:tcBorders>
          </w:tcPr>
          <w:p w14:paraId="594DF37B" w14:textId="77777777" w:rsidR="007844D2" w:rsidRPr="00E40234"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1E829046" w14:textId="77777777" w:rsidR="007844D2" w:rsidRPr="003501A4" w:rsidRDefault="007844D2" w:rsidP="00902610">
            <w:pPr>
              <w:keepNext/>
              <w:keepLines/>
              <w:rPr>
                <w:rFonts w:ascii="Calibri" w:hAnsi="Calibri" w:cs="Arial"/>
                <w:b/>
                <w:szCs w:val="20"/>
              </w:rPr>
            </w:pPr>
          </w:p>
        </w:tc>
      </w:tr>
      <w:tr w:rsidR="007844D2" w:rsidRPr="00E855D3" w14:paraId="629D6DE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val="restart"/>
            <w:tcBorders>
              <w:top w:val="nil"/>
              <w:left w:val="nil"/>
            </w:tcBorders>
            <w:vAlign w:val="center"/>
          </w:tcPr>
          <w:p w14:paraId="30074DFE" w14:textId="77777777" w:rsidR="007844D2" w:rsidRPr="00E855D3" w:rsidRDefault="007844D2" w:rsidP="00902610">
            <w:pPr>
              <w:rPr>
                <w:b/>
              </w:rPr>
            </w:pPr>
          </w:p>
        </w:tc>
        <w:tc>
          <w:tcPr>
            <w:tcW w:w="8609" w:type="dxa"/>
            <w:gridSpan w:val="2"/>
            <w:vMerge w:val="restart"/>
            <w:noWrap/>
            <w:vAlign w:val="center"/>
          </w:tcPr>
          <w:p w14:paraId="2347DB3F" w14:textId="77777777" w:rsidR="007844D2" w:rsidRPr="00E855D3" w:rsidRDefault="007844D2" w:rsidP="00902610">
            <w:r w:rsidRPr="00E855D3">
              <w:t>Are you already a PVG member?</w:t>
            </w:r>
          </w:p>
        </w:tc>
        <w:tc>
          <w:tcPr>
            <w:tcW w:w="725" w:type="dxa"/>
            <w:noWrap/>
            <w:vAlign w:val="center"/>
          </w:tcPr>
          <w:p w14:paraId="16B2CECA" w14:textId="77777777" w:rsidR="007844D2" w:rsidRPr="00E855D3" w:rsidRDefault="007844D2" w:rsidP="00902610">
            <w:pPr>
              <w:jc w:val="center"/>
              <w:rPr>
                <w:b/>
              </w:rPr>
            </w:pPr>
            <w:r w:rsidRPr="00E855D3">
              <w:rPr>
                <w:b/>
              </w:rPr>
              <w:t>Yes</w:t>
            </w:r>
          </w:p>
        </w:tc>
        <w:tc>
          <w:tcPr>
            <w:tcW w:w="725" w:type="dxa"/>
            <w:noWrap/>
            <w:vAlign w:val="center"/>
          </w:tcPr>
          <w:p w14:paraId="64B3D91F" w14:textId="77777777" w:rsidR="007844D2" w:rsidRPr="00E855D3" w:rsidRDefault="007844D2" w:rsidP="00902610">
            <w:pPr>
              <w:jc w:val="center"/>
              <w:rPr>
                <w:b/>
              </w:rPr>
            </w:pPr>
            <w:r w:rsidRPr="00E855D3">
              <w:rPr>
                <w:b/>
              </w:rPr>
              <w:t>No</w:t>
            </w:r>
          </w:p>
        </w:tc>
      </w:tr>
      <w:tr w:rsidR="007844D2" w:rsidRPr="00E855D3" w14:paraId="3FDBD0E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tcBorders>
              <w:left w:val="nil"/>
              <w:bottom w:val="nil"/>
            </w:tcBorders>
            <w:vAlign w:val="center"/>
          </w:tcPr>
          <w:p w14:paraId="4C8D0EA1" w14:textId="77777777" w:rsidR="007844D2" w:rsidRPr="00E855D3" w:rsidRDefault="007844D2" w:rsidP="00902610">
            <w:pPr>
              <w:rPr>
                <w:b/>
              </w:rPr>
            </w:pPr>
          </w:p>
        </w:tc>
        <w:tc>
          <w:tcPr>
            <w:tcW w:w="8609" w:type="dxa"/>
            <w:gridSpan w:val="2"/>
            <w:vMerge/>
            <w:noWrap/>
            <w:vAlign w:val="center"/>
          </w:tcPr>
          <w:p w14:paraId="5A7711AD" w14:textId="77777777" w:rsidR="007844D2" w:rsidRPr="00E855D3" w:rsidRDefault="007844D2" w:rsidP="00902610"/>
        </w:tc>
        <w:tc>
          <w:tcPr>
            <w:tcW w:w="725" w:type="dxa"/>
            <w:noWrap/>
            <w:vAlign w:val="center"/>
          </w:tcPr>
          <w:p w14:paraId="24EDF5DD" w14:textId="77777777" w:rsidR="007844D2" w:rsidRPr="00E855D3" w:rsidRDefault="007844D2" w:rsidP="00902610">
            <w:pPr>
              <w:jc w:val="center"/>
            </w:pPr>
          </w:p>
        </w:tc>
        <w:tc>
          <w:tcPr>
            <w:tcW w:w="725" w:type="dxa"/>
            <w:noWrap/>
            <w:vAlign w:val="center"/>
          </w:tcPr>
          <w:p w14:paraId="57FDD4DC" w14:textId="77777777" w:rsidR="007844D2" w:rsidRPr="00E855D3" w:rsidRDefault="007844D2" w:rsidP="00902610">
            <w:pPr>
              <w:jc w:val="center"/>
            </w:pPr>
            <w:r>
              <w:rPr>
                <w:rFonts w:cs="Arial"/>
                <w:b/>
                <w:szCs w:val="20"/>
              </w:rPr>
              <w:t>x</w:t>
            </w:r>
          </w:p>
        </w:tc>
      </w:tr>
      <w:tr w:rsidR="007844D2" w:rsidRPr="00E855D3" w14:paraId="68D898E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5"/>
        </w:trPr>
        <w:tc>
          <w:tcPr>
            <w:tcW w:w="623" w:type="dxa"/>
            <w:tcBorders>
              <w:top w:val="nil"/>
              <w:left w:val="nil"/>
              <w:bottom w:val="nil"/>
            </w:tcBorders>
            <w:vAlign w:val="center"/>
          </w:tcPr>
          <w:p w14:paraId="6EE993EA" w14:textId="77777777" w:rsidR="007844D2" w:rsidRPr="00E855D3" w:rsidRDefault="007844D2" w:rsidP="00902610">
            <w:pPr>
              <w:rPr>
                <w:b/>
              </w:rPr>
            </w:pPr>
          </w:p>
        </w:tc>
        <w:tc>
          <w:tcPr>
            <w:tcW w:w="5515" w:type="dxa"/>
            <w:noWrap/>
            <w:vAlign w:val="center"/>
          </w:tcPr>
          <w:p w14:paraId="11DC7717" w14:textId="77777777" w:rsidR="007844D2" w:rsidRPr="00E855D3" w:rsidRDefault="007844D2" w:rsidP="00902610">
            <w:r w:rsidRPr="00E855D3">
              <w:t>If yes, please provide your PVG Scheme number:</w:t>
            </w:r>
          </w:p>
        </w:tc>
        <w:tc>
          <w:tcPr>
            <w:tcW w:w="4544" w:type="dxa"/>
            <w:gridSpan w:val="3"/>
            <w:vAlign w:val="center"/>
          </w:tcPr>
          <w:p w14:paraId="51D1633A" w14:textId="77777777" w:rsidR="007844D2" w:rsidRPr="00E855D3" w:rsidRDefault="007844D2" w:rsidP="00902610"/>
        </w:tc>
      </w:tr>
      <w:tr w:rsidR="007844D2" w:rsidRPr="009A17CE" w14:paraId="353391FD" w14:textId="77777777" w:rsidTr="00902610">
        <w:trPr>
          <w:trHeight w:val="360"/>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86F119D" w14:textId="77777777" w:rsidR="007844D2" w:rsidRPr="009A17CE" w:rsidRDefault="007844D2" w:rsidP="00902610">
            <w:pPr>
              <w:keepNext/>
              <w:keepLines/>
              <w:jc w:val="both"/>
              <w:rPr>
                <w:rFonts w:cs="Arial"/>
                <w:b/>
                <w:szCs w:val="20"/>
              </w:rPr>
            </w:pPr>
            <w:bookmarkStart w:id="13" w:name="Question8"/>
            <w:r>
              <w:rPr>
                <w:rFonts w:cs="Arial"/>
                <w:b/>
                <w:szCs w:val="20"/>
              </w:rPr>
              <w:t>8</w:t>
            </w:r>
            <w:r w:rsidRPr="009A17CE">
              <w:rPr>
                <w:rFonts w:cs="Arial"/>
                <w:b/>
                <w:szCs w:val="20"/>
              </w:rPr>
              <w:t>.</w:t>
            </w:r>
            <w:bookmarkEnd w:id="13"/>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38038E40" w14:textId="77777777" w:rsidR="007844D2" w:rsidRPr="009A17CE" w:rsidRDefault="007844D2" w:rsidP="00902610">
            <w:pPr>
              <w:keepNext/>
              <w:keepLines/>
              <w:rPr>
                <w:b/>
                <w:szCs w:val="20"/>
              </w:rPr>
            </w:pPr>
            <w:r w:rsidRPr="009A17CE">
              <w:rPr>
                <w:szCs w:val="20"/>
              </w:rPr>
              <w:t>Are specified procedures or safeguards required for recording, management, or storage of data?</w:t>
            </w:r>
            <w:r>
              <w:rPr>
                <w:szCs w:val="20"/>
              </w:rPr>
              <w:t xml:space="preserve"> </w:t>
            </w:r>
            <w:hyperlink w:anchor="GuidanceNote8" w:history="1">
              <w:r>
                <w:rPr>
                  <w:rStyle w:val="Hyperlink"/>
                  <w:rFonts w:eastAsiaTheme="majorEastAsia"/>
                  <w:i/>
                  <w:sz w:val="16"/>
                  <w:szCs w:val="16"/>
                </w:rPr>
                <w:t>[see Guidance Note 8]</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74FB66"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1DD633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14AC7B4B" w14:textId="77777777" w:rsidTr="00902610">
        <w:trPr>
          <w:trHeight w:val="360"/>
        </w:trPr>
        <w:tc>
          <w:tcPr>
            <w:tcW w:w="623" w:type="dxa"/>
            <w:vMerge/>
            <w:tcBorders>
              <w:top w:val="single" w:sz="4" w:space="0" w:color="BFBFBF"/>
              <w:left w:val="single" w:sz="4" w:space="0" w:color="BFBFBF"/>
              <w:bottom w:val="single" w:sz="4" w:space="0" w:color="BFBFBF"/>
              <w:right w:val="single" w:sz="4" w:space="0" w:color="BFBFBF"/>
            </w:tcBorders>
            <w:vAlign w:val="center"/>
          </w:tcPr>
          <w:p w14:paraId="1674776C"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0D161BEA" w14:textId="77777777" w:rsidR="007844D2" w:rsidRPr="009A17CE" w:rsidRDefault="007844D2" w:rsidP="00902610">
            <w:pPr>
              <w:keepNext/>
              <w:keepLines/>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439A3E5" w14:textId="77777777" w:rsidR="007844D2" w:rsidRPr="009A17CE" w:rsidRDefault="007844D2" w:rsidP="00902610">
            <w:pPr>
              <w:keepNext/>
              <w:keepLines/>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2515165" w14:textId="77777777" w:rsidR="007844D2" w:rsidRPr="009A17CE" w:rsidRDefault="007844D2" w:rsidP="00902610">
            <w:pPr>
              <w:keepNext/>
              <w:keepLines/>
              <w:jc w:val="center"/>
              <w:rPr>
                <w:rFonts w:cs="Arial"/>
                <w:szCs w:val="20"/>
              </w:rPr>
            </w:pPr>
            <w:r>
              <w:rPr>
                <w:rFonts w:cs="Arial"/>
                <w:b/>
                <w:szCs w:val="20"/>
              </w:rPr>
              <w:t>x</w:t>
            </w:r>
          </w:p>
        </w:tc>
      </w:tr>
      <w:tr w:rsidR="007844D2" w14:paraId="58BBCB50" w14:textId="77777777" w:rsidTr="00902610">
        <w:trPr>
          <w:trHeight w:val="432"/>
        </w:trPr>
        <w:tc>
          <w:tcPr>
            <w:tcW w:w="623" w:type="dxa"/>
            <w:tcBorders>
              <w:top w:val="single" w:sz="4" w:space="0" w:color="BFBFBF"/>
              <w:left w:val="nil"/>
              <w:bottom w:val="nil"/>
              <w:right w:val="single" w:sz="4" w:space="0" w:color="BFBFBF"/>
            </w:tcBorders>
            <w:vAlign w:val="center"/>
          </w:tcPr>
          <w:p w14:paraId="3802996E"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6C4D8BE" w14:textId="77777777" w:rsidR="007844D2" w:rsidRPr="00145539" w:rsidRDefault="007844D2" w:rsidP="00902610">
            <w:pPr>
              <w:keepNext/>
              <w:keepLines/>
              <w:rPr>
                <w:rFonts w:cs="Arial"/>
                <w:szCs w:val="20"/>
              </w:rPr>
            </w:pPr>
            <w:r w:rsidRPr="00145539">
              <w:rPr>
                <w:szCs w:val="20"/>
              </w:rPr>
              <w:t>If you answered yes to any of the above, please give details:</w:t>
            </w:r>
          </w:p>
        </w:tc>
      </w:tr>
      <w:tr w:rsidR="007844D2" w14:paraId="6C45BB21" w14:textId="77777777" w:rsidTr="00902610">
        <w:trPr>
          <w:trHeight w:val="1440"/>
        </w:trPr>
        <w:tc>
          <w:tcPr>
            <w:tcW w:w="623" w:type="dxa"/>
            <w:tcBorders>
              <w:top w:val="nil"/>
              <w:left w:val="nil"/>
              <w:bottom w:val="nil"/>
              <w:right w:val="single" w:sz="4" w:space="0" w:color="BFBFBF"/>
            </w:tcBorders>
          </w:tcPr>
          <w:p w14:paraId="3773912F"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679578BC" w14:textId="77777777" w:rsidR="007844D2" w:rsidRDefault="007844D2" w:rsidP="00902610">
            <w:pPr>
              <w:rPr>
                <w:rFonts w:cs="Arial"/>
                <w:szCs w:val="20"/>
              </w:rPr>
            </w:pPr>
          </w:p>
        </w:tc>
      </w:tr>
    </w:tbl>
    <w:p w14:paraId="4A28E456" w14:textId="77777777" w:rsidR="007844D2" w:rsidRDefault="007844D2" w:rsidP="007844D2">
      <w:pPr>
        <w:rPr>
          <w:szCs w:val="20"/>
        </w:rPr>
      </w:pPr>
    </w:p>
    <w:tbl>
      <w:tblPr>
        <w:tblW w:w="5000" w:type="pct"/>
        <w:tblLayout w:type="fixed"/>
        <w:tblLook w:val="0000" w:firstRow="0" w:lastRow="0" w:firstColumn="0" w:lastColumn="0" w:noHBand="0" w:noVBand="0"/>
      </w:tblPr>
      <w:tblGrid>
        <w:gridCol w:w="553"/>
        <w:gridCol w:w="7188"/>
        <w:gridCol w:w="637"/>
        <w:gridCol w:w="632"/>
        <w:gridCol w:w="6"/>
      </w:tblGrid>
      <w:tr w:rsidR="007844D2" w14:paraId="4E4DC8A0" w14:textId="77777777" w:rsidTr="00902610">
        <w:trPr>
          <w:trHeight w:val="576"/>
        </w:trPr>
        <w:tc>
          <w:tcPr>
            <w:tcW w:w="10456"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1DCCA11E" w14:textId="77777777" w:rsidR="007844D2" w:rsidRDefault="007844D2" w:rsidP="00902610">
            <w:pPr>
              <w:keepNext/>
              <w:keepLines/>
              <w:rPr>
                <w:rFonts w:cs="Arial"/>
                <w:b/>
                <w:szCs w:val="20"/>
              </w:rPr>
            </w:pPr>
            <w:r>
              <w:rPr>
                <w:b/>
                <w:caps/>
                <w:szCs w:val="20"/>
              </w:rPr>
              <w:t xml:space="preserve">Part 4: </w:t>
            </w:r>
            <w:r w:rsidRPr="009A17CE">
              <w:rPr>
                <w:b/>
                <w:caps/>
                <w:szCs w:val="20"/>
              </w:rPr>
              <w:t>The Research Relationship</w:t>
            </w:r>
          </w:p>
        </w:tc>
      </w:tr>
      <w:tr w:rsidR="007844D2" w:rsidRPr="009A17CE" w14:paraId="49EFE45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19167BF7" w14:textId="77777777" w:rsidR="007844D2" w:rsidRPr="009A17CE" w:rsidRDefault="007844D2" w:rsidP="00902610">
            <w:pPr>
              <w:keepNext/>
              <w:keepLines/>
              <w:jc w:val="both"/>
              <w:rPr>
                <w:rFonts w:cs="Arial"/>
                <w:b/>
                <w:szCs w:val="20"/>
              </w:rPr>
            </w:pPr>
            <w:bookmarkStart w:id="14" w:name="Question9"/>
            <w:r>
              <w:rPr>
                <w:rFonts w:cs="Arial"/>
                <w:b/>
                <w:szCs w:val="20"/>
              </w:rPr>
              <w:t>9</w:t>
            </w:r>
            <w:r w:rsidRPr="009A17CE">
              <w:rPr>
                <w:rFonts w:cs="Arial"/>
                <w:b/>
                <w:szCs w:val="20"/>
              </w:rPr>
              <w:t>.</w:t>
            </w:r>
            <w:bookmarkEnd w:id="14"/>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0E9E8468" w14:textId="77777777" w:rsidR="007844D2" w:rsidRPr="009A17CE" w:rsidRDefault="007844D2" w:rsidP="00902610">
            <w:pPr>
              <w:rPr>
                <w:b/>
                <w:szCs w:val="20"/>
              </w:rPr>
            </w:pPr>
            <w:r w:rsidRPr="009A17CE">
              <w:rPr>
                <w:szCs w:val="20"/>
              </w:rPr>
              <w:t xml:space="preserve">Does the research require </w:t>
            </w:r>
            <w:r>
              <w:rPr>
                <w:szCs w:val="20"/>
              </w:rPr>
              <w:t>you</w:t>
            </w:r>
            <w:r w:rsidRPr="009A17CE">
              <w:rPr>
                <w:szCs w:val="20"/>
              </w:rPr>
              <w:t xml:space="preserve"> to give or make undertakings to research participants or subjects about the use of data? </w:t>
            </w:r>
            <w:hyperlink w:anchor="GuidanceNote9" w:history="1">
              <w:r>
                <w:rPr>
                  <w:rStyle w:val="Hyperlink"/>
                  <w:rFonts w:eastAsiaTheme="majorEastAsia"/>
                  <w:i/>
                  <w:sz w:val="16"/>
                  <w:szCs w:val="16"/>
                </w:rPr>
                <w:t>[see Guidance Note 9]</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24A3CCE" w14:textId="77777777" w:rsidR="007844D2" w:rsidRPr="009A17CE" w:rsidRDefault="007844D2" w:rsidP="00902610">
            <w:pPr>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50B9F6D" w14:textId="77777777" w:rsidR="007844D2" w:rsidRPr="009A17CE" w:rsidRDefault="007844D2" w:rsidP="00902610">
            <w:pPr>
              <w:jc w:val="center"/>
              <w:rPr>
                <w:rFonts w:cs="Arial"/>
                <w:b/>
                <w:szCs w:val="20"/>
              </w:rPr>
            </w:pPr>
            <w:r w:rsidRPr="009A17CE">
              <w:rPr>
                <w:rFonts w:cs="Arial"/>
                <w:b/>
                <w:szCs w:val="20"/>
              </w:rPr>
              <w:t>No</w:t>
            </w:r>
          </w:p>
        </w:tc>
      </w:tr>
      <w:tr w:rsidR="007844D2" w:rsidRPr="009A17CE" w14:paraId="13908449"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3181CAD"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1F10D35E"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638991AA" w14:textId="77777777" w:rsidR="007844D2" w:rsidRPr="009A17CE" w:rsidRDefault="007844D2" w:rsidP="00902610">
            <w:pPr>
              <w:jc w:val="center"/>
              <w:rPr>
                <w:rFonts w:cs="Arial"/>
                <w:szCs w:val="20"/>
              </w:rPr>
            </w:pPr>
            <w:r>
              <w:rPr>
                <w:rFonts w:cs="Arial"/>
                <w:b/>
                <w:szCs w:val="20"/>
              </w:rPr>
              <w:t>x</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FA622C4" w14:textId="77777777" w:rsidR="007844D2" w:rsidRPr="009A17CE" w:rsidRDefault="007844D2" w:rsidP="00902610">
            <w:pPr>
              <w:jc w:val="center"/>
              <w:rPr>
                <w:rFonts w:cs="Arial"/>
                <w:szCs w:val="20"/>
              </w:rPr>
            </w:pPr>
          </w:p>
        </w:tc>
      </w:tr>
      <w:tr w:rsidR="007844D2" w14:paraId="5737FADE" w14:textId="77777777" w:rsidTr="00902610">
        <w:trPr>
          <w:trHeight w:val="432"/>
        </w:trPr>
        <w:tc>
          <w:tcPr>
            <w:tcW w:w="610" w:type="dxa"/>
            <w:tcBorders>
              <w:top w:val="single" w:sz="4" w:space="0" w:color="BFBFBF"/>
              <w:left w:val="nil"/>
              <w:bottom w:val="nil"/>
              <w:right w:val="single" w:sz="4" w:space="0" w:color="BFBFBF"/>
            </w:tcBorders>
            <w:vAlign w:val="center"/>
          </w:tcPr>
          <w:p w14:paraId="2A2F9826" w14:textId="77777777" w:rsidR="007844D2" w:rsidRDefault="007844D2" w:rsidP="00902610">
            <w:pPr>
              <w:keepNext/>
              <w:keepLines/>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vAlign w:val="center"/>
          </w:tcPr>
          <w:p w14:paraId="7EECA30C" w14:textId="77777777" w:rsidR="007844D2" w:rsidRPr="00145539" w:rsidRDefault="007844D2" w:rsidP="00902610">
            <w:pPr>
              <w:keepNext/>
              <w:keepLines/>
              <w:rPr>
                <w:rFonts w:cs="Arial"/>
                <w:szCs w:val="20"/>
              </w:rPr>
            </w:pPr>
            <w:r w:rsidRPr="00145539">
              <w:rPr>
                <w:szCs w:val="20"/>
              </w:rPr>
              <w:t>If you answered yes to the above, please outline the likely undertakings:</w:t>
            </w:r>
          </w:p>
        </w:tc>
      </w:tr>
      <w:tr w:rsidR="007844D2" w14:paraId="4CB60E36" w14:textId="77777777" w:rsidTr="00902610">
        <w:trPr>
          <w:trHeight w:val="1440"/>
        </w:trPr>
        <w:tc>
          <w:tcPr>
            <w:tcW w:w="610" w:type="dxa"/>
            <w:tcBorders>
              <w:top w:val="nil"/>
              <w:left w:val="nil"/>
              <w:bottom w:val="single" w:sz="4" w:space="0" w:color="BFBFBF"/>
              <w:right w:val="single" w:sz="4" w:space="0" w:color="BFBFBF"/>
            </w:tcBorders>
          </w:tcPr>
          <w:p w14:paraId="19A00C10" w14:textId="77777777" w:rsidR="007844D2" w:rsidRDefault="007844D2" w:rsidP="00902610">
            <w:pPr>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tcPr>
          <w:p w14:paraId="2BFB8D7E"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Voluntary Participation &amp; Right to Withdraw:</w:t>
            </w:r>
            <w:r w:rsidRPr="009635E9">
              <w:rPr>
                <w:rFonts w:ascii="MS Gothic" w:eastAsia="MS Gothic" w:hAnsi="MS Gothic" w:cs="MS Gothic" w:hint="eastAsia"/>
                <w:szCs w:val="20"/>
              </w:rPr>
              <w:t> </w:t>
            </w:r>
            <w:r w:rsidRPr="009635E9">
              <w:rPr>
                <w:rFonts w:cs="AppleSystemUIFont"/>
                <w:szCs w:val="20"/>
              </w:rPr>
              <w:t>Participation is entirely voluntary. Participants may withdraw at any time without penalty. All data from withdrawn participants will be immediately and permanently deleted.</w:t>
            </w:r>
          </w:p>
          <w:p w14:paraId="6C6FDFC8" w14:textId="77777777" w:rsidR="007844D2" w:rsidRPr="009635E9" w:rsidRDefault="007844D2" w:rsidP="00902610">
            <w:pPr>
              <w:autoSpaceDE w:val="0"/>
              <w:autoSpaceDN w:val="0"/>
              <w:adjustRightInd w:val="0"/>
              <w:rPr>
                <w:rFonts w:cs="AppleSystemUIFont"/>
                <w:b/>
                <w:bCs/>
                <w:szCs w:val="20"/>
              </w:rPr>
            </w:pPr>
          </w:p>
          <w:p w14:paraId="1AE8E0AA"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fidentiality &amp; Anonymity:</w:t>
            </w:r>
            <w:r w:rsidRPr="009635E9">
              <w:rPr>
                <w:rFonts w:ascii="MS Gothic" w:eastAsia="MS Gothic" w:hAnsi="MS Gothic" w:cs="MS Gothic" w:hint="eastAsia"/>
                <w:szCs w:val="20"/>
              </w:rPr>
              <w:t> </w:t>
            </w:r>
            <w:r w:rsidRPr="009635E9">
              <w:rPr>
                <w:rFonts w:cs="AppleSystemUIFont"/>
                <w:szCs w:val="20"/>
              </w:rPr>
              <w:t>All participant identities will be kept strictly confidential. Personally identifiable information will be removed and replaced with a non-identifiable participant code (e.g., P-12). The code key will be stored separately on a secure, password-protected system and destroyed after the project's completion.</w:t>
            </w:r>
          </w:p>
          <w:p w14:paraId="72FF8789" w14:textId="77777777" w:rsidR="007844D2" w:rsidRPr="009635E9" w:rsidRDefault="007844D2" w:rsidP="00902610">
            <w:pPr>
              <w:autoSpaceDE w:val="0"/>
              <w:autoSpaceDN w:val="0"/>
              <w:adjustRightInd w:val="0"/>
              <w:rPr>
                <w:rFonts w:cs="AppleSystemUIFont"/>
                <w:b/>
                <w:bCs/>
                <w:szCs w:val="20"/>
              </w:rPr>
            </w:pPr>
          </w:p>
          <w:p w14:paraId="4FFF924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Data Usage &amp; Storage:</w:t>
            </w:r>
            <w:r w:rsidRPr="009635E9">
              <w:rPr>
                <w:rFonts w:ascii="MS Gothic" w:eastAsia="MS Gothic" w:hAnsi="MS Gothic" w:cs="MS Gothic" w:hint="eastAsia"/>
                <w:szCs w:val="20"/>
              </w:rPr>
              <w:t> </w:t>
            </w:r>
            <w:r w:rsidRPr="009635E9">
              <w:rPr>
                <w:rFonts w:cs="AppleSystemUIFont"/>
                <w:szCs w:val="20"/>
              </w:rPr>
              <w:t xml:space="preserve">Data will be used solely for this academic research and related publications. Anonymized data may be archived in a public repository for open science. </w:t>
            </w:r>
          </w:p>
          <w:p w14:paraId="1A9C4D4C" w14:textId="77777777" w:rsidR="007844D2" w:rsidRPr="009635E9" w:rsidRDefault="007844D2" w:rsidP="00902610">
            <w:pPr>
              <w:autoSpaceDE w:val="0"/>
              <w:autoSpaceDN w:val="0"/>
              <w:adjustRightInd w:val="0"/>
              <w:rPr>
                <w:rFonts w:cs="AppleSystemUIFont"/>
                <w:szCs w:val="20"/>
              </w:rPr>
            </w:pPr>
          </w:p>
          <w:p w14:paraId="794E0E5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Risk Disclosure:</w:t>
            </w:r>
            <w:r w:rsidRPr="009635E9">
              <w:rPr>
                <w:rFonts w:ascii="MS Gothic" w:eastAsia="MS Gothic" w:hAnsi="MS Gothic" w:cs="MS Gothic" w:hint="eastAsia"/>
                <w:szCs w:val="20"/>
              </w:rPr>
              <w:t> </w:t>
            </w:r>
            <w:r w:rsidRPr="009635E9">
              <w:rPr>
                <w:rFonts w:cs="AppleSystemUIFont"/>
                <w:szCs w:val="20"/>
              </w:rPr>
              <w:t>The study involves fictional financial scenarios which may cause minor discomfort. Participants may skip any question and are informed that risks are no greater than those encountered in everyday life.</w:t>
            </w:r>
          </w:p>
          <w:p w14:paraId="4289D0A4" w14:textId="77777777" w:rsidR="007844D2" w:rsidRPr="009635E9" w:rsidRDefault="007844D2" w:rsidP="00902610">
            <w:pPr>
              <w:autoSpaceDE w:val="0"/>
              <w:autoSpaceDN w:val="0"/>
              <w:adjustRightInd w:val="0"/>
              <w:rPr>
                <w:rFonts w:cs="AppleSystemUIFont"/>
                <w:b/>
                <w:bCs/>
                <w:szCs w:val="20"/>
              </w:rPr>
            </w:pPr>
          </w:p>
          <w:p w14:paraId="3C15E8BD"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Purpose of Research:</w:t>
            </w:r>
            <w:r w:rsidRPr="009635E9">
              <w:rPr>
                <w:rFonts w:ascii="MS Gothic" w:eastAsia="MS Gothic" w:hAnsi="MS Gothic" w:cs="MS Gothic" w:hint="eastAsia"/>
                <w:szCs w:val="20"/>
              </w:rPr>
              <w:t> </w:t>
            </w:r>
            <w:r w:rsidRPr="009635E9">
              <w:rPr>
                <w:rFonts w:cs="AppleSystemUIFont"/>
                <w:szCs w:val="20"/>
              </w:rPr>
              <w:t>Participants will receive a plain-language explanation that the research aims to test if new AI explanations can improve trust and understanding in financial chatbots.</w:t>
            </w:r>
          </w:p>
          <w:p w14:paraId="2F8E673D" w14:textId="77777777" w:rsidR="007844D2" w:rsidRPr="009635E9" w:rsidRDefault="007844D2" w:rsidP="00902610">
            <w:pPr>
              <w:autoSpaceDE w:val="0"/>
              <w:autoSpaceDN w:val="0"/>
              <w:adjustRightInd w:val="0"/>
              <w:rPr>
                <w:rFonts w:cs="AppleSystemUIFont"/>
                <w:szCs w:val="20"/>
              </w:rPr>
            </w:pPr>
          </w:p>
          <w:p w14:paraId="051B5B11"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tact Information:</w:t>
            </w:r>
            <w:r w:rsidRPr="009635E9">
              <w:rPr>
                <w:rFonts w:ascii="MS Gothic" w:eastAsia="MS Gothic" w:hAnsi="MS Gothic" w:cs="MS Gothic" w:hint="eastAsia"/>
                <w:szCs w:val="20"/>
              </w:rPr>
              <w:t> </w:t>
            </w:r>
            <w:r w:rsidRPr="009635E9">
              <w:rPr>
                <w:rFonts w:cs="AppleSystemUIFont"/>
                <w:szCs w:val="20"/>
              </w:rPr>
              <w:t>Participants will be provided with the contact details of the researcher and their supervisor for any questions or to exercise their right to withdraw.</w:t>
            </w:r>
          </w:p>
          <w:p w14:paraId="05814EBB" w14:textId="77777777" w:rsidR="007844D2" w:rsidRDefault="007844D2" w:rsidP="00902610">
            <w:pPr>
              <w:rPr>
                <w:rFonts w:cs="Arial"/>
                <w:szCs w:val="20"/>
              </w:rPr>
            </w:pPr>
          </w:p>
        </w:tc>
      </w:tr>
      <w:tr w:rsidR="007844D2" w:rsidRPr="009A17CE" w14:paraId="1F79909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7F4C02E2" w14:textId="77777777" w:rsidR="007844D2" w:rsidRPr="009A17CE" w:rsidRDefault="007844D2" w:rsidP="00902610">
            <w:pPr>
              <w:keepNext/>
              <w:keepLines/>
              <w:jc w:val="both"/>
              <w:rPr>
                <w:rFonts w:cs="Arial"/>
                <w:b/>
                <w:szCs w:val="20"/>
              </w:rPr>
            </w:pPr>
            <w:bookmarkStart w:id="15" w:name="Question10"/>
            <w:r>
              <w:rPr>
                <w:rFonts w:cs="Arial"/>
                <w:b/>
                <w:szCs w:val="20"/>
              </w:rPr>
              <w:lastRenderedPageBreak/>
              <w:t>10</w:t>
            </w:r>
            <w:r w:rsidRPr="009A17CE">
              <w:rPr>
                <w:rFonts w:cs="Arial"/>
                <w:b/>
                <w:szCs w:val="20"/>
              </w:rPr>
              <w:t>.</w:t>
            </w:r>
            <w:bookmarkEnd w:id="15"/>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22178D11" w14:textId="77777777" w:rsidR="007844D2" w:rsidRPr="00145539" w:rsidRDefault="007844D2" w:rsidP="00902610">
            <w:pPr>
              <w:keepNext/>
              <w:keepLines/>
              <w:jc w:val="both"/>
              <w:rPr>
                <w:b/>
                <w:sz w:val="16"/>
                <w:szCs w:val="16"/>
              </w:rPr>
            </w:pPr>
            <w:r w:rsidRPr="009A17CE">
              <w:rPr>
                <w:szCs w:val="20"/>
              </w:rPr>
              <w:t xml:space="preserve">Is the research likely to be affected by the relationship with a sponsor, funder or employer? </w:t>
            </w:r>
            <w:hyperlink w:anchor="GuidanceNote10" w:history="1">
              <w:r>
                <w:rPr>
                  <w:rStyle w:val="Hyperlink"/>
                  <w:rFonts w:eastAsiaTheme="majorEastAsia"/>
                  <w:i/>
                  <w:sz w:val="16"/>
                  <w:szCs w:val="16"/>
                </w:rPr>
                <w:t>[see Guidance Note 10]</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C8B8D7A" w14:textId="77777777" w:rsidR="007844D2" w:rsidRPr="009A17CE" w:rsidRDefault="007844D2" w:rsidP="00902610">
            <w:pPr>
              <w:keepNext/>
              <w:keepLines/>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0BF8C6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312264BB"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5AD273C"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2EC6E09F"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1EA3F39A" w14:textId="77777777" w:rsidR="007844D2" w:rsidRPr="009A17CE" w:rsidRDefault="007844D2" w:rsidP="00902610">
            <w:pPr>
              <w:jc w:val="center"/>
              <w:rPr>
                <w:rFonts w:cs="Arial"/>
                <w:szCs w:val="20"/>
              </w:rPr>
            </w:pP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2C52B7F" w14:textId="77777777" w:rsidR="007844D2" w:rsidRPr="009A17CE" w:rsidRDefault="007844D2" w:rsidP="00902610">
            <w:pPr>
              <w:jc w:val="center"/>
              <w:rPr>
                <w:rFonts w:cs="Arial"/>
                <w:szCs w:val="20"/>
              </w:rPr>
            </w:pPr>
            <w:r>
              <w:rPr>
                <w:rFonts w:cs="Arial"/>
                <w:b/>
                <w:szCs w:val="20"/>
              </w:rPr>
              <w:t>x</w:t>
            </w:r>
          </w:p>
        </w:tc>
      </w:tr>
      <w:tr w:rsidR="007844D2" w14:paraId="6B48F40A" w14:textId="77777777" w:rsidTr="00902610">
        <w:trPr>
          <w:gridAfter w:val="1"/>
          <w:wAfter w:w="6" w:type="dxa"/>
          <w:trHeight w:val="432"/>
        </w:trPr>
        <w:tc>
          <w:tcPr>
            <w:tcW w:w="610" w:type="dxa"/>
            <w:tcBorders>
              <w:top w:val="single" w:sz="4" w:space="0" w:color="BFBFBF"/>
              <w:left w:val="nil"/>
              <w:bottom w:val="nil"/>
              <w:right w:val="single" w:sz="4" w:space="0" w:color="BFBFBF"/>
            </w:tcBorders>
            <w:vAlign w:val="center"/>
          </w:tcPr>
          <w:p w14:paraId="0F7F1940" w14:textId="77777777" w:rsidR="007844D2" w:rsidRDefault="007844D2" w:rsidP="00902610">
            <w:pPr>
              <w:keepNext/>
              <w:keepLines/>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vAlign w:val="center"/>
          </w:tcPr>
          <w:p w14:paraId="19F87263" w14:textId="77777777" w:rsidR="007844D2" w:rsidRPr="00145539" w:rsidRDefault="007844D2" w:rsidP="00902610">
            <w:pPr>
              <w:keepNext/>
              <w:keepLines/>
              <w:rPr>
                <w:rFonts w:cs="Arial"/>
                <w:szCs w:val="20"/>
              </w:rPr>
            </w:pPr>
            <w:r w:rsidRPr="00145539">
              <w:rPr>
                <w:szCs w:val="20"/>
              </w:rPr>
              <w:t>If you answered yes to the above, please identify how the research may be affected:</w:t>
            </w:r>
          </w:p>
        </w:tc>
      </w:tr>
      <w:tr w:rsidR="007844D2" w14:paraId="794FC66D" w14:textId="77777777" w:rsidTr="00902610">
        <w:trPr>
          <w:gridAfter w:val="1"/>
          <w:wAfter w:w="6" w:type="dxa"/>
          <w:trHeight w:val="1440"/>
        </w:trPr>
        <w:tc>
          <w:tcPr>
            <w:tcW w:w="610" w:type="dxa"/>
            <w:tcBorders>
              <w:top w:val="nil"/>
              <w:left w:val="nil"/>
              <w:bottom w:val="nil"/>
              <w:right w:val="single" w:sz="4" w:space="0" w:color="BFBFBF"/>
            </w:tcBorders>
          </w:tcPr>
          <w:p w14:paraId="68C706B0" w14:textId="77777777" w:rsidR="007844D2" w:rsidRDefault="007844D2" w:rsidP="00902610">
            <w:pPr>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tcPr>
          <w:p w14:paraId="36586CB9" w14:textId="77777777" w:rsidR="007844D2" w:rsidRDefault="007844D2" w:rsidP="00902610">
            <w:pPr>
              <w:rPr>
                <w:rFonts w:cs="Arial"/>
                <w:szCs w:val="20"/>
              </w:rPr>
            </w:pPr>
          </w:p>
        </w:tc>
      </w:tr>
    </w:tbl>
    <w:p w14:paraId="047C3FE8"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7150"/>
        <w:gridCol w:w="636"/>
        <w:gridCol w:w="636"/>
        <w:gridCol w:w="6"/>
      </w:tblGrid>
      <w:tr w:rsidR="007844D2" w:rsidRPr="00D80B3D" w14:paraId="4A1C7F63" w14:textId="77777777" w:rsidTr="00902610">
        <w:trPr>
          <w:trHeight w:val="576"/>
        </w:trPr>
        <w:tc>
          <w:tcPr>
            <w:tcW w:w="10400"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2DAC67F2" w14:textId="77777777" w:rsidR="007844D2" w:rsidRPr="00D80B3D" w:rsidRDefault="007844D2" w:rsidP="00902610">
            <w:pPr>
              <w:keepNext/>
              <w:keepLines/>
              <w:jc w:val="both"/>
              <w:rPr>
                <w:b/>
                <w:szCs w:val="20"/>
              </w:rPr>
            </w:pPr>
            <w:r w:rsidRPr="00D80B3D">
              <w:rPr>
                <w:b/>
                <w:szCs w:val="20"/>
              </w:rPr>
              <w:t>Part 5: Other Issues</w:t>
            </w:r>
          </w:p>
        </w:tc>
      </w:tr>
      <w:tr w:rsidR="007844D2" w:rsidRPr="009A17CE" w14:paraId="0873A061" w14:textId="77777777" w:rsidTr="00902610">
        <w:trPr>
          <w:gridAfter w:val="1"/>
          <w:wAfter w:w="6" w:type="dxa"/>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424FD5F3" w14:textId="77777777" w:rsidR="007844D2" w:rsidRPr="009A17CE" w:rsidRDefault="007844D2" w:rsidP="00902610">
            <w:pPr>
              <w:keepNext/>
              <w:keepLines/>
              <w:jc w:val="both"/>
              <w:rPr>
                <w:rFonts w:cs="Arial"/>
                <w:b/>
                <w:szCs w:val="20"/>
              </w:rPr>
            </w:pPr>
            <w:r w:rsidRPr="009A17CE">
              <w:rPr>
                <w:rFonts w:cs="Arial"/>
                <w:b/>
                <w:szCs w:val="20"/>
              </w:rPr>
              <w:t>1</w:t>
            </w:r>
            <w:r>
              <w:rPr>
                <w:rFonts w:cs="Arial"/>
                <w:b/>
                <w:szCs w:val="20"/>
              </w:rPr>
              <w:t>1</w:t>
            </w:r>
            <w:r w:rsidRPr="009A17CE">
              <w:rPr>
                <w:rFonts w:cs="Arial"/>
                <w:b/>
                <w:szCs w:val="20"/>
              </w:rPr>
              <w:t>.</w:t>
            </w:r>
          </w:p>
        </w:tc>
        <w:tc>
          <w:tcPr>
            <w:tcW w:w="8336" w:type="dxa"/>
            <w:vMerge w:val="restart"/>
            <w:tcBorders>
              <w:top w:val="single" w:sz="4" w:space="0" w:color="BFBFBF"/>
              <w:left w:val="single" w:sz="4" w:space="0" w:color="BFBFBF"/>
              <w:bottom w:val="single" w:sz="4" w:space="0" w:color="BFBFBF"/>
              <w:right w:val="single" w:sz="4" w:space="0" w:color="BFBFBF"/>
            </w:tcBorders>
            <w:noWrap/>
            <w:vAlign w:val="center"/>
          </w:tcPr>
          <w:p w14:paraId="0BCFB514" w14:textId="77777777" w:rsidR="007844D2" w:rsidRPr="009A17CE" w:rsidRDefault="007844D2" w:rsidP="00902610">
            <w:pPr>
              <w:keepNext/>
              <w:keepLines/>
              <w:jc w:val="both"/>
              <w:rPr>
                <w:b/>
                <w:szCs w:val="20"/>
              </w:rPr>
            </w:pPr>
            <w:r w:rsidRPr="009A17CE">
              <w:rPr>
                <w:szCs w:val="20"/>
              </w:rPr>
              <w:t>Are there any other ethical issues not covered by this form which you believe you should raise?</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628606"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BC7223"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644CF699" w14:textId="77777777" w:rsidTr="00902610">
        <w:trPr>
          <w:gridAfter w:val="1"/>
          <w:wAfter w:w="6" w:type="dxa"/>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6DC5FDC" w14:textId="77777777" w:rsidR="007844D2" w:rsidRPr="009A17CE" w:rsidRDefault="007844D2" w:rsidP="00902610">
            <w:pPr>
              <w:jc w:val="both"/>
              <w:rPr>
                <w:rFonts w:cs="Arial"/>
                <w:b/>
                <w:szCs w:val="20"/>
              </w:rPr>
            </w:pPr>
          </w:p>
        </w:tc>
        <w:tc>
          <w:tcPr>
            <w:tcW w:w="8336" w:type="dxa"/>
            <w:vMerge/>
            <w:tcBorders>
              <w:top w:val="single" w:sz="4" w:space="0" w:color="BFBFBF"/>
              <w:left w:val="single" w:sz="4" w:space="0" w:color="BFBFBF"/>
              <w:bottom w:val="single" w:sz="4" w:space="0" w:color="BFBFBF"/>
              <w:right w:val="single" w:sz="4" w:space="0" w:color="BFBFBF"/>
            </w:tcBorders>
            <w:noWrap/>
            <w:vAlign w:val="center"/>
          </w:tcPr>
          <w:p w14:paraId="5F5664B8" w14:textId="77777777" w:rsidR="007844D2" w:rsidRPr="009A17CE"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62D2F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442BB1" w14:textId="77777777" w:rsidR="007844D2" w:rsidRPr="009A17CE" w:rsidRDefault="007844D2" w:rsidP="00902610">
            <w:pPr>
              <w:jc w:val="center"/>
              <w:rPr>
                <w:rFonts w:cs="Arial"/>
                <w:szCs w:val="20"/>
              </w:rPr>
            </w:pPr>
            <w:r>
              <w:rPr>
                <w:rFonts w:cs="Arial"/>
                <w:b/>
                <w:szCs w:val="20"/>
              </w:rPr>
              <w:t>x</w:t>
            </w:r>
          </w:p>
        </w:tc>
      </w:tr>
      <w:tr w:rsidR="007844D2" w14:paraId="75B2A043" w14:textId="77777777" w:rsidTr="00902610">
        <w:trPr>
          <w:trHeight w:val="1440"/>
        </w:trPr>
        <w:tc>
          <w:tcPr>
            <w:tcW w:w="648" w:type="dxa"/>
            <w:tcBorders>
              <w:top w:val="single" w:sz="4" w:space="0" w:color="BFBFBF"/>
              <w:left w:val="nil"/>
              <w:bottom w:val="nil"/>
              <w:right w:val="single" w:sz="4" w:space="0" w:color="BFBFBF"/>
            </w:tcBorders>
          </w:tcPr>
          <w:p w14:paraId="779D287D" w14:textId="77777777" w:rsidR="007844D2" w:rsidRDefault="007844D2" w:rsidP="00902610">
            <w:pPr>
              <w:jc w:val="both"/>
              <w:rPr>
                <w:b/>
                <w:szCs w:val="20"/>
              </w:rPr>
            </w:pPr>
          </w:p>
        </w:tc>
        <w:tc>
          <w:tcPr>
            <w:tcW w:w="9752" w:type="dxa"/>
            <w:gridSpan w:val="4"/>
            <w:tcBorders>
              <w:top w:val="single" w:sz="4" w:space="0" w:color="BFBFBF"/>
              <w:left w:val="single" w:sz="4" w:space="0" w:color="BFBFBF"/>
              <w:bottom w:val="single" w:sz="4" w:space="0" w:color="BFBFBF"/>
              <w:right w:val="single" w:sz="4" w:space="0" w:color="BFBFBF"/>
            </w:tcBorders>
            <w:noWrap/>
          </w:tcPr>
          <w:p w14:paraId="63274C9A" w14:textId="77777777" w:rsidR="007844D2" w:rsidRDefault="007844D2" w:rsidP="00902610">
            <w:pPr>
              <w:rPr>
                <w:rFonts w:cs="Arial"/>
                <w:szCs w:val="20"/>
              </w:rPr>
            </w:pPr>
          </w:p>
        </w:tc>
      </w:tr>
    </w:tbl>
    <w:p w14:paraId="60BB0EE4" w14:textId="77777777" w:rsidR="007844D2" w:rsidRDefault="007844D2" w:rsidP="007844D2">
      <w:pPr>
        <w:rPr>
          <w:b/>
          <w:szCs w:val="20"/>
        </w:rPr>
      </w:pPr>
    </w:p>
    <w:tbl>
      <w:tblPr>
        <w:tblW w:w="5000" w:type="pct"/>
        <w:tblInd w:w="18" w:type="dxa"/>
        <w:tblLayout w:type="fixed"/>
        <w:tblLook w:val="0000" w:firstRow="0" w:lastRow="0" w:firstColumn="0" w:lastColumn="0" w:noHBand="0" w:noVBand="0"/>
      </w:tblPr>
      <w:tblGrid>
        <w:gridCol w:w="1861"/>
        <w:gridCol w:w="3998"/>
        <w:gridCol w:w="806"/>
        <w:gridCol w:w="2351"/>
      </w:tblGrid>
      <w:tr w:rsidR="007844D2" w:rsidRPr="00D80B3D" w14:paraId="7867F15A" w14:textId="77777777" w:rsidTr="00902610">
        <w:trPr>
          <w:trHeight w:val="576"/>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033737E5" w14:textId="77777777" w:rsidR="007844D2" w:rsidRPr="00D80B3D" w:rsidRDefault="007844D2" w:rsidP="00902610">
            <w:pPr>
              <w:keepNext/>
              <w:keepLines/>
              <w:rPr>
                <w:b/>
                <w:szCs w:val="20"/>
              </w:rPr>
            </w:pPr>
            <w:r w:rsidRPr="00D80B3D">
              <w:rPr>
                <w:b/>
                <w:szCs w:val="20"/>
              </w:rPr>
              <w:t>Statement by Student</w:t>
            </w:r>
          </w:p>
        </w:tc>
      </w:tr>
      <w:tr w:rsidR="007844D2" w:rsidRPr="00D80B3D" w14:paraId="78499F05" w14:textId="77777777" w:rsidTr="00902610">
        <w:trPr>
          <w:trHeight w:val="782"/>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6A30D7F" w14:textId="77777777" w:rsidR="007844D2" w:rsidRPr="00D80B3D" w:rsidRDefault="007844D2" w:rsidP="00902610">
            <w:pPr>
              <w:keepNext/>
              <w:keepLines/>
              <w:rPr>
                <w:b/>
                <w:szCs w:val="20"/>
              </w:rPr>
            </w:pPr>
            <w:r w:rsidRPr="00D80B3D">
              <w:rPr>
                <w:b/>
                <w:szCs w:val="20"/>
              </w:rPr>
              <w:t>I believe that the information I have given in this form is correct, and that I have addressed the ethical issues as fully as possible at this stage.</w:t>
            </w:r>
          </w:p>
        </w:tc>
      </w:tr>
      <w:tr w:rsidR="007844D2" w:rsidRPr="00D80B3D" w14:paraId="5CCE2365"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20"/>
        </w:trPr>
        <w:tc>
          <w:tcPr>
            <w:tcW w:w="213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3B667382" w14:textId="77777777" w:rsidR="007844D2" w:rsidRPr="00D80B3D" w:rsidRDefault="007844D2" w:rsidP="00902610">
            <w:pPr>
              <w:keepNext/>
              <w:keepLines/>
              <w:rPr>
                <w:b/>
                <w:szCs w:val="20"/>
              </w:rPr>
            </w:pPr>
            <w:r w:rsidRPr="00D80B3D">
              <w:rPr>
                <w:b/>
                <w:szCs w:val="20"/>
              </w:rPr>
              <w:t>Signature:</w:t>
            </w:r>
          </w:p>
        </w:tc>
        <w:tc>
          <w:tcPr>
            <w:tcW w:w="4620" w:type="dxa"/>
            <w:tcBorders>
              <w:top w:val="single" w:sz="4" w:space="0" w:color="BFBFBF"/>
              <w:left w:val="single" w:sz="4" w:space="0" w:color="BFBFBF"/>
              <w:bottom w:val="single" w:sz="4" w:space="0" w:color="BFBFBF"/>
              <w:right w:val="single" w:sz="4" w:space="0" w:color="BFBFBF"/>
            </w:tcBorders>
            <w:vAlign w:val="center"/>
          </w:tcPr>
          <w:p w14:paraId="646A2342" w14:textId="3A96DA95" w:rsidR="007844D2" w:rsidRPr="00D80B3D" w:rsidRDefault="00A80C5B" w:rsidP="00902610">
            <w:pPr>
              <w:rPr>
                <w:b/>
                <w:szCs w:val="20"/>
              </w:rPr>
            </w:pPr>
            <w:r>
              <w:rPr>
                <w:b/>
                <w:noProof/>
                <w:szCs w:val="20"/>
                <w14:ligatures w14:val="standardContextual"/>
              </w:rPr>
              <w:drawing>
                <wp:inline distT="0" distB="0" distL="0" distR="0" wp14:anchorId="484C478B" wp14:editId="6B88BF42">
                  <wp:extent cx="1162050" cy="322792"/>
                  <wp:effectExtent l="0" t="0" r="0" b="0"/>
                  <wp:docPr id="1257806544" name="Picture 4"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806544" name="Picture 4" descr="A black and white drawing of a clamp&#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11914" cy="336643"/>
                          </a:xfrm>
                          <a:prstGeom prst="rect">
                            <a:avLst/>
                          </a:prstGeom>
                        </pic:spPr>
                      </pic:pic>
                    </a:graphicData>
                  </a:graphic>
                </wp:inline>
              </w:drawing>
            </w:r>
          </w:p>
        </w:tc>
        <w:tc>
          <w:tcPr>
            <w:tcW w:w="90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56D77D6E" w14:textId="77777777" w:rsidR="007844D2" w:rsidRPr="00D80B3D" w:rsidRDefault="007844D2" w:rsidP="00902610">
            <w:pPr>
              <w:rPr>
                <w:b/>
                <w:szCs w:val="20"/>
              </w:rPr>
            </w:pPr>
            <w:r w:rsidRPr="00D80B3D">
              <w:rPr>
                <w:b/>
                <w:szCs w:val="20"/>
              </w:rPr>
              <w:t>Date:</w:t>
            </w:r>
          </w:p>
        </w:tc>
        <w:tc>
          <w:tcPr>
            <w:tcW w:w="2700" w:type="dxa"/>
            <w:tcBorders>
              <w:top w:val="single" w:sz="4" w:space="0" w:color="BFBFBF"/>
              <w:left w:val="single" w:sz="4" w:space="0" w:color="BFBFBF"/>
              <w:bottom w:val="single" w:sz="4" w:space="0" w:color="BFBFBF"/>
              <w:right w:val="single" w:sz="4" w:space="0" w:color="BFBFBF"/>
            </w:tcBorders>
            <w:vAlign w:val="center"/>
          </w:tcPr>
          <w:p w14:paraId="23F3D8BA" w14:textId="77777777" w:rsidR="007844D2" w:rsidRPr="00D80B3D" w:rsidRDefault="007844D2" w:rsidP="00902610">
            <w:pPr>
              <w:rPr>
                <w:b/>
                <w:szCs w:val="20"/>
              </w:rPr>
            </w:pPr>
            <w:r>
              <w:rPr>
                <w:b/>
                <w:szCs w:val="20"/>
              </w:rPr>
              <w:t>11</w:t>
            </w:r>
            <w:r w:rsidRPr="00C86AD1">
              <w:rPr>
                <w:b/>
                <w:szCs w:val="20"/>
                <w:vertAlign w:val="superscript"/>
              </w:rPr>
              <w:t>th</w:t>
            </w:r>
            <w:r>
              <w:rPr>
                <w:b/>
                <w:szCs w:val="20"/>
              </w:rPr>
              <w:t xml:space="preserve"> Of March 2025</w:t>
            </w:r>
          </w:p>
        </w:tc>
      </w:tr>
    </w:tbl>
    <w:p w14:paraId="6B30D2FF" w14:textId="77777777" w:rsidR="007844D2" w:rsidRPr="00D80B3D" w:rsidRDefault="007844D2" w:rsidP="007844D2">
      <w:pPr>
        <w:rPr>
          <w:b/>
          <w:szCs w:val="20"/>
        </w:rPr>
      </w:pPr>
    </w:p>
    <w:p w14:paraId="4B1B83C3" w14:textId="77777777" w:rsidR="007844D2" w:rsidRPr="00D80B3D" w:rsidRDefault="007844D2" w:rsidP="007844D2">
      <w:pPr>
        <w:rPr>
          <w:b/>
          <w:szCs w:val="20"/>
        </w:rPr>
      </w:pPr>
      <w:r w:rsidRPr="00D80B3D">
        <w:rPr>
          <w:b/>
          <w:szCs w:val="20"/>
        </w:rPr>
        <w:t>If any ethical issues arise during the course of the research, students should complete a further Student Project Ethical Review (SPER) form.</w:t>
      </w:r>
    </w:p>
    <w:p w14:paraId="799AA4BB" w14:textId="77777777" w:rsidR="007844D2" w:rsidRDefault="007844D2" w:rsidP="007844D2">
      <w:pPr>
        <w:rPr>
          <w:b/>
          <w:szCs w:val="20"/>
        </w:rPr>
      </w:pPr>
    </w:p>
    <w:p w14:paraId="3CAE926B"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5" w:history="1">
        <w:r w:rsidRPr="004374C5">
          <w:rPr>
            <w:rStyle w:val="Hyperlink"/>
            <w:rFonts w:eastAsiaTheme="majorEastAsia"/>
          </w:rPr>
          <w:t>www.rgu.ac.uk/research-ethics-policy</w:t>
        </w:r>
      </w:hyperlink>
      <w:r>
        <w:t xml:space="preserve"> </w:t>
      </w:r>
    </w:p>
    <w:p w14:paraId="1033EFB6"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4196"/>
        <w:gridCol w:w="2958"/>
        <w:gridCol w:w="637"/>
        <w:gridCol w:w="637"/>
      </w:tblGrid>
      <w:tr w:rsidR="007844D2" w:rsidRPr="005169A7" w14:paraId="49265166" w14:textId="77777777" w:rsidTr="00902610">
        <w:trPr>
          <w:trHeight w:val="576"/>
        </w:trPr>
        <w:tc>
          <w:tcPr>
            <w:tcW w:w="10394"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37FCE9E" w14:textId="77777777" w:rsidR="007844D2" w:rsidRPr="005169A7" w:rsidRDefault="007844D2" w:rsidP="00902610">
            <w:pPr>
              <w:keepNext/>
              <w:keepLines/>
              <w:rPr>
                <w:rFonts w:cs="Arial"/>
                <w:b/>
                <w:szCs w:val="20"/>
              </w:rPr>
            </w:pPr>
            <w:r w:rsidRPr="005169A7">
              <w:rPr>
                <w:b/>
                <w:caps/>
                <w:szCs w:val="20"/>
              </w:rPr>
              <w:t>Part 6: To be Completed by the Supervisor</w:t>
            </w:r>
          </w:p>
        </w:tc>
      </w:tr>
      <w:tr w:rsidR="007844D2" w:rsidRPr="00115CC0" w14:paraId="12361ACD"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5E0D9344" w14:textId="77777777" w:rsidR="007844D2" w:rsidRPr="00115CC0" w:rsidRDefault="007844D2" w:rsidP="00902610">
            <w:pPr>
              <w:keepNext/>
              <w:jc w:val="both"/>
              <w:rPr>
                <w:rFonts w:cs="Arial"/>
                <w:b/>
                <w:szCs w:val="20"/>
              </w:rPr>
            </w:pPr>
            <w:bookmarkStart w:id="16" w:name="Question11"/>
            <w:bookmarkStart w:id="17" w:name="Question12"/>
            <w:r>
              <w:rPr>
                <w:rFonts w:cs="Arial"/>
                <w:b/>
                <w:szCs w:val="20"/>
              </w:rPr>
              <w:t>12</w:t>
            </w:r>
            <w:r w:rsidRPr="00115CC0">
              <w:rPr>
                <w:rFonts w:cs="Arial"/>
                <w:b/>
                <w:szCs w:val="20"/>
              </w:rPr>
              <w:t>.</w:t>
            </w:r>
            <w:bookmarkEnd w:id="16"/>
            <w:bookmarkEnd w:id="17"/>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9D7700B" w14:textId="77777777" w:rsidR="007844D2" w:rsidRPr="00115CC0" w:rsidRDefault="007844D2" w:rsidP="00902610">
            <w:pPr>
              <w:jc w:val="both"/>
              <w:rPr>
                <w:szCs w:val="20"/>
              </w:rPr>
            </w:pPr>
            <w:r w:rsidRPr="00115CC0">
              <w:rPr>
                <w:szCs w:val="20"/>
              </w:rPr>
              <w:t xml:space="preserve">Does the research have potentially negative implications for the University? </w:t>
            </w:r>
          </w:p>
          <w:p w14:paraId="68F235C1" w14:textId="77777777" w:rsidR="007844D2" w:rsidRPr="00145539" w:rsidRDefault="007844D2" w:rsidP="00902610">
            <w:pPr>
              <w:jc w:val="both"/>
              <w:rPr>
                <w:b/>
                <w:sz w:val="16"/>
                <w:szCs w:val="16"/>
              </w:rPr>
            </w:pPr>
            <w:hyperlink w:anchor="GuidanceNote11" w:history="1">
              <w:r>
                <w:rPr>
                  <w:rStyle w:val="Hyperlink"/>
                  <w:rFonts w:eastAsiaTheme="majorEastAsia"/>
                  <w:i/>
                  <w:sz w:val="16"/>
                  <w:szCs w:val="16"/>
                </w:rPr>
                <w:t>[see Guidance Note 1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F050C33"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FB1C742"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D692B68"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40AEECA2"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11B8EB9B" w14:textId="77777777" w:rsidR="007844D2" w:rsidRPr="00115CC0" w:rsidRDefault="007844D2" w:rsidP="00902610">
            <w:pPr>
              <w:keepNext/>
              <w:keepLines/>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334A3C" w14:textId="77777777" w:rsidR="007844D2" w:rsidRPr="00115CC0"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B3D117" w14:textId="77777777" w:rsidR="007844D2" w:rsidRPr="00115CC0" w:rsidRDefault="007844D2" w:rsidP="00902610">
            <w:pPr>
              <w:keepNext/>
              <w:keepLines/>
              <w:jc w:val="center"/>
              <w:rPr>
                <w:rFonts w:cs="Arial"/>
                <w:szCs w:val="20"/>
              </w:rPr>
            </w:pPr>
            <w:r>
              <w:rPr>
                <w:rFonts w:cs="Arial"/>
                <w:szCs w:val="20"/>
              </w:rPr>
              <w:t>x</w:t>
            </w:r>
          </w:p>
        </w:tc>
      </w:tr>
      <w:tr w:rsidR="007844D2" w14:paraId="7B46C444" w14:textId="77777777" w:rsidTr="00902610">
        <w:trPr>
          <w:trHeight w:val="432"/>
        </w:trPr>
        <w:tc>
          <w:tcPr>
            <w:tcW w:w="648" w:type="dxa"/>
            <w:tcBorders>
              <w:top w:val="single" w:sz="4" w:space="0" w:color="BFBFBF"/>
              <w:left w:val="nil"/>
              <w:bottom w:val="nil"/>
              <w:right w:val="single" w:sz="4" w:space="0" w:color="BFBFBF"/>
            </w:tcBorders>
            <w:vAlign w:val="center"/>
          </w:tcPr>
          <w:p w14:paraId="26B31CA2"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405E4340" w14:textId="77777777" w:rsidR="007844D2" w:rsidRPr="00145539" w:rsidRDefault="007844D2" w:rsidP="00902610">
            <w:pPr>
              <w:keepNext/>
              <w:keepLines/>
              <w:rPr>
                <w:rFonts w:cs="Arial"/>
                <w:szCs w:val="20"/>
              </w:rPr>
            </w:pPr>
            <w:r w:rsidRPr="00145539">
              <w:rPr>
                <w:szCs w:val="20"/>
              </w:rPr>
              <w:t>If you answered yes to the above, please explain your answer:</w:t>
            </w:r>
          </w:p>
        </w:tc>
      </w:tr>
      <w:tr w:rsidR="007844D2" w14:paraId="61A50194" w14:textId="77777777" w:rsidTr="00902610">
        <w:trPr>
          <w:trHeight w:val="1440"/>
        </w:trPr>
        <w:tc>
          <w:tcPr>
            <w:tcW w:w="648" w:type="dxa"/>
            <w:tcBorders>
              <w:top w:val="nil"/>
              <w:left w:val="nil"/>
              <w:bottom w:val="single" w:sz="4" w:space="0" w:color="BFBFBF"/>
              <w:right w:val="single" w:sz="4" w:space="0" w:color="BFBFBF"/>
            </w:tcBorders>
          </w:tcPr>
          <w:p w14:paraId="64E4529F"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6428996" w14:textId="77777777" w:rsidR="007844D2" w:rsidRDefault="007844D2" w:rsidP="00902610">
            <w:pPr>
              <w:rPr>
                <w:rFonts w:cs="Arial"/>
                <w:szCs w:val="20"/>
              </w:rPr>
            </w:pPr>
          </w:p>
        </w:tc>
      </w:tr>
      <w:tr w:rsidR="007844D2" w:rsidRPr="00115CC0" w14:paraId="27F3FB5C"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123A6C8D" w14:textId="77777777" w:rsidR="007844D2" w:rsidRPr="00115CC0" w:rsidRDefault="007844D2" w:rsidP="00902610">
            <w:pPr>
              <w:keepNext/>
              <w:keepLines/>
              <w:jc w:val="both"/>
              <w:rPr>
                <w:rFonts w:cs="Arial"/>
                <w:b/>
                <w:szCs w:val="20"/>
              </w:rPr>
            </w:pPr>
            <w:bookmarkStart w:id="18" w:name="Question13"/>
            <w:r w:rsidRPr="00115CC0">
              <w:rPr>
                <w:rFonts w:cs="Arial"/>
                <w:b/>
                <w:szCs w:val="20"/>
              </w:rPr>
              <w:lastRenderedPageBreak/>
              <w:t>1</w:t>
            </w:r>
            <w:r>
              <w:rPr>
                <w:rFonts w:cs="Arial"/>
                <w:b/>
                <w:szCs w:val="20"/>
              </w:rPr>
              <w:t>3</w:t>
            </w:r>
            <w:r w:rsidRPr="00115CC0">
              <w:rPr>
                <w:rFonts w:cs="Arial"/>
                <w:b/>
                <w:szCs w:val="20"/>
              </w:rPr>
              <w:t>.</w:t>
            </w:r>
            <w:bookmarkEnd w:id="18"/>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6631245" w14:textId="77777777" w:rsidR="007844D2" w:rsidRPr="00115CC0" w:rsidRDefault="007844D2" w:rsidP="00902610">
            <w:pPr>
              <w:jc w:val="both"/>
              <w:rPr>
                <w:b/>
                <w:szCs w:val="20"/>
              </w:rPr>
            </w:pPr>
            <w:r w:rsidRPr="00115CC0">
              <w:rPr>
                <w:szCs w:val="20"/>
              </w:rPr>
              <w:t xml:space="preserve">Are any potential conflicts of interest likely to arise in the course of the research? </w:t>
            </w:r>
            <w:hyperlink w:anchor="GuidanceNote12" w:history="1">
              <w:r>
                <w:rPr>
                  <w:rStyle w:val="Hyperlink"/>
                  <w:rFonts w:eastAsiaTheme="majorEastAsia"/>
                  <w:i/>
                  <w:sz w:val="16"/>
                  <w:szCs w:val="16"/>
                </w:rPr>
                <w:t>[see Guidance Note 1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1C0D1FD"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D44801F"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62B6D09"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5FEB796"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7D5D40E" w14:textId="77777777" w:rsidR="007844D2" w:rsidRPr="00115CC0"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134D967" w14:textId="77777777" w:rsidR="007844D2" w:rsidRPr="00115CC0"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38526B9" w14:textId="77777777" w:rsidR="007844D2" w:rsidRPr="00115CC0" w:rsidRDefault="007844D2" w:rsidP="00902610">
            <w:pPr>
              <w:jc w:val="center"/>
              <w:rPr>
                <w:rFonts w:cs="Arial"/>
                <w:szCs w:val="20"/>
              </w:rPr>
            </w:pPr>
            <w:r>
              <w:rPr>
                <w:rFonts w:cs="Arial"/>
                <w:szCs w:val="20"/>
              </w:rPr>
              <w:t>x</w:t>
            </w:r>
          </w:p>
        </w:tc>
      </w:tr>
      <w:tr w:rsidR="007844D2" w14:paraId="73B40B2A" w14:textId="77777777" w:rsidTr="00902610">
        <w:trPr>
          <w:trHeight w:val="432"/>
        </w:trPr>
        <w:tc>
          <w:tcPr>
            <w:tcW w:w="648" w:type="dxa"/>
            <w:tcBorders>
              <w:top w:val="single" w:sz="4" w:space="0" w:color="BFBFBF"/>
              <w:left w:val="nil"/>
              <w:bottom w:val="nil"/>
              <w:right w:val="single" w:sz="4" w:space="0" w:color="BFBFBF"/>
            </w:tcBorders>
            <w:vAlign w:val="center"/>
          </w:tcPr>
          <w:p w14:paraId="5B02C66A"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1482A9AD" w14:textId="77777777" w:rsidR="007844D2" w:rsidRPr="00145539" w:rsidRDefault="007844D2" w:rsidP="00902610">
            <w:pPr>
              <w:keepNext/>
              <w:keepLines/>
              <w:rPr>
                <w:rFonts w:cs="Arial"/>
                <w:szCs w:val="20"/>
              </w:rPr>
            </w:pPr>
            <w:r w:rsidRPr="00145539">
              <w:rPr>
                <w:szCs w:val="20"/>
              </w:rPr>
              <w:t>If you answered yes to the above, please identify the potential conflicts:</w:t>
            </w:r>
          </w:p>
        </w:tc>
      </w:tr>
      <w:tr w:rsidR="007844D2" w14:paraId="05839E0A" w14:textId="77777777" w:rsidTr="00902610">
        <w:trPr>
          <w:trHeight w:val="1440"/>
        </w:trPr>
        <w:tc>
          <w:tcPr>
            <w:tcW w:w="648" w:type="dxa"/>
            <w:tcBorders>
              <w:top w:val="nil"/>
              <w:left w:val="nil"/>
              <w:bottom w:val="single" w:sz="4" w:space="0" w:color="BFBFBF"/>
              <w:right w:val="single" w:sz="4" w:space="0" w:color="BFBFBF"/>
            </w:tcBorders>
          </w:tcPr>
          <w:p w14:paraId="5D1D48BC"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477C4583" w14:textId="77777777" w:rsidR="007844D2" w:rsidRDefault="007844D2" w:rsidP="00902610">
            <w:pPr>
              <w:rPr>
                <w:rFonts w:cs="Arial"/>
                <w:szCs w:val="20"/>
              </w:rPr>
            </w:pPr>
          </w:p>
        </w:tc>
      </w:tr>
      <w:tr w:rsidR="007844D2" w:rsidRPr="005169A7" w14:paraId="69EC09B9"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2552AB3E" w14:textId="77777777" w:rsidR="007844D2" w:rsidRPr="005169A7" w:rsidRDefault="007844D2" w:rsidP="00902610">
            <w:pPr>
              <w:keepNext/>
              <w:keepLines/>
              <w:rPr>
                <w:b/>
              </w:rPr>
            </w:pPr>
            <w:bookmarkStart w:id="19" w:name="Question14"/>
            <w:r w:rsidRPr="005169A7">
              <w:rPr>
                <w:b/>
              </w:rPr>
              <w:t>1</w:t>
            </w:r>
            <w:r>
              <w:rPr>
                <w:b/>
              </w:rPr>
              <w:t>4</w:t>
            </w:r>
            <w:r w:rsidRPr="005169A7">
              <w:rPr>
                <w:b/>
              </w:rPr>
              <w:t>.</w:t>
            </w:r>
            <w:bookmarkEnd w:id="19"/>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F80398B" w14:textId="77777777" w:rsidR="007844D2" w:rsidRPr="005169A7" w:rsidRDefault="007844D2" w:rsidP="00902610">
            <w:pPr>
              <w:rPr>
                <w:b/>
              </w:rPr>
            </w:pPr>
            <w:r w:rsidRPr="005169A7">
              <w:t xml:space="preserve">Are you satisfied that the student has engaged adequately with the ethical implications of the work? </w:t>
            </w:r>
            <w:hyperlink w:anchor="GuidanceNote13" w:history="1">
              <w:r>
                <w:rPr>
                  <w:rStyle w:val="Hyperlink"/>
                  <w:rFonts w:eastAsiaTheme="majorEastAsia"/>
                  <w:i/>
                  <w:sz w:val="16"/>
                  <w:szCs w:val="16"/>
                </w:rPr>
                <w:t>[see Guidance Note 13]</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52C8967" w14:textId="77777777" w:rsidR="007844D2" w:rsidRPr="005169A7" w:rsidRDefault="007844D2" w:rsidP="00902610">
            <w:pPr>
              <w:rPr>
                <w:b/>
              </w:rPr>
            </w:pPr>
            <w:r w:rsidRPr="005169A7">
              <w:rPr>
                <w:b/>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9FEA4B" w14:textId="77777777" w:rsidR="007844D2" w:rsidRPr="005169A7" w:rsidRDefault="007844D2" w:rsidP="00902610">
            <w:pPr>
              <w:rPr>
                <w:b/>
              </w:rPr>
            </w:pPr>
            <w:r w:rsidRPr="005169A7">
              <w:rPr>
                <w:b/>
              </w:rPr>
              <w:t>No</w:t>
            </w:r>
          </w:p>
        </w:tc>
      </w:tr>
      <w:tr w:rsidR="007844D2" w:rsidRPr="005169A7" w14:paraId="786BC28C" w14:textId="77777777" w:rsidTr="00902610">
        <w:trPr>
          <w:trHeight w:val="512"/>
        </w:trPr>
        <w:tc>
          <w:tcPr>
            <w:tcW w:w="648" w:type="dxa"/>
            <w:vMerge/>
            <w:tcBorders>
              <w:top w:val="single" w:sz="4" w:space="0" w:color="BFBFBF"/>
              <w:left w:val="single" w:sz="4" w:space="0" w:color="BFBFBF"/>
              <w:bottom w:val="single" w:sz="4" w:space="0" w:color="BFBFBF"/>
              <w:right w:val="single" w:sz="4" w:space="0" w:color="BFBFBF"/>
            </w:tcBorders>
            <w:vAlign w:val="center"/>
          </w:tcPr>
          <w:p w14:paraId="1F3DED2E" w14:textId="77777777" w:rsidR="007844D2" w:rsidRPr="005169A7" w:rsidRDefault="007844D2" w:rsidP="00902610">
            <w:pPr>
              <w:keepNext/>
              <w:keepLines/>
              <w:rPr>
                <w:b/>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5C0B190" w14:textId="77777777" w:rsidR="007844D2" w:rsidRPr="005169A7" w:rsidRDefault="007844D2" w:rsidP="00902610"/>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AF76" w14:textId="77777777" w:rsidR="007844D2" w:rsidRPr="005169A7" w:rsidRDefault="007844D2" w:rsidP="00902610">
            <w: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202D05" w14:textId="77777777" w:rsidR="007844D2" w:rsidRPr="005169A7" w:rsidRDefault="007844D2" w:rsidP="00902610"/>
        </w:tc>
      </w:tr>
      <w:tr w:rsidR="007844D2" w:rsidRPr="005169A7" w14:paraId="20F316B5" w14:textId="77777777" w:rsidTr="00902610">
        <w:trPr>
          <w:trHeight w:val="432"/>
        </w:trPr>
        <w:tc>
          <w:tcPr>
            <w:tcW w:w="648" w:type="dxa"/>
            <w:tcBorders>
              <w:top w:val="single" w:sz="4" w:space="0" w:color="BFBFBF"/>
              <w:left w:val="nil"/>
              <w:bottom w:val="nil"/>
              <w:right w:val="single" w:sz="4" w:space="0" w:color="BFBFBF"/>
            </w:tcBorders>
            <w:vAlign w:val="center"/>
          </w:tcPr>
          <w:p w14:paraId="59137BBB" w14:textId="77777777" w:rsidR="007844D2" w:rsidRPr="005169A7" w:rsidRDefault="007844D2" w:rsidP="00902610">
            <w:pPr>
              <w:keepNext/>
              <w:keepLines/>
              <w:rPr>
                <w:b/>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B7E8CF9" w14:textId="77777777" w:rsidR="007844D2" w:rsidRPr="005169A7" w:rsidRDefault="007844D2" w:rsidP="00902610">
            <w:r w:rsidRPr="005169A7">
              <w:t>If you answered no to the above, please identify the potential issues:</w:t>
            </w:r>
          </w:p>
        </w:tc>
      </w:tr>
      <w:tr w:rsidR="007844D2" w:rsidRPr="005169A7" w14:paraId="6AC4577D" w14:textId="77777777" w:rsidTr="00902610">
        <w:trPr>
          <w:trHeight w:val="1440"/>
        </w:trPr>
        <w:tc>
          <w:tcPr>
            <w:tcW w:w="648" w:type="dxa"/>
            <w:tcBorders>
              <w:top w:val="nil"/>
              <w:left w:val="nil"/>
              <w:bottom w:val="single" w:sz="4" w:space="0" w:color="BFBFBF"/>
              <w:right w:val="single" w:sz="4" w:space="0" w:color="BFBFBF"/>
            </w:tcBorders>
          </w:tcPr>
          <w:p w14:paraId="28BAE6F6" w14:textId="77777777" w:rsidR="007844D2" w:rsidRPr="005169A7" w:rsidRDefault="007844D2" w:rsidP="00902610">
            <w:pPr>
              <w:rPr>
                <w:b/>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53B309A" w14:textId="77777777" w:rsidR="007844D2" w:rsidRPr="005169A7" w:rsidRDefault="007844D2" w:rsidP="00902610"/>
        </w:tc>
      </w:tr>
      <w:tr w:rsidR="007844D2" w:rsidRPr="00115CC0" w14:paraId="78E8C77E"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single" w:sz="4" w:space="0" w:color="BFBFBF"/>
              <w:bottom w:val="single" w:sz="4" w:space="0" w:color="BFBFBF"/>
              <w:right w:val="single" w:sz="4" w:space="0" w:color="BFBFBF"/>
            </w:tcBorders>
            <w:vAlign w:val="center"/>
          </w:tcPr>
          <w:p w14:paraId="095D448F" w14:textId="77777777" w:rsidR="007844D2" w:rsidRPr="00115CC0" w:rsidRDefault="007844D2" w:rsidP="00902610">
            <w:pPr>
              <w:keepNext/>
              <w:keepLines/>
              <w:jc w:val="both"/>
              <w:rPr>
                <w:rFonts w:cs="Arial"/>
                <w:b/>
                <w:szCs w:val="20"/>
              </w:rPr>
            </w:pPr>
            <w:r w:rsidRPr="00115CC0">
              <w:rPr>
                <w:rFonts w:cs="Arial"/>
                <w:b/>
                <w:szCs w:val="20"/>
              </w:rPr>
              <w:t>1</w:t>
            </w:r>
            <w:r>
              <w:rPr>
                <w:rFonts w:cs="Arial"/>
                <w:b/>
                <w:szCs w:val="20"/>
              </w:rPr>
              <w:t>5</w:t>
            </w:r>
            <w:r w:rsidRPr="00115CC0">
              <w:rPr>
                <w:rFonts w:cs="Arial"/>
                <w:b/>
                <w:szCs w:val="20"/>
              </w:rPr>
              <w:t>.</w:t>
            </w: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A1BD5E0" w14:textId="77777777" w:rsidR="007844D2" w:rsidRPr="00115CC0" w:rsidRDefault="007844D2" w:rsidP="00902610">
            <w:pPr>
              <w:keepNext/>
              <w:keepLines/>
              <w:rPr>
                <w:rFonts w:cs="Arial"/>
                <w:b/>
                <w:szCs w:val="20"/>
              </w:rPr>
            </w:pPr>
            <w:r>
              <w:rPr>
                <w:b/>
                <w:szCs w:val="20"/>
              </w:rPr>
              <w:t xml:space="preserve">Appraisal: </w:t>
            </w:r>
            <w:r w:rsidRPr="00115CC0">
              <w:rPr>
                <w:szCs w:val="20"/>
              </w:rPr>
              <w:t>Please select one of the following</w:t>
            </w:r>
          </w:p>
        </w:tc>
      </w:tr>
      <w:tr w:rsidR="007844D2" w:rsidRPr="00115CC0" w14:paraId="179E923F"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nil"/>
              <w:bottom w:val="nil"/>
              <w:right w:val="single" w:sz="4" w:space="0" w:color="BFBFBF"/>
            </w:tcBorders>
            <w:vAlign w:val="center"/>
          </w:tcPr>
          <w:p w14:paraId="153A13CE" w14:textId="77777777" w:rsidR="007844D2" w:rsidRPr="00115CC0" w:rsidRDefault="007844D2" w:rsidP="00902610">
            <w:pPr>
              <w:keepNext/>
              <w:keepLines/>
              <w:jc w:val="both"/>
              <w:rPr>
                <w:rFonts w:cs="Arial"/>
                <w:b/>
                <w:szCs w:val="20"/>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0167005" w14:textId="77777777" w:rsidR="007844D2" w:rsidRPr="00115CC0" w:rsidRDefault="007844D2" w:rsidP="00902610">
            <w:pPr>
              <w:keepNext/>
              <w:keepLines/>
              <w:ind w:left="360" w:hanging="360"/>
              <w:rPr>
                <w:b/>
                <w:bCs/>
                <w:szCs w:val="20"/>
              </w:rPr>
            </w:pPr>
            <w:r>
              <w:rPr>
                <w:szCs w:val="20"/>
              </w:rPr>
              <w:t>i.</w:t>
            </w:r>
            <w:r>
              <w:rPr>
                <w:szCs w:val="20"/>
              </w:rPr>
              <w:tab/>
              <w:t>The research project should proceed in its present form – no further action is required</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27D453C6" w14:textId="77777777" w:rsidR="007844D2" w:rsidRPr="00115CC0" w:rsidRDefault="007844D2" w:rsidP="00902610">
            <w:pPr>
              <w:keepNext/>
              <w:keepLines/>
              <w:jc w:val="center"/>
              <w:rPr>
                <w:rFonts w:cs="Arial"/>
                <w:b/>
                <w:szCs w:val="20"/>
              </w:rPr>
            </w:pPr>
            <w:r>
              <w:rPr>
                <w:rFonts w:cs="Arial"/>
                <w:b/>
                <w:szCs w:val="20"/>
              </w:rPr>
              <w:t>x</w:t>
            </w:r>
          </w:p>
        </w:tc>
      </w:tr>
      <w:tr w:rsidR="007844D2" w:rsidRPr="005169A7" w14:paraId="0918CDE9"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95D4105"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49943741" w14:textId="77777777" w:rsidR="007844D2" w:rsidRPr="000F3CFC" w:rsidRDefault="007844D2" w:rsidP="00902610">
            <w:pPr>
              <w:keepNext/>
              <w:keepLines/>
              <w:ind w:left="360" w:hanging="360"/>
              <w:rPr>
                <w:szCs w:val="20"/>
              </w:rPr>
            </w:pPr>
            <w:r w:rsidRPr="000F3CFC">
              <w:rPr>
                <w:szCs w:val="20"/>
              </w:rPr>
              <w:t>ii.</w:t>
            </w:r>
            <w:r w:rsidRPr="000F3CFC">
              <w:rPr>
                <w:szCs w:val="20"/>
              </w:rPr>
              <w:tab/>
              <w:t>The research project requires ethical approval by the School Ethics Review Panel (SERP) (or equivalent)</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56189BAB" w14:textId="77777777" w:rsidR="007844D2" w:rsidRPr="005169A7" w:rsidRDefault="007844D2" w:rsidP="00902610">
            <w:pPr>
              <w:jc w:val="center"/>
              <w:rPr>
                <w:b/>
              </w:rPr>
            </w:pPr>
          </w:p>
        </w:tc>
      </w:tr>
      <w:tr w:rsidR="007844D2" w:rsidRPr="005169A7" w14:paraId="65A2DFE3"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17A00E82"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25940CE" w14:textId="77777777" w:rsidR="007844D2" w:rsidRPr="000F3CFC" w:rsidRDefault="007844D2" w:rsidP="00902610">
            <w:pPr>
              <w:keepNext/>
              <w:keepLines/>
              <w:ind w:left="360" w:hanging="360"/>
              <w:rPr>
                <w:szCs w:val="20"/>
              </w:rPr>
            </w:pPr>
            <w:r w:rsidRPr="000F3CFC">
              <w:rPr>
                <w:szCs w:val="20"/>
              </w:rPr>
              <w:t>iii.</w:t>
            </w:r>
            <w:r w:rsidRPr="000F3CFC">
              <w:rPr>
                <w:szCs w:val="20"/>
              </w:rPr>
              <w:tab/>
              <w:t>The research project requires ethical review by the University’s Research Ethics Sub-Committee</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651805C9" w14:textId="77777777" w:rsidR="007844D2" w:rsidRPr="005169A7" w:rsidRDefault="007844D2" w:rsidP="00902610">
            <w:pPr>
              <w:jc w:val="center"/>
              <w:rPr>
                <w:b/>
              </w:rPr>
            </w:pPr>
          </w:p>
        </w:tc>
      </w:tr>
      <w:tr w:rsidR="007844D2" w:rsidRPr="005169A7" w14:paraId="7FA9F5CA"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473E893"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5DAE1276" w14:textId="77777777" w:rsidR="007844D2" w:rsidRPr="000F3CFC" w:rsidRDefault="007844D2" w:rsidP="00902610">
            <w:pPr>
              <w:keepNext/>
              <w:keepLines/>
              <w:ind w:left="360" w:hanging="360"/>
              <w:rPr>
                <w:szCs w:val="20"/>
              </w:rPr>
            </w:pPr>
            <w:r w:rsidRPr="000F3CFC">
              <w:rPr>
                <w:szCs w:val="20"/>
              </w:rPr>
              <w:t>iv.</w:t>
            </w:r>
            <w:r w:rsidRPr="000F3CFC">
              <w:rPr>
                <w:szCs w:val="20"/>
              </w:rPr>
              <w:tab/>
              <w:t>The project needs to be returned to the student for modification prior to further action</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A072882" w14:textId="77777777" w:rsidR="007844D2" w:rsidRPr="005169A7" w:rsidRDefault="007844D2" w:rsidP="00902610">
            <w:pPr>
              <w:jc w:val="center"/>
              <w:rPr>
                <w:b/>
              </w:rPr>
            </w:pPr>
          </w:p>
        </w:tc>
      </w:tr>
      <w:tr w:rsidR="007844D2" w:rsidRPr="005169A7" w14:paraId="3C438071"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6473C3F"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65DF0C15" w14:textId="77777777" w:rsidR="007844D2" w:rsidRPr="000F3CFC" w:rsidRDefault="007844D2" w:rsidP="00902610">
            <w:pPr>
              <w:keepNext/>
              <w:keepLines/>
              <w:ind w:left="360" w:hanging="360"/>
              <w:rPr>
                <w:szCs w:val="20"/>
              </w:rPr>
            </w:pPr>
            <w:r w:rsidRPr="000F3CFC">
              <w:rPr>
                <w:szCs w:val="20"/>
              </w:rPr>
              <w:t>v.</w:t>
            </w:r>
            <w:r w:rsidRPr="000F3CFC">
              <w:rPr>
                <w:szCs w:val="20"/>
              </w:rPr>
              <w:tab/>
              <w:t xml:space="preserve">The research project requires ethical review by an external body </w:t>
            </w:r>
          </w:p>
          <w:p w14:paraId="38DF819B" w14:textId="77777777" w:rsidR="007844D2" w:rsidRPr="000F3CFC" w:rsidRDefault="007844D2" w:rsidP="00902610">
            <w:pPr>
              <w:keepNext/>
              <w:keepLines/>
              <w:ind w:left="360" w:hanging="360"/>
              <w:rPr>
                <w:szCs w:val="20"/>
              </w:rPr>
            </w:pPr>
            <w:r>
              <w:rPr>
                <w:szCs w:val="20"/>
              </w:rPr>
              <w:tab/>
            </w:r>
            <w:r w:rsidRPr="000F3CFC">
              <w:rPr>
                <w:szCs w:val="20"/>
              </w:rPr>
              <w:t xml:space="preserve">(N.B. </w:t>
            </w:r>
            <w:hyperlink r:id="rId16" w:anchor="Question5#Question5" w:history="1">
              <w:r w:rsidRPr="000F3CFC">
                <w:rPr>
                  <w:szCs w:val="20"/>
                </w:rPr>
                <w:t>Question 5</w:t>
              </w:r>
            </w:hyperlink>
            <w:r w:rsidRPr="000F3CFC">
              <w:rPr>
                <w:szCs w:val="20"/>
              </w:rPr>
              <w:t xml:space="preserve"> above). If this applies, please give these details:</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17BFA70" w14:textId="77777777" w:rsidR="007844D2" w:rsidRPr="005169A7" w:rsidRDefault="007844D2" w:rsidP="00902610">
            <w:pPr>
              <w:jc w:val="center"/>
              <w:rPr>
                <w:b/>
              </w:rPr>
            </w:pPr>
          </w:p>
        </w:tc>
      </w:tr>
      <w:tr w:rsidR="007844D2" w:rsidRPr="00115CC0" w14:paraId="118E8596"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04A33C28"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05477A7D" w14:textId="77777777" w:rsidR="007844D2" w:rsidRDefault="007844D2" w:rsidP="00902610">
            <w:pPr>
              <w:keepNext/>
              <w:keepLines/>
              <w:rPr>
                <w:szCs w:val="20"/>
              </w:rPr>
            </w:pPr>
            <w:r>
              <w:rPr>
                <w:szCs w:val="20"/>
              </w:rPr>
              <w:t>Title of External Body providing ethical review</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2232CA7B" w14:textId="77777777" w:rsidR="007844D2" w:rsidRPr="00115CC0" w:rsidRDefault="007844D2" w:rsidP="00902610">
            <w:pPr>
              <w:keepNext/>
              <w:keepLines/>
              <w:jc w:val="center"/>
              <w:rPr>
                <w:rFonts w:cs="Arial"/>
                <w:b/>
                <w:szCs w:val="20"/>
              </w:rPr>
            </w:pPr>
          </w:p>
        </w:tc>
      </w:tr>
      <w:tr w:rsidR="007844D2" w:rsidRPr="00115CC0" w14:paraId="3C6AAF42"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23A7881C"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6D1D71FC" w14:textId="77777777" w:rsidR="007844D2" w:rsidRDefault="007844D2" w:rsidP="00902610">
            <w:pPr>
              <w:keepNext/>
              <w:keepLines/>
              <w:rPr>
                <w:szCs w:val="20"/>
              </w:rPr>
            </w:pPr>
            <w:r>
              <w:rPr>
                <w:szCs w:val="20"/>
              </w:rPr>
              <w:t>Address of External Body</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1DAACC42" w14:textId="77777777" w:rsidR="007844D2" w:rsidRPr="00115CC0" w:rsidRDefault="007844D2" w:rsidP="00902610">
            <w:pPr>
              <w:keepNext/>
              <w:keepLines/>
              <w:jc w:val="center"/>
              <w:rPr>
                <w:rFonts w:cs="Arial"/>
                <w:b/>
                <w:szCs w:val="20"/>
              </w:rPr>
            </w:pPr>
          </w:p>
        </w:tc>
      </w:tr>
      <w:tr w:rsidR="007844D2" w:rsidRPr="00115CC0" w14:paraId="76F55FBC"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63D2420E" w14:textId="77777777" w:rsidR="007844D2" w:rsidRPr="00115CC0" w:rsidRDefault="007844D2" w:rsidP="00902610">
            <w:pPr>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143CED14" w14:textId="77777777" w:rsidR="007844D2" w:rsidRDefault="007844D2" w:rsidP="00902610">
            <w:pPr>
              <w:rPr>
                <w:szCs w:val="20"/>
              </w:rPr>
            </w:pPr>
            <w:r>
              <w:rPr>
                <w:szCs w:val="20"/>
              </w:rPr>
              <w:t>Anticipated date when External Body may consider project</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005FD184" w14:textId="77777777" w:rsidR="007844D2" w:rsidRPr="00115CC0" w:rsidRDefault="007844D2" w:rsidP="00902610">
            <w:pPr>
              <w:jc w:val="center"/>
              <w:rPr>
                <w:rFonts w:cs="Arial"/>
                <w:b/>
                <w:szCs w:val="20"/>
              </w:rPr>
            </w:pPr>
          </w:p>
        </w:tc>
      </w:tr>
    </w:tbl>
    <w:p w14:paraId="3E66A4A3" w14:textId="77777777" w:rsidR="007844D2" w:rsidRDefault="007844D2" w:rsidP="007844D2"/>
    <w:tbl>
      <w:tblPr>
        <w:tblW w:w="5000" w:type="pct"/>
        <w:tblInd w:w="1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861"/>
        <w:gridCol w:w="3998"/>
        <w:gridCol w:w="806"/>
        <w:gridCol w:w="2351"/>
      </w:tblGrid>
      <w:tr w:rsidR="007844D2" w:rsidRPr="005169A7" w14:paraId="20CBC566" w14:textId="77777777" w:rsidTr="00902610">
        <w:trPr>
          <w:trHeight w:val="576"/>
        </w:trPr>
        <w:tc>
          <w:tcPr>
            <w:tcW w:w="10350" w:type="dxa"/>
            <w:gridSpan w:val="4"/>
            <w:shd w:val="clear" w:color="auto" w:fill="E0E0E0"/>
            <w:vAlign w:val="center"/>
          </w:tcPr>
          <w:p w14:paraId="02C6D450" w14:textId="77777777" w:rsidR="007844D2" w:rsidRPr="005169A7" w:rsidRDefault="007844D2" w:rsidP="00902610">
            <w:pPr>
              <w:keepNext/>
              <w:keepLines/>
              <w:rPr>
                <w:b/>
                <w:szCs w:val="20"/>
              </w:rPr>
            </w:pPr>
            <w:r w:rsidRPr="005169A7">
              <w:rPr>
                <w:b/>
                <w:szCs w:val="20"/>
              </w:rPr>
              <w:lastRenderedPageBreak/>
              <w:t>AFFIRMATION BY SUPERVISOR</w:t>
            </w:r>
          </w:p>
        </w:tc>
      </w:tr>
      <w:tr w:rsidR="007844D2" w:rsidRPr="005169A7" w14:paraId="4AE857A1" w14:textId="77777777" w:rsidTr="00902610">
        <w:trPr>
          <w:trHeight w:val="1142"/>
        </w:trPr>
        <w:tc>
          <w:tcPr>
            <w:tcW w:w="10350" w:type="dxa"/>
            <w:gridSpan w:val="4"/>
            <w:shd w:val="clear" w:color="auto" w:fill="E0E0E0"/>
            <w:vAlign w:val="center"/>
          </w:tcPr>
          <w:p w14:paraId="4460A6B5" w14:textId="77777777" w:rsidR="007844D2" w:rsidRPr="005169A7" w:rsidRDefault="007844D2" w:rsidP="00902610">
            <w:pPr>
              <w:keepNext/>
              <w:keepLines/>
              <w:rPr>
                <w:b/>
                <w:szCs w:val="20"/>
              </w:rPr>
            </w:pPr>
            <w:r w:rsidRPr="005169A7">
              <w:rPr>
                <w:b/>
                <w:szCs w:val="20"/>
              </w:rPr>
              <w:t>I have read the student’s responses and have discussed ethical issues arising with the student. I can confirm that, to the best of my understanding, the information presented by the student is correct and appropriate to allow an informed judgement on whether further ethical approval is required.</w:t>
            </w:r>
          </w:p>
        </w:tc>
      </w:tr>
      <w:tr w:rsidR="007844D2" w:rsidRPr="005169A7" w14:paraId="11C5CAB4" w14:textId="77777777" w:rsidTr="00902610">
        <w:trPr>
          <w:trHeight w:val="720"/>
        </w:trPr>
        <w:tc>
          <w:tcPr>
            <w:tcW w:w="2130" w:type="dxa"/>
            <w:shd w:val="clear" w:color="auto" w:fill="E0E0E0"/>
            <w:vAlign w:val="center"/>
          </w:tcPr>
          <w:p w14:paraId="4E768837" w14:textId="77777777" w:rsidR="007844D2" w:rsidRPr="005169A7" w:rsidRDefault="007844D2" w:rsidP="00902610">
            <w:pPr>
              <w:rPr>
                <w:b/>
                <w:szCs w:val="20"/>
              </w:rPr>
            </w:pPr>
            <w:r w:rsidRPr="005169A7">
              <w:rPr>
                <w:b/>
                <w:szCs w:val="20"/>
              </w:rPr>
              <w:t>Signature:</w:t>
            </w:r>
          </w:p>
        </w:tc>
        <w:tc>
          <w:tcPr>
            <w:tcW w:w="4620" w:type="dxa"/>
            <w:vAlign w:val="center"/>
          </w:tcPr>
          <w:p w14:paraId="34547FD2" w14:textId="77777777" w:rsidR="007844D2" w:rsidRPr="005169A7" w:rsidRDefault="007844D2" w:rsidP="00902610">
            <w:pPr>
              <w:rPr>
                <w:b/>
                <w:szCs w:val="20"/>
              </w:rPr>
            </w:pPr>
            <w:r>
              <w:rPr>
                <w:b/>
                <w:noProof/>
                <w:szCs w:val="20"/>
              </w:rPr>
              <w:drawing>
                <wp:inline distT="0" distB="0" distL="0" distR="0" wp14:anchorId="435077A2" wp14:editId="019CF782">
                  <wp:extent cx="1223010" cy="297180"/>
                  <wp:effectExtent l="0" t="0" r="0" b="7620"/>
                  <wp:docPr id="976893874" name="Picture 2" descr="A close-up of a handwritten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3874" name="Picture 2" descr="A close-up of a handwritten text&#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223010" cy="297180"/>
                          </a:xfrm>
                          <a:prstGeom prst="rect">
                            <a:avLst/>
                          </a:prstGeom>
                          <a:noFill/>
                          <a:ln>
                            <a:noFill/>
                          </a:ln>
                        </pic:spPr>
                      </pic:pic>
                    </a:graphicData>
                  </a:graphic>
                </wp:inline>
              </w:drawing>
            </w:r>
          </w:p>
        </w:tc>
        <w:tc>
          <w:tcPr>
            <w:tcW w:w="900" w:type="dxa"/>
            <w:shd w:val="clear" w:color="auto" w:fill="E0E0E0"/>
            <w:vAlign w:val="center"/>
          </w:tcPr>
          <w:p w14:paraId="28B86CF6" w14:textId="77777777" w:rsidR="007844D2" w:rsidRPr="005169A7" w:rsidRDefault="007844D2" w:rsidP="00902610">
            <w:pPr>
              <w:rPr>
                <w:b/>
                <w:szCs w:val="20"/>
              </w:rPr>
            </w:pPr>
            <w:r w:rsidRPr="005169A7">
              <w:rPr>
                <w:b/>
                <w:szCs w:val="20"/>
              </w:rPr>
              <w:t>Date:</w:t>
            </w:r>
          </w:p>
        </w:tc>
        <w:tc>
          <w:tcPr>
            <w:tcW w:w="2700" w:type="dxa"/>
            <w:vAlign w:val="center"/>
          </w:tcPr>
          <w:p w14:paraId="4638F2C2" w14:textId="77777777" w:rsidR="007844D2" w:rsidRPr="005169A7" w:rsidRDefault="007844D2" w:rsidP="00902610">
            <w:pPr>
              <w:rPr>
                <w:b/>
                <w:szCs w:val="20"/>
              </w:rPr>
            </w:pPr>
            <w:r>
              <w:rPr>
                <w:b/>
                <w:szCs w:val="20"/>
              </w:rPr>
              <w:t>2025.09.02</w:t>
            </w:r>
          </w:p>
        </w:tc>
      </w:tr>
    </w:tbl>
    <w:p w14:paraId="6BFE2724" w14:textId="77777777" w:rsidR="007844D2" w:rsidRPr="000F3CFC" w:rsidRDefault="007844D2" w:rsidP="007844D2">
      <w:pPr>
        <w:rPr>
          <w:b/>
          <w:sz w:val="2"/>
          <w:szCs w:val="2"/>
        </w:rPr>
      </w:pPr>
    </w:p>
    <w:p w14:paraId="60DFBB53" w14:textId="77777777" w:rsidR="007844D2" w:rsidRDefault="007844D2" w:rsidP="00D20F91">
      <w:pPr>
        <w:pStyle w:val="Heading1"/>
        <w:spacing w:before="120" w:after="120" w:line="360" w:lineRule="auto"/>
      </w:pPr>
    </w:p>
    <w:p w14:paraId="51757B17" w14:textId="45F6E446" w:rsidR="00FD2FDF" w:rsidRDefault="000052E0" w:rsidP="00982A82">
      <w:pPr>
        <w:pStyle w:val="Heading1"/>
      </w:pPr>
      <w:bookmarkStart w:id="20" w:name="_Toc216999580"/>
      <w:r w:rsidRPr="001050F9">
        <w:t>Abstract</w:t>
      </w:r>
      <w:bookmarkEnd w:id="20"/>
    </w:p>
    <w:p w14:paraId="22FFFE58" w14:textId="77777777" w:rsidR="00FD2FDF" w:rsidRDefault="00FD2FDF" w:rsidP="00FD2FDF">
      <w:r>
        <w:t>Nowadays, financial chatbots supports users in tasks such as loan guidance and credit-related decision making. But most of them act as black boxes. That results in creating a trust gap between users and the automated decisions. When it comes to the financial section, the gap becomes critical. In the financial sector, users demand fairness, transparency, and clear reasons for outcomes. This study addresses this issue by integrating Explainable Artificial Intelligence (XAI) techniques such as SHAP with GPT-4 powered financial chatbots. The study introduces a chatbot that contains two versions. A baseline version that provides decisions without explanation. And another explainable version (XAI version), which combines SHAP-based feature attribution with natural language explanations generated by GPT-4. The aim is to evaluate whether explanations presented in simple, human-readable language improve user trust compared to decisions without explanations.</w:t>
      </w:r>
    </w:p>
    <w:p w14:paraId="51CD3967" w14:textId="77777777" w:rsidR="00FD2FDF" w:rsidRDefault="00FD2FDF" w:rsidP="00FD2FDF"/>
    <w:p w14:paraId="4920108A" w14:textId="77777777" w:rsidR="00FD2FDF" w:rsidRDefault="00FD2FDF" w:rsidP="00FD2FDF">
      <w:r>
        <w:t>The evaluation stage follows a mixed-method approach. Multiple machine learning models are trained and evaluated against each other to select a suitable, transparent model for explainability. Functional and non-functional testing is conducted in the testing phase, where factors such as security, performance, reliability, and usability are tested as non-functional requirements. User trust is measured via a structured survey that focuses on clarity, fairness, confidence, and reliability. Trust scores were compared between baseline and XAI modes quantitatively. System performance is evaluated using a load testing tool, and while system reliability is tested with an uptime monitoring tool. Results show the explainable system achieved a higher trust score compared to the baseline system. The study could meet all non-functional requirements. It shows that explainability alone is not sufficient. They should be clear and simple to understand to be effective. This research shows that integrating XAI techniques such as SHAP with large language models is an effective approach to improve user trust in the financial chatbot context.</w:t>
      </w:r>
    </w:p>
    <w:p w14:paraId="7860FDE1" w14:textId="77777777" w:rsidR="007844D2" w:rsidRDefault="007844D2" w:rsidP="00D20F91">
      <w:pPr>
        <w:pStyle w:val="Heading1"/>
        <w:spacing w:before="120" w:after="120" w:line="360" w:lineRule="auto"/>
      </w:pPr>
    </w:p>
    <w:p w14:paraId="39A33382" w14:textId="77777777" w:rsidR="00856C0B" w:rsidRDefault="00856C0B" w:rsidP="00856C0B"/>
    <w:p w14:paraId="0BDA7980" w14:textId="77777777" w:rsidR="00856C0B" w:rsidRPr="00856C0B" w:rsidRDefault="00856C0B" w:rsidP="00856C0B"/>
    <w:p w14:paraId="60BE7F8E" w14:textId="77777777" w:rsidR="00176754" w:rsidRPr="00176754" w:rsidRDefault="00176754" w:rsidP="00176754"/>
    <w:sdt>
      <w:sdtPr>
        <w:id w:val="-938294034"/>
        <w:docPartObj>
          <w:docPartGallery w:val="Table of Contents"/>
          <w:docPartUnique/>
        </w:docPartObj>
      </w:sdtPr>
      <w:sdtEndPr>
        <w:rPr>
          <w:rFonts w:ascii="Times New Roman" w:eastAsia="Times New Roman" w:hAnsi="Times New Roman" w:cs="Times New Roman"/>
          <w:noProof/>
          <w:color w:val="auto"/>
          <w:sz w:val="24"/>
          <w:szCs w:val="24"/>
          <w:lang w:val="en-LK" w:eastAsia="en-GB"/>
        </w:rPr>
      </w:sdtEndPr>
      <w:sdtContent>
        <w:p w14:paraId="3C636E2A" w14:textId="705A0DF5" w:rsidR="00176754" w:rsidRDefault="00176754">
          <w:pPr>
            <w:pStyle w:val="TOCHeading"/>
          </w:pPr>
          <w:r>
            <w:t>Table of Contents</w:t>
          </w:r>
        </w:p>
        <w:p w14:paraId="11F2B3BE" w14:textId="0968368A" w:rsidR="002E12C3" w:rsidRDefault="00176754">
          <w:pPr>
            <w:pStyle w:val="TOC1"/>
            <w:tabs>
              <w:tab w:val="right" w:leader="dot" w:pos="9016"/>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216999578" w:history="1">
            <w:r w:rsidR="002E12C3" w:rsidRPr="007D4344">
              <w:rPr>
                <w:rStyle w:val="Hyperlink"/>
                <w:noProof/>
              </w:rPr>
              <w:t>Declaration</w:t>
            </w:r>
            <w:r w:rsidR="002E12C3">
              <w:rPr>
                <w:noProof/>
                <w:webHidden/>
              </w:rPr>
              <w:tab/>
            </w:r>
            <w:r w:rsidR="002E12C3">
              <w:rPr>
                <w:noProof/>
                <w:webHidden/>
              </w:rPr>
              <w:fldChar w:fldCharType="begin"/>
            </w:r>
            <w:r w:rsidR="002E12C3">
              <w:rPr>
                <w:noProof/>
                <w:webHidden/>
              </w:rPr>
              <w:instrText xml:space="preserve"> PAGEREF _Toc216999578 \h </w:instrText>
            </w:r>
            <w:r w:rsidR="002E12C3">
              <w:rPr>
                <w:noProof/>
                <w:webHidden/>
              </w:rPr>
            </w:r>
            <w:r w:rsidR="002E12C3">
              <w:rPr>
                <w:noProof/>
                <w:webHidden/>
              </w:rPr>
              <w:fldChar w:fldCharType="separate"/>
            </w:r>
            <w:r w:rsidR="002E12C3">
              <w:rPr>
                <w:noProof/>
                <w:webHidden/>
              </w:rPr>
              <w:t>3</w:t>
            </w:r>
            <w:r w:rsidR="002E12C3">
              <w:rPr>
                <w:noProof/>
                <w:webHidden/>
              </w:rPr>
              <w:fldChar w:fldCharType="end"/>
            </w:r>
          </w:hyperlink>
        </w:p>
        <w:p w14:paraId="26E62D0F" w14:textId="09493F1A"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579" w:history="1">
            <w:r w:rsidRPr="007D4344">
              <w:rPr>
                <w:rStyle w:val="Hyperlink"/>
                <w:noProof/>
              </w:rPr>
              <w:t xml:space="preserve"> Student Project Ethical Review (SPER) form</w:t>
            </w:r>
            <w:r>
              <w:rPr>
                <w:noProof/>
                <w:webHidden/>
              </w:rPr>
              <w:tab/>
            </w:r>
            <w:r>
              <w:rPr>
                <w:noProof/>
                <w:webHidden/>
              </w:rPr>
              <w:fldChar w:fldCharType="begin"/>
            </w:r>
            <w:r>
              <w:rPr>
                <w:noProof/>
                <w:webHidden/>
              </w:rPr>
              <w:instrText xml:space="preserve"> PAGEREF _Toc216999579 \h </w:instrText>
            </w:r>
            <w:r>
              <w:rPr>
                <w:noProof/>
                <w:webHidden/>
              </w:rPr>
            </w:r>
            <w:r>
              <w:rPr>
                <w:noProof/>
                <w:webHidden/>
              </w:rPr>
              <w:fldChar w:fldCharType="separate"/>
            </w:r>
            <w:r>
              <w:rPr>
                <w:noProof/>
                <w:webHidden/>
              </w:rPr>
              <w:t>4</w:t>
            </w:r>
            <w:r>
              <w:rPr>
                <w:noProof/>
                <w:webHidden/>
              </w:rPr>
              <w:fldChar w:fldCharType="end"/>
            </w:r>
          </w:hyperlink>
        </w:p>
        <w:p w14:paraId="675B524B" w14:textId="48BDFC86"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580" w:history="1">
            <w:r w:rsidRPr="007D4344">
              <w:rPr>
                <w:rStyle w:val="Hyperlink"/>
                <w:noProof/>
              </w:rPr>
              <w:t>Abstract</w:t>
            </w:r>
            <w:r>
              <w:rPr>
                <w:noProof/>
                <w:webHidden/>
              </w:rPr>
              <w:tab/>
            </w:r>
            <w:r>
              <w:rPr>
                <w:noProof/>
                <w:webHidden/>
              </w:rPr>
              <w:fldChar w:fldCharType="begin"/>
            </w:r>
            <w:r>
              <w:rPr>
                <w:noProof/>
                <w:webHidden/>
              </w:rPr>
              <w:instrText xml:space="preserve"> PAGEREF _Toc216999580 \h </w:instrText>
            </w:r>
            <w:r>
              <w:rPr>
                <w:noProof/>
                <w:webHidden/>
              </w:rPr>
            </w:r>
            <w:r>
              <w:rPr>
                <w:noProof/>
                <w:webHidden/>
              </w:rPr>
              <w:fldChar w:fldCharType="separate"/>
            </w:r>
            <w:r>
              <w:rPr>
                <w:noProof/>
                <w:webHidden/>
              </w:rPr>
              <w:t>10</w:t>
            </w:r>
            <w:r>
              <w:rPr>
                <w:noProof/>
                <w:webHidden/>
              </w:rPr>
              <w:fldChar w:fldCharType="end"/>
            </w:r>
          </w:hyperlink>
        </w:p>
        <w:p w14:paraId="3570E9C7" w14:textId="3CBC1C56"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581" w:history="1">
            <w:r w:rsidRPr="007D4344">
              <w:rPr>
                <w:rStyle w:val="Hyperlink"/>
                <w:noProof/>
              </w:rPr>
              <w:t>Chapter 1 – Introduction</w:t>
            </w:r>
            <w:r>
              <w:rPr>
                <w:noProof/>
                <w:webHidden/>
              </w:rPr>
              <w:tab/>
            </w:r>
            <w:r>
              <w:rPr>
                <w:noProof/>
                <w:webHidden/>
              </w:rPr>
              <w:fldChar w:fldCharType="begin"/>
            </w:r>
            <w:r>
              <w:rPr>
                <w:noProof/>
                <w:webHidden/>
              </w:rPr>
              <w:instrText xml:space="preserve"> PAGEREF _Toc216999581 \h </w:instrText>
            </w:r>
            <w:r>
              <w:rPr>
                <w:noProof/>
                <w:webHidden/>
              </w:rPr>
            </w:r>
            <w:r>
              <w:rPr>
                <w:noProof/>
                <w:webHidden/>
              </w:rPr>
              <w:fldChar w:fldCharType="separate"/>
            </w:r>
            <w:r>
              <w:rPr>
                <w:noProof/>
                <w:webHidden/>
              </w:rPr>
              <w:t>17</w:t>
            </w:r>
            <w:r>
              <w:rPr>
                <w:noProof/>
                <w:webHidden/>
              </w:rPr>
              <w:fldChar w:fldCharType="end"/>
            </w:r>
          </w:hyperlink>
        </w:p>
        <w:p w14:paraId="47C54BA9" w14:textId="376E77FA"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582" w:history="1">
            <w:r w:rsidRPr="007D4344">
              <w:rPr>
                <w:rStyle w:val="Hyperlink"/>
                <w:noProof/>
              </w:rPr>
              <w:t>1.1 Background of the Problem</w:t>
            </w:r>
            <w:r>
              <w:rPr>
                <w:noProof/>
                <w:webHidden/>
              </w:rPr>
              <w:tab/>
            </w:r>
            <w:r>
              <w:rPr>
                <w:noProof/>
                <w:webHidden/>
              </w:rPr>
              <w:fldChar w:fldCharType="begin"/>
            </w:r>
            <w:r>
              <w:rPr>
                <w:noProof/>
                <w:webHidden/>
              </w:rPr>
              <w:instrText xml:space="preserve"> PAGEREF _Toc216999582 \h </w:instrText>
            </w:r>
            <w:r>
              <w:rPr>
                <w:noProof/>
                <w:webHidden/>
              </w:rPr>
            </w:r>
            <w:r>
              <w:rPr>
                <w:noProof/>
                <w:webHidden/>
              </w:rPr>
              <w:fldChar w:fldCharType="separate"/>
            </w:r>
            <w:r>
              <w:rPr>
                <w:noProof/>
                <w:webHidden/>
              </w:rPr>
              <w:t>17</w:t>
            </w:r>
            <w:r>
              <w:rPr>
                <w:noProof/>
                <w:webHidden/>
              </w:rPr>
              <w:fldChar w:fldCharType="end"/>
            </w:r>
          </w:hyperlink>
        </w:p>
        <w:p w14:paraId="76F48076" w14:textId="50C1259E"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583" w:history="1">
            <w:r w:rsidRPr="007D4344">
              <w:rPr>
                <w:rStyle w:val="Hyperlink"/>
                <w:noProof/>
              </w:rPr>
              <w:t>1.2 Motivation</w:t>
            </w:r>
            <w:r>
              <w:rPr>
                <w:noProof/>
                <w:webHidden/>
              </w:rPr>
              <w:tab/>
            </w:r>
            <w:r>
              <w:rPr>
                <w:noProof/>
                <w:webHidden/>
              </w:rPr>
              <w:fldChar w:fldCharType="begin"/>
            </w:r>
            <w:r>
              <w:rPr>
                <w:noProof/>
                <w:webHidden/>
              </w:rPr>
              <w:instrText xml:space="preserve"> PAGEREF _Toc216999583 \h </w:instrText>
            </w:r>
            <w:r>
              <w:rPr>
                <w:noProof/>
                <w:webHidden/>
              </w:rPr>
            </w:r>
            <w:r>
              <w:rPr>
                <w:noProof/>
                <w:webHidden/>
              </w:rPr>
              <w:fldChar w:fldCharType="separate"/>
            </w:r>
            <w:r>
              <w:rPr>
                <w:noProof/>
                <w:webHidden/>
              </w:rPr>
              <w:t>17</w:t>
            </w:r>
            <w:r>
              <w:rPr>
                <w:noProof/>
                <w:webHidden/>
              </w:rPr>
              <w:fldChar w:fldCharType="end"/>
            </w:r>
          </w:hyperlink>
        </w:p>
        <w:p w14:paraId="1CF1288E" w14:textId="7FF43B77"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584" w:history="1">
            <w:r w:rsidRPr="007D4344">
              <w:rPr>
                <w:rStyle w:val="Hyperlink"/>
                <w:noProof/>
              </w:rPr>
              <w:t>1.3 Aim</w:t>
            </w:r>
            <w:r>
              <w:rPr>
                <w:noProof/>
                <w:webHidden/>
              </w:rPr>
              <w:tab/>
            </w:r>
            <w:r>
              <w:rPr>
                <w:noProof/>
                <w:webHidden/>
              </w:rPr>
              <w:fldChar w:fldCharType="begin"/>
            </w:r>
            <w:r>
              <w:rPr>
                <w:noProof/>
                <w:webHidden/>
              </w:rPr>
              <w:instrText xml:space="preserve"> PAGEREF _Toc216999584 \h </w:instrText>
            </w:r>
            <w:r>
              <w:rPr>
                <w:noProof/>
                <w:webHidden/>
              </w:rPr>
            </w:r>
            <w:r>
              <w:rPr>
                <w:noProof/>
                <w:webHidden/>
              </w:rPr>
              <w:fldChar w:fldCharType="separate"/>
            </w:r>
            <w:r>
              <w:rPr>
                <w:noProof/>
                <w:webHidden/>
              </w:rPr>
              <w:t>18</w:t>
            </w:r>
            <w:r>
              <w:rPr>
                <w:noProof/>
                <w:webHidden/>
              </w:rPr>
              <w:fldChar w:fldCharType="end"/>
            </w:r>
          </w:hyperlink>
        </w:p>
        <w:p w14:paraId="6AAD8276" w14:textId="52B939A9"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585" w:history="1">
            <w:r w:rsidRPr="007D4344">
              <w:rPr>
                <w:rStyle w:val="Hyperlink"/>
                <w:noProof/>
              </w:rPr>
              <w:t>1.4 Research Questions</w:t>
            </w:r>
            <w:r>
              <w:rPr>
                <w:noProof/>
                <w:webHidden/>
              </w:rPr>
              <w:tab/>
            </w:r>
            <w:r>
              <w:rPr>
                <w:noProof/>
                <w:webHidden/>
              </w:rPr>
              <w:fldChar w:fldCharType="begin"/>
            </w:r>
            <w:r>
              <w:rPr>
                <w:noProof/>
                <w:webHidden/>
              </w:rPr>
              <w:instrText xml:space="preserve"> PAGEREF _Toc216999585 \h </w:instrText>
            </w:r>
            <w:r>
              <w:rPr>
                <w:noProof/>
                <w:webHidden/>
              </w:rPr>
            </w:r>
            <w:r>
              <w:rPr>
                <w:noProof/>
                <w:webHidden/>
              </w:rPr>
              <w:fldChar w:fldCharType="separate"/>
            </w:r>
            <w:r>
              <w:rPr>
                <w:noProof/>
                <w:webHidden/>
              </w:rPr>
              <w:t>18</w:t>
            </w:r>
            <w:r>
              <w:rPr>
                <w:noProof/>
                <w:webHidden/>
              </w:rPr>
              <w:fldChar w:fldCharType="end"/>
            </w:r>
          </w:hyperlink>
        </w:p>
        <w:p w14:paraId="1D72CF85" w14:textId="5AE01815"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586" w:history="1">
            <w:r w:rsidRPr="007D4344">
              <w:rPr>
                <w:rStyle w:val="Hyperlink"/>
                <w:noProof/>
              </w:rPr>
              <w:t>1.5 Research Gap</w:t>
            </w:r>
            <w:r>
              <w:rPr>
                <w:noProof/>
                <w:webHidden/>
              </w:rPr>
              <w:tab/>
            </w:r>
            <w:r>
              <w:rPr>
                <w:noProof/>
                <w:webHidden/>
              </w:rPr>
              <w:fldChar w:fldCharType="begin"/>
            </w:r>
            <w:r>
              <w:rPr>
                <w:noProof/>
                <w:webHidden/>
              </w:rPr>
              <w:instrText xml:space="preserve"> PAGEREF _Toc216999586 \h </w:instrText>
            </w:r>
            <w:r>
              <w:rPr>
                <w:noProof/>
                <w:webHidden/>
              </w:rPr>
            </w:r>
            <w:r>
              <w:rPr>
                <w:noProof/>
                <w:webHidden/>
              </w:rPr>
              <w:fldChar w:fldCharType="separate"/>
            </w:r>
            <w:r>
              <w:rPr>
                <w:noProof/>
                <w:webHidden/>
              </w:rPr>
              <w:t>18</w:t>
            </w:r>
            <w:r>
              <w:rPr>
                <w:noProof/>
                <w:webHidden/>
              </w:rPr>
              <w:fldChar w:fldCharType="end"/>
            </w:r>
          </w:hyperlink>
        </w:p>
        <w:p w14:paraId="588FF54F" w14:textId="042E1FDD"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587" w:history="1">
            <w:r w:rsidRPr="007D4344">
              <w:rPr>
                <w:rStyle w:val="Hyperlink"/>
                <w:noProof/>
              </w:rPr>
              <w:t>1.6 Research Objectives</w:t>
            </w:r>
            <w:r>
              <w:rPr>
                <w:noProof/>
                <w:webHidden/>
              </w:rPr>
              <w:tab/>
            </w:r>
            <w:r>
              <w:rPr>
                <w:noProof/>
                <w:webHidden/>
              </w:rPr>
              <w:fldChar w:fldCharType="begin"/>
            </w:r>
            <w:r>
              <w:rPr>
                <w:noProof/>
                <w:webHidden/>
              </w:rPr>
              <w:instrText xml:space="preserve"> PAGEREF _Toc216999587 \h </w:instrText>
            </w:r>
            <w:r>
              <w:rPr>
                <w:noProof/>
                <w:webHidden/>
              </w:rPr>
            </w:r>
            <w:r>
              <w:rPr>
                <w:noProof/>
                <w:webHidden/>
              </w:rPr>
              <w:fldChar w:fldCharType="separate"/>
            </w:r>
            <w:r>
              <w:rPr>
                <w:noProof/>
                <w:webHidden/>
              </w:rPr>
              <w:t>18</w:t>
            </w:r>
            <w:r>
              <w:rPr>
                <w:noProof/>
                <w:webHidden/>
              </w:rPr>
              <w:fldChar w:fldCharType="end"/>
            </w:r>
          </w:hyperlink>
        </w:p>
        <w:p w14:paraId="25C2C94B" w14:textId="3DF6EE20"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588" w:history="1">
            <w:r w:rsidRPr="007D4344">
              <w:rPr>
                <w:rStyle w:val="Hyperlink"/>
                <w:noProof/>
              </w:rPr>
              <w:t>1.7 Operational Objectives</w:t>
            </w:r>
            <w:r>
              <w:rPr>
                <w:noProof/>
                <w:webHidden/>
              </w:rPr>
              <w:tab/>
            </w:r>
            <w:r>
              <w:rPr>
                <w:noProof/>
                <w:webHidden/>
              </w:rPr>
              <w:fldChar w:fldCharType="begin"/>
            </w:r>
            <w:r>
              <w:rPr>
                <w:noProof/>
                <w:webHidden/>
              </w:rPr>
              <w:instrText xml:space="preserve"> PAGEREF _Toc216999588 \h </w:instrText>
            </w:r>
            <w:r>
              <w:rPr>
                <w:noProof/>
                <w:webHidden/>
              </w:rPr>
            </w:r>
            <w:r>
              <w:rPr>
                <w:noProof/>
                <w:webHidden/>
              </w:rPr>
              <w:fldChar w:fldCharType="separate"/>
            </w:r>
            <w:r>
              <w:rPr>
                <w:noProof/>
                <w:webHidden/>
              </w:rPr>
              <w:t>19</w:t>
            </w:r>
            <w:r>
              <w:rPr>
                <w:noProof/>
                <w:webHidden/>
              </w:rPr>
              <w:fldChar w:fldCharType="end"/>
            </w:r>
          </w:hyperlink>
        </w:p>
        <w:p w14:paraId="3CB103CF" w14:textId="13B3CBE4"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589" w:history="1">
            <w:r w:rsidRPr="007D4344">
              <w:rPr>
                <w:rStyle w:val="Hyperlink"/>
                <w:noProof/>
              </w:rPr>
              <w:t>1.8 Scope</w:t>
            </w:r>
            <w:r>
              <w:rPr>
                <w:noProof/>
                <w:webHidden/>
              </w:rPr>
              <w:tab/>
            </w:r>
            <w:r>
              <w:rPr>
                <w:noProof/>
                <w:webHidden/>
              </w:rPr>
              <w:fldChar w:fldCharType="begin"/>
            </w:r>
            <w:r>
              <w:rPr>
                <w:noProof/>
                <w:webHidden/>
              </w:rPr>
              <w:instrText xml:space="preserve"> PAGEREF _Toc216999589 \h </w:instrText>
            </w:r>
            <w:r>
              <w:rPr>
                <w:noProof/>
                <w:webHidden/>
              </w:rPr>
            </w:r>
            <w:r>
              <w:rPr>
                <w:noProof/>
                <w:webHidden/>
              </w:rPr>
              <w:fldChar w:fldCharType="separate"/>
            </w:r>
            <w:r>
              <w:rPr>
                <w:noProof/>
                <w:webHidden/>
              </w:rPr>
              <w:t>19</w:t>
            </w:r>
            <w:r>
              <w:rPr>
                <w:noProof/>
                <w:webHidden/>
              </w:rPr>
              <w:fldChar w:fldCharType="end"/>
            </w:r>
          </w:hyperlink>
        </w:p>
        <w:p w14:paraId="6DEBF390" w14:textId="1B8C7A75"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590" w:history="1">
            <w:r w:rsidRPr="007D4344">
              <w:rPr>
                <w:rStyle w:val="Hyperlink"/>
                <w:noProof/>
              </w:rPr>
              <w:t>1.9 High-Level Rich Picture of the Proposed Solution</w:t>
            </w:r>
            <w:r>
              <w:rPr>
                <w:noProof/>
                <w:webHidden/>
              </w:rPr>
              <w:tab/>
            </w:r>
            <w:r>
              <w:rPr>
                <w:noProof/>
                <w:webHidden/>
              </w:rPr>
              <w:fldChar w:fldCharType="begin"/>
            </w:r>
            <w:r>
              <w:rPr>
                <w:noProof/>
                <w:webHidden/>
              </w:rPr>
              <w:instrText xml:space="preserve"> PAGEREF _Toc216999590 \h </w:instrText>
            </w:r>
            <w:r>
              <w:rPr>
                <w:noProof/>
                <w:webHidden/>
              </w:rPr>
            </w:r>
            <w:r>
              <w:rPr>
                <w:noProof/>
                <w:webHidden/>
              </w:rPr>
              <w:fldChar w:fldCharType="separate"/>
            </w:r>
            <w:r>
              <w:rPr>
                <w:noProof/>
                <w:webHidden/>
              </w:rPr>
              <w:t>19</w:t>
            </w:r>
            <w:r>
              <w:rPr>
                <w:noProof/>
                <w:webHidden/>
              </w:rPr>
              <w:fldChar w:fldCharType="end"/>
            </w:r>
          </w:hyperlink>
        </w:p>
        <w:p w14:paraId="0FEBD393" w14:textId="50AC5814"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591" w:history="1">
            <w:r w:rsidRPr="007D4344">
              <w:rPr>
                <w:rStyle w:val="Hyperlink"/>
                <w:noProof/>
              </w:rPr>
              <w:t>Chapter 2 – Literature Review</w:t>
            </w:r>
            <w:r>
              <w:rPr>
                <w:noProof/>
                <w:webHidden/>
              </w:rPr>
              <w:tab/>
            </w:r>
            <w:r>
              <w:rPr>
                <w:noProof/>
                <w:webHidden/>
              </w:rPr>
              <w:fldChar w:fldCharType="begin"/>
            </w:r>
            <w:r>
              <w:rPr>
                <w:noProof/>
                <w:webHidden/>
              </w:rPr>
              <w:instrText xml:space="preserve"> PAGEREF _Toc216999591 \h </w:instrText>
            </w:r>
            <w:r>
              <w:rPr>
                <w:noProof/>
                <w:webHidden/>
              </w:rPr>
            </w:r>
            <w:r>
              <w:rPr>
                <w:noProof/>
                <w:webHidden/>
              </w:rPr>
              <w:fldChar w:fldCharType="separate"/>
            </w:r>
            <w:r>
              <w:rPr>
                <w:noProof/>
                <w:webHidden/>
              </w:rPr>
              <w:t>20</w:t>
            </w:r>
            <w:r>
              <w:rPr>
                <w:noProof/>
                <w:webHidden/>
              </w:rPr>
              <w:fldChar w:fldCharType="end"/>
            </w:r>
          </w:hyperlink>
        </w:p>
        <w:p w14:paraId="65207668" w14:textId="05A5523E"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592" w:history="1">
            <w:r w:rsidRPr="007D4344">
              <w:rPr>
                <w:rStyle w:val="Hyperlink"/>
                <w:noProof/>
              </w:rPr>
              <w:t>2.0 Introduction</w:t>
            </w:r>
            <w:r>
              <w:rPr>
                <w:noProof/>
                <w:webHidden/>
              </w:rPr>
              <w:tab/>
            </w:r>
            <w:r>
              <w:rPr>
                <w:noProof/>
                <w:webHidden/>
              </w:rPr>
              <w:fldChar w:fldCharType="begin"/>
            </w:r>
            <w:r>
              <w:rPr>
                <w:noProof/>
                <w:webHidden/>
              </w:rPr>
              <w:instrText xml:space="preserve"> PAGEREF _Toc216999592 \h </w:instrText>
            </w:r>
            <w:r>
              <w:rPr>
                <w:noProof/>
                <w:webHidden/>
              </w:rPr>
            </w:r>
            <w:r>
              <w:rPr>
                <w:noProof/>
                <w:webHidden/>
              </w:rPr>
              <w:fldChar w:fldCharType="separate"/>
            </w:r>
            <w:r>
              <w:rPr>
                <w:noProof/>
                <w:webHidden/>
              </w:rPr>
              <w:t>20</w:t>
            </w:r>
            <w:r>
              <w:rPr>
                <w:noProof/>
                <w:webHidden/>
              </w:rPr>
              <w:fldChar w:fldCharType="end"/>
            </w:r>
          </w:hyperlink>
        </w:p>
        <w:p w14:paraId="296B62FA" w14:textId="62939CF6"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593" w:history="1">
            <w:r w:rsidRPr="007D4344">
              <w:rPr>
                <w:rStyle w:val="Hyperlink"/>
                <w:noProof/>
              </w:rPr>
              <w:t>2.1 Research Methodology</w:t>
            </w:r>
            <w:r>
              <w:rPr>
                <w:noProof/>
                <w:webHidden/>
              </w:rPr>
              <w:tab/>
            </w:r>
            <w:r>
              <w:rPr>
                <w:noProof/>
                <w:webHidden/>
              </w:rPr>
              <w:fldChar w:fldCharType="begin"/>
            </w:r>
            <w:r>
              <w:rPr>
                <w:noProof/>
                <w:webHidden/>
              </w:rPr>
              <w:instrText xml:space="preserve"> PAGEREF _Toc216999593 \h </w:instrText>
            </w:r>
            <w:r>
              <w:rPr>
                <w:noProof/>
                <w:webHidden/>
              </w:rPr>
            </w:r>
            <w:r>
              <w:rPr>
                <w:noProof/>
                <w:webHidden/>
              </w:rPr>
              <w:fldChar w:fldCharType="separate"/>
            </w:r>
            <w:r>
              <w:rPr>
                <w:noProof/>
                <w:webHidden/>
              </w:rPr>
              <w:t>21</w:t>
            </w:r>
            <w:r>
              <w:rPr>
                <w:noProof/>
                <w:webHidden/>
              </w:rPr>
              <w:fldChar w:fldCharType="end"/>
            </w:r>
          </w:hyperlink>
        </w:p>
        <w:p w14:paraId="17C0D994" w14:textId="222EB09E"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594" w:history="1">
            <w:r w:rsidRPr="007D4344">
              <w:rPr>
                <w:rStyle w:val="Hyperlink"/>
                <w:noProof/>
              </w:rPr>
              <w:t>2.2 Concept Map for Literature Review</w:t>
            </w:r>
            <w:r>
              <w:rPr>
                <w:noProof/>
                <w:webHidden/>
              </w:rPr>
              <w:tab/>
            </w:r>
            <w:r>
              <w:rPr>
                <w:noProof/>
                <w:webHidden/>
              </w:rPr>
              <w:fldChar w:fldCharType="begin"/>
            </w:r>
            <w:r>
              <w:rPr>
                <w:noProof/>
                <w:webHidden/>
              </w:rPr>
              <w:instrText xml:space="preserve"> PAGEREF _Toc216999594 \h </w:instrText>
            </w:r>
            <w:r>
              <w:rPr>
                <w:noProof/>
                <w:webHidden/>
              </w:rPr>
            </w:r>
            <w:r>
              <w:rPr>
                <w:noProof/>
                <w:webHidden/>
              </w:rPr>
              <w:fldChar w:fldCharType="separate"/>
            </w:r>
            <w:r>
              <w:rPr>
                <w:noProof/>
                <w:webHidden/>
              </w:rPr>
              <w:t>22</w:t>
            </w:r>
            <w:r>
              <w:rPr>
                <w:noProof/>
                <w:webHidden/>
              </w:rPr>
              <w:fldChar w:fldCharType="end"/>
            </w:r>
          </w:hyperlink>
        </w:p>
        <w:p w14:paraId="5C67C48D" w14:textId="7DB3223B"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595" w:history="1">
            <w:r w:rsidRPr="007D4344">
              <w:rPr>
                <w:rStyle w:val="Hyperlink"/>
                <w:noProof/>
              </w:rPr>
              <w:t>2.3 Research into the Domain</w:t>
            </w:r>
            <w:r>
              <w:rPr>
                <w:noProof/>
                <w:webHidden/>
              </w:rPr>
              <w:tab/>
            </w:r>
            <w:r>
              <w:rPr>
                <w:noProof/>
                <w:webHidden/>
              </w:rPr>
              <w:fldChar w:fldCharType="begin"/>
            </w:r>
            <w:r>
              <w:rPr>
                <w:noProof/>
                <w:webHidden/>
              </w:rPr>
              <w:instrText xml:space="preserve"> PAGEREF _Toc216999595 \h </w:instrText>
            </w:r>
            <w:r>
              <w:rPr>
                <w:noProof/>
                <w:webHidden/>
              </w:rPr>
            </w:r>
            <w:r>
              <w:rPr>
                <w:noProof/>
                <w:webHidden/>
              </w:rPr>
              <w:fldChar w:fldCharType="separate"/>
            </w:r>
            <w:r>
              <w:rPr>
                <w:noProof/>
                <w:webHidden/>
              </w:rPr>
              <w:t>22</w:t>
            </w:r>
            <w:r>
              <w:rPr>
                <w:noProof/>
                <w:webHidden/>
              </w:rPr>
              <w:fldChar w:fldCharType="end"/>
            </w:r>
          </w:hyperlink>
        </w:p>
        <w:p w14:paraId="13EC417F" w14:textId="7FE08A68"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596" w:history="1">
            <w:r w:rsidRPr="007D4344">
              <w:rPr>
                <w:rStyle w:val="Hyperlink"/>
                <w:noProof/>
              </w:rPr>
              <w:t>2.4 Research into the Problem Itself</w:t>
            </w:r>
            <w:r>
              <w:rPr>
                <w:noProof/>
                <w:webHidden/>
              </w:rPr>
              <w:tab/>
            </w:r>
            <w:r>
              <w:rPr>
                <w:noProof/>
                <w:webHidden/>
              </w:rPr>
              <w:fldChar w:fldCharType="begin"/>
            </w:r>
            <w:r>
              <w:rPr>
                <w:noProof/>
                <w:webHidden/>
              </w:rPr>
              <w:instrText xml:space="preserve"> PAGEREF _Toc216999596 \h </w:instrText>
            </w:r>
            <w:r>
              <w:rPr>
                <w:noProof/>
                <w:webHidden/>
              </w:rPr>
            </w:r>
            <w:r>
              <w:rPr>
                <w:noProof/>
                <w:webHidden/>
              </w:rPr>
              <w:fldChar w:fldCharType="separate"/>
            </w:r>
            <w:r>
              <w:rPr>
                <w:noProof/>
                <w:webHidden/>
              </w:rPr>
              <w:t>23</w:t>
            </w:r>
            <w:r>
              <w:rPr>
                <w:noProof/>
                <w:webHidden/>
              </w:rPr>
              <w:fldChar w:fldCharType="end"/>
            </w:r>
          </w:hyperlink>
        </w:p>
        <w:p w14:paraId="69996AAB" w14:textId="5531B81B"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597" w:history="1">
            <w:r w:rsidRPr="007D4344">
              <w:rPr>
                <w:rStyle w:val="Hyperlink"/>
                <w:noProof/>
              </w:rPr>
              <w:t>2.5 Research into Possible Solutions</w:t>
            </w:r>
            <w:r>
              <w:rPr>
                <w:noProof/>
                <w:webHidden/>
              </w:rPr>
              <w:tab/>
            </w:r>
            <w:r>
              <w:rPr>
                <w:noProof/>
                <w:webHidden/>
              </w:rPr>
              <w:fldChar w:fldCharType="begin"/>
            </w:r>
            <w:r>
              <w:rPr>
                <w:noProof/>
                <w:webHidden/>
              </w:rPr>
              <w:instrText xml:space="preserve"> PAGEREF _Toc216999597 \h </w:instrText>
            </w:r>
            <w:r>
              <w:rPr>
                <w:noProof/>
                <w:webHidden/>
              </w:rPr>
            </w:r>
            <w:r>
              <w:rPr>
                <w:noProof/>
                <w:webHidden/>
              </w:rPr>
              <w:fldChar w:fldCharType="separate"/>
            </w:r>
            <w:r>
              <w:rPr>
                <w:noProof/>
                <w:webHidden/>
              </w:rPr>
              <w:t>27</w:t>
            </w:r>
            <w:r>
              <w:rPr>
                <w:noProof/>
                <w:webHidden/>
              </w:rPr>
              <w:fldChar w:fldCharType="end"/>
            </w:r>
          </w:hyperlink>
        </w:p>
        <w:p w14:paraId="3D9E118A" w14:textId="56449727"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598" w:history="1">
            <w:r w:rsidRPr="007D4344">
              <w:rPr>
                <w:rStyle w:val="Hyperlink"/>
                <w:noProof/>
              </w:rPr>
              <w:t>2.6 Existing Systems</w:t>
            </w:r>
            <w:r>
              <w:rPr>
                <w:noProof/>
                <w:webHidden/>
              </w:rPr>
              <w:tab/>
            </w:r>
            <w:r>
              <w:rPr>
                <w:noProof/>
                <w:webHidden/>
              </w:rPr>
              <w:fldChar w:fldCharType="begin"/>
            </w:r>
            <w:r>
              <w:rPr>
                <w:noProof/>
                <w:webHidden/>
              </w:rPr>
              <w:instrText xml:space="preserve"> PAGEREF _Toc216999598 \h </w:instrText>
            </w:r>
            <w:r>
              <w:rPr>
                <w:noProof/>
                <w:webHidden/>
              </w:rPr>
            </w:r>
            <w:r>
              <w:rPr>
                <w:noProof/>
                <w:webHidden/>
              </w:rPr>
              <w:fldChar w:fldCharType="separate"/>
            </w:r>
            <w:r>
              <w:rPr>
                <w:noProof/>
                <w:webHidden/>
              </w:rPr>
              <w:t>28</w:t>
            </w:r>
            <w:r>
              <w:rPr>
                <w:noProof/>
                <w:webHidden/>
              </w:rPr>
              <w:fldChar w:fldCharType="end"/>
            </w:r>
          </w:hyperlink>
        </w:p>
        <w:p w14:paraId="7413B8CA" w14:textId="40F247E1"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599" w:history="1">
            <w:r w:rsidRPr="007D4344">
              <w:rPr>
                <w:rStyle w:val="Hyperlink"/>
                <w:noProof/>
              </w:rPr>
              <w:t>2.7 Technical Research</w:t>
            </w:r>
            <w:r>
              <w:rPr>
                <w:noProof/>
                <w:webHidden/>
              </w:rPr>
              <w:tab/>
            </w:r>
            <w:r>
              <w:rPr>
                <w:noProof/>
                <w:webHidden/>
              </w:rPr>
              <w:fldChar w:fldCharType="begin"/>
            </w:r>
            <w:r>
              <w:rPr>
                <w:noProof/>
                <w:webHidden/>
              </w:rPr>
              <w:instrText xml:space="preserve"> PAGEREF _Toc216999599 \h </w:instrText>
            </w:r>
            <w:r>
              <w:rPr>
                <w:noProof/>
                <w:webHidden/>
              </w:rPr>
            </w:r>
            <w:r>
              <w:rPr>
                <w:noProof/>
                <w:webHidden/>
              </w:rPr>
              <w:fldChar w:fldCharType="separate"/>
            </w:r>
            <w:r>
              <w:rPr>
                <w:noProof/>
                <w:webHidden/>
              </w:rPr>
              <w:t>29</w:t>
            </w:r>
            <w:r>
              <w:rPr>
                <w:noProof/>
                <w:webHidden/>
              </w:rPr>
              <w:fldChar w:fldCharType="end"/>
            </w:r>
          </w:hyperlink>
        </w:p>
        <w:p w14:paraId="33A51F89" w14:textId="3AC824F9"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00" w:history="1">
            <w:r w:rsidRPr="007D4344">
              <w:rPr>
                <w:rStyle w:val="Hyperlink"/>
                <w:noProof/>
              </w:rPr>
              <w:t>2.8 Link to Research Objectives and Questions</w:t>
            </w:r>
            <w:r>
              <w:rPr>
                <w:noProof/>
                <w:webHidden/>
              </w:rPr>
              <w:tab/>
            </w:r>
            <w:r>
              <w:rPr>
                <w:noProof/>
                <w:webHidden/>
              </w:rPr>
              <w:fldChar w:fldCharType="begin"/>
            </w:r>
            <w:r>
              <w:rPr>
                <w:noProof/>
                <w:webHidden/>
              </w:rPr>
              <w:instrText xml:space="preserve"> PAGEREF _Toc216999600 \h </w:instrText>
            </w:r>
            <w:r>
              <w:rPr>
                <w:noProof/>
                <w:webHidden/>
              </w:rPr>
            </w:r>
            <w:r>
              <w:rPr>
                <w:noProof/>
                <w:webHidden/>
              </w:rPr>
              <w:fldChar w:fldCharType="separate"/>
            </w:r>
            <w:r>
              <w:rPr>
                <w:noProof/>
                <w:webHidden/>
              </w:rPr>
              <w:t>30</w:t>
            </w:r>
            <w:r>
              <w:rPr>
                <w:noProof/>
                <w:webHidden/>
              </w:rPr>
              <w:fldChar w:fldCharType="end"/>
            </w:r>
          </w:hyperlink>
        </w:p>
        <w:p w14:paraId="60B791E0" w14:textId="321254A1"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601" w:history="1">
            <w:r w:rsidRPr="007D4344">
              <w:rPr>
                <w:rStyle w:val="Hyperlink"/>
                <w:noProof/>
              </w:rPr>
              <w:t>Chapter 3 - Requirements Analysis</w:t>
            </w:r>
            <w:r>
              <w:rPr>
                <w:noProof/>
                <w:webHidden/>
              </w:rPr>
              <w:tab/>
            </w:r>
            <w:r>
              <w:rPr>
                <w:noProof/>
                <w:webHidden/>
              </w:rPr>
              <w:fldChar w:fldCharType="begin"/>
            </w:r>
            <w:r>
              <w:rPr>
                <w:noProof/>
                <w:webHidden/>
              </w:rPr>
              <w:instrText xml:space="preserve"> PAGEREF _Toc216999601 \h </w:instrText>
            </w:r>
            <w:r>
              <w:rPr>
                <w:noProof/>
                <w:webHidden/>
              </w:rPr>
            </w:r>
            <w:r>
              <w:rPr>
                <w:noProof/>
                <w:webHidden/>
              </w:rPr>
              <w:fldChar w:fldCharType="separate"/>
            </w:r>
            <w:r>
              <w:rPr>
                <w:noProof/>
                <w:webHidden/>
              </w:rPr>
              <w:t>31</w:t>
            </w:r>
            <w:r>
              <w:rPr>
                <w:noProof/>
                <w:webHidden/>
              </w:rPr>
              <w:fldChar w:fldCharType="end"/>
            </w:r>
          </w:hyperlink>
        </w:p>
        <w:p w14:paraId="7D6426AC" w14:textId="794B6B57"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02" w:history="1">
            <w:r w:rsidRPr="007D4344">
              <w:rPr>
                <w:rStyle w:val="Hyperlink"/>
                <w:noProof/>
              </w:rPr>
              <w:t>3.1 Stakeholder Analysis</w:t>
            </w:r>
            <w:r>
              <w:rPr>
                <w:noProof/>
                <w:webHidden/>
              </w:rPr>
              <w:tab/>
            </w:r>
            <w:r>
              <w:rPr>
                <w:noProof/>
                <w:webHidden/>
              </w:rPr>
              <w:fldChar w:fldCharType="begin"/>
            </w:r>
            <w:r>
              <w:rPr>
                <w:noProof/>
                <w:webHidden/>
              </w:rPr>
              <w:instrText xml:space="preserve"> PAGEREF _Toc216999602 \h </w:instrText>
            </w:r>
            <w:r>
              <w:rPr>
                <w:noProof/>
                <w:webHidden/>
              </w:rPr>
            </w:r>
            <w:r>
              <w:rPr>
                <w:noProof/>
                <w:webHidden/>
              </w:rPr>
              <w:fldChar w:fldCharType="separate"/>
            </w:r>
            <w:r>
              <w:rPr>
                <w:noProof/>
                <w:webHidden/>
              </w:rPr>
              <w:t>31</w:t>
            </w:r>
            <w:r>
              <w:rPr>
                <w:noProof/>
                <w:webHidden/>
              </w:rPr>
              <w:fldChar w:fldCharType="end"/>
            </w:r>
          </w:hyperlink>
        </w:p>
        <w:p w14:paraId="062C8EB2" w14:textId="0E0537C8"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03" w:history="1">
            <w:r w:rsidRPr="007D4344">
              <w:rPr>
                <w:rStyle w:val="Hyperlink"/>
                <w:noProof/>
              </w:rPr>
              <w:t>3.2 Stakeholder Onion Model</w:t>
            </w:r>
            <w:r>
              <w:rPr>
                <w:noProof/>
                <w:webHidden/>
              </w:rPr>
              <w:tab/>
            </w:r>
            <w:r>
              <w:rPr>
                <w:noProof/>
                <w:webHidden/>
              </w:rPr>
              <w:fldChar w:fldCharType="begin"/>
            </w:r>
            <w:r>
              <w:rPr>
                <w:noProof/>
                <w:webHidden/>
              </w:rPr>
              <w:instrText xml:space="preserve"> PAGEREF _Toc216999603 \h </w:instrText>
            </w:r>
            <w:r>
              <w:rPr>
                <w:noProof/>
                <w:webHidden/>
              </w:rPr>
            </w:r>
            <w:r>
              <w:rPr>
                <w:noProof/>
                <w:webHidden/>
              </w:rPr>
              <w:fldChar w:fldCharType="separate"/>
            </w:r>
            <w:r>
              <w:rPr>
                <w:noProof/>
                <w:webHidden/>
              </w:rPr>
              <w:t>33</w:t>
            </w:r>
            <w:r>
              <w:rPr>
                <w:noProof/>
                <w:webHidden/>
              </w:rPr>
              <w:fldChar w:fldCharType="end"/>
            </w:r>
          </w:hyperlink>
        </w:p>
        <w:p w14:paraId="766B0007" w14:textId="329FC29B"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04" w:history="1">
            <w:r w:rsidRPr="007D4344">
              <w:rPr>
                <w:rStyle w:val="Hyperlink"/>
                <w:noProof/>
              </w:rPr>
              <w:t>3.3 Stakeholder Viewpoints</w:t>
            </w:r>
            <w:r>
              <w:rPr>
                <w:noProof/>
                <w:webHidden/>
              </w:rPr>
              <w:tab/>
            </w:r>
            <w:r>
              <w:rPr>
                <w:noProof/>
                <w:webHidden/>
              </w:rPr>
              <w:fldChar w:fldCharType="begin"/>
            </w:r>
            <w:r>
              <w:rPr>
                <w:noProof/>
                <w:webHidden/>
              </w:rPr>
              <w:instrText xml:space="preserve"> PAGEREF _Toc216999604 \h </w:instrText>
            </w:r>
            <w:r>
              <w:rPr>
                <w:noProof/>
                <w:webHidden/>
              </w:rPr>
            </w:r>
            <w:r>
              <w:rPr>
                <w:noProof/>
                <w:webHidden/>
              </w:rPr>
              <w:fldChar w:fldCharType="separate"/>
            </w:r>
            <w:r>
              <w:rPr>
                <w:noProof/>
                <w:webHidden/>
              </w:rPr>
              <w:t>33</w:t>
            </w:r>
            <w:r>
              <w:rPr>
                <w:noProof/>
                <w:webHidden/>
              </w:rPr>
              <w:fldChar w:fldCharType="end"/>
            </w:r>
          </w:hyperlink>
        </w:p>
        <w:p w14:paraId="01ED03AF" w14:textId="3D9C09D8"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05" w:history="1">
            <w:r w:rsidRPr="007D4344">
              <w:rPr>
                <w:rStyle w:val="Hyperlink"/>
                <w:noProof/>
              </w:rPr>
              <w:t>3.4 Requirement Gathering Techniques</w:t>
            </w:r>
            <w:r>
              <w:rPr>
                <w:noProof/>
                <w:webHidden/>
              </w:rPr>
              <w:tab/>
            </w:r>
            <w:r>
              <w:rPr>
                <w:noProof/>
                <w:webHidden/>
              </w:rPr>
              <w:fldChar w:fldCharType="begin"/>
            </w:r>
            <w:r>
              <w:rPr>
                <w:noProof/>
                <w:webHidden/>
              </w:rPr>
              <w:instrText xml:space="preserve"> PAGEREF _Toc216999605 \h </w:instrText>
            </w:r>
            <w:r>
              <w:rPr>
                <w:noProof/>
                <w:webHidden/>
              </w:rPr>
            </w:r>
            <w:r>
              <w:rPr>
                <w:noProof/>
                <w:webHidden/>
              </w:rPr>
              <w:fldChar w:fldCharType="separate"/>
            </w:r>
            <w:r>
              <w:rPr>
                <w:noProof/>
                <w:webHidden/>
              </w:rPr>
              <w:t>35</w:t>
            </w:r>
            <w:r>
              <w:rPr>
                <w:noProof/>
                <w:webHidden/>
              </w:rPr>
              <w:fldChar w:fldCharType="end"/>
            </w:r>
          </w:hyperlink>
        </w:p>
        <w:p w14:paraId="7CB2FCB4" w14:textId="7AEF8681"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06" w:history="1">
            <w:r w:rsidRPr="007D4344">
              <w:rPr>
                <w:rStyle w:val="Hyperlink"/>
                <w:noProof/>
              </w:rPr>
              <w:t>3.5 Survey Question Design</w:t>
            </w:r>
            <w:r>
              <w:rPr>
                <w:noProof/>
                <w:webHidden/>
              </w:rPr>
              <w:tab/>
            </w:r>
            <w:r>
              <w:rPr>
                <w:noProof/>
                <w:webHidden/>
              </w:rPr>
              <w:fldChar w:fldCharType="begin"/>
            </w:r>
            <w:r>
              <w:rPr>
                <w:noProof/>
                <w:webHidden/>
              </w:rPr>
              <w:instrText xml:space="preserve"> PAGEREF _Toc216999606 \h </w:instrText>
            </w:r>
            <w:r>
              <w:rPr>
                <w:noProof/>
                <w:webHidden/>
              </w:rPr>
            </w:r>
            <w:r>
              <w:rPr>
                <w:noProof/>
                <w:webHidden/>
              </w:rPr>
              <w:fldChar w:fldCharType="separate"/>
            </w:r>
            <w:r>
              <w:rPr>
                <w:noProof/>
                <w:webHidden/>
              </w:rPr>
              <w:t>36</w:t>
            </w:r>
            <w:r>
              <w:rPr>
                <w:noProof/>
                <w:webHidden/>
              </w:rPr>
              <w:fldChar w:fldCharType="end"/>
            </w:r>
          </w:hyperlink>
        </w:p>
        <w:p w14:paraId="79958511" w14:textId="1836B741"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07" w:history="1">
            <w:r w:rsidRPr="007D4344">
              <w:rPr>
                <w:rStyle w:val="Hyperlink"/>
                <w:noProof/>
              </w:rPr>
              <w:t>Goal-Oriented Question Design</w:t>
            </w:r>
            <w:r>
              <w:rPr>
                <w:noProof/>
                <w:webHidden/>
              </w:rPr>
              <w:tab/>
            </w:r>
            <w:r>
              <w:rPr>
                <w:noProof/>
                <w:webHidden/>
              </w:rPr>
              <w:fldChar w:fldCharType="begin"/>
            </w:r>
            <w:r>
              <w:rPr>
                <w:noProof/>
                <w:webHidden/>
              </w:rPr>
              <w:instrText xml:space="preserve"> PAGEREF _Toc216999607 \h </w:instrText>
            </w:r>
            <w:r>
              <w:rPr>
                <w:noProof/>
                <w:webHidden/>
              </w:rPr>
            </w:r>
            <w:r>
              <w:rPr>
                <w:noProof/>
                <w:webHidden/>
              </w:rPr>
              <w:fldChar w:fldCharType="separate"/>
            </w:r>
            <w:r>
              <w:rPr>
                <w:noProof/>
                <w:webHidden/>
              </w:rPr>
              <w:t>36</w:t>
            </w:r>
            <w:r>
              <w:rPr>
                <w:noProof/>
                <w:webHidden/>
              </w:rPr>
              <w:fldChar w:fldCharType="end"/>
            </w:r>
          </w:hyperlink>
        </w:p>
        <w:p w14:paraId="781EE1B9" w14:textId="38A6592C"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08" w:history="1">
            <w:r w:rsidRPr="007D4344">
              <w:rPr>
                <w:rStyle w:val="Hyperlink"/>
                <w:noProof/>
              </w:rPr>
              <w:t>Expert Interview Questions</w:t>
            </w:r>
            <w:r>
              <w:rPr>
                <w:noProof/>
                <w:webHidden/>
              </w:rPr>
              <w:tab/>
            </w:r>
            <w:r>
              <w:rPr>
                <w:noProof/>
                <w:webHidden/>
              </w:rPr>
              <w:fldChar w:fldCharType="begin"/>
            </w:r>
            <w:r>
              <w:rPr>
                <w:noProof/>
                <w:webHidden/>
              </w:rPr>
              <w:instrText xml:space="preserve"> PAGEREF _Toc216999608 \h </w:instrText>
            </w:r>
            <w:r>
              <w:rPr>
                <w:noProof/>
                <w:webHidden/>
              </w:rPr>
            </w:r>
            <w:r>
              <w:rPr>
                <w:noProof/>
                <w:webHidden/>
              </w:rPr>
              <w:fldChar w:fldCharType="separate"/>
            </w:r>
            <w:r>
              <w:rPr>
                <w:noProof/>
                <w:webHidden/>
              </w:rPr>
              <w:t>36</w:t>
            </w:r>
            <w:r>
              <w:rPr>
                <w:noProof/>
                <w:webHidden/>
              </w:rPr>
              <w:fldChar w:fldCharType="end"/>
            </w:r>
          </w:hyperlink>
        </w:p>
        <w:p w14:paraId="53C65C7C" w14:textId="07056ACD"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09" w:history="1">
            <w:r w:rsidRPr="007D4344">
              <w:rPr>
                <w:rStyle w:val="Hyperlink"/>
                <w:noProof/>
              </w:rPr>
              <w:t>Evidence Collection for Expert Feedback</w:t>
            </w:r>
            <w:r>
              <w:rPr>
                <w:noProof/>
                <w:webHidden/>
              </w:rPr>
              <w:tab/>
            </w:r>
            <w:r>
              <w:rPr>
                <w:noProof/>
                <w:webHidden/>
              </w:rPr>
              <w:fldChar w:fldCharType="begin"/>
            </w:r>
            <w:r>
              <w:rPr>
                <w:noProof/>
                <w:webHidden/>
              </w:rPr>
              <w:instrText xml:space="preserve"> PAGEREF _Toc216999609 \h </w:instrText>
            </w:r>
            <w:r>
              <w:rPr>
                <w:noProof/>
                <w:webHidden/>
              </w:rPr>
            </w:r>
            <w:r>
              <w:rPr>
                <w:noProof/>
                <w:webHidden/>
              </w:rPr>
              <w:fldChar w:fldCharType="separate"/>
            </w:r>
            <w:r>
              <w:rPr>
                <w:noProof/>
                <w:webHidden/>
              </w:rPr>
              <w:t>37</w:t>
            </w:r>
            <w:r>
              <w:rPr>
                <w:noProof/>
                <w:webHidden/>
              </w:rPr>
              <w:fldChar w:fldCharType="end"/>
            </w:r>
          </w:hyperlink>
        </w:p>
        <w:p w14:paraId="7BD6D8A2" w14:textId="03054458"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10" w:history="1">
            <w:r w:rsidRPr="007D4344">
              <w:rPr>
                <w:rStyle w:val="Hyperlink"/>
                <w:noProof/>
              </w:rPr>
              <w:t>3.6 Method of Procuring the Dataset</w:t>
            </w:r>
            <w:r>
              <w:rPr>
                <w:noProof/>
                <w:webHidden/>
              </w:rPr>
              <w:tab/>
            </w:r>
            <w:r>
              <w:rPr>
                <w:noProof/>
                <w:webHidden/>
              </w:rPr>
              <w:fldChar w:fldCharType="begin"/>
            </w:r>
            <w:r>
              <w:rPr>
                <w:noProof/>
                <w:webHidden/>
              </w:rPr>
              <w:instrText xml:space="preserve"> PAGEREF _Toc216999610 \h </w:instrText>
            </w:r>
            <w:r>
              <w:rPr>
                <w:noProof/>
                <w:webHidden/>
              </w:rPr>
            </w:r>
            <w:r>
              <w:rPr>
                <w:noProof/>
                <w:webHidden/>
              </w:rPr>
              <w:fldChar w:fldCharType="separate"/>
            </w:r>
            <w:r>
              <w:rPr>
                <w:noProof/>
                <w:webHidden/>
              </w:rPr>
              <w:t>37</w:t>
            </w:r>
            <w:r>
              <w:rPr>
                <w:noProof/>
                <w:webHidden/>
              </w:rPr>
              <w:fldChar w:fldCharType="end"/>
            </w:r>
          </w:hyperlink>
        </w:p>
        <w:p w14:paraId="7C41CC03" w14:textId="48405117"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11" w:history="1">
            <w:r w:rsidRPr="007D4344">
              <w:rPr>
                <w:rStyle w:val="Hyperlink"/>
                <w:noProof/>
              </w:rPr>
              <w:t>3.7 Analysis of Results</w:t>
            </w:r>
            <w:r>
              <w:rPr>
                <w:noProof/>
                <w:webHidden/>
              </w:rPr>
              <w:tab/>
            </w:r>
            <w:r>
              <w:rPr>
                <w:noProof/>
                <w:webHidden/>
              </w:rPr>
              <w:fldChar w:fldCharType="begin"/>
            </w:r>
            <w:r>
              <w:rPr>
                <w:noProof/>
                <w:webHidden/>
              </w:rPr>
              <w:instrText xml:space="preserve"> PAGEREF _Toc216999611 \h </w:instrText>
            </w:r>
            <w:r>
              <w:rPr>
                <w:noProof/>
                <w:webHidden/>
              </w:rPr>
            </w:r>
            <w:r>
              <w:rPr>
                <w:noProof/>
                <w:webHidden/>
              </w:rPr>
              <w:fldChar w:fldCharType="separate"/>
            </w:r>
            <w:r>
              <w:rPr>
                <w:noProof/>
                <w:webHidden/>
              </w:rPr>
              <w:t>39</w:t>
            </w:r>
            <w:r>
              <w:rPr>
                <w:noProof/>
                <w:webHidden/>
              </w:rPr>
              <w:fldChar w:fldCharType="end"/>
            </w:r>
          </w:hyperlink>
        </w:p>
        <w:p w14:paraId="033C9763" w14:textId="00D981BC"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12" w:history="1">
            <w:r w:rsidRPr="007D4344">
              <w:rPr>
                <w:rStyle w:val="Hyperlink"/>
                <w:noProof/>
              </w:rPr>
              <w:t>3.8 Use Case Diagram</w:t>
            </w:r>
            <w:r>
              <w:rPr>
                <w:noProof/>
                <w:webHidden/>
              </w:rPr>
              <w:tab/>
            </w:r>
            <w:r>
              <w:rPr>
                <w:noProof/>
                <w:webHidden/>
              </w:rPr>
              <w:fldChar w:fldCharType="begin"/>
            </w:r>
            <w:r>
              <w:rPr>
                <w:noProof/>
                <w:webHidden/>
              </w:rPr>
              <w:instrText xml:space="preserve"> PAGEREF _Toc216999612 \h </w:instrText>
            </w:r>
            <w:r>
              <w:rPr>
                <w:noProof/>
                <w:webHidden/>
              </w:rPr>
            </w:r>
            <w:r>
              <w:rPr>
                <w:noProof/>
                <w:webHidden/>
              </w:rPr>
              <w:fldChar w:fldCharType="separate"/>
            </w:r>
            <w:r>
              <w:rPr>
                <w:noProof/>
                <w:webHidden/>
              </w:rPr>
              <w:t>42</w:t>
            </w:r>
            <w:r>
              <w:rPr>
                <w:noProof/>
                <w:webHidden/>
              </w:rPr>
              <w:fldChar w:fldCharType="end"/>
            </w:r>
          </w:hyperlink>
        </w:p>
        <w:p w14:paraId="46887407" w14:textId="0A7C6E73"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13" w:history="1">
            <w:r w:rsidRPr="007D4344">
              <w:rPr>
                <w:rStyle w:val="Hyperlink"/>
                <w:noProof/>
              </w:rPr>
              <w:t>3.9 Use Case Diagram Analysis</w:t>
            </w:r>
            <w:r>
              <w:rPr>
                <w:noProof/>
                <w:webHidden/>
              </w:rPr>
              <w:tab/>
            </w:r>
            <w:r>
              <w:rPr>
                <w:noProof/>
                <w:webHidden/>
              </w:rPr>
              <w:fldChar w:fldCharType="begin"/>
            </w:r>
            <w:r>
              <w:rPr>
                <w:noProof/>
                <w:webHidden/>
              </w:rPr>
              <w:instrText xml:space="preserve"> PAGEREF _Toc216999613 \h </w:instrText>
            </w:r>
            <w:r>
              <w:rPr>
                <w:noProof/>
                <w:webHidden/>
              </w:rPr>
            </w:r>
            <w:r>
              <w:rPr>
                <w:noProof/>
                <w:webHidden/>
              </w:rPr>
              <w:fldChar w:fldCharType="separate"/>
            </w:r>
            <w:r>
              <w:rPr>
                <w:noProof/>
                <w:webHidden/>
              </w:rPr>
              <w:t>42</w:t>
            </w:r>
            <w:r>
              <w:rPr>
                <w:noProof/>
                <w:webHidden/>
              </w:rPr>
              <w:fldChar w:fldCharType="end"/>
            </w:r>
          </w:hyperlink>
        </w:p>
        <w:p w14:paraId="7BD7F9D2" w14:textId="0FCAA233"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14" w:history="1">
            <w:r w:rsidRPr="007D4344">
              <w:rPr>
                <w:rStyle w:val="Hyperlink"/>
                <w:noProof/>
              </w:rPr>
              <w:t>Use Case Description</w:t>
            </w:r>
            <w:r>
              <w:rPr>
                <w:noProof/>
                <w:webHidden/>
              </w:rPr>
              <w:tab/>
            </w:r>
            <w:r>
              <w:rPr>
                <w:noProof/>
                <w:webHidden/>
              </w:rPr>
              <w:fldChar w:fldCharType="begin"/>
            </w:r>
            <w:r>
              <w:rPr>
                <w:noProof/>
                <w:webHidden/>
              </w:rPr>
              <w:instrText xml:space="preserve"> PAGEREF _Toc216999614 \h </w:instrText>
            </w:r>
            <w:r>
              <w:rPr>
                <w:noProof/>
                <w:webHidden/>
              </w:rPr>
            </w:r>
            <w:r>
              <w:rPr>
                <w:noProof/>
                <w:webHidden/>
              </w:rPr>
              <w:fldChar w:fldCharType="separate"/>
            </w:r>
            <w:r>
              <w:rPr>
                <w:noProof/>
                <w:webHidden/>
              </w:rPr>
              <w:t>42</w:t>
            </w:r>
            <w:r>
              <w:rPr>
                <w:noProof/>
                <w:webHidden/>
              </w:rPr>
              <w:fldChar w:fldCharType="end"/>
            </w:r>
          </w:hyperlink>
        </w:p>
        <w:p w14:paraId="2797F6DC" w14:textId="565089B9"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15" w:history="1">
            <w:r w:rsidRPr="007D4344">
              <w:rPr>
                <w:rStyle w:val="Hyperlink"/>
                <w:noProof/>
              </w:rPr>
              <w:t>Use Case Actors</w:t>
            </w:r>
            <w:r>
              <w:rPr>
                <w:noProof/>
                <w:webHidden/>
              </w:rPr>
              <w:tab/>
            </w:r>
            <w:r>
              <w:rPr>
                <w:noProof/>
                <w:webHidden/>
              </w:rPr>
              <w:fldChar w:fldCharType="begin"/>
            </w:r>
            <w:r>
              <w:rPr>
                <w:noProof/>
                <w:webHidden/>
              </w:rPr>
              <w:instrText xml:space="preserve"> PAGEREF _Toc216999615 \h </w:instrText>
            </w:r>
            <w:r>
              <w:rPr>
                <w:noProof/>
                <w:webHidden/>
              </w:rPr>
            </w:r>
            <w:r>
              <w:rPr>
                <w:noProof/>
                <w:webHidden/>
              </w:rPr>
              <w:fldChar w:fldCharType="separate"/>
            </w:r>
            <w:r>
              <w:rPr>
                <w:noProof/>
                <w:webHidden/>
              </w:rPr>
              <w:t>45</w:t>
            </w:r>
            <w:r>
              <w:rPr>
                <w:noProof/>
                <w:webHidden/>
              </w:rPr>
              <w:fldChar w:fldCharType="end"/>
            </w:r>
          </w:hyperlink>
        </w:p>
        <w:p w14:paraId="0BE61C48" w14:textId="6ECDE3BD"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16" w:history="1">
            <w:r w:rsidRPr="007D4344">
              <w:rPr>
                <w:rStyle w:val="Hyperlink"/>
                <w:noProof/>
              </w:rPr>
              <w:t>3.10 Functional Requirements</w:t>
            </w:r>
            <w:r>
              <w:rPr>
                <w:noProof/>
                <w:webHidden/>
              </w:rPr>
              <w:tab/>
            </w:r>
            <w:r>
              <w:rPr>
                <w:noProof/>
                <w:webHidden/>
              </w:rPr>
              <w:fldChar w:fldCharType="begin"/>
            </w:r>
            <w:r>
              <w:rPr>
                <w:noProof/>
                <w:webHidden/>
              </w:rPr>
              <w:instrText xml:space="preserve"> PAGEREF _Toc216999616 \h </w:instrText>
            </w:r>
            <w:r>
              <w:rPr>
                <w:noProof/>
                <w:webHidden/>
              </w:rPr>
            </w:r>
            <w:r>
              <w:rPr>
                <w:noProof/>
                <w:webHidden/>
              </w:rPr>
              <w:fldChar w:fldCharType="separate"/>
            </w:r>
            <w:r>
              <w:rPr>
                <w:noProof/>
                <w:webHidden/>
              </w:rPr>
              <w:t>46</w:t>
            </w:r>
            <w:r>
              <w:rPr>
                <w:noProof/>
                <w:webHidden/>
              </w:rPr>
              <w:fldChar w:fldCharType="end"/>
            </w:r>
          </w:hyperlink>
        </w:p>
        <w:p w14:paraId="15D7BF24" w14:textId="75031E6A"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17" w:history="1">
            <w:r w:rsidRPr="007D4344">
              <w:rPr>
                <w:rStyle w:val="Hyperlink"/>
                <w:noProof/>
              </w:rPr>
              <w:t>Functional Requirements</w:t>
            </w:r>
            <w:r>
              <w:rPr>
                <w:noProof/>
                <w:webHidden/>
              </w:rPr>
              <w:tab/>
            </w:r>
            <w:r>
              <w:rPr>
                <w:noProof/>
                <w:webHidden/>
              </w:rPr>
              <w:fldChar w:fldCharType="begin"/>
            </w:r>
            <w:r>
              <w:rPr>
                <w:noProof/>
                <w:webHidden/>
              </w:rPr>
              <w:instrText xml:space="preserve"> PAGEREF _Toc216999617 \h </w:instrText>
            </w:r>
            <w:r>
              <w:rPr>
                <w:noProof/>
                <w:webHidden/>
              </w:rPr>
            </w:r>
            <w:r>
              <w:rPr>
                <w:noProof/>
                <w:webHidden/>
              </w:rPr>
              <w:fldChar w:fldCharType="separate"/>
            </w:r>
            <w:r>
              <w:rPr>
                <w:noProof/>
                <w:webHidden/>
              </w:rPr>
              <w:t>46</w:t>
            </w:r>
            <w:r>
              <w:rPr>
                <w:noProof/>
                <w:webHidden/>
              </w:rPr>
              <w:fldChar w:fldCharType="end"/>
            </w:r>
          </w:hyperlink>
        </w:p>
        <w:p w14:paraId="10CC7869" w14:textId="4A2FDDDE"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18" w:history="1">
            <w:r w:rsidRPr="007D4344">
              <w:rPr>
                <w:rStyle w:val="Hyperlink"/>
                <w:noProof/>
              </w:rPr>
              <w:t>Use Case to Functional Requirement Mapping</w:t>
            </w:r>
            <w:r>
              <w:rPr>
                <w:noProof/>
                <w:webHidden/>
              </w:rPr>
              <w:tab/>
            </w:r>
            <w:r>
              <w:rPr>
                <w:noProof/>
                <w:webHidden/>
              </w:rPr>
              <w:fldChar w:fldCharType="begin"/>
            </w:r>
            <w:r>
              <w:rPr>
                <w:noProof/>
                <w:webHidden/>
              </w:rPr>
              <w:instrText xml:space="preserve"> PAGEREF _Toc216999618 \h </w:instrText>
            </w:r>
            <w:r>
              <w:rPr>
                <w:noProof/>
                <w:webHidden/>
              </w:rPr>
            </w:r>
            <w:r>
              <w:rPr>
                <w:noProof/>
                <w:webHidden/>
              </w:rPr>
              <w:fldChar w:fldCharType="separate"/>
            </w:r>
            <w:r>
              <w:rPr>
                <w:noProof/>
                <w:webHidden/>
              </w:rPr>
              <w:t>48</w:t>
            </w:r>
            <w:r>
              <w:rPr>
                <w:noProof/>
                <w:webHidden/>
              </w:rPr>
              <w:fldChar w:fldCharType="end"/>
            </w:r>
          </w:hyperlink>
        </w:p>
        <w:p w14:paraId="0F340DB1" w14:textId="4C991201"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19" w:history="1">
            <w:r w:rsidRPr="007D4344">
              <w:rPr>
                <w:rStyle w:val="Hyperlink"/>
                <w:noProof/>
              </w:rPr>
              <w:t>3.11 Non-Functional Requirements</w:t>
            </w:r>
            <w:r>
              <w:rPr>
                <w:noProof/>
                <w:webHidden/>
              </w:rPr>
              <w:tab/>
            </w:r>
            <w:r>
              <w:rPr>
                <w:noProof/>
                <w:webHidden/>
              </w:rPr>
              <w:fldChar w:fldCharType="begin"/>
            </w:r>
            <w:r>
              <w:rPr>
                <w:noProof/>
                <w:webHidden/>
              </w:rPr>
              <w:instrText xml:space="preserve"> PAGEREF _Toc216999619 \h </w:instrText>
            </w:r>
            <w:r>
              <w:rPr>
                <w:noProof/>
                <w:webHidden/>
              </w:rPr>
            </w:r>
            <w:r>
              <w:rPr>
                <w:noProof/>
                <w:webHidden/>
              </w:rPr>
              <w:fldChar w:fldCharType="separate"/>
            </w:r>
            <w:r>
              <w:rPr>
                <w:noProof/>
                <w:webHidden/>
              </w:rPr>
              <w:t>49</w:t>
            </w:r>
            <w:r>
              <w:rPr>
                <w:noProof/>
                <w:webHidden/>
              </w:rPr>
              <w:fldChar w:fldCharType="end"/>
            </w:r>
          </w:hyperlink>
        </w:p>
        <w:p w14:paraId="5AFE05F5" w14:textId="70EDA292"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20" w:history="1">
            <w:r w:rsidRPr="007D4344">
              <w:rPr>
                <w:rStyle w:val="Hyperlink"/>
                <w:noProof/>
              </w:rPr>
              <w:t>NFR4 - Usability</w:t>
            </w:r>
            <w:r>
              <w:rPr>
                <w:noProof/>
                <w:webHidden/>
              </w:rPr>
              <w:tab/>
            </w:r>
            <w:r>
              <w:rPr>
                <w:noProof/>
                <w:webHidden/>
              </w:rPr>
              <w:fldChar w:fldCharType="begin"/>
            </w:r>
            <w:r>
              <w:rPr>
                <w:noProof/>
                <w:webHidden/>
              </w:rPr>
              <w:instrText xml:space="preserve"> PAGEREF _Toc216999620 \h </w:instrText>
            </w:r>
            <w:r>
              <w:rPr>
                <w:noProof/>
                <w:webHidden/>
              </w:rPr>
            </w:r>
            <w:r>
              <w:rPr>
                <w:noProof/>
                <w:webHidden/>
              </w:rPr>
              <w:fldChar w:fldCharType="separate"/>
            </w:r>
            <w:r>
              <w:rPr>
                <w:noProof/>
                <w:webHidden/>
              </w:rPr>
              <w:t>49</w:t>
            </w:r>
            <w:r>
              <w:rPr>
                <w:noProof/>
                <w:webHidden/>
              </w:rPr>
              <w:fldChar w:fldCharType="end"/>
            </w:r>
          </w:hyperlink>
        </w:p>
        <w:p w14:paraId="5E376CDB" w14:textId="196AD855"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21" w:history="1">
            <w:r w:rsidRPr="007D4344">
              <w:rPr>
                <w:rStyle w:val="Hyperlink"/>
                <w:noProof/>
              </w:rPr>
              <w:t>3.12 Requirement Prioritisation</w:t>
            </w:r>
            <w:r>
              <w:rPr>
                <w:noProof/>
                <w:webHidden/>
              </w:rPr>
              <w:tab/>
            </w:r>
            <w:r>
              <w:rPr>
                <w:noProof/>
                <w:webHidden/>
              </w:rPr>
              <w:fldChar w:fldCharType="begin"/>
            </w:r>
            <w:r>
              <w:rPr>
                <w:noProof/>
                <w:webHidden/>
              </w:rPr>
              <w:instrText xml:space="preserve"> PAGEREF _Toc216999621 \h </w:instrText>
            </w:r>
            <w:r>
              <w:rPr>
                <w:noProof/>
                <w:webHidden/>
              </w:rPr>
            </w:r>
            <w:r>
              <w:rPr>
                <w:noProof/>
                <w:webHidden/>
              </w:rPr>
              <w:fldChar w:fldCharType="separate"/>
            </w:r>
            <w:r>
              <w:rPr>
                <w:noProof/>
                <w:webHidden/>
              </w:rPr>
              <w:t>49</w:t>
            </w:r>
            <w:r>
              <w:rPr>
                <w:noProof/>
                <w:webHidden/>
              </w:rPr>
              <w:fldChar w:fldCharType="end"/>
            </w:r>
          </w:hyperlink>
        </w:p>
        <w:p w14:paraId="0F57FA22" w14:textId="3B13FD0C"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22" w:history="1">
            <w:r w:rsidRPr="007D4344">
              <w:rPr>
                <w:rStyle w:val="Hyperlink"/>
                <w:noProof/>
              </w:rPr>
              <w:t>Must-Have Requirements</w:t>
            </w:r>
            <w:r>
              <w:rPr>
                <w:noProof/>
                <w:webHidden/>
              </w:rPr>
              <w:tab/>
            </w:r>
            <w:r>
              <w:rPr>
                <w:noProof/>
                <w:webHidden/>
              </w:rPr>
              <w:fldChar w:fldCharType="begin"/>
            </w:r>
            <w:r>
              <w:rPr>
                <w:noProof/>
                <w:webHidden/>
              </w:rPr>
              <w:instrText xml:space="preserve"> PAGEREF _Toc216999622 \h </w:instrText>
            </w:r>
            <w:r>
              <w:rPr>
                <w:noProof/>
                <w:webHidden/>
              </w:rPr>
            </w:r>
            <w:r>
              <w:rPr>
                <w:noProof/>
                <w:webHidden/>
              </w:rPr>
              <w:fldChar w:fldCharType="separate"/>
            </w:r>
            <w:r>
              <w:rPr>
                <w:noProof/>
                <w:webHidden/>
              </w:rPr>
              <w:t>50</w:t>
            </w:r>
            <w:r>
              <w:rPr>
                <w:noProof/>
                <w:webHidden/>
              </w:rPr>
              <w:fldChar w:fldCharType="end"/>
            </w:r>
          </w:hyperlink>
        </w:p>
        <w:p w14:paraId="3D23A565" w14:textId="019F9F0F"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23" w:history="1">
            <w:r w:rsidRPr="007D4344">
              <w:rPr>
                <w:rStyle w:val="Hyperlink"/>
                <w:noProof/>
              </w:rPr>
              <w:t>Should-Have Requirements</w:t>
            </w:r>
            <w:r>
              <w:rPr>
                <w:noProof/>
                <w:webHidden/>
              </w:rPr>
              <w:tab/>
            </w:r>
            <w:r>
              <w:rPr>
                <w:noProof/>
                <w:webHidden/>
              </w:rPr>
              <w:fldChar w:fldCharType="begin"/>
            </w:r>
            <w:r>
              <w:rPr>
                <w:noProof/>
                <w:webHidden/>
              </w:rPr>
              <w:instrText xml:space="preserve"> PAGEREF _Toc216999623 \h </w:instrText>
            </w:r>
            <w:r>
              <w:rPr>
                <w:noProof/>
                <w:webHidden/>
              </w:rPr>
            </w:r>
            <w:r>
              <w:rPr>
                <w:noProof/>
                <w:webHidden/>
              </w:rPr>
              <w:fldChar w:fldCharType="separate"/>
            </w:r>
            <w:r>
              <w:rPr>
                <w:noProof/>
                <w:webHidden/>
              </w:rPr>
              <w:t>51</w:t>
            </w:r>
            <w:r>
              <w:rPr>
                <w:noProof/>
                <w:webHidden/>
              </w:rPr>
              <w:fldChar w:fldCharType="end"/>
            </w:r>
          </w:hyperlink>
        </w:p>
        <w:p w14:paraId="1B8CF2A1" w14:textId="6812ED54"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24" w:history="1">
            <w:r w:rsidRPr="007D4344">
              <w:rPr>
                <w:rStyle w:val="Hyperlink"/>
                <w:noProof/>
              </w:rPr>
              <w:t>Could-Have Requirements</w:t>
            </w:r>
            <w:r>
              <w:rPr>
                <w:noProof/>
                <w:webHidden/>
              </w:rPr>
              <w:tab/>
            </w:r>
            <w:r>
              <w:rPr>
                <w:noProof/>
                <w:webHidden/>
              </w:rPr>
              <w:fldChar w:fldCharType="begin"/>
            </w:r>
            <w:r>
              <w:rPr>
                <w:noProof/>
                <w:webHidden/>
              </w:rPr>
              <w:instrText xml:space="preserve"> PAGEREF _Toc216999624 \h </w:instrText>
            </w:r>
            <w:r>
              <w:rPr>
                <w:noProof/>
                <w:webHidden/>
              </w:rPr>
            </w:r>
            <w:r>
              <w:rPr>
                <w:noProof/>
                <w:webHidden/>
              </w:rPr>
              <w:fldChar w:fldCharType="separate"/>
            </w:r>
            <w:r>
              <w:rPr>
                <w:noProof/>
                <w:webHidden/>
              </w:rPr>
              <w:t>51</w:t>
            </w:r>
            <w:r>
              <w:rPr>
                <w:noProof/>
                <w:webHidden/>
              </w:rPr>
              <w:fldChar w:fldCharType="end"/>
            </w:r>
          </w:hyperlink>
        </w:p>
        <w:p w14:paraId="0944C34A" w14:textId="3F5C9C3F"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25" w:history="1">
            <w:r w:rsidRPr="007D4344">
              <w:rPr>
                <w:rStyle w:val="Hyperlink"/>
                <w:noProof/>
              </w:rPr>
              <w:t>Won’t-Have Requirements</w:t>
            </w:r>
            <w:r>
              <w:rPr>
                <w:noProof/>
                <w:webHidden/>
              </w:rPr>
              <w:tab/>
            </w:r>
            <w:r>
              <w:rPr>
                <w:noProof/>
                <w:webHidden/>
              </w:rPr>
              <w:fldChar w:fldCharType="begin"/>
            </w:r>
            <w:r>
              <w:rPr>
                <w:noProof/>
                <w:webHidden/>
              </w:rPr>
              <w:instrText xml:space="preserve"> PAGEREF _Toc216999625 \h </w:instrText>
            </w:r>
            <w:r>
              <w:rPr>
                <w:noProof/>
                <w:webHidden/>
              </w:rPr>
            </w:r>
            <w:r>
              <w:rPr>
                <w:noProof/>
                <w:webHidden/>
              </w:rPr>
              <w:fldChar w:fldCharType="separate"/>
            </w:r>
            <w:r>
              <w:rPr>
                <w:noProof/>
                <w:webHidden/>
              </w:rPr>
              <w:t>51</w:t>
            </w:r>
            <w:r>
              <w:rPr>
                <w:noProof/>
                <w:webHidden/>
              </w:rPr>
              <w:fldChar w:fldCharType="end"/>
            </w:r>
          </w:hyperlink>
        </w:p>
        <w:p w14:paraId="2E049539" w14:textId="413A709C"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626" w:history="1">
            <w:r w:rsidRPr="007D4344">
              <w:rPr>
                <w:rStyle w:val="Hyperlink"/>
                <w:noProof/>
              </w:rPr>
              <w:t>Chapter 4 – Methodology, Design Choices, Development Approach, Project Management, Risks, and Project Plan</w:t>
            </w:r>
            <w:r>
              <w:rPr>
                <w:noProof/>
                <w:webHidden/>
              </w:rPr>
              <w:tab/>
            </w:r>
            <w:r>
              <w:rPr>
                <w:noProof/>
                <w:webHidden/>
              </w:rPr>
              <w:fldChar w:fldCharType="begin"/>
            </w:r>
            <w:r>
              <w:rPr>
                <w:noProof/>
                <w:webHidden/>
              </w:rPr>
              <w:instrText xml:space="preserve"> PAGEREF _Toc216999626 \h </w:instrText>
            </w:r>
            <w:r>
              <w:rPr>
                <w:noProof/>
                <w:webHidden/>
              </w:rPr>
            </w:r>
            <w:r>
              <w:rPr>
                <w:noProof/>
                <w:webHidden/>
              </w:rPr>
              <w:fldChar w:fldCharType="separate"/>
            </w:r>
            <w:r>
              <w:rPr>
                <w:noProof/>
                <w:webHidden/>
              </w:rPr>
              <w:t>52</w:t>
            </w:r>
            <w:r>
              <w:rPr>
                <w:noProof/>
                <w:webHidden/>
              </w:rPr>
              <w:fldChar w:fldCharType="end"/>
            </w:r>
          </w:hyperlink>
        </w:p>
        <w:p w14:paraId="00DD6D0C" w14:textId="41C288EB"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27" w:history="1">
            <w:r w:rsidRPr="007D4344">
              <w:rPr>
                <w:rStyle w:val="Hyperlink"/>
                <w:noProof/>
              </w:rPr>
              <w:t>4.1 Research Methodology</w:t>
            </w:r>
            <w:r>
              <w:rPr>
                <w:noProof/>
                <w:webHidden/>
              </w:rPr>
              <w:tab/>
            </w:r>
            <w:r>
              <w:rPr>
                <w:noProof/>
                <w:webHidden/>
              </w:rPr>
              <w:fldChar w:fldCharType="begin"/>
            </w:r>
            <w:r>
              <w:rPr>
                <w:noProof/>
                <w:webHidden/>
              </w:rPr>
              <w:instrText xml:space="preserve"> PAGEREF _Toc216999627 \h </w:instrText>
            </w:r>
            <w:r>
              <w:rPr>
                <w:noProof/>
                <w:webHidden/>
              </w:rPr>
            </w:r>
            <w:r>
              <w:rPr>
                <w:noProof/>
                <w:webHidden/>
              </w:rPr>
              <w:fldChar w:fldCharType="separate"/>
            </w:r>
            <w:r>
              <w:rPr>
                <w:noProof/>
                <w:webHidden/>
              </w:rPr>
              <w:t>52</w:t>
            </w:r>
            <w:r>
              <w:rPr>
                <w:noProof/>
                <w:webHidden/>
              </w:rPr>
              <w:fldChar w:fldCharType="end"/>
            </w:r>
          </w:hyperlink>
        </w:p>
        <w:p w14:paraId="49AD27D2" w14:textId="58078956"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28" w:history="1">
            <w:r w:rsidRPr="007D4344">
              <w:rPr>
                <w:rStyle w:val="Hyperlink"/>
                <w:noProof/>
              </w:rPr>
              <w:t>Structure of the experiment</w:t>
            </w:r>
            <w:r>
              <w:rPr>
                <w:noProof/>
                <w:webHidden/>
              </w:rPr>
              <w:tab/>
            </w:r>
            <w:r>
              <w:rPr>
                <w:noProof/>
                <w:webHidden/>
              </w:rPr>
              <w:fldChar w:fldCharType="begin"/>
            </w:r>
            <w:r>
              <w:rPr>
                <w:noProof/>
                <w:webHidden/>
              </w:rPr>
              <w:instrText xml:space="preserve"> PAGEREF _Toc216999628 \h </w:instrText>
            </w:r>
            <w:r>
              <w:rPr>
                <w:noProof/>
                <w:webHidden/>
              </w:rPr>
            </w:r>
            <w:r>
              <w:rPr>
                <w:noProof/>
                <w:webHidden/>
              </w:rPr>
              <w:fldChar w:fldCharType="separate"/>
            </w:r>
            <w:r>
              <w:rPr>
                <w:noProof/>
                <w:webHidden/>
              </w:rPr>
              <w:t>52</w:t>
            </w:r>
            <w:r>
              <w:rPr>
                <w:noProof/>
                <w:webHidden/>
              </w:rPr>
              <w:fldChar w:fldCharType="end"/>
            </w:r>
          </w:hyperlink>
        </w:p>
        <w:p w14:paraId="12DD818E" w14:textId="2DE58A81"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29" w:history="1">
            <w:r w:rsidRPr="007D4344">
              <w:rPr>
                <w:rStyle w:val="Hyperlink"/>
                <w:noProof/>
              </w:rPr>
              <w:t>4.2 Software Design Methodology (OOAD)</w:t>
            </w:r>
            <w:r>
              <w:rPr>
                <w:noProof/>
                <w:webHidden/>
              </w:rPr>
              <w:tab/>
            </w:r>
            <w:r>
              <w:rPr>
                <w:noProof/>
                <w:webHidden/>
              </w:rPr>
              <w:fldChar w:fldCharType="begin"/>
            </w:r>
            <w:r>
              <w:rPr>
                <w:noProof/>
                <w:webHidden/>
              </w:rPr>
              <w:instrText xml:space="preserve"> PAGEREF _Toc216999629 \h </w:instrText>
            </w:r>
            <w:r>
              <w:rPr>
                <w:noProof/>
                <w:webHidden/>
              </w:rPr>
            </w:r>
            <w:r>
              <w:rPr>
                <w:noProof/>
                <w:webHidden/>
              </w:rPr>
              <w:fldChar w:fldCharType="separate"/>
            </w:r>
            <w:r>
              <w:rPr>
                <w:noProof/>
                <w:webHidden/>
              </w:rPr>
              <w:t>53</w:t>
            </w:r>
            <w:r>
              <w:rPr>
                <w:noProof/>
                <w:webHidden/>
              </w:rPr>
              <w:fldChar w:fldCharType="end"/>
            </w:r>
          </w:hyperlink>
        </w:p>
        <w:p w14:paraId="56BFD07E" w14:textId="31692AD7"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30" w:history="1">
            <w:r w:rsidRPr="007D4344">
              <w:rPr>
                <w:rStyle w:val="Hyperlink"/>
                <w:noProof/>
              </w:rPr>
              <w:t>4.3 Kanban as the Software Development Methodology</w:t>
            </w:r>
            <w:r>
              <w:rPr>
                <w:noProof/>
                <w:webHidden/>
              </w:rPr>
              <w:tab/>
            </w:r>
            <w:r>
              <w:rPr>
                <w:noProof/>
                <w:webHidden/>
              </w:rPr>
              <w:fldChar w:fldCharType="begin"/>
            </w:r>
            <w:r>
              <w:rPr>
                <w:noProof/>
                <w:webHidden/>
              </w:rPr>
              <w:instrText xml:space="preserve"> PAGEREF _Toc216999630 \h </w:instrText>
            </w:r>
            <w:r>
              <w:rPr>
                <w:noProof/>
                <w:webHidden/>
              </w:rPr>
            </w:r>
            <w:r>
              <w:rPr>
                <w:noProof/>
                <w:webHidden/>
              </w:rPr>
              <w:fldChar w:fldCharType="separate"/>
            </w:r>
            <w:r>
              <w:rPr>
                <w:noProof/>
                <w:webHidden/>
              </w:rPr>
              <w:t>54</w:t>
            </w:r>
            <w:r>
              <w:rPr>
                <w:noProof/>
                <w:webHidden/>
              </w:rPr>
              <w:fldChar w:fldCharType="end"/>
            </w:r>
          </w:hyperlink>
        </w:p>
        <w:p w14:paraId="17AE5C8D" w14:textId="71343660"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31" w:history="1">
            <w:r w:rsidRPr="007D4344">
              <w:rPr>
                <w:rStyle w:val="Hyperlink"/>
                <w:noProof/>
              </w:rPr>
              <w:t>Why Kanban worked best</w:t>
            </w:r>
            <w:r>
              <w:rPr>
                <w:noProof/>
                <w:webHidden/>
              </w:rPr>
              <w:tab/>
            </w:r>
            <w:r>
              <w:rPr>
                <w:noProof/>
                <w:webHidden/>
              </w:rPr>
              <w:fldChar w:fldCharType="begin"/>
            </w:r>
            <w:r>
              <w:rPr>
                <w:noProof/>
                <w:webHidden/>
              </w:rPr>
              <w:instrText xml:space="preserve"> PAGEREF _Toc216999631 \h </w:instrText>
            </w:r>
            <w:r>
              <w:rPr>
                <w:noProof/>
                <w:webHidden/>
              </w:rPr>
            </w:r>
            <w:r>
              <w:rPr>
                <w:noProof/>
                <w:webHidden/>
              </w:rPr>
              <w:fldChar w:fldCharType="separate"/>
            </w:r>
            <w:r>
              <w:rPr>
                <w:noProof/>
                <w:webHidden/>
              </w:rPr>
              <w:t>54</w:t>
            </w:r>
            <w:r>
              <w:rPr>
                <w:noProof/>
                <w:webHidden/>
              </w:rPr>
              <w:fldChar w:fldCharType="end"/>
            </w:r>
          </w:hyperlink>
        </w:p>
        <w:p w14:paraId="17213A7B" w14:textId="3B99F923"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32" w:history="1">
            <w:r w:rsidRPr="007D4344">
              <w:rPr>
                <w:rStyle w:val="Hyperlink"/>
                <w:noProof/>
              </w:rPr>
              <w:t>Why Kanban over Waterfall</w:t>
            </w:r>
            <w:r>
              <w:rPr>
                <w:noProof/>
                <w:webHidden/>
              </w:rPr>
              <w:tab/>
            </w:r>
            <w:r>
              <w:rPr>
                <w:noProof/>
                <w:webHidden/>
              </w:rPr>
              <w:fldChar w:fldCharType="begin"/>
            </w:r>
            <w:r>
              <w:rPr>
                <w:noProof/>
                <w:webHidden/>
              </w:rPr>
              <w:instrText xml:space="preserve"> PAGEREF _Toc216999632 \h </w:instrText>
            </w:r>
            <w:r>
              <w:rPr>
                <w:noProof/>
                <w:webHidden/>
              </w:rPr>
            </w:r>
            <w:r>
              <w:rPr>
                <w:noProof/>
                <w:webHidden/>
              </w:rPr>
              <w:fldChar w:fldCharType="separate"/>
            </w:r>
            <w:r>
              <w:rPr>
                <w:noProof/>
                <w:webHidden/>
              </w:rPr>
              <w:t>54</w:t>
            </w:r>
            <w:r>
              <w:rPr>
                <w:noProof/>
                <w:webHidden/>
              </w:rPr>
              <w:fldChar w:fldCharType="end"/>
            </w:r>
          </w:hyperlink>
        </w:p>
        <w:p w14:paraId="70CD4F6E" w14:textId="5C9A3950"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33" w:history="1">
            <w:r w:rsidRPr="007D4344">
              <w:rPr>
                <w:rStyle w:val="Hyperlink"/>
                <w:noProof/>
              </w:rPr>
              <w:t>4.4 Project Management Methodology (Kanban)</w:t>
            </w:r>
            <w:r>
              <w:rPr>
                <w:noProof/>
                <w:webHidden/>
              </w:rPr>
              <w:tab/>
            </w:r>
            <w:r>
              <w:rPr>
                <w:noProof/>
                <w:webHidden/>
              </w:rPr>
              <w:fldChar w:fldCharType="begin"/>
            </w:r>
            <w:r>
              <w:rPr>
                <w:noProof/>
                <w:webHidden/>
              </w:rPr>
              <w:instrText xml:space="preserve"> PAGEREF _Toc216999633 \h </w:instrText>
            </w:r>
            <w:r>
              <w:rPr>
                <w:noProof/>
                <w:webHidden/>
              </w:rPr>
            </w:r>
            <w:r>
              <w:rPr>
                <w:noProof/>
                <w:webHidden/>
              </w:rPr>
              <w:fldChar w:fldCharType="separate"/>
            </w:r>
            <w:r>
              <w:rPr>
                <w:noProof/>
                <w:webHidden/>
              </w:rPr>
              <w:t>55</w:t>
            </w:r>
            <w:r>
              <w:rPr>
                <w:noProof/>
                <w:webHidden/>
              </w:rPr>
              <w:fldChar w:fldCharType="end"/>
            </w:r>
          </w:hyperlink>
        </w:p>
        <w:p w14:paraId="0F6D2B7F" w14:textId="3D9D5223"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34" w:history="1">
            <w:r w:rsidRPr="007D4344">
              <w:rPr>
                <w:rStyle w:val="Hyperlink"/>
                <w:noProof/>
              </w:rPr>
              <w:t>How Kanban influenced the management</w:t>
            </w:r>
            <w:r>
              <w:rPr>
                <w:noProof/>
                <w:webHidden/>
              </w:rPr>
              <w:tab/>
            </w:r>
            <w:r>
              <w:rPr>
                <w:noProof/>
                <w:webHidden/>
              </w:rPr>
              <w:fldChar w:fldCharType="begin"/>
            </w:r>
            <w:r>
              <w:rPr>
                <w:noProof/>
                <w:webHidden/>
              </w:rPr>
              <w:instrText xml:space="preserve"> PAGEREF _Toc216999634 \h </w:instrText>
            </w:r>
            <w:r>
              <w:rPr>
                <w:noProof/>
                <w:webHidden/>
              </w:rPr>
            </w:r>
            <w:r>
              <w:rPr>
                <w:noProof/>
                <w:webHidden/>
              </w:rPr>
              <w:fldChar w:fldCharType="separate"/>
            </w:r>
            <w:r>
              <w:rPr>
                <w:noProof/>
                <w:webHidden/>
              </w:rPr>
              <w:t>55</w:t>
            </w:r>
            <w:r>
              <w:rPr>
                <w:noProof/>
                <w:webHidden/>
              </w:rPr>
              <w:fldChar w:fldCharType="end"/>
            </w:r>
          </w:hyperlink>
        </w:p>
        <w:p w14:paraId="6A2A5644" w14:textId="565F5BB8"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35" w:history="1">
            <w:r w:rsidRPr="007D4344">
              <w:rPr>
                <w:rStyle w:val="Hyperlink"/>
                <w:noProof/>
              </w:rPr>
              <w:t>4.5 Risks and Mitigation</w:t>
            </w:r>
            <w:r>
              <w:rPr>
                <w:noProof/>
                <w:webHidden/>
              </w:rPr>
              <w:tab/>
            </w:r>
            <w:r>
              <w:rPr>
                <w:noProof/>
                <w:webHidden/>
              </w:rPr>
              <w:fldChar w:fldCharType="begin"/>
            </w:r>
            <w:r>
              <w:rPr>
                <w:noProof/>
                <w:webHidden/>
              </w:rPr>
              <w:instrText xml:space="preserve"> PAGEREF _Toc216999635 \h </w:instrText>
            </w:r>
            <w:r>
              <w:rPr>
                <w:noProof/>
                <w:webHidden/>
              </w:rPr>
            </w:r>
            <w:r>
              <w:rPr>
                <w:noProof/>
                <w:webHidden/>
              </w:rPr>
              <w:fldChar w:fldCharType="separate"/>
            </w:r>
            <w:r>
              <w:rPr>
                <w:noProof/>
                <w:webHidden/>
              </w:rPr>
              <w:t>56</w:t>
            </w:r>
            <w:r>
              <w:rPr>
                <w:noProof/>
                <w:webHidden/>
              </w:rPr>
              <w:fldChar w:fldCharType="end"/>
            </w:r>
          </w:hyperlink>
        </w:p>
        <w:p w14:paraId="753C5234" w14:textId="176F9D48"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36" w:history="1">
            <w:r w:rsidRPr="007D4344">
              <w:rPr>
                <w:rStyle w:val="Hyperlink"/>
                <w:noProof/>
              </w:rPr>
              <w:t>4.6 Project Plan</w:t>
            </w:r>
            <w:r>
              <w:rPr>
                <w:noProof/>
                <w:webHidden/>
              </w:rPr>
              <w:tab/>
            </w:r>
            <w:r>
              <w:rPr>
                <w:noProof/>
                <w:webHidden/>
              </w:rPr>
              <w:fldChar w:fldCharType="begin"/>
            </w:r>
            <w:r>
              <w:rPr>
                <w:noProof/>
                <w:webHidden/>
              </w:rPr>
              <w:instrText xml:space="preserve"> PAGEREF _Toc216999636 \h </w:instrText>
            </w:r>
            <w:r>
              <w:rPr>
                <w:noProof/>
                <w:webHidden/>
              </w:rPr>
            </w:r>
            <w:r>
              <w:rPr>
                <w:noProof/>
                <w:webHidden/>
              </w:rPr>
              <w:fldChar w:fldCharType="separate"/>
            </w:r>
            <w:r>
              <w:rPr>
                <w:noProof/>
                <w:webHidden/>
              </w:rPr>
              <w:t>57</w:t>
            </w:r>
            <w:r>
              <w:rPr>
                <w:noProof/>
                <w:webHidden/>
              </w:rPr>
              <w:fldChar w:fldCharType="end"/>
            </w:r>
          </w:hyperlink>
        </w:p>
        <w:p w14:paraId="262A9D7D" w14:textId="5F598B70"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37" w:history="1">
            <w:r w:rsidRPr="007D4344">
              <w:rPr>
                <w:rStyle w:val="Hyperlink"/>
                <w:noProof/>
              </w:rPr>
              <w:t>4.6.1 Gantt Chart</w:t>
            </w:r>
            <w:r>
              <w:rPr>
                <w:noProof/>
                <w:webHidden/>
              </w:rPr>
              <w:tab/>
            </w:r>
            <w:r>
              <w:rPr>
                <w:noProof/>
                <w:webHidden/>
              </w:rPr>
              <w:fldChar w:fldCharType="begin"/>
            </w:r>
            <w:r>
              <w:rPr>
                <w:noProof/>
                <w:webHidden/>
              </w:rPr>
              <w:instrText xml:space="preserve"> PAGEREF _Toc216999637 \h </w:instrText>
            </w:r>
            <w:r>
              <w:rPr>
                <w:noProof/>
                <w:webHidden/>
              </w:rPr>
            </w:r>
            <w:r>
              <w:rPr>
                <w:noProof/>
                <w:webHidden/>
              </w:rPr>
              <w:fldChar w:fldCharType="separate"/>
            </w:r>
            <w:r>
              <w:rPr>
                <w:noProof/>
                <w:webHidden/>
              </w:rPr>
              <w:t>57</w:t>
            </w:r>
            <w:r>
              <w:rPr>
                <w:noProof/>
                <w:webHidden/>
              </w:rPr>
              <w:fldChar w:fldCharType="end"/>
            </w:r>
          </w:hyperlink>
        </w:p>
        <w:p w14:paraId="4BE87CFB" w14:textId="09458510"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638" w:history="1">
            <w:r w:rsidRPr="007D4344">
              <w:rPr>
                <w:rStyle w:val="Hyperlink"/>
                <w:noProof/>
              </w:rPr>
              <w:t>Chapter 5 - Design Diagrams</w:t>
            </w:r>
            <w:r>
              <w:rPr>
                <w:noProof/>
                <w:webHidden/>
              </w:rPr>
              <w:tab/>
            </w:r>
            <w:r>
              <w:rPr>
                <w:noProof/>
                <w:webHidden/>
              </w:rPr>
              <w:fldChar w:fldCharType="begin"/>
            </w:r>
            <w:r>
              <w:rPr>
                <w:noProof/>
                <w:webHidden/>
              </w:rPr>
              <w:instrText xml:space="preserve"> PAGEREF _Toc216999638 \h </w:instrText>
            </w:r>
            <w:r>
              <w:rPr>
                <w:noProof/>
                <w:webHidden/>
              </w:rPr>
            </w:r>
            <w:r>
              <w:rPr>
                <w:noProof/>
                <w:webHidden/>
              </w:rPr>
              <w:fldChar w:fldCharType="separate"/>
            </w:r>
            <w:r>
              <w:rPr>
                <w:noProof/>
                <w:webHidden/>
              </w:rPr>
              <w:t>58</w:t>
            </w:r>
            <w:r>
              <w:rPr>
                <w:noProof/>
                <w:webHidden/>
              </w:rPr>
              <w:fldChar w:fldCharType="end"/>
            </w:r>
          </w:hyperlink>
        </w:p>
        <w:p w14:paraId="310F8858" w14:textId="03C2A28A"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39" w:history="1">
            <w:r w:rsidRPr="007D4344">
              <w:rPr>
                <w:rStyle w:val="Hyperlink"/>
                <w:noProof/>
              </w:rPr>
              <w:t>5.1 Block Diagram</w:t>
            </w:r>
            <w:r>
              <w:rPr>
                <w:noProof/>
                <w:webHidden/>
              </w:rPr>
              <w:tab/>
            </w:r>
            <w:r>
              <w:rPr>
                <w:noProof/>
                <w:webHidden/>
              </w:rPr>
              <w:fldChar w:fldCharType="begin"/>
            </w:r>
            <w:r>
              <w:rPr>
                <w:noProof/>
                <w:webHidden/>
              </w:rPr>
              <w:instrText xml:space="preserve"> PAGEREF _Toc216999639 \h </w:instrText>
            </w:r>
            <w:r>
              <w:rPr>
                <w:noProof/>
                <w:webHidden/>
              </w:rPr>
            </w:r>
            <w:r>
              <w:rPr>
                <w:noProof/>
                <w:webHidden/>
              </w:rPr>
              <w:fldChar w:fldCharType="separate"/>
            </w:r>
            <w:r>
              <w:rPr>
                <w:noProof/>
                <w:webHidden/>
              </w:rPr>
              <w:t>58</w:t>
            </w:r>
            <w:r>
              <w:rPr>
                <w:noProof/>
                <w:webHidden/>
              </w:rPr>
              <w:fldChar w:fldCharType="end"/>
            </w:r>
          </w:hyperlink>
        </w:p>
        <w:p w14:paraId="3BEE65AC" w14:textId="6FF88B9D"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40" w:history="1">
            <w:r w:rsidRPr="007D4344">
              <w:rPr>
                <w:rStyle w:val="Hyperlink"/>
                <w:noProof/>
              </w:rPr>
              <w:t>5.2 Layered Architecture Diagram</w:t>
            </w:r>
            <w:r>
              <w:rPr>
                <w:noProof/>
                <w:webHidden/>
              </w:rPr>
              <w:tab/>
            </w:r>
            <w:r>
              <w:rPr>
                <w:noProof/>
                <w:webHidden/>
              </w:rPr>
              <w:fldChar w:fldCharType="begin"/>
            </w:r>
            <w:r>
              <w:rPr>
                <w:noProof/>
                <w:webHidden/>
              </w:rPr>
              <w:instrText xml:space="preserve"> PAGEREF _Toc216999640 \h </w:instrText>
            </w:r>
            <w:r>
              <w:rPr>
                <w:noProof/>
                <w:webHidden/>
              </w:rPr>
            </w:r>
            <w:r>
              <w:rPr>
                <w:noProof/>
                <w:webHidden/>
              </w:rPr>
              <w:fldChar w:fldCharType="separate"/>
            </w:r>
            <w:r>
              <w:rPr>
                <w:noProof/>
                <w:webHidden/>
              </w:rPr>
              <w:t>60</w:t>
            </w:r>
            <w:r>
              <w:rPr>
                <w:noProof/>
                <w:webHidden/>
              </w:rPr>
              <w:fldChar w:fldCharType="end"/>
            </w:r>
          </w:hyperlink>
        </w:p>
        <w:p w14:paraId="43BF38D2" w14:textId="00D2E7CA"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41" w:history="1">
            <w:r w:rsidRPr="007D4344">
              <w:rPr>
                <w:rStyle w:val="Hyperlink"/>
                <w:noProof/>
              </w:rPr>
              <w:t>5.3 Research Design</w:t>
            </w:r>
            <w:r>
              <w:rPr>
                <w:noProof/>
                <w:webHidden/>
              </w:rPr>
              <w:tab/>
            </w:r>
            <w:r>
              <w:rPr>
                <w:noProof/>
                <w:webHidden/>
              </w:rPr>
              <w:fldChar w:fldCharType="begin"/>
            </w:r>
            <w:r>
              <w:rPr>
                <w:noProof/>
                <w:webHidden/>
              </w:rPr>
              <w:instrText xml:space="preserve"> PAGEREF _Toc216999641 \h </w:instrText>
            </w:r>
            <w:r>
              <w:rPr>
                <w:noProof/>
                <w:webHidden/>
              </w:rPr>
            </w:r>
            <w:r>
              <w:rPr>
                <w:noProof/>
                <w:webHidden/>
              </w:rPr>
              <w:fldChar w:fldCharType="separate"/>
            </w:r>
            <w:r>
              <w:rPr>
                <w:noProof/>
                <w:webHidden/>
              </w:rPr>
              <w:t>61</w:t>
            </w:r>
            <w:r>
              <w:rPr>
                <w:noProof/>
                <w:webHidden/>
              </w:rPr>
              <w:fldChar w:fldCharType="end"/>
            </w:r>
          </w:hyperlink>
        </w:p>
        <w:p w14:paraId="19F3B91E" w14:textId="0FFE069B"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42" w:history="1">
            <w:r w:rsidRPr="007D4344">
              <w:rPr>
                <w:rStyle w:val="Hyperlink"/>
                <w:noProof/>
              </w:rPr>
              <w:t>5.4 Class Diagram</w:t>
            </w:r>
            <w:r>
              <w:rPr>
                <w:noProof/>
                <w:webHidden/>
              </w:rPr>
              <w:tab/>
            </w:r>
            <w:r>
              <w:rPr>
                <w:noProof/>
                <w:webHidden/>
              </w:rPr>
              <w:fldChar w:fldCharType="begin"/>
            </w:r>
            <w:r>
              <w:rPr>
                <w:noProof/>
                <w:webHidden/>
              </w:rPr>
              <w:instrText xml:space="preserve"> PAGEREF _Toc216999642 \h </w:instrText>
            </w:r>
            <w:r>
              <w:rPr>
                <w:noProof/>
                <w:webHidden/>
              </w:rPr>
            </w:r>
            <w:r>
              <w:rPr>
                <w:noProof/>
                <w:webHidden/>
              </w:rPr>
              <w:fldChar w:fldCharType="separate"/>
            </w:r>
            <w:r>
              <w:rPr>
                <w:noProof/>
                <w:webHidden/>
              </w:rPr>
              <w:t>64</w:t>
            </w:r>
            <w:r>
              <w:rPr>
                <w:noProof/>
                <w:webHidden/>
              </w:rPr>
              <w:fldChar w:fldCharType="end"/>
            </w:r>
          </w:hyperlink>
        </w:p>
        <w:p w14:paraId="36116BCC" w14:textId="5D8653DD"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43" w:history="1">
            <w:r w:rsidRPr="007D4344">
              <w:rPr>
                <w:rStyle w:val="Hyperlink"/>
                <w:noProof/>
              </w:rPr>
              <w:t>5.5 ER Diagram</w:t>
            </w:r>
            <w:r>
              <w:rPr>
                <w:noProof/>
                <w:webHidden/>
              </w:rPr>
              <w:tab/>
            </w:r>
            <w:r>
              <w:rPr>
                <w:noProof/>
                <w:webHidden/>
              </w:rPr>
              <w:fldChar w:fldCharType="begin"/>
            </w:r>
            <w:r>
              <w:rPr>
                <w:noProof/>
                <w:webHidden/>
              </w:rPr>
              <w:instrText xml:space="preserve"> PAGEREF _Toc216999643 \h </w:instrText>
            </w:r>
            <w:r>
              <w:rPr>
                <w:noProof/>
                <w:webHidden/>
              </w:rPr>
            </w:r>
            <w:r>
              <w:rPr>
                <w:noProof/>
                <w:webHidden/>
              </w:rPr>
              <w:fldChar w:fldCharType="separate"/>
            </w:r>
            <w:r>
              <w:rPr>
                <w:noProof/>
                <w:webHidden/>
              </w:rPr>
              <w:t>65</w:t>
            </w:r>
            <w:r>
              <w:rPr>
                <w:noProof/>
                <w:webHidden/>
              </w:rPr>
              <w:fldChar w:fldCharType="end"/>
            </w:r>
          </w:hyperlink>
        </w:p>
        <w:p w14:paraId="556137EA" w14:textId="589CEEE5"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44" w:history="1">
            <w:r w:rsidRPr="007D4344">
              <w:rPr>
                <w:rStyle w:val="Hyperlink"/>
                <w:noProof/>
              </w:rPr>
              <w:t>5.6 Sequence Diagram</w:t>
            </w:r>
            <w:r>
              <w:rPr>
                <w:noProof/>
                <w:webHidden/>
              </w:rPr>
              <w:tab/>
            </w:r>
            <w:r>
              <w:rPr>
                <w:noProof/>
                <w:webHidden/>
              </w:rPr>
              <w:fldChar w:fldCharType="begin"/>
            </w:r>
            <w:r>
              <w:rPr>
                <w:noProof/>
                <w:webHidden/>
              </w:rPr>
              <w:instrText xml:space="preserve"> PAGEREF _Toc216999644 \h </w:instrText>
            </w:r>
            <w:r>
              <w:rPr>
                <w:noProof/>
                <w:webHidden/>
              </w:rPr>
            </w:r>
            <w:r>
              <w:rPr>
                <w:noProof/>
                <w:webHidden/>
              </w:rPr>
              <w:fldChar w:fldCharType="separate"/>
            </w:r>
            <w:r>
              <w:rPr>
                <w:noProof/>
                <w:webHidden/>
              </w:rPr>
              <w:t>66</w:t>
            </w:r>
            <w:r>
              <w:rPr>
                <w:noProof/>
                <w:webHidden/>
              </w:rPr>
              <w:fldChar w:fldCharType="end"/>
            </w:r>
          </w:hyperlink>
        </w:p>
        <w:p w14:paraId="0DAAFECD" w14:textId="7C3A84AE"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45" w:history="1">
            <w:r w:rsidRPr="007D4344">
              <w:rPr>
                <w:rStyle w:val="Hyperlink"/>
                <w:noProof/>
              </w:rPr>
              <w:t>5.7 Package Diagram</w:t>
            </w:r>
            <w:r>
              <w:rPr>
                <w:noProof/>
                <w:webHidden/>
              </w:rPr>
              <w:tab/>
            </w:r>
            <w:r>
              <w:rPr>
                <w:noProof/>
                <w:webHidden/>
              </w:rPr>
              <w:fldChar w:fldCharType="begin"/>
            </w:r>
            <w:r>
              <w:rPr>
                <w:noProof/>
                <w:webHidden/>
              </w:rPr>
              <w:instrText xml:space="preserve"> PAGEREF _Toc216999645 \h </w:instrText>
            </w:r>
            <w:r>
              <w:rPr>
                <w:noProof/>
                <w:webHidden/>
              </w:rPr>
            </w:r>
            <w:r>
              <w:rPr>
                <w:noProof/>
                <w:webHidden/>
              </w:rPr>
              <w:fldChar w:fldCharType="separate"/>
            </w:r>
            <w:r>
              <w:rPr>
                <w:noProof/>
                <w:webHidden/>
              </w:rPr>
              <w:t>67</w:t>
            </w:r>
            <w:r>
              <w:rPr>
                <w:noProof/>
                <w:webHidden/>
              </w:rPr>
              <w:fldChar w:fldCharType="end"/>
            </w:r>
          </w:hyperlink>
        </w:p>
        <w:p w14:paraId="73FDBC6F" w14:textId="7C081BF6"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46" w:history="1">
            <w:r w:rsidRPr="007D4344">
              <w:rPr>
                <w:rStyle w:val="Hyperlink"/>
                <w:noProof/>
              </w:rPr>
              <w:t>5.8 Wireframe / Mock-up</w:t>
            </w:r>
            <w:r>
              <w:rPr>
                <w:noProof/>
                <w:webHidden/>
              </w:rPr>
              <w:tab/>
            </w:r>
            <w:r>
              <w:rPr>
                <w:noProof/>
                <w:webHidden/>
              </w:rPr>
              <w:fldChar w:fldCharType="begin"/>
            </w:r>
            <w:r>
              <w:rPr>
                <w:noProof/>
                <w:webHidden/>
              </w:rPr>
              <w:instrText xml:space="preserve"> PAGEREF _Toc216999646 \h </w:instrText>
            </w:r>
            <w:r>
              <w:rPr>
                <w:noProof/>
                <w:webHidden/>
              </w:rPr>
            </w:r>
            <w:r>
              <w:rPr>
                <w:noProof/>
                <w:webHidden/>
              </w:rPr>
              <w:fldChar w:fldCharType="separate"/>
            </w:r>
            <w:r>
              <w:rPr>
                <w:noProof/>
                <w:webHidden/>
              </w:rPr>
              <w:t>69</w:t>
            </w:r>
            <w:r>
              <w:rPr>
                <w:noProof/>
                <w:webHidden/>
              </w:rPr>
              <w:fldChar w:fldCharType="end"/>
            </w:r>
          </w:hyperlink>
        </w:p>
        <w:p w14:paraId="6832F6D7" w14:textId="6676ED7E"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647" w:history="1">
            <w:r w:rsidRPr="007D4344">
              <w:rPr>
                <w:rStyle w:val="Hyperlink"/>
                <w:noProof/>
                <w:lang w:val="en-US"/>
              </w:rPr>
              <w:t>Chapter 6 - Implementation</w:t>
            </w:r>
            <w:r>
              <w:rPr>
                <w:noProof/>
                <w:webHidden/>
              </w:rPr>
              <w:tab/>
            </w:r>
            <w:r>
              <w:rPr>
                <w:noProof/>
                <w:webHidden/>
              </w:rPr>
              <w:fldChar w:fldCharType="begin"/>
            </w:r>
            <w:r>
              <w:rPr>
                <w:noProof/>
                <w:webHidden/>
              </w:rPr>
              <w:instrText xml:space="preserve"> PAGEREF _Toc216999647 \h </w:instrText>
            </w:r>
            <w:r>
              <w:rPr>
                <w:noProof/>
                <w:webHidden/>
              </w:rPr>
            </w:r>
            <w:r>
              <w:rPr>
                <w:noProof/>
                <w:webHidden/>
              </w:rPr>
              <w:fldChar w:fldCharType="separate"/>
            </w:r>
            <w:r>
              <w:rPr>
                <w:noProof/>
                <w:webHidden/>
              </w:rPr>
              <w:t>71</w:t>
            </w:r>
            <w:r>
              <w:rPr>
                <w:noProof/>
                <w:webHidden/>
              </w:rPr>
              <w:fldChar w:fldCharType="end"/>
            </w:r>
          </w:hyperlink>
        </w:p>
        <w:p w14:paraId="0634945D" w14:textId="3F53365F"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48" w:history="1">
            <w:r w:rsidRPr="007D4344">
              <w:rPr>
                <w:rStyle w:val="Hyperlink"/>
                <w:noProof/>
              </w:rPr>
              <w:t>6.1 Justification of the Software Development Methodology</w:t>
            </w:r>
            <w:r>
              <w:rPr>
                <w:noProof/>
                <w:webHidden/>
              </w:rPr>
              <w:tab/>
            </w:r>
            <w:r>
              <w:rPr>
                <w:noProof/>
                <w:webHidden/>
              </w:rPr>
              <w:fldChar w:fldCharType="begin"/>
            </w:r>
            <w:r>
              <w:rPr>
                <w:noProof/>
                <w:webHidden/>
              </w:rPr>
              <w:instrText xml:space="preserve"> PAGEREF _Toc216999648 \h </w:instrText>
            </w:r>
            <w:r>
              <w:rPr>
                <w:noProof/>
                <w:webHidden/>
              </w:rPr>
            </w:r>
            <w:r>
              <w:rPr>
                <w:noProof/>
                <w:webHidden/>
              </w:rPr>
              <w:fldChar w:fldCharType="separate"/>
            </w:r>
            <w:r>
              <w:rPr>
                <w:noProof/>
                <w:webHidden/>
              </w:rPr>
              <w:t>71</w:t>
            </w:r>
            <w:r>
              <w:rPr>
                <w:noProof/>
                <w:webHidden/>
              </w:rPr>
              <w:fldChar w:fldCharType="end"/>
            </w:r>
          </w:hyperlink>
        </w:p>
        <w:p w14:paraId="2A2C69BC" w14:textId="68D64478"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49" w:history="1">
            <w:r w:rsidRPr="007D4344">
              <w:rPr>
                <w:rStyle w:val="Hyperlink"/>
                <w:noProof/>
              </w:rPr>
              <w:t>6.2 Steps Taken to Create and Select the Model</w:t>
            </w:r>
            <w:r>
              <w:rPr>
                <w:noProof/>
                <w:webHidden/>
              </w:rPr>
              <w:tab/>
            </w:r>
            <w:r>
              <w:rPr>
                <w:noProof/>
                <w:webHidden/>
              </w:rPr>
              <w:fldChar w:fldCharType="begin"/>
            </w:r>
            <w:r>
              <w:rPr>
                <w:noProof/>
                <w:webHidden/>
              </w:rPr>
              <w:instrText xml:space="preserve"> PAGEREF _Toc216999649 \h </w:instrText>
            </w:r>
            <w:r>
              <w:rPr>
                <w:noProof/>
                <w:webHidden/>
              </w:rPr>
            </w:r>
            <w:r>
              <w:rPr>
                <w:noProof/>
                <w:webHidden/>
              </w:rPr>
              <w:fldChar w:fldCharType="separate"/>
            </w:r>
            <w:r>
              <w:rPr>
                <w:noProof/>
                <w:webHidden/>
              </w:rPr>
              <w:t>71</w:t>
            </w:r>
            <w:r>
              <w:rPr>
                <w:noProof/>
                <w:webHidden/>
              </w:rPr>
              <w:fldChar w:fldCharType="end"/>
            </w:r>
          </w:hyperlink>
        </w:p>
        <w:p w14:paraId="04E122BF" w14:textId="4B4634F8"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50" w:history="1">
            <w:r w:rsidRPr="007D4344">
              <w:rPr>
                <w:rStyle w:val="Hyperlink"/>
                <w:noProof/>
              </w:rPr>
              <w:t>6.2.1 About Dataset</w:t>
            </w:r>
            <w:r>
              <w:rPr>
                <w:noProof/>
                <w:webHidden/>
              </w:rPr>
              <w:tab/>
            </w:r>
            <w:r>
              <w:rPr>
                <w:noProof/>
                <w:webHidden/>
              </w:rPr>
              <w:fldChar w:fldCharType="begin"/>
            </w:r>
            <w:r>
              <w:rPr>
                <w:noProof/>
                <w:webHidden/>
              </w:rPr>
              <w:instrText xml:space="preserve"> PAGEREF _Toc216999650 \h </w:instrText>
            </w:r>
            <w:r>
              <w:rPr>
                <w:noProof/>
                <w:webHidden/>
              </w:rPr>
            </w:r>
            <w:r>
              <w:rPr>
                <w:noProof/>
                <w:webHidden/>
              </w:rPr>
              <w:fldChar w:fldCharType="separate"/>
            </w:r>
            <w:r>
              <w:rPr>
                <w:noProof/>
                <w:webHidden/>
              </w:rPr>
              <w:t>72</w:t>
            </w:r>
            <w:r>
              <w:rPr>
                <w:noProof/>
                <w:webHidden/>
              </w:rPr>
              <w:fldChar w:fldCharType="end"/>
            </w:r>
          </w:hyperlink>
        </w:p>
        <w:p w14:paraId="4BFEBDDF" w14:textId="26196D6D"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51" w:history="1">
            <w:r w:rsidRPr="007D4344">
              <w:rPr>
                <w:rStyle w:val="Hyperlink"/>
                <w:noProof/>
              </w:rPr>
              <w:t>6.2.2 Exploratory Data Analysis (EDA)</w:t>
            </w:r>
            <w:r>
              <w:rPr>
                <w:noProof/>
                <w:webHidden/>
              </w:rPr>
              <w:tab/>
            </w:r>
            <w:r>
              <w:rPr>
                <w:noProof/>
                <w:webHidden/>
              </w:rPr>
              <w:fldChar w:fldCharType="begin"/>
            </w:r>
            <w:r>
              <w:rPr>
                <w:noProof/>
                <w:webHidden/>
              </w:rPr>
              <w:instrText xml:space="preserve"> PAGEREF _Toc216999651 \h </w:instrText>
            </w:r>
            <w:r>
              <w:rPr>
                <w:noProof/>
                <w:webHidden/>
              </w:rPr>
            </w:r>
            <w:r>
              <w:rPr>
                <w:noProof/>
                <w:webHidden/>
              </w:rPr>
              <w:fldChar w:fldCharType="separate"/>
            </w:r>
            <w:r>
              <w:rPr>
                <w:noProof/>
                <w:webHidden/>
              </w:rPr>
              <w:t>72</w:t>
            </w:r>
            <w:r>
              <w:rPr>
                <w:noProof/>
                <w:webHidden/>
              </w:rPr>
              <w:fldChar w:fldCharType="end"/>
            </w:r>
          </w:hyperlink>
        </w:p>
        <w:p w14:paraId="06C6EE9B" w14:textId="48612D8E"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52" w:history="1">
            <w:r w:rsidRPr="007D4344">
              <w:rPr>
                <w:rStyle w:val="Hyperlink"/>
                <w:noProof/>
              </w:rPr>
              <w:t>6.2.3 Data Preprocessing</w:t>
            </w:r>
            <w:r>
              <w:rPr>
                <w:noProof/>
                <w:webHidden/>
              </w:rPr>
              <w:tab/>
            </w:r>
            <w:r>
              <w:rPr>
                <w:noProof/>
                <w:webHidden/>
              </w:rPr>
              <w:fldChar w:fldCharType="begin"/>
            </w:r>
            <w:r>
              <w:rPr>
                <w:noProof/>
                <w:webHidden/>
              </w:rPr>
              <w:instrText xml:space="preserve"> PAGEREF _Toc216999652 \h </w:instrText>
            </w:r>
            <w:r>
              <w:rPr>
                <w:noProof/>
                <w:webHidden/>
              </w:rPr>
            </w:r>
            <w:r>
              <w:rPr>
                <w:noProof/>
                <w:webHidden/>
              </w:rPr>
              <w:fldChar w:fldCharType="separate"/>
            </w:r>
            <w:r>
              <w:rPr>
                <w:noProof/>
                <w:webHidden/>
              </w:rPr>
              <w:t>72</w:t>
            </w:r>
            <w:r>
              <w:rPr>
                <w:noProof/>
                <w:webHidden/>
              </w:rPr>
              <w:fldChar w:fldCharType="end"/>
            </w:r>
          </w:hyperlink>
        </w:p>
        <w:p w14:paraId="18BC5494" w14:textId="2C2B0211"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53" w:history="1">
            <w:r w:rsidRPr="007D4344">
              <w:rPr>
                <w:rStyle w:val="Hyperlink"/>
                <w:noProof/>
              </w:rPr>
              <w:t>6.2.4 Feature Engineering</w:t>
            </w:r>
            <w:r>
              <w:rPr>
                <w:noProof/>
                <w:webHidden/>
              </w:rPr>
              <w:tab/>
            </w:r>
            <w:r>
              <w:rPr>
                <w:noProof/>
                <w:webHidden/>
              </w:rPr>
              <w:fldChar w:fldCharType="begin"/>
            </w:r>
            <w:r>
              <w:rPr>
                <w:noProof/>
                <w:webHidden/>
              </w:rPr>
              <w:instrText xml:space="preserve"> PAGEREF _Toc216999653 \h </w:instrText>
            </w:r>
            <w:r>
              <w:rPr>
                <w:noProof/>
                <w:webHidden/>
              </w:rPr>
            </w:r>
            <w:r>
              <w:rPr>
                <w:noProof/>
                <w:webHidden/>
              </w:rPr>
              <w:fldChar w:fldCharType="separate"/>
            </w:r>
            <w:r>
              <w:rPr>
                <w:noProof/>
                <w:webHidden/>
              </w:rPr>
              <w:t>72</w:t>
            </w:r>
            <w:r>
              <w:rPr>
                <w:noProof/>
                <w:webHidden/>
              </w:rPr>
              <w:fldChar w:fldCharType="end"/>
            </w:r>
          </w:hyperlink>
        </w:p>
        <w:p w14:paraId="0C0561F3" w14:textId="20F779F1"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54" w:history="1">
            <w:r w:rsidRPr="007D4344">
              <w:rPr>
                <w:rStyle w:val="Hyperlink"/>
                <w:noProof/>
              </w:rPr>
              <w:t>6.2.5 Model Training</w:t>
            </w:r>
            <w:r>
              <w:rPr>
                <w:noProof/>
                <w:webHidden/>
              </w:rPr>
              <w:tab/>
            </w:r>
            <w:r>
              <w:rPr>
                <w:noProof/>
                <w:webHidden/>
              </w:rPr>
              <w:fldChar w:fldCharType="begin"/>
            </w:r>
            <w:r>
              <w:rPr>
                <w:noProof/>
                <w:webHidden/>
              </w:rPr>
              <w:instrText xml:space="preserve"> PAGEREF _Toc216999654 \h </w:instrText>
            </w:r>
            <w:r>
              <w:rPr>
                <w:noProof/>
                <w:webHidden/>
              </w:rPr>
            </w:r>
            <w:r>
              <w:rPr>
                <w:noProof/>
                <w:webHidden/>
              </w:rPr>
              <w:fldChar w:fldCharType="separate"/>
            </w:r>
            <w:r>
              <w:rPr>
                <w:noProof/>
                <w:webHidden/>
              </w:rPr>
              <w:t>72</w:t>
            </w:r>
            <w:r>
              <w:rPr>
                <w:noProof/>
                <w:webHidden/>
              </w:rPr>
              <w:fldChar w:fldCharType="end"/>
            </w:r>
          </w:hyperlink>
        </w:p>
        <w:p w14:paraId="458B52E3" w14:textId="1D7A9247"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55" w:history="1">
            <w:r w:rsidRPr="007D4344">
              <w:rPr>
                <w:rStyle w:val="Hyperlink"/>
                <w:noProof/>
              </w:rPr>
              <w:t>6.3 Prototype Development</w:t>
            </w:r>
            <w:r>
              <w:rPr>
                <w:noProof/>
                <w:webHidden/>
              </w:rPr>
              <w:tab/>
            </w:r>
            <w:r>
              <w:rPr>
                <w:noProof/>
                <w:webHidden/>
              </w:rPr>
              <w:fldChar w:fldCharType="begin"/>
            </w:r>
            <w:r>
              <w:rPr>
                <w:noProof/>
                <w:webHidden/>
              </w:rPr>
              <w:instrText xml:space="preserve"> PAGEREF _Toc216999655 \h </w:instrText>
            </w:r>
            <w:r>
              <w:rPr>
                <w:noProof/>
                <w:webHidden/>
              </w:rPr>
            </w:r>
            <w:r>
              <w:rPr>
                <w:noProof/>
                <w:webHidden/>
              </w:rPr>
              <w:fldChar w:fldCharType="separate"/>
            </w:r>
            <w:r>
              <w:rPr>
                <w:noProof/>
                <w:webHidden/>
              </w:rPr>
              <w:t>75</w:t>
            </w:r>
            <w:r>
              <w:rPr>
                <w:noProof/>
                <w:webHidden/>
              </w:rPr>
              <w:fldChar w:fldCharType="end"/>
            </w:r>
          </w:hyperlink>
        </w:p>
        <w:p w14:paraId="0CF79D5E" w14:textId="7F78EC93"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56" w:history="1">
            <w:r w:rsidRPr="007D4344">
              <w:rPr>
                <w:rStyle w:val="Hyperlink"/>
                <w:noProof/>
              </w:rPr>
              <w:t>6.3.1 Development Setup</w:t>
            </w:r>
            <w:r>
              <w:rPr>
                <w:noProof/>
                <w:webHidden/>
              </w:rPr>
              <w:tab/>
            </w:r>
            <w:r>
              <w:rPr>
                <w:noProof/>
                <w:webHidden/>
              </w:rPr>
              <w:fldChar w:fldCharType="begin"/>
            </w:r>
            <w:r>
              <w:rPr>
                <w:noProof/>
                <w:webHidden/>
              </w:rPr>
              <w:instrText xml:space="preserve"> PAGEREF _Toc216999656 \h </w:instrText>
            </w:r>
            <w:r>
              <w:rPr>
                <w:noProof/>
                <w:webHidden/>
              </w:rPr>
            </w:r>
            <w:r>
              <w:rPr>
                <w:noProof/>
                <w:webHidden/>
              </w:rPr>
              <w:fldChar w:fldCharType="separate"/>
            </w:r>
            <w:r>
              <w:rPr>
                <w:noProof/>
                <w:webHidden/>
              </w:rPr>
              <w:t>76</w:t>
            </w:r>
            <w:r>
              <w:rPr>
                <w:noProof/>
                <w:webHidden/>
              </w:rPr>
              <w:fldChar w:fldCharType="end"/>
            </w:r>
          </w:hyperlink>
        </w:p>
        <w:p w14:paraId="125CDCE4" w14:textId="17409A94"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57" w:history="1">
            <w:r w:rsidRPr="007D4344">
              <w:rPr>
                <w:rStyle w:val="Hyperlink"/>
                <w:noProof/>
              </w:rPr>
              <w:t>6.3.2 Front End</w:t>
            </w:r>
            <w:r>
              <w:rPr>
                <w:noProof/>
                <w:webHidden/>
              </w:rPr>
              <w:tab/>
            </w:r>
            <w:r>
              <w:rPr>
                <w:noProof/>
                <w:webHidden/>
              </w:rPr>
              <w:fldChar w:fldCharType="begin"/>
            </w:r>
            <w:r>
              <w:rPr>
                <w:noProof/>
                <w:webHidden/>
              </w:rPr>
              <w:instrText xml:space="preserve"> PAGEREF _Toc216999657 \h </w:instrText>
            </w:r>
            <w:r>
              <w:rPr>
                <w:noProof/>
                <w:webHidden/>
              </w:rPr>
            </w:r>
            <w:r>
              <w:rPr>
                <w:noProof/>
                <w:webHidden/>
              </w:rPr>
              <w:fldChar w:fldCharType="separate"/>
            </w:r>
            <w:r>
              <w:rPr>
                <w:noProof/>
                <w:webHidden/>
              </w:rPr>
              <w:t>76</w:t>
            </w:r>
            <w:r>
              <w:rPr>
                <w:noProof/>
                <w:webHidden/>
              </w:rPr>
              <w:fldChar w:fldCharType="end"/>
            </w:r>
          </w:hyperlink>
        </w:p>
        <w:p w14:paraId="0F92E415" w14:textId="7C8D2EF6"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58" w:history="1">
            <w:r w:rsidRPr="007D4344">
              <w:rPr>
                <w:rStyle w:val="Hyperlink"/>
                <w:noProof/>
              </w:rPr>
              <w:t>6.3.3 Backend</w:t>
            </w:r>
            <w:r>
              <w:rPr>
                <w:noProof/>
                <w:webHidden/>
              </w:rPr>
              <w:tab/>
            </w:r>
            <w:r>
              <w:rPr>
                <w:noProof/>
                <w:webHidden/>
              </w:rPr>
              <w:fldChar w:fldCharType="begin"/>
            </w:r>
            <w:r>
              <w:rPr>
                <w:noProof/>
                <w:webHidden/>
              </w:rPr>
              <w:instrText xml:space="preserve"> PAGEREF _Toc216999658 \h </w:instrText>
            </w:r>
            <w:r>
              <w:rPr>
                <w:noProof/>
                <w:webHidden/>
              </w:rPr>
            </w:r>
            <w:r>
              <w:rPr>
                <w:noProof/>
                <w:webHidden/>
              </w:rPr>
              <w:fldChar w:fldCharType="separate"/>
            </w:r>
            <w:r>
              <w:rPr>
                <w:noProof/>
                <w:webHidden/>
              </w:rPr>
              <w:t>83</w:t>
            </w:r>
            <w:r>
              <w:rPr>
                <w:noProof/>
                <w:webHidden/>
              </w:rPr>
              <w:fldChar w:fldCharType="end"/>
            </w:r>
          </w:hyperlink>
        </w:p>
        <w:p w14:paraId="1144B786" w14:textId="3981495C"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59" w:history="1">
            <w:r w:rsidRPr="007D4344">
              <w:rPr>
                <w:rStyle w:val="Hyperlink"/>
                <w:noProof/>
              </w:rPr>
              <w:t>6.3.3.1 Node.js Backend</w:t>
            </w:r>
            <w:r>
              <w:rPr>
                <w:noProof/>
                <w:webHidden/>
              </w:rPr>
              <w:tab/>
            </w:r>
            <w:r>
              <w:rPr>
                <w:noProof/>
                <w:webHidden/>
              </w:rPr>
              <w:fldChar w:fldCharType="begin"/>
            </w:r>
            <w:r>
              <w:rPr>
                <w:noProof/>
                <w:webHidden/>
              </w:rPr>
              <w:instrText xml:space="preserve"> PAGEREF _Toc216999659 \h </w:instrText>
            </w:r>
            <w:r>
              <w:rPr>
                <w:noProof/>
                <w:webHidden/>
              </w:rPr>
            </w:r>
            <w:r>
              <w:rPr>
                <w:noProof/>
                <w:webHidden/>
              </w:rPr>
              <w:fldChar w:fldCharType="separate"/>
            </w:r>
            <w:r>
              <w:rPr>
                <w:noProof/>
                <w:webHidden/>
              </w:rPr>
              <w:t>83</w:t>
            </w:r>
            <w:r>
              <w:rPr>
                <w:noProof/>
                <w:webHidden/>
              </w:rPr>
              <w:fldChar w:fldCharType="end"/>
            </w:r>
          </w:hyperlink>
        </w:p>
        <w:p w14:paraId="14414482" w14:textId="784944EA"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60" w:history="1">
            <w:r w:rsidRPr="007D4344">
              <w:rPr>
                <w:rStyle w:val="Hyperlink"/>
                <w:noProof/>
              </w:rPr>
              <w:t>6.3.3.2 Flask Microservice</w:t>
            </w:r>
            <w:r>
              <w:rPr>
                <w:noProof/>
                <w:webHidden/>
              </w:rPr>
              <w:tab/>
            </w:r>
            <w:r>
              <w:rPr>
                <w:noProof/>
                <w:webHidden/>
              </w:rPr>
              <w:fldChar w:fldCharType="begin"/>
            </w:r>
            <w:r>
              <w:rPr>
                <w:noProof/>
                <w:webHidden/>
              </w:rPr>
              <w:instrText xml:space="preserve"> PAGEREF _Toc216999660 \h </w:instrText>
            </w:r>
            <w:r>
              <w:rPr>
                <w:noProof/>
                <w:webHidden/>
              </w:rPr>
            </w:r>
            <w:r>
              <w:rPr>
                <w:noProof/>
                <w:webHidden/>
              </w:rPr>
              <w:fldChar w:fldCharType="separate"/>
            </w:r>
            <w:r>
              <w:rPr>
                <w:noProof/>
                <w:webHidden/>
              </w:rPr>
              <w:t>85</w:t>
            </w:r>
            <w:r>
              <w:rPr>
                <w:noProof/>
                <w:webHidden/>
              </w:rPr>
              <w:fldChar w:fldCharType="end"/>
            </w:r>
          </w:hyperlink>
        </w:p>
        <w:p w14:paraId="26EDE4E1" w14:textId="614D2B7D"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61" w:history="1">
            <w:r w:rsidRPr="007D4344">
              <w:rPr>
                <w:rStyle w:val="Hyperlink"/>
                <w:noProof/>
              </w:rPr>
              <w:t>6.4 Deployment Setup</w:t>
            </w:r>
            <w:r>
              <w:rPr>
                <w:noProof/>
                <w:webHidden/>
              </w:rPr>
              <w:tab/>
            </w:r>
            <w:r>
              <w:rPr>
                <w:noProof/>
                <w:webHidden/>
              </w:rPr>
              <w:fldChar w:fldCharType="begin"/>
            </w:r>
            <w:r>
              <w:rPr>
                <w:noProof/>
                <w:webHidden/>
              </w:rPr>
              <w:instrText xml:space="preserve"> PAGEREF _Toc216999661 \h </w:instrText>
            </w:r>
            <w:r>
              <w:rPr>
                <w:noProof/>
                <w:webHidden/>
              </w:rPr>
            </w:r>
            <w:r>
              <w:rPr>
                <w:noProof/>
                <w:webHidden/>
              </w:rPr>
              <w:fldChar w:fldCharType="separate"/>
            </w:r>
            <w:r>
              <w:rPr>
                <w:noProof/>
                <w:webHidden/>
              </w:rPr>
              <w:t>86</w:t>
            </w:r>
            <w:r>
              <w:rPr>
                <w:noProof/>
                <w:webHidden/>
              </w:rPr>
              <w:fldChar w:fldCharType="end"/>
            </w:r>
          </w:hyperlink>
        </w:p>
        <w:p w14:paraId="0F724151" w14:textId="1A989AB1"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62" w:history="1">
            <w:r w:rsidRPr="007D4344">
              <w:rPr>
                <w:rStyle w:val="Hyperlink"/>
                <w:noProof/>
              </w:rPr>
              <w:t>6.5 Additional Setup and Configuration</w:t>
            </w:r>
            <w:r>
              <w:rPr>
                <w:noProof/>
                <w:webHidden/>
              </w:rPr>
              <w:tab/>
            </w:r>
            <w:r>
              <w:rPr>
                <w:noProof/>
                <w:webHidden/>
              </w:rPr>
              <w:fldChar w:fldCharType="begin"/>
            </w:r>
            <w:r>
              <w:rPr>
                <w:noProof/>
                <w:webHidden/>
              </w:rPr>
              <w:instrText xml:space="preserve"> PAGEREF _Toc216999662 \h </w:instrText>
            </w:r>
            <w:r>
              <w:rPr>
                <w:noProof/>
                <w:webHidden/>
              </w:rPr>
            </w:r>
            <w:r>
              <w:rPr>
                <w:noProof/>
                <w:webHidden/>
              </w:rPr>
              <w:fldChar w:fldCharType="separate"/>
            </w:r>
            <w:r>
              <w:rPr>
                <w:noProof/>
                <w:webHidden/>
              </w:rPr>
              <w:t>87</w:t>
            </w:r>
            <w:r>
              <w:rPr>
                <w:noProof/>
                <w:webHidden/>
              </w:rPr>
              <w:fldChar w:fldCharType="end"/>
            </w:r>
          </w:hyperlink>
        </w:p>
        <w:p w14:paraId="2D406F08" w14:textId="3B7A6D71"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63" w:history="1">
            <w:r w:rsidRPr="007D4344">
              <w:rPr>
                <w:rStyle w:val="Hyperlink"/>
                <w:noProof/>
              </w:rPr>
              <w:t>6.6 Challenges Faced</w:t>
            </w:r>
            <w:r>
              <w:rPr>
                <w:noProof/>
                <w:webHidden/>
              </w:rPr>
              <w:tab/>
            </w:r>
            <w:r>
              <w:rPr>
                <w:noProof/>
                <w:webHidden/>
              </w:rPr>
              <w:fldChar w:fldCharType="begin"/>
            </w:r>
            <w:r>
              <w:rPr>
                <w:noProof/>
                <w:webHidden/>
              </w:rPr>
              <w:instrText xml:space="preserve"> PAGEREF _Toc216999663 \h </w:instrText>
            </w:r>
            <w:r>
              <w:rPr>
                <w:noProof/>
                <w:webHidden/>
              </w:rPr>
            </w:r>
            <w:r>
              <w:rPr>
                <w:noProof/>
                <w:webHidden/>
              </w:rPr>
              <w:fldChar w:fldCharType="separate"/>
            </w:r>
            <w:r>
              <w:rPr>
                <w:noProof/>
                <w:webHidden/>
              </w:rPr>
              <w:t>87</w:t>
            </w:r>
            <w:r>
              <w:rPr>
                <w:noProof/>
                <w:webHidden/>
              </w:rPr>
              <w:fldChar w:fldCharType="end"/>
            </w:r>
          </w:hyperlink>
        </w:p>
        <w:p w14:paraId="1BF05F00" w14:textId="47830DEF"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64" w:history="1">
            <w:r w:rsidRPr="007D4344">
              <w:rPr>
                <w:rStyle w:val="Hyperlink"/>
                <w:noProof/>
              </w:rPr>
              <w:t>6.5 Deployment Setup</w:t>
            </w:r>
            <w:r>
              <w:rPr>
                <w:noProof/>
                <w:webHidden/>
              </w:rPr>
              <w:tab/>
            </w:r>
            <w:r>
              <w:rPr>
                <w:noProof/>
                <w:webHidden/>
              </w:rPr>
              <w:fldChar w:fldCharType="begin"/>
            </w:r>
            <w:r>
              <w:rPr>
                <w:noProof/>
                <w:webHidden/>
              </w:rPr>
              <w:instrText xml:space="preserve"> PAGEREF _Toc216999664 \h </w:instrText>
            </w:r>
            <w:r>
              <w:rPr>
                <w:noProof/>
                <w:webHidden/>
              </w:rPr>
            </w:r>
            <w:r>
              <w:rPr>
                <w:noProof/>
                <w:webHidden/>
              </w:rPr>
              <w:fldChar w:fldCharType="separate"/>
            </w:r>
            <w:r>
              <w:rPr>
                <w:noProof/>
                <w:webHidden/>
              </w:rPr>
              <w:t>88</w:t>
            </w:r>
            <w:r>
              <w:rPr>
                <w:noProof/>
                <w:webHidden/>
              </w:rPr>
              <w:fldChar w:fldCharType="end"/>
            </w:r>
          </w:hyperlink>
        </w:p>
        <w:p w14:paraId="6F793559" w14:textId="4E54C504"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65" w:history="1">
            <w:r w:rsidRPr="007D4344">
              <w:rPr>
                <w:rStyle w:val="Hyperlink"/>
                <w:noProof/>
              </w:rPr>
              <w:t>6.6 Additional Setup and Configuration</w:t>
            </w:r>
            <w:r>
              <w:rPr>
                <w:noProof/>
                <w:webHidden/>
              </w:rPr>
              <w:tab/>
            </w:r>
            <w:r>
              <w:rPr>
                <w:noProof/>
                <w:webHidden/>
              </w:rPr>
              <w:fldChar w:fldCharType="begin"/>
            </w:r>
            <w:r>
              <w:rPr>
                <w:noProof/>
                <w:webHidden/>
              </w:rPr>
              <w:instrText xml:space="preserve"> PAGEREF _Toc216999665 \h </w:instrText>
            </w:r>
            <w:r>
              <w:rPr>
                <w:noProof/>
                <w:webHidden/>
              </w:rPr>
            </w:r>
            <w:r>
              <w:rPr>
                <w:noProof/>
                <w:webHidden/>
              </w:rPr>
              <w:fldChar w:fldCharType="separate"/>
            </w:r>
            <w:r>
              <w:rPr>
                <w:noProof/>
                <w:webHidden/>
              </w:rPr>
              <w:t>89</w:t>
            </w:r>
            <w:r>
              <w:rPr>
                <w:noProof/>
                <w:webHidden/>
              </w:rPr>
              <w:fldChar w:fldCharType="end"/>
            </w:r>
          </w:hyperlink>
        </w:p>
        <w:p w14:paraId="180099EF" w14:textId="7FD5B9DD"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66" w:history="1">
            <w:r w:rsidRPr="007D4344">
              <w:rPr>
                <w:rStyle w:val="Hyperlink"/>
                <w:noProof/>
              </w:rPr>
              <w:t>6.6 Challenges Faced</w:t>
            </w:r>
            <w:r>
              <w:rPr>
                <w:noProof/>
                <w:webHidden/>
              </w:rPr>
              <w:tab/>
            </w:r>
            <w:r>
              <w:rPr>
                <w:noProof/>
                <w:webHidden/>
              </w:rPr>
              <w:fldChar w:fldCharType="begin"/>
            </w:r>
            <w:r>
              <w:rPr>
                <w:noProof/>
                <w:webHidden/>
              </w:rPr>
              <w:instrText xml:space="preserve"> PAGEREF _Toc216999666 \h </w:instrText>
            </w:r>
            <w:r>
              <w:rPr>
                <w:noProof/>
                <w:webHidden/>
              </w:rPr>
            </w:r>
            <w:r>
              <w:rPr>
                <w:noProof/>
                <w:webHidden/>
              </w:rPr>
              <w:fldChar w:fldCharType="separate"/>
            </w:r>
            <w:r>
              <w:rPr>
                <w:noProof/>
                <w:webHidden/>
              </w:rPr>
              <w:t>89</w:t>
            </w:r>
            <w:r>
              <w:rPr>
                <w:noProof/>
                <w:webHidden/>
              </w:rPr>
              <w:fldChar w:fldCharType="end"/>
            </w:r>
          </w:hyperlink>
        </w:p>
        <w:p w14:paraId="6A1E3060" w14:textId="7FA9D754"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667" w:history="1">
            <w:r w:rsidRPr="007D4344">
              <w:rPr>
                <w:rStyle w:val="Hyperlink"/>
                <w:noProof/>
              </w:rPr>
              <w:t>Chapter 7 - Testing</w:t>
            </w:r>
            <w:r>
              <w:rPr>
                <w:noProof/>
                <w:webHidden/>
              </w:rPr>
              <w:tab/>
            </w:r>
            <w:r>
              <w:rPr>
                <w:noProof/>
                <w:webHidden/>
              </w:rPr>
              <w:fldChar w:fldCharType="begin"/>
            </w:r>
            <w:r>
              <w:rPr>
                <w:noProof/>
                <w:webHidden/>
              </w:rPr>
              <w:instrText xml:space="preserve"> PAGEREF _Toc216999667 \h </w:instrText>
            </w:r>
            <w:r>
              <w:rPr>
                <w:noProof/>
                <w:webHidden/>
              </w:rPr>
            </w:r>
            <w:r>
              <w:rPr>
                <w:noProof/>
                <w:webHidden/>
              </w:rPr>
              <w:fldChar w:fldCharType="separate"/>
            </w:r>
            <w:r>
              <w:rPr>
                <w:noProof/>
                <w:webHidden/>
              </w:rPr>
              <w:t>91</w:t>
            </w:r>
            <w:r>
              <w:rPr>
                <w:noProof/>
                <w:webHidden/>
              </w:rPr>
              <w:fldChar w:fldCharType="end"/>
            </w:r>
          </w:hyperlink>
        </w:p>
        <w:p w14:paraId="2332C8D0" w14:textId="4B08B7C8"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68" w:history="1">
            <w:r w:rsidRPr="007D4344">
              <w:rPr>
                <w:rStyle w:val="Hyperlink"/>
                <w:noProof/>
              </w:rPr>
              <w:t>7.1 Model Testing</w:t>
            </w:r>
            <w:r>
              <w:rPr>
                <w:noProof/>
                <w:webHidden/>
              </w:rPr>
              <w:tab/>
            </w:r>
            <w:r>
              <w:rPr>
                <w:noProof/>
                <w:webHidden/>
              </w:rPr>
              <w:fldChar w:fldCharType="begin"/>
            </w:r>
            <w:r>
              <w:rPr>
                <w:noProof/>
                <w:webHidden/>
              </w:rPr>
              <w:instrText xml:space="preserve"> PAGEREF _Toc216999668 \h </w:instrText>
            </w:r>
            <w:r>
              <w:rPr>
                <w:noProof/>
                <w:webHidden/>
              </w:rPr>
            </w:r>
            <w:r>
              <w:rPr>
                <w:noProof/>
                <w:webHidden/>
              </w:rPr>
              <w:fldChar w:fldCharType="separate"/>
            </w:r>
            <w:r>
              <w:rPr>
                <w:noProof/>
                <w:webHidden/>
              </w:rPr>
              <w:t>91</w:t>
            </w:r>
            <w:r>
              <w:rPr>
                <w:noProof/>
                <w:webHidden/>
              </w:rPr>
              <w:fldChar w:fldCharType="end"/>
            </w:r>
          </w:hyperlink>
        </w:p>
        <w:p w14:paraId="6E4EA9A7" w14:textId="3490CC8C"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69" w:history="1">
            <w:r w:rsidRPr="007D4344">
              <w:rPr>
                <w:rStyle w:val="Hyperlink"/>
                <w:noProof/>
              </w:rPr>
              <w:t>7.2.1 Functional Requirement Testing</w:t>
            </w:r>
            <w:r>
              <w:rPr>
                <w:noProof/>
                <w:webHidden/>
              </w:rPr>
              <w:tab/>
            </w:r>
            <w:r>
              <w:rPr>
                <w:noProof/>
                <w:webHidden/>
              </w:rPr>
              <w:fldChar w:fldCharType="begin"/>
            </w:r>
            <w:r>
              <w:rPr>
                <w:noProof/>
                <w:webHidden/>
              </w:rPr>
              <w:instrText xml:space="preserve"> PAGEREF _Toc216999669 \h </w:instrText>
            </w:r>
            <w:r>
              <w:rPr>
                <w:noProof/>
                <w:webHidden/>
              </w:rPr>
            </w:r>
            <w:r>
              <w:rPr>
                <w:noProof/>
                <w:webHidden/>
              </w:rPr>
              <w:fldChar w:fldCharType="separate"/>
            </w:r>
            <w:r>
              <w:rPr>
                <w:noProof/>
                <w:webHidden/>
              </w:rPr>
              <w:t>91</w:t>
            </w:r>
            <w:r>
              <w:rPr>
                <w:noProof/>
                <w:webHidden/>
              </w:rPr>
              <w:fldChar w:fldCharType="end"/>
            </w:r>
          </w:hyperlink>
        </w:p>
        <w:p w14:paraId="5ACF608E" w14:textId="588F9EBB"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70" w:history="1">
            <w:r w:rsidRPr="007D4344">
              <w:rPr>
                <w:rStyle w:val="Hyperlink"/>
                <w:noProof/>
              </w:rPr>
              <w:t>7.2.2 Non-Functional Requirement Testing</w:t>
            </w:r>
            <w:r>
              <w:rPr>
                <w:noProof/>
                <w:webHidden/>
              </w:rPr>
              <w:tab/>
            </w:r>
            <w:r>
              <w:rPr>
                <w:noProof/>
                <w:webHidden/>
              </w:rPr>
              <w:fldChar w:fldCharType="begin"/>
            </w:r>
            <w:r>
              <w:rPr>
                <w:noProof/>
                <w:webHidden/>
              </w:rPr>
              <w:instrText xml:space="preserve"> PAGEREF _Toc216999670 \h </w:instrText>
            </w:r>
            <w:r>
              <w:rPr>
                <w:noProof/>
                <w:webHidden/>
              </w:rPr>
            </w:r>
            <w:r>
              <w:rPr>
                <w:noProof/>
                <w:webHidden/>
              </w:rPr>
              <w:fldChar w:fldCharType="separate"/>
            </w:r>
            <w:r>
              <w:rPr>
                <w:noProof/>
                <w:webHidden/>
              </w:rPr>
              <w:t>99</w:t>
            </w:r>
            <w:r>
              <w:rPr>
                <w:noProof/>
                <w:webHidden/>
              </w:rPr>
              <w:fldChar w:fldCharType="end"/>
            </w:r>
          </w:hyperlink>
        </w:p>
        <w:p w14:paraId="60B80F36" w14:textId="7BF3F532"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71" w:history="1">
            <w:r w:rsidRPr="007D4344">
              <w:rPr>
                <w:rStyle w:val="Hyperlink"/>
                <w:noProof/>
              </w:rPr>
              <w:t>Chapter 8 - Evaluation</w:t>
            </w:r>
            <w:r>
              <w:rPr>
                <w:noProof/>
                <w:webHidden/>
              </w:rPr>
              <w:tab/>
            </w:r>
            <w:r>
              <w:rPr>
                <w:noProof/>
                <w:webHidden/>
              </w:rPr>
              <w:fldChar w:fldCharType="begin"/>
            </w:r>
            <w:r>
              <w:rPr>
                <w:noProof/>
                <w:webHidden/>
              </w:rPr>
              <w:instrText xml:space="preserve"> PAGEREF _Toc216999671 \h </w:instrText>
            </w:r>
            <w:r>
              <w:rPr>
                <w:noProof/>
                <w:webHidden/>
              </w:rPr>
            </w:r>
            <w:r>
              <w:rPr>
                <w:noProof/>
                <w:webHidden/>
              </w:rPr>
              <w:fldChar w:fldCharType="separate"/>
            </w:r>
            <w:r>
              <w:rPr>
                <w:noProof/>
                <w:webHidden/>
              </w:rPr>
              <w:t>108</w:t>
            </w:r>
            <w:r>
              <w:rPr>
                <w:noProof/>
                <w:webHidden/>
              </w:rPr>
              <w:fldChar w:fldCharType="end"/>
            </w:r>
          </w:hyperlink>
        </w:p>
        <w:p w14:paraId="102C6C7A" w14:textId="329C4E21"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72" w:history="1">
            <w:r w:rsidRPr="007D4344">
              <w:rPr>
                <w:rStyle w:val="Hyperlink"/>
                <w:noProof/>
              </w:rPr>
              <w:t>8. 1 Quantitative Evaluation</w:t>
            </w:r>
            <w:r>
              <w:rPr>
                <w:noProof/>
                <w:webHidden/>
              </w:rPr>
              <w:tab/>
            </w:r>
            <w:r>
              <w:rPr>
                <w:noProof/>
                <w:webHidden/>
              </w:rPr>
              <w:fldChar w:fldCharType="begin"/>
            </w:r>
            <w:r>
              <w:rPr>
                <w:noProof/>
                <w:webHidden/>
              </w:rPr>
              <w:instrText xml:space="preserve"> PAGEREF _Toc216999672 \h </w:instrText>
            </w:r>
            <w:r>
              <w:rPr>
                <w:noProof/>
                <w:webHidden/>
              </w:rPr>
            </w:r>
            <w:r>
              <w:rPr>
                <w:noProof/>
                <w:webHidden/>
              </w:rPr>
              <w:fldChar w:fldCharType="separate"/>
            </w:r>
            <w:r>
              <w:rPr>
                <w:noProof/>
                <w:webHidden/>
              </w:rPr>
              <w:t>108</w:t>
            </w:r>
            <w:r>
              <w:rPr>
                <w:noProof/>
                <w:webHidden/>
              </w:rPr>
              <w:fldChar w:fldCharType="end"/>
            </w:r>
          </w:hyperlink>
        </w:p>
        <w:p w14:paraId="134A4057" w14:textId="6523A114"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73" w:history="1">
            <w:r w:rsidRPr="007D4344">
              <w:rPr>
                <w:rStyle w:val="Hyperlink"/>
                <w:noProof/>
              </w:rPr>
              <w:t>8.2 Qualitative Evaluation</w:t>
            </w:r>
            <w:r>
              <w:rPr>
                <w:noProof/>
                <w:webHidden/>
              </w:rPr>
              <w:tab/>
            </w:r>
            <w:r>
              <w:rPr>
                <w:noProof/>
                <w:webHidden/>
              </w:rPr>
              <w:fldChar w:fldCharType="begin"/>
            </w:r>
            <w:r>
              <w:rPr>
                <w:noProof/>
                <w:webHidden/>
              </w:rPr>
              <w:instrText xml:space="preserve"> PAGEREF _Toc216999673 \h </w:instrText>
            </w:r>
            <w:r>
              <w:rPr>
                <w:noProof/>
                <w:webHidden/>
              </w:rPr>
            </w:r>
            <w:r>
              <w:rPr>
                <w:noProof/>
                <w:webHidden/>
              </w:rPr>
              <w:fldChar w:fldCharType="separate"/>
            </w:r>
            <w:r>
              <w:rPr>
                <w:noProof/>
                <w:webHidden/>
              </w:rPr>
              <w:t>109</w:t>
            </w:r>
            <w:r>
              <w:rPr>
                <w:noProof/>
                <w:webHidden/>
              </w:rPr>
              <w:fldChar w:fldCharType="end"/>
            </w:r>
          </w:hyperlink>
        </w:p>
        <w:p w14:paraId="2293100A" w14:textId="23DB8D92"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74" w:history="1">
            <w:r w:rsidRPr="007D4344">
              <w:rPr>
                <w:rStyle w:val="Hyperlink"/>
                <w:noProof/>
              </w:rPr>
              <w:t>8.3 Evaluation of the Achievement of Functional Requirements</w:t>
            </w:r>
            <w:r>
              <w:rPr>
                <w:noProof/>
                <w:webHidden/>
              </w:rPr>
              <w:tab/>
            </w:r>
            <w:r>
              <w:rPr>
                <w:noProof/>
                <w:webHidden/>
              </w:rPr>
              <w:fldChar w:fldCharType="begin"/>
            </w:r>
            <w:r>
              <w:rPr>
                <w:noProof/>
                <w:webHidden/>
              </w:rPr>
              <w:instrText xml:space="preserve"> PAGEREF _Toc216999674 \h </w:instrText>
            </w:r>
            <w:r>
              <w:rPr>
                <w:noProof/>
                <w:webHidden/>
              </w:rPr>
            </w:r>
            <w:r>
              <w:rPr>
                <w:noProof/>
                <w:webHidden/>
              </w:rPr>
              <w:fldChar w:fldCharType="separate"/>
            </w:r>
            <w:r>
              <w:rPr>
                <w:noProof/>
                <w:webHidden/>
              </w:rPr>
              <w:t>110</w:t>
            </w:r>
            <w:r>
              <w:rPr>
                <w:noProof/>
                <w:webHidden/>
              </w:rPr>
              <w:fldChar w:fldCharType="end"/>
            </w:r>
          </w:hyperlink>
        </w:p>
        <w:p w14:paraId="7EDB1F94" w14:textId="0F0B3A1D"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75" w:history="1">
            <w:r w:rsidRPr="007D4344">
              <w:rPr>
                <w:rStyle w:val="Hyperlink"/>
                <w:noProof/>
              </w:rPr>
              <w:t>8.4 Evaluation of the Achievement of Non-Functional Requirements</w:t>
            </w:r>
            <w:r>
              <w:rPr>
                <w:noProof/>
                <w:webHidden/>
              </w:rPr>
              <w:tab/>
            </w:r>
            <w:r>
              <w:rPr>
                <w:noProof/>
                <w:webHidden/>
              </w:rPr>
              <w:fldChar w:fldCharType="begin"/>
            </w:r>
            <w:r>
              <w:rPr>
                <w:noProof/>
                <w:webHidden/>
              </w:rPr>
              <w:instrText xml:space="preserve"> PAGEREF _Toc216999675 \h </w:instrText>
            </w:r>
            <w:r>
              <w:rPr>
                <w:noProof/>
                <w:webHidden/>
              </w:rPr>
            </w:r>
            <w:r>
              <w:rPr>
                <w:noProof/>
                <w:webHidden/>
              </w:rPr>
              <w:fldChar w:fldCharType="separate"/>
            </w:r>
            <w:r>
              <w:rPr>
                <w:noProof/>
                <w:webHidden/>
              </w:rPr>
              <w:t>114</w:t>
            </w:r>
            <w:r>
              <w:rPr>
                <w:noProof/>
                <w:webHidden/>
              </w:rPr>
              <w:fldChar w:fldCharType="end"/>
            </w:r>
          </w:hyperlink>
        </w:p>
        <w:p w14:paraId="375769B3" w14:textId="57EB47C9"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76" w:history="1">
            <w:r w:rsidRPr="007D4344">
              <w:rPr>
                <w:rStyle w:val="Hyperlink"/>
                <w:noProof/>
              </w:rPr>
              <w:t>8.5 Evaluation of the Achievement of Aim</w:t>
            </w:r>
            <w:r>
              <w:rPr>
                <w:noProof/>
                <w:webHidden/>
              </w:rPr>
              <w:tab/>
            </w:r>
            <w:r>
              <w:rPr>
                <w:noProof/>
                <w:webHidden/>
              </w:rPr>
              <w:fldChar w:fldCharType="begin"/>
            </w:r>
            <w:r>
              <w:rPr>
                <w:noProof/>
                <w:webHidden/>
              </w:rPr>
              <w:instrText xml:space="preserve"> PAGEREF _Toc216999676 \h </w:instrText>
            </w:r>
            <w:r>
              <w:rPr>
                <w:noProof/>
                <w:webHidden/>
              </w:rPr>
            </w:r>
            <w:r>
              <w:rPr>
                <w:noProof/>
                <w:webHidden/>
              </w:rPr>
              <w:fldChar w:fldCharType="separate"/>
            </w:r>
            <w:r>
              <w:rPr>
                <w:noProof/>
                <w:webHidden/>
              </w:rPr>
              <w:t>116</w:t>
            </w:r>
            <w:r>
              <w:rPr>
                <w:noProof/>
                <w:webHidden/>
              </w:rPr>
              <w:fldChar w:fldCharType="end"/>
            </w:r>
          </w:hyperlink>
        </w:p>
        <w:p w14:paraId="2F7ED850" w14:textId="11B95E53"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77" w:history="1">
            <w:r w:rsidRPr="007D4344">
              <w:rPr>
                <w:rStyle w:val="Hyperlink"/>
                <w:noProof/>
              </w:rPr>
              <w:t>8.6 Answer for the research questions</w:t>
            </w:r>
            <w:r>
              <w:rPr>
                <w:noProof/>
                <w:webHidden/>
              </w:rPr>
              <w:tab/>
            </w:r>
            <w:r>
              <w:rPr>
                <w:noProof/>
                <w:webHidden/>
              </w:rPr>
              <w:fldChar w:fldCharType="begin"/>
            </w:r>
            <w:r>
              <w:rPr>
                <w:noProof/>
                <w:webHidden/>
              </w:rPr>
              <w:instrText xml:space="preserve"> PAGEREF _Toc216999677 \h </w:instrText>
            </w:r>
            <w:r>
              <w:rPr>
                <w:noProof/>
                <w:webHidden/>
              </w:rPr>
            </w:r>
            <w:r>
              <w:rPr>
                <w:noProof/>
                <w:webHidden/>
              </w:rPr>
              <w:fldChar w:fldCharType="separate"/>
            </w:r>
            <w:r>
              <w:rPr>
                <w:noProof/>
                <w:webHidden/>
              </w:rPr>
              <w:t>116</w:t>
            </w:r>
            <w:r>
              <w:rPr>
                <w:noProof/>
                <w:webHidden/>
              </w:rPr>
              <w:fldChar w:fldCharType="end"/>
            </w:r>
          </w:hyperlink>
        </w:p>
        <w:p w14:paraId="303D3833" w14:textId="186BD481"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78" w:history="1">
            <w:r w:rsidRPr="007D4344">
              <w:rPr>
                <w:rStyle w:val="Hyperlink"/>
                <w:noProof/>
              </w:rPr>
              <w:t>8.7 Evaluation of the Achievement of Research Objectives</w:t>
            </w:r>
            <w:r>
              <w:rPr>
                <w:noProof/>
                <w:webHidden/>
              </w:rPr>
              <w:tab/>
            </w:r>
            <w:r>
              <w:rPr>
                <w:noProof/>
                <w:webHidden/>
              </w:rPr>
              <w:fldChar w:fldCharType="begin"/>
            </w:r>
            <w:r>
              <w:rPr>
                <w:noProof/>
                <w:webHidden/>
              </w:rPr>
              <w:instrText xml:space="preserve"> PAGEREF _Toc216999678 \h </w:instrText>
            </w:r>
            <w:r>
              <w:rPr>
                <w:noProof/>
                <w:webHidden/>
              </w:rPr>
            </w:r>
            <w:r>
              <w:rPr>
                <w:noProof/>
                <w:webHidden/>
              </w:rPr>
              <w:fldChar w:fldCharType="separate"/>
            </w:r>
            <w:r>
              <w:rPr>
                <w:noProof/>
                <w:webHidden/>
              </w:rPr>
              <w:t>117</w:t>
            </w:r>
            <w:r>
              <w:rPr>
                <w:noProof/>
                <w:webHidden/>
              </w:rPr>
              <w:fldChar w:fldCharType="end"/>
            </w:r>
          </w:hyperlink>
        </w:p>
        <w:p w14:paraId="37A1CCC7" w14:textId="2C3F6A16"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79" w:history="1">
            <w:r w:rsidRPr="007D4344">
              <w:rPr>
                <w:rStyle w:val="Hyperlink"/>
                <w:noProof/>
              </w:rPr>
              <w:t>8.8 Evaluation of the Achievement of Operational Objectives</w:t>
            </w:r>
            <w:r>
              <w:rPr>
                <w:noProof/>
                <w:webHidden/>
              </w:rPr>
              <w:tab/>
            </w:r>
            <w:r>
              <w:rPr>
                <w:noProof/>
                <w:webHidden/>
              </w:rPr>
              <w:fldChar w:fldCharType="begin"/>
            </w:r>
            <w:r>
              <w:rPr>
                <w:noProof/>
                <w:webHidden/>
              </w:rPr>
              <w:instrText xml:space="preserve"> PAGEREF _Toc216999679 \h </w:instrText>
            </w:r>
            <w:r>
              <w:rPr>
                <w:noProof/>
                <w:webHidden/>
              </w:rPr>
            </w:r>
            <w:r>
              <w:rPr>
                <w:noProof/>
                <w:webHidden/>
              </w:rPr>
              <w:fldChar w:fldCharType="separate"/>
            </w:r>
            <w:r>
              <w:rPr>
                <w:noProof/>
                <w:webHidden/>
              </w:rPr>
              <w:t>118</w:t>
            </w:r>
            <w:r>
              <w:rPr>
                <w:noProof/>
                <w:webHidden/>
              </w:rPr>
              <w:fldChar w:fldCharType="end"/>
            </w:r>
          </w:hyperlink>
        </w:p>
        <w:p w14:paraId="5539B65F" w14:textId="7AC265FA"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80" w:history="1">
            <w:r w:rsidRPr="007D4344">
              <w:rPr>
                <w:rStyle w:val="Hyperlink"/>
                <w:noProof/>
              </w:rPr>
              <w:t>8.9 Evaluation of the Risks</w:t>
            </w:r>
            <w:r>
              <w:rPr>
                <w:noProof/>
                <w:webHidden/>
              </w:rPr>
              <w:tab/>
            </w:r>
            <w:r>
              <w:rPr>
                <w:noProof/>
                <w:webHidden/>
              </w:rPr>
              <w:fldChar w:fldCharType="begin"/>
            </w:r>
            <w:r>
              <w:rPr>
                <w:noProof/>
                <w:webHidden/>
              </w:rPr>
              <w:instrText xml:space="preserve"> PAGEREF _Toc216999680 \h </w:instrText>
            </w:r>
            <w:r>
              <w:rPr>
                <w:noProof/>
                <w:webHidden/>
              </w:rPr>
            </w:r>
            <w:r>
              <w:rPr>
                <w:noProof/>
                <w:webHidden/>
              </w:rPr>
              <w:fldChar w:fldCharType="separate"/>
            </w:r>
            <w:r>
              <w:rPr>
                <w:noProof/>
                <w:webHidden/>
              </w:rPr>
              <w:t>119</w:t>
            </w:r>
            <w:r>
              <w:rPr>
                <w:noProof/>
                <w:webHidden/>
              </w:rPr>
              <w:fldChar w:fldCharType="end"/>
            </w:r>
          </w:hyperlink>
        </w:p>
        <w:p w14:paraId="221650AD" w14:textId="3DCBEE14"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81" w:history="1">
            <w:r w:rsidRPr="007D4344">
              <w:rPr>
                <w:rStyle w:val="Hyperlink"/>
                <w:noProof/>
              </w:rPr>
              <w:t>8.10 LEPSI Impact Evaluation</w:t>
            </w:r>
            <w:r>
              <w:rPr>
                <w:noProof/>
                <w:webHidden/>
              </w:rPr>
              <w:tab/>
            </w:r>
            <w:r>
              <w:rPr>
                <w:noProof/>
                <w:webHidden/>
              </w:rPr>
              <w:fldChar w:fldCharType="begin"/>
            </w:r>
            <w:r>
              <w:rPr>
                <w:noProof/>
                <w:webHidden/>
              </w:rPr>
              <w:instrText xml:space="preserve"> PAGEREF _Toc216999681 \h </w:instrText>
            </w:r>
            <w:r>
              <w:rPr>
                <w:noProof/>
                <w:webHidden/>
              </w:rPr>
            </w:r>
            <w:r>
              <w:rPr>
                <w:noProof/>
                <w:webHidden/>
              </w:rPr>
              <w:fldChar w:fldCharType="separate"/>
            </w:r>
            <w:r>
              <w:rPr>
                <w:noProof/>
                <w:webHidden/>
              </w:rPr>
              <w:t>121</w:t>
            </w:r>
            <w:r>
              <w:rPr>
                <w:noProof/>
                <w:webHidden/>
              </w:rPr>
              <w:fldChar w:fldCharType="end"/>
            </w:r>
          </w:hyperlink>
        </w:p>
        <w:p w14:paraId="4D21C17B" w14:textId="71D95996"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682" w:history="1">
            <w:r w:rsidRPr="007D4344">
              <w:rPr>
                <w:rStyle w:val="Hyperlink"/>
                <w:noProof/>
              </w:rPr>
              <w:t>Chapter 9 – Conclusion</w:t>
            </w:r>
            <w:r>
              <w:rPr>
                <w:noProof/>
                <w:webHidden/>
              </w:rPr>
              <w:tab/>
            </w:r>
            <w:r>
              <w:rPr>
                <w:noProof/>
                <w:webHidden/>
              </w:rPr>
              <w:fldChar w:fldCharType="begin"/>
            </w:r>
            <w:r>
              <w:rPr>
                <w:noProof/>
                <w:webHidden/>
              </w:rPr>
              <w:instrText xml:space="preserve"> PAGEREF _Toc216999682 \h </w:instrText>
            </w:r>
            <w:r>
              <w:rPr>
                <w:noProof/>
                <w:webHidden/>
              </w:rPr>
            </w:r>
            <w:r>
              <w:rPr>
                <w:noProof/>
                <w:webHidden/>
              </w:rPr>
              <w:fldChar w:fldCharType="separate"/>
            </w:r>
            <w:r>
              <w:rPr>
                <w:noProof/>
                <w:webHidden/>
              </w:rPr>
              <w:t>123</w:t>
            </w:r>
            <w:r>
              <w:rPr>
                <w:noProof/>
                <w:webHidden/>
              </w:rPr>
              <w:fldChar w:fldCharType="end"/>
            </w:r>
          </w:hyperlink>
        </w:p>
        <w:p w14:paraId="23087436" w14:textId="7C5D5304"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83" w:history="1">
            <w:r w:rsidRPr="007D4344">
              <w:rPr>
                <w:rStyle w:val="Hyperlink"/>
                <w:noProof/>
              </w:rPr>
              <w:t>9.1 Project Overview and Reflection</w:t>
            </w:r>
            <w:r>
              <w:rPr>
                <w:noProof/>
                <w:webHidden/>
              </w:rPr>
              <w:tab/>
            </w:r>
            <w:r>
              <w:rPr>
                <w:noProof/>
                <w:webHidden/>
              </w:rPr>
              <w:fldChar w:fldCharType="begin"/>
            </w:r>
            <w:r>
              <w:rPr>
                <w:noProof/>
                <w:webHidden/>
              </w:rPr>
              <w:instrText xml:space="preserve"> PAGEREF _Toc216999683 \h </w:instrText>
            </w:r>
            <w:r>
              <w:rPr>
                <w:noProof/>
                <w:webHidden/>
              </w:rPr>
            </w:r>
            <w:r>
              <w:rPr>
                <w:noProof/>
                <w:webHidden/>
              </w:rPr>
              <w:fldChar w:fldCharType="separate"/>
            </w:r>
            <w:r>
              <w:rPr>
                <w:noProof/>
                <w:webHidden/>
              </w:rPr>
              <w:t>123</w:t>
            </w:r>
            <w:r>
              <w:rPr>
                <w:noProof/>
                <w:webHidden/>
              </w:rPr>
              <w:fldChar w:fldCharType="end"/>
            </w:r>
          </w:hyperlink>
        </w:p>
        <w:p w14:paraId="165EFE02" w14:textId="68D04770"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84" w:history="1">
            <w:r w:rsidRPr="007D4344">
              <w:rPr>
                <w:rStyle w:val="Hyperlink"/>
                <w:noProof/>
              </w:rPr>
              <w:t>9.2 Challenges Faced During the Project</w:t>
            </w:r>
            <w:r>
              <w:rPr>
                <w:noProof/>
                <w:webHidden/>
              </w:rPr>
              <w:tab/>
            </w:r>
            <w:r>
              <w:rPr>
                <w:noProof/>
                <w:webHidden/>
              </w:rPr>
              <w:fldChar w:fldCharType="begin"/>
            </w:r>
            <w:r>
              <w:rPr>
                <w:noProof/>
                <w:webHidden/>
              </w:rPr>
              <w:instrText xml:space="preserve"> PAGEREF _Toc216999684 \h </w:instrText>
            </w:r>
            <w:r>
              <w:rPr>
                <w:noProof/>
                <w:webHidden/>
              </w:rPr>
            </w:r>
            <w:r>
              <w:rPr>
                <w:noProof/>
                <w:webHidden/>
              </w:rPr>
              <w:fldChar w:fldCharType="separate"/>
            </w:r>
            <w:r>
              <w:rPr>
                <w:noProof/>
                <w:webHidden/>
              </w:rPr>
              <w:t>123</w:t>
            </w:r>
            <w:r>
              <w:rPr>
                <w:noProof/>
                <w:webHidden/>
              </w:rPr>
              <w:fldChar w:fldCharType="end"/>
            </w:r>
          </w:hyperlink>
        </w:p>
        <w:p w14:paraId="554343A7" w14:textId="68A38F02"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85" w:history="1">
            <w:r w:rsidRPr="007D4344">
              <w:rPr>
                <w:rStyle w:val="Hyperlink"/>
                <w:noProof/>
              </w:rPr>
              <w:t>9.3 Evidence of Achievement of Learning Outcomes</w:t>
            </w:r>
            <w:r>
              <w:rPr>
                <w:noProof/>
                <w:webHidden/>
              </w:rPr>
              <w:tab/>
            </w:r>
            <w:r>
              <w:rPr>
                <w:noProof/>
                <w:webHidden/>
              </w:rPr>
              <w:fldChar w:fldCharType="begin"/>
            </w:r>
            <w:r>
              <w:rPr>
                <w:noProof/>
                <w:webHidden/>
              </w:rPr>
              <w:instrText xml:space="preserve"> PAGEREF _Toc216999685 \h </w:instrText>
            </w:r>
            <w:r>
              <w:rPr>
                <w:noProof/>
                <w:webHidden/>
              </w:rPr>
            </w:r>
            <w:r>
              <w:rPr>
                <w:noProof/>
                <w:webHidden/>
              </w:rPr>
              <w:fldChar w:fldCharType="separate"/>
            </w:r>
            <w:r>
              <w:rPr>
                <w:noProof/>
                <w:webHidden/>
              </w:rPr>
              <w:t>124</w:t>
            </w:r>
            <w:r>
              <w:rPr>
                <w:noProof/>
                <w:webHidden/>
              </w:rPr>
              <w:fldChar w:fldCharType="end"/>
            </w:r>
          </w:hyperlink>
        </w:p>
        <w:p w14:paraId="10874EF6" w14:textId="7FB35D01"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86" w:history="1">
            <w:r w:rsidRPr="007D4344">
              <w:rPr>
                <w:rStyle w:val="Hyperlink"/>
                <w:noProof/>
              </w:rPr>
              <w:t>Achievement of Learning Outcomes</w:t>
            </w:r>
            <w:r>
              <w:rPr>
                <w:noProof/>
                <w:webHidden/>
              </w:rPr>
              <w:tab/>
            </w:r>
            <w:r>
              <w:rPr>
                <w:noProof/>
                <w:webHidden/>
              </w:rPr>
              <w:fldChar w:fldCharType="begin"/>
            </w:r>
            <w:r>
              <w:rPr>
                <w:noProof/>
                <w:webHidden/>
              </w:rPr>
              <w:instrText xml:space="preserve"> PAGEREF _Toc216999686 \h </w:instrText>
            </w:r>
            <w:r>
              <w:rPr>
                <w:noProof/>
                <w:webHidden/>
              </w:rPr>
            </w:r>
            <w:r>
              <w:rPr>
                <w:noProof/>
                <w:webHidden/>
              </w:rPr>
              <w:fldChar w:fldCharType="separate"/>
            </w:r>
            <w:r>
              <w:rPr>
                <w:noProof/>
                <w:webHidden/>
              </w:rPr>
              <w:t>124</w:t>
            </w:r>
            <w:r>
              <w:rPr>
                <w:noProof/>
                <w:webHidden/>
              </w:rPr>
              <w:fldChar w:fldCharType="end"/>
            </w:r>
          </w:hyperlink>
        </w:p>
        <w:p w14:paraId="31ECFF6C" w14:textId="73E80C68"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87" w:history="1">
            <w:r w:rsidRPr="007D4344">
              <w:rPr>
                <w:rStyle w:val="Hyperlink"/>
                <w:noProof/>
              </w:rPr>
              <w:t>9.4 Use of Taught  Modules</w:t>
            </w:r>
            <w:r>
              <w:rPr>
                <w:noProof/>
                <w:webHidden/>
              </w:rPr>
              <w:tab/>
            </w:r>
            <w:r>
              <w:rPr>
                <w:noProof/>
                <w:webHidden/>
              </w:rPr>
              <w:fldChar w:fldCharType="begin"/>
            </w:r>
            <w:r>
              <w:rPr>
                <w:noProof/>
                <w:webHidden/>
              </w:rPr>
              <w:instrText xml:space="preserve"> PAGEREF _Toc216999687 \h </w:instrText>
            </w:r>
            <w:r>
              <w:rPr>
                <w:noProof/>
                <w:webHidden/>
              </w:rPr>
            </w:r>
            <w:r>
              <w:rPr>
                <w:noProof/>
                <w:webHidden/>
              </w:rPr>
              <w:fldChar w:fldCharType="separate"/>
            </w:r>
            <w:r>
              <w:rPr>
                <w:noProof/>
                <w:webHidden/>
              </w:rPr>
              <w:t>125</w:t>
            </w:r>
            <w:r>
              <w:rPr>
                <w:noProof/>
                <w:webHidden/>
              </w:rPr>
              <w:fldChar w:fldCharType="end"/>
            </w:r>
          </w:hyperlink>
        </w:p>
        <w:p w14:paraId="6C0F93B8" w14:textId="77D18CF3"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88" w:history="1">
            <w:r w:rsidRPr="007D4344">
              <w:rPr>
                <w:rStyle w:val="Hyperlink"/>
                <w:noProof/>
              </w:rPr>
              <w:t>9.5 New Skills and Knowledge Gained</w:t>
            </w:r>
            <w:r>
              <w:rPr>
                <w:noProof/>
                <w:webHidden/>
              </w:rPr>
              <w:tab/>
            </w:r>
            <w:r>
              <w:rPr>
                <w:noProof/>
                <w:webHidden/>
              </w:rPr>
              <w:fldChar w:fldCharType="begin"/>
            </w:r>
            <w:r>
              <w:rPr>
                <w:noProof/>
                <w:webHidden/>
              </w:rPr>
              <w:instrText xml:space="preserve"> PAGEREF _Toc216999688 \h </w:instrText>
            </w:r>
            <w:r>
              <w:rPr>
                <w:noProof/>
                <w:webHidden/>
              </w:rPr>
            </w:r>
            <w:r>
              <w:rPr>
                <w:noProof/>
                <w:webHidden/>
              </w:rPr>
              <w:fldChar w:fldCharType="separate"/>
            </w:r>
            <w:r>
              <w:rPr>
                <w:noProof/>
                <w:webHidden/>
              </w:rPr>
              <w:t>126</w:t>
            </w:r>
            <w:r>
              <w:rPr>
                <w:noProof/>
                <w:webHidden/>
              </w:rPr>
              <w:fldChar w:fldCharType="end"/>
            </w:r>
          </w:hyperlink>
        </w:p>
        <w:p w14:paraId="2CA2F09B" w14:textId="0D24D4B2"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89" w:history="1">
            <w:r w:rsidRPr="007D4344">
              <w:rPr>
                <w:rStyle w:val="Hyperlink"/>
                <w:noProof/>
              </w:rPr>
              <w:t>9.6 Contribution to the Body of Knowledge</w:t>
            </w:r>
            <w:r>
              <w:rPr>
                <w:noProof/>
                <w:webHidden/>
              </w:rPr>
              <w:tab/>
            </w:r>
            <w:r>
              <w:rPr>
                <w:noProof/>
                <w:webHidden/>
              </w:rPr>
              <w:fldChar w:fldCharType="begin"/>
            </w:r>
            <w:r>
              <w:rPr>
                <w:noProof/>
                <w:webHidden/>
              </w:rPr>
              <w:instrText xml:space="preserve"> PAGEREF _Toc216999689 \h </w:instrText>
            </w:r>
            <w:r>
              <w:rPr>
                <w:noProof/>
                <w:webHidden/>
              </w:rPr>
            </w:r>
            <w:r>
              <w:rPr>
                <w:noProof/>
                <w:webHidden/>
              </w:rPr>
              <w:fldChar w:fldCharType="separate"/>
            </w:r>
            <w:r>
              <w:rPr>
                <w:noProof/>
                <w:webHidden/>
              </w:rPr>
              <w:t>126</w:t>
            </w:r>
            <w:r>
              <w:rPr>
                <w:noProof/>
                <w:webHidden/>
              </w:rPr>
              <w:fldChar w:fldCharType="end"/>
            </w:r>
          </w:hyperlink>
        </w:p>
        <w:p w14:paraId="01F54068" w14:textId="00815A12"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90" w:history="1">
            <w:r w:rsidRPr="007D4344">
              <w:rPr>
                <w:rStyle w:val="Hyperlink"/>
                <w:noProof/>
              </w:rPr>
              <w:t>9.6.1 Technical Contribution</w:t>
            </w:r>
            <w:r>
              <w:rPr>
                <w:noProof/>
                <w:webHidden/>
              </w:rPr>
              <w:tab/>
            </w:r>
            <w:r>
              <w:rPr>
                <w:noProof/>
                <w:webHidden/>
              </w:rPr>
              <w:fldChar w:fldCharType="begin"/>
            </w:r>
            <w:r>
              <w:rPr>
                <w:noProof/>
                <w:webHidden/>
              </w:rPr>
              <w:instrText xml:space="preserve"> PAGEREF _Toc216999690 \h </w:instrText>
            </w:r>
            <w:r>
              <w:rPr>
                <w:noProof/>
                <w:webHidden/>
              </w:rPr>
            </w:r>
            <w:r>
              <w:rPr>
                <w:noProof/>
                <w:webHidden/>
              </w:rPr>
              <w:fldChar w:fldCharType="separate"/>
            </w:r>
            <w:r>
              <w:rPr>
                <w:noProof/>
                <w:webHidden/>
              </w:rPr>
              <w:t>126</w:t>
            </w:r>
            <w:r>
              <w:rPr>
                <w:noProof/>
                <w:webHidden/>
              </w:rPr>
              <w:fldChar w:fldCharType="end"/>
            </w:r>
          </w:hyperlink>
        </w:p>
        <w:p w14:paraId="38B47DF2" w14:textId="448BBA76"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91" w:history="1">
            <w:r w:rsidRPr="007D4344">
              <w:rPr>
                <w:rStyle w:val="Hyperlink"/>
                <w:noProof/>
              </w:rPr>
              <w:t>9.6.2 Research Contribution</w:t>
            </w:r>
            <w:r>
              <w:rPr>
                <w:noProof/>
                <w:webHidden/>
              </w:rPr>
              <w:tab/>
            </w:r>
            <w:r>
              <w:rPr>
                <w:noProof/>
                <w:webHidden/>
              </w:rPr>
              <w:fldChar w:fldCharType="begin"/>
            </w:r>
            <w:r>
              <w:rPr>
                <w:noProof/>
                <w:webHidden/>
              </w:rPr>
              <w:instrText xml:space="preserve"> PAGEREF _Toc216999691 \h </w:instrText>
            </w:r>
            <w:r>
              <w:rPr>
                <w:noProof/>
                <w:webHidden/>
              </w:rPr>
            </w:r>
            <w:r>
              <w:rPr>
                <w:noProof/>
                <w:webHidden/>
              </w:rPr>
              <w:fldChar w:fldCharType="separate"/>
            </w:r>
            <w:r>
              <w:rPr>
                <w:noProof/>
                <w:webHidden/>
              </w:rPr>
              <w:t>126</w:t>
            </w:r>
            <w:r>
              <w:rPr>
                <w:noProof/>
                <w:webHidden/>
              </w:rPr>
              <w:fldChar w:fldCharType="end"/>
            </w:r>
          </w:hyperlink>
        </w:p>
        <w:p w14:paraId="7F506E2D" w14:textId="3DFA9D7A"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692" w:history="1">
            <w:r w:rsidRPr="007D4344">
              <w:rPr>
                <w:rStyle w:val="Hyperlink"/>
                <w:noProof/>
              </w:rPr>
              <w:t>9.6.3 Domain Contribution</w:t>
            </w:r>
            <w:r>
              <w:rPr>
                <w:noProof/>
                <w:webHidden/>
              </w:rPr>
              <w:tab/>
            </w:r>
            <w:r>
              <w:rPr>
                <w:noProof/>
                <w:webHidden/>
              </w:rPr>
              <w:fldChar w:fldCharType="begin"/>
            </w:r>
            <w:r>
              <w:rPr>
                <w:noProof/>
                <w:webHidden/>
              </w:rPr>
              <w:instrText xml:space="preserve"> PAGEREF _Toc216999692 \h </w:instrText>
            </w:r>
            <w:r>
              <w:rPr>
                <w:noProof/>
                <w:webHidden/>
              </w:rPr>
            </w:r>
            <w:r>
              <w:rPr>
                <w:noProof/>
                <w:webHidden/>
              </w:rPr>
              <w:fldChar w:fldCharType="separate"/>
            </w:r>
            <w:r>
              <w:rPr>
                <w:noProof/>
                <w:webHidden/>
              </w:rPr>
              <w:t>127</w:t>
            </w:r>
            <w:r>
              <w:rPr>
                <w:noProof/>
                <w:webHidden/>
              </w:rPr>
              <w:fldChar w:fldCharType="end"/>
            </w:r>
          </w:hyperlink>
        </w:p>
        <w:p w14:paraId="4B9FAD35" w14:textId="67619276"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93" w:history="1">
            <w:r w:rsidRPr="007D4344">
              <w:rPr>
                <w:rStyle w:val="Hyperlink"/>
                <w:noProof/>
              </w:rPr>
              <w:t>9.7 Limitations of the Project</w:t>
            </w:r>
            <w:r>
              <w:rPr>
                <w:noProof/>
                <w:webHidden/>
              </w:rPr>
              <w:tab/>
            </w:r>
            <w:r>
              <w:rPr>
                <w:noProof/>
                <w:webHidden/>
              </w:rPr>
              <w:fldChar w:fldCharType="begin"/>
            </w:r>
            <w:r>
              <w:rPr>
                <w:noProof/>
                <w:webHidden/>
              </w:rPr>
              <w:instrText xml:space="preserve"> PAGEREF _Toc216999693 \h </w:instrText>
            </w:r>
            <w:r>
              <w:rPr>
                <w:noProof/>
                <w:webHidden/>
              </w:rPr>
            </w:r>
            <w:r>
              <w:rPr>
                <w:noProof/>
                <w:webHidden/>
              </w:rPr>
              <w:fldChar w:fldCharType="separate"/>
            </w:r>
            <w:r>
              <w:rPr>
                <w:noProof/>
                <w:webHidden/>
              </w:rPr>
              <w:t>127</w:t>
            </w:r>
            <w:r>
              <w:rPr>
                <w:noProof/>
                <w:webHidden/>
              </w:rPr>
              <w:fldChar w:fldCharType="end"/>
            </w:r>
          </w:hyperlink>
        </w:p>
        <w:p w14:paraId="47C4A3A5" w14:textId="2230A045"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94" w:history="1">
            <w:r w:rsidRPr="007D4344">
              <w:rPr>
                <w:rStyle w:val="Hyperlink"/>
                <w:noProof/>
              </w:rPr>
              <w:t>9.8 Future Enhancements</w:t>
            </w:r>
            <w:r>
              <w:rPr>
                <w:noProof/>
                <w:webHidden/>
              </w:rPr>
              <w:tab/>
            </w:r>
            <w:r>
              <w:rPr>
                <w:noProof/>
                <w:webHidden/>
              </w:rPr>
              <w:fldChar w:fldCharType="begin"/>
            </w:r>
            <w:r>
              <w:rPr>
                <w:noProof/>
                <w:webHidden/>
              </w:rPr>
              <w:instrText xml:space="preserve"> PAGEREF _Toc216999694 \h </w:instrText>
            </w:r>
            <w:r>
              <w:rPr>
                <w:noProof/>
                <w:webHidden/>
              </w:rPr>
            </w:r>
            <w:r>
              <w:rPr>
                <w:noProof/>
                <w:webHidden/>
              </w:rPr>
              <w:fldChar w:fldCharType="separate"/>
            </w:r>
            <w:r>
              <w:rPr>
                <w:noProof/>
                <w:webHidden/>
              </w:rPr>
              <w:t>127</w:t>
            </w:r>
            <w:r>
              <w:rPr>
                <w:noProof/>
                <w:webHidden/>
              </w:rPr>
              <w:fldChar w:fldCharType="end"/>
            </w:r>
          </w:hyperlink>
        </w:p>
        <w:p w14:paraId="5DC6BF2A" w14:textId="7EC24BB6"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95" w:history="1">
            <w:r w:rsidRPr="007D4344">
              <w:rPr>
                <w:rStyle w:val="Hyperlink"/>
                <w:noProof/>
              </w:rPr>
              <w:t>9.9 Final Remarks</w:t>
            </w:r>
            <w:r>
              <w:rPr>
                <w:noProof/>
                <w:webHidden/>
              </w:rPr>
              <w:tab/>
            </w:r>
            <w:r>
              <w:rPr>
                <w:noProof/>
                <w:webHidden/>
              </w:rPr>
              <w:fldChar w:fldCharType="begin"/>
            </w:r>
            <w:r>
              <w:rPr>
                <w:noProof/>
                <w:webHidden/>
              </w:rPr>
              <w:instrText xml:space="preserve"> PAGEREF _Toc216999695 \h </w:instrText>
            </w:r>
            <w:r>
              <w:rPr>
                <w:noProof/>
                <w:webHidden/>
              </w:rPr>
            </w:r>
            <w:r>
              <w:rPr>
                <w:noProof/>
                <w:webHidden/>
              </w:rPr>
              <w:fldChar w:fldCharType="separate"/>
            </w:r>
            <w:r>
              <w:rPr>
                <w:noProof/>
                <w:webHidden/>
              </w:rPr>
              <w:t>128</w:t>
            </w:r>
            <w:r>
              <w:rPr>
                <w:noProof/>
                <w:webHidden/>
              </w:rPr>
              <w:fldChar w:fldCharType="end"/>
            </w:r>
          </w:hyperlink>
        </w:p>
        <w:p w14:paraId="2CA0A060" w14:textId="621594FF"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96" w:history="1">
            <w:r w:rsidRPr="007D4344">
              <w:rPr>
                <w:rStyle w:val="Hyperlink"/>
                <w:noProof/>
              </w:rPr>
              <w:t>References</w:t>
            </w:r>
            <w:r>
              <w:rPr>
                <w:noProof/>
                <w:webHidden/>
              </w:rPr>
              <w:tab/>
            </w:r>
            <w:r>
              <w:rPr>
                <w:noProof/>
                <w:webHidden/>
              </w:rPr>
              <w:fldChar w:fldCharType="begin"/>
            </w:r>
            <w:r>
              <w:rPr>
                <w:noProof/>
                <w:webHidden/>
              </w:rPr>
              <w:instrText xml:space="preserve"> PAGEREF _Toc216999696 \h </w:instrText>
            </w:r>
            <w:r>
              <w:rPr>
                <w:noProof/>
                <w:webHidden/>
              </w:rPr>
            </w:r>
            <w:r>
              <w:rPr>
                <w:noProof/>
                <w:webHidden/>
              </w:rPr>
              <w:fldChar w:fldCharType="separate"/>
            </w:r>
            <w:r>
              <w:rPr>
                <w:noProof/>
                <w:webHidden/>
              </w:rPr>
              <w:t>128</w:t>
            </w:r>
            <w:r>
              <w:rPr>
                <w:noProof/>
                <w:webHidden/>
              </w:rPr>
              <w:fldChar w:fldCharType="end"/>
            </w:r>
          </w:hyperlink>
        </w:p>
        <w:p w14:paraId="29354EDB" w14:textId="71D334DD"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697" w:history="1">
            <w:r w:rsidRPr="007D4344">
              <w:rPr>
                <w:rStyle w:val="Hyperlink"/>
                <w:noProof/>
              </w:rPr>
              <w:t>APPENDIX</w:t>
            </w:r>
            <w:r>
              <w:rPr>
                <w:noProof/>
                <w:webHidden/>
              </w:rPr>
              <w:tab/>
            </w:r>
            <w:r>
              <w:rPr>
                <w:noProof/>
                <w:webHidden/>
              </w:rPr>
              <w:fldChar w:fldCharType="begin"/>
            </w:r>
            <w:r>
              <w:rPr>
                <w:noProof/>
                <w:webHidden/>
              </w:rPr>
              <w:instrText xml:space="preserve"> PAGEREF _Toc216999697 \h </w:instrText>
            </w:r>
            <w:r>
              <w:rPr>
                <w:noProof/>
                <w:webHidden/>
              </w:rPr>
            </w:r>
            <w:r>
              <w:rPr>
                <w:noProof/>
                <w:webHidden/>
              </w:rPr>
              <w:fldChar w:fldCharType="separate"/>
            </w:r>
            <w:r>
              <w:rPr>
                <w:noProof/>
                <w:webHidden/>
              </w:rPr>
              <w:t>130</w:t>
            </w:r>
            <w:r>
              <w:rPr>
                <w:noProof/>
                <w:webHidden/>
              </w:rPr>
              <w:fldChar w:fldCharType="end"/>
            </w:r>
          </w:hyperlink>
        </w:p>
        <w:p w14:paraId="7D1EE213" w14:textId="6A8F5289"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698" w:history="1">
            <w:r w:rsidRPr="007D4344">
              <w:rPr>
                <w:rStyle w:val="Hyperlink"/>
                <w:noProof/>
              </w:rPr>
              <w:t>Chapter 3 - Requirements Analysis</w:t>
            </w:r>
            <w:r>
              <w:rPr>
                <w:noProof/>
                <w:webHidden/>
              </w:rPr>
              <w:tab/>
            </w:r>
            <w:r>
              <w:rPr>
                <w:noProof/>
                <w:webHidden/>
              </w:rPr>
              <w:fldChar w:fldCharType="begin"/>
            </w:r>
            <w:r>
              <w:rPr>
                <w:noProof/>
                <w:webHidden/>
              </w:rPr>
              <w:instrText xml:space="preserve"> PAGEREF _Toc216999698 \h </w:instrText>
            </w:r>
            <w:r>
              <w:rPr>
                <w:noProof/>
                <w:webHidden/>
              </w:rPr>
            </w:r>
            <w:r>
              <w:rPr>
                <w:noProof/>
                <w:webHidden/>
              </w:rPr>
              <w:fldChar w:fldCharType="separate"/>
            </w:r>
            <w:r>
              <w:rPr>
                <w:noProof/>
                <w:webHidden/>
              </w:rPr>
              <w:t>130</w:t>
            </w:r>
            <w:r>
              <w:rPr>
                <w:noProof/>
                <w:webHidden/>
              </w:rPr>
              <w:fldChar w:fldCharType="end"/>
            </w:r>
          </w:hyperlink>
        </w:p>
        <w:p w14:paraId="24D3EDC9" w14:textId="1650C817"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699" w:history="1">
            <w:r w:rsidRPr="007D4344">
              <w:rPr>
                <w:rStyle w:val="Hyperlink"/>
                <w:noProof/>
              </w:rPr>
              <w:t>Expert Interview Questions</w:t>
            </w:r>
            <w:r>
              <w:rPr>
                <w:noProof/>
                <w:webHidden/>
              </w:rPr>
              <w:tab/>
            </w:r>
            <w:r>
              <w:rPr>
                <w:noProof/>
                <w:webHidden/>
              </w:rPr>
              <w:fldChar w:fldCharType="begin"/>
            </w:r>
            <w:r>
              <w:rPr>
                <w:noProof/>
                <w:webHidden/>
              </w:rPr>
              <w:instrText xml:space="preserve"> PAGEREF _Toc216999699 \h </w:instrText>
            </w:r>
            <w:r>
              <w:rPr>
                <w:noProof/>
                <w:webHidden/>
              </w:rPr>
            </w:r>
            <w:r>
              <w:rPr>
                <w:noProof/>
                <w:webHidden/>
              </w:rPr>
              <w:fldChar w:fldCharType="separate"/>
            </w:r>
            <w:r>
              <w:rPr>
                <w:noProof/>
                <w:webHidden/>
              </w:rPr>
              <w:t>130</w:t>
            </w:r>
            <w:r>
              <w:rPr>
                <w:noProof/>
                <w:webHidden/>
              </w:rPr>
              <w:fldChar w:fldCharType="end"/>
            </w:r>
          </w:hyperlink>
        </w:p>
        <w:p w14:paraId="71560DA9" w14:textId="3AC1E655"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700" w:history="1">
            <w:r w:rsidRPr="007D4344">
              <w:rPr>
                <w:rStyle w:val="Hyperlink"/>
                <w:noProof/>
              </w:rPr>
              <w:t>Evidence Collection for Expert Feedback</w:t>
            </w:r>
            <w:r>
              <w:rPr>
                <w:noProof/>
                <w:webHidden/>
              </w:rPr>
              <w:tab/>
            </w:r>
            <w:r>
              <w:rPr>
                <w:noProof/>
                <w:webHidden/>
              </w:rPr>
              <w:fldChar w:fldCharType="begin"/>
            </w:r>
            <w:r>
              <w:rPr>
                <w:noProof/>
                <w:webHidden/>
              </w:rPr>
              <w:instrText xml:space="preserve"> PAGEREF _Toc216999700 \h </w:instrText>
            </w:r>
            <w:r>
              <w:rPr>
                <w:noProof/>
                <w:webHidden/>
              </w:rPr>
            </w:r>
            <w:r>
              <w:rPr>
                <w:noProof/>
                <w:webHidden/>
              </w:rPr>
              <w:fldChar w:fldCharType="separate"/>
            </w:r>
            <w:r>
              <w:rPr>
                <w:noProof/>
                <w:webHidden/>
              </w:rPr>
              <w:t>130</w:t>
            </w:r>
            <w:r>
              <w:rPr>
                <w:noProof/>
                <w:webHidden/>
              </w:rPr>
              <w:fldChar w:fldCharType="end"/>
            </w:r>
          </w:hyperlink>
        </w:p>
        <w:p w14:paraId="0D56FDD7" w14:textId="1F064395"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701" w:history="1">
            <w:r w:rsidRPr="007D4344">
              <w:rPr>
                <w:rStyle w:val="Hyperlink"/>
                <w:noProof/>
              </w:rPr>
              <w:t>Chapter 4 – Methodology, Design Choices, Development Approach, Project Management, Risks, and Project Plan</w:t>
            </w:r>
            <w:r>
              <w:rPr>
                <w:noProof/>
                <w:webHidden/>
              </w:rPr>
              <w:tab/>
            </w:r>
            <w:r>
              <w:rPr>
                <w:noProof/>
                <w:webHidden/>
              </w:rPr>
              <w:fldChar w:fldCharType="begin"/>
            </w:r>
            <w:r>
              <w:rPr>
                <w:noProof/>
                <w:webHidden/>
              </w:rPr>
              <w:instrText xml:space="preserve"> PAGEREF _Toc216999701 \h </w:instrText>
            </w:r>
            <w:r>
              <w:rPr>
                <w:noProof/>
                <w:webHidden/>
              </w:rPr>
            </w:r>
            <w:r>
              <w:rPr>
                <w:noProof/>
                <w:webHidden/>
              </w:rPr>
              <w:fldChar w:fldCharType="separate"/>
            </w:r>
            <w:r>
              <w:rPr>
                <w:noProof/>
                <w:webHidden/>
              </w:rPr>
              <w:t>131</w:t>
            </w:r>
            <w:r>
              <w:rPr>
                <w:noProof/>
                <w:webHidden/>
              </w:rPr>
              <w:fldChar w:fldCharType="end"/>
            </w:r>
          </w:hyperlink>
        </w:p>
        <w:p w14:paraId="5D54D4BB" w14:textId="26A75FAD"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702" w:history="1">
            <w:r w:rsidRPr="007D4344">
              <w:rPr>
                <w:rStyle w:val="Hyperlink"/>
                <w:noProof/>
              </w:rPr>
              <w:t>4.6 Project Plan</w:t>
            </w:r>
            <w:r>
              <w:rPr>
                <w:noProof/>
                <w:webHidden/>
              </w:rPr>
              <w:tab/>
            </w:r>
            <w:r>
              <w:rPr>
                <w:noProof/>
                <w:webHidden/>
              </w:rPr>
              <w:fldChar w:fldCharType="begin"/>
            </w:r>
            <w:r>
              <w:rPr>
                <w:noProof/>
                <w:webHidden/>
              </w:rPr>
              <w:instrText xml:space="preserve"> PAGEREF _Toc216999702 \h </w:instrText>
            </w:r>
            <w:r>
              <w:rPr>
                <w:noProof/>
                <w:webHidden/>
              </w:rPr>
            </w:r>
            <w:r>
              <w:rPr>
                <w:noProof/>
                <w:webHidden/>
              </w:rPr>
              <w:fldChar w:fldCharType="separate"/>
            </w:r>
            <w:r>
              <w:rPr>
                <w:noProof/>
                <w:webHidden/>
              </w:rPr>
              <w:t>131</w:t>
            </w:r>
            <w:r>
              <w:rPr>
                <w:noProof/>
                <w:webHidden/>
              </w:rPr>
              <w:fldChar w:fldCharType="end"/>
            </w:r>
          </w:hyperlink>
        </w:p>
        <w:p w14:paraId="1A71E98B" w14:textId="00960B82"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703" w:history="1">
            <w:r w:rsidRPr="007D4344">
              <w:rPr>
                <w:rStyle w:val="Hyperlink"/>
                <w:noProof/>
              </w:rPr>
              <w:t>4.6.1 Gantt Chart</w:t>
            </w:r>
            <w:r>
              <w:rPr>
                <w:noProof/>
                <w:webHidden/>
              </w:rPr>
              <w:tab/>
            </w:r>
            <w:r>
              <w:rPr>
                <w:noProof/>
                <w:webHidden/>
              </w:rPr>
              <w:fldChar w:fldCharType="begin"/>
            </w:r>
            <w:r>
              <w:rPr>
                <w:noProof/>
                <w:webHidden/>
              </w:rPr>
              <w:instrText xml:space="preserve"> PAGEREF _Toc216999703 \h </w:instrText>
            </w:r>
            <w:r>
              <w:rPr>
                <w:noProof/>
                <w:webHidden/>
              </w:rPr>
            </w:r>
            <w:r>
              <w:rPr>
                <w:noProof/>
                <w:webHidden/>
              </w:rPr>
              <w:fldChar w:fldCharType="separate"/>
            </w:r>
            <w:r>
              <w:rPr>
                <w:noProof/>
                <w:webHidden/>
              </w:rPr>
              <w:t>131</w:t>
            </w:r>
            <w:r>
              <w:rPr>
                <w:noProof/>
                <w:webHidden/>
              </w:rPr>
              <w:fldChar w:fldCharType="end"/>
            </w:r>
          </w:hyperlink>
        </w:p>
        <w:p w14:paraId="1F194AA5" w14:textId="2D2CE8FB"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704" w:history="1">
            <w:r w:rsidRPr="007D4344">
              <w:rPr>
                <w:rStyle w:val="Hyperlink"/>
                <w:noProof/>
              </w:rPr>
              <w:t>Kanban Board and Mapping to Gantt Chart</w:t>
            </w:r>
            <w:r>
              <w:rPr>
                <w:noProof/>
                <w:webHidden/>
              </w:rPr>
              <w:tab/>
            </w:r>
            <w:r>
              <w:rPr>
                <w:noProof/>
                <w:webHidden/>
              </w:rPr>
              <w:fldChar w:fldCharType="begin"/>
            </w:r>
            <w:r>
              <w:rPr>
                <w:noProof/>
                <w:webHidden/>
              </w:rPr>
              <w:instrText xml:space="preserve"> PAGEREF _Toc216999704 \h </w:instrText>
            </w:r>
            <w:r>
              <w:rPr>
                <w:noProof/>
                <w:webHidden/>
              </w:rPr>
            </w:r>
            <w:r>
              <w:rPr>
                <w:noProof/>
                <w:webHidden/>
              </w:rPr>
              <w:fldChar w:fldCharType="separate"/>
            </w:r>
            <w:r>
              <w:rPr>
                <w:noProof/>
                <w:webHidden/>
              </w:rPr>
              <w:t>135</w:t>
            </w:r>
            <w:r>
              <w:rPr>
                <w:noProof/>
                <w:webHidden/>
              </w:rPr>
              <w:fldChar w:fldCharType="end"/>
            </w:r>
          </w:hyperlink>
        </w:p>
        <w:p w14:paraId="28516AEB" w14:textId="2DF8148F"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705" w:history="1">
            <w:r w:rsidRPr="007D4344">
              <w:rPr>
                <w:rStyle w:val="Hyperlink"/>
                <w:noProof/>
              </w:rPr>
              <w:t>Chapter 5 - Design Diagrams</w:t>
            </w:r>
            <w:r>
              <w:rPr>
                <w:noProof/>
                <w:webHidden/>
              </w:rPr>
              <w:tab/>
            </w:r>
            <w:r>
              <w:rPr>
                <w:noProof/>
                <w:webHidden/>
              </w:rPr>
              <w:fldChar w:fldCharType="begin"/>
            </w:r>
            <w:r>
              <w:rPr>
                <w:noProof/>
                <w:webHidden/>
              </w:rPr>
              <w:instrText xml:space="preserve"> PAGEREF _Toc216999705 \h </w:instrText>
            </w:r>
            <w:r>
              <w:rPr>
                <w:noProof/>
                <w:webHidden/>
              </w:rPr>
            </w:r>
            <w:r>
              <w:rPr>
                <w:noProof/>
                <w:webHidden/>
              </w:rPr>
              <w:fldChar w:fldCharType="separate"/>
            </w:r>
            <w:r>
              <w:rPr>
                <w:noProof/>
                <w:webHidden/>
              </w:rPr>
              <w:t>137</w:t>
            </w:r>
            <w:r>
              <w:rPr>
                <w:noProof/>
                <w:webHidden/>
              </w:rPr>
              <w:fldChar w:fldCharType="end"/>
            </w:r>
          </w:hyperlink>
        </w:p>
        <w:p w14:paraId="567F7E14" w14:textId="38769D53"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706" w:history="1">
            <w:r w:rsidRPr="007D4344">
              <w:rPr>
                <w:rStyle w:val="Hyperlink"/>
                <w:noProof/>
              </w:rPr>
              <w:t>5.8 Wireframe / Mock-up</w:t>
            </w:r>
            <w:r>
              <w:rPr>
                <w:noProof/>
                <w:webHidden/>
              </w:rPr>
              <w:tab/>
            </w:r>
            <w:r>
              <w:rPr>
                <w:noProof/>
                <w:webHidden/>
              </w:rPr>
              <w:fldChar w:fldCharType="begin"/>
            </w:r>
            <w:r>
              <w:rPr>
                <w:noProof/>
                <w:webHidden/>
              </w:rPr>
              <w:instrText xml:space="preserve"> PAGEREF _Toc216999706 \h </w:instrText>
            </w:r>
            <w:r>
              <w:rPr>
                <w:noProof/>
                <w:webHidden/>
              </w:rPr>
            </w:r>
            <w:r>
              <w:rPr>
                <w:noProof/>
                <w:webHidden/>
              </w:rPr>
              <w:fldChar w:fldCharType="separate"/>
            </w:r>
            <w:r>
              <w:rPr>
                <w:noProof/>
                <w:webHidden/>
              </w:rPr>
              <w:t>137</w:t>
            </w:r>
            <w:r>
              <w:rPr>
                <w:noProof/>
                <w:webHidden/>
              </w:rPr>
              <w:fldChar w:fldCharType="end"/>
            </w:r>
          </w:hyperlink>
        </w:p>
        <w:p w14:paraId="7414B4C2" w14:textId="3F9FEC45"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707" w:history="1">
            <w:r w:rsidRPr="007D4344">
              <w:rPr>
                <w:rStyle w:val="Hyperlink"/>
                <w:noProof/>
                <w:lang w:val="en-US"/>
              </w:rPr>
              <w:t>Chapter 6 - Implementation</w:t>
            </w:r>
            <w:r>
              <w:rPr>
                <w:noProof/>
                <w:webHidden/>
              </w:rPr>
              <w:tab/>
            </w:r>
            <w:r>
              <w:rPr>
                <w:noProof/>
                <w:webHidden/>
              </w:rPr>
              <w:fldChar w:fldCharType="begin"/>
            </w:r>
            <w:r>
              <w:rPr>
                <w:noProof/>
                <w:webHidden/>
              </w:rPr>
              <w:instrText xml:space="preserve"> PAGEREF _Toc216999707 \h </w:instrText>
            </w:r>
            <w:r>
              <w:rPr>
                <w:noProof/>
                <w:webHidden/>
              </w:rPr>
            </w:r>
            <w:r>
              <w:rPr>
                <w:noProof/>
                <w:webHidden/>
              </w:rPr>
              <w:fldChar w:fldCharType="separate"/>
            </w:r>
            <w:r>
              <w:rPr>
                <w:noProof/>
                <w:webHidden/>
              </w:rPr>
              <w:t>138</w:t>
            </w:r>
            <w:r>
              <w:rPr>
                <w:noProof/>
                <w:webHidden/>
              </w:rPr>
              <w:fldChar w:fldCharType="end"/>
            </w:r>
          </w:hyperlink>
        </w:p>
        <w:p w14:paraId="59675B1B" w14:textId="7DB09024"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708" w:history="1">
            <w:r w:rsidRPr="007D4344">
              <w:rPr>
                <w:rStyle w:val="Hyperlink"/>
                <w:noProof/>
              </w:rPr>
              <w:t>6.2.2 Exploratory Data Analysis (EDA)</w:t>
            </w:r>
            <w:r>
              <w:rPr>
                <w:noProof/>
                <w:webHidden/>
              </w:rPr>
              <w:tab/>
            </w:r>
            <w:r>
              <w:rPr>
                <w:noProof/>
                <w:webHidden/>
              </w:rPr>
              <w:fldChar w:fldCharType="begin"/>
            </w:r>
            <w:r>
              <w:rPr>
                <w:noProof/>
                <w:webHidden/>
              </w:rPr>
              <w:instrText xml:space="preserve"> PAGEREF _Toc216999708 \h </w:instrText>
            </w:r>
            <w:r>
              <w:rPr>
                <w:noProof/>
                <w:webHidden/>
              </w:rPr>
            </w:r>
            <w:r>
              <w:rPr>
                <w:noProof/>
                <w:webHidden/>
              </w:rPr>
              <w:fldChar w:fldCharType="separate"/>
            </w:r>
            <w:r>
              <w:rPr>
                <w:noProof/>
                <w:webHidden/>
              </w:rPr>
              <w:t>138</w:t>
            </w:r>
            <w:r>
              <w:rPr>
                <w:noProof/>
                <w:webHidden/>
              </w:rPr>
              <w:fldChar w:fldCharType="end"/>
            </w:r>
          </w:hyperlink>
        </w:p>
        <w:p w14:paraId="6D1EF28C" w14:textId="22BE7F0C"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709" w:history="1">
            <w:r w:rsidRPr="007D4344">
              <w:rPr>
                <w:rStyle w:val="Hyperlink"/>
                <w:noProof/>
              </w:rPr>
              <w:t>6.2.3 Data Preprocessing</w:t>
            </w:r>
            <w:r>
              <w:rPr>
                <w:noProof/>
                <w:webHidden/>
              </w:rPr>
              <w:tab/>
            </w:r>
            <w:r>
              <w:rPr>
                <w:noProof/>
                <w:webHidden/>
              </w:rPr>
              <w:fldChar w:fldCharType="begin"/>
            </w:r>
            <w:r>
              <w:rPr>
                <w:noProof/>
                <w:webHidden/>
              </w:rPr>
              <w:instrText xml:space="preserve"> PAGEREF _Toc216999709 \h </w:instrText>
            </w:r>
            <w:r>
              <w:rPr>
                <w:noProof/>
                <w:webHidden/>
              </w:rPr>
            </w:r>
            <w:r>
              <w:rPr>
                <w:noProof/>
                <w:webHidden/>
              </w:rPr>
              <w:fldChar w:fldCharType="separate"/>
            </w:r>
            <w:r>
              <w:rPr>
                <w:noProof/>
                <w:webHidden/>
              </w:rPr>
              <w:t>141</w:t>
            </w:r>
            <w:r>
              <w:rPr>
                <w:noProof/>
                <w:webHidden/>
              </w:rPr>
              <w:fldChar w:fldCharType="end"/>
            </w:r>
          </w:hyperlink>
        </w:p>
        <w:p w14:paraId="574BD999" w14:textId="45AD9A3D"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710" w:history="1">
            <w:r w:rsidRPr="007D4344">
              <w:rPr>
                <w:rStyle w:val="Hyperlink"/>
                <w:noProof/>
              </w:rPr>
              <w:t>The dataset emerged numerically stable, properly scaled, and free from distortions. All features showed clean shapes after preprocessing, and nothing remained that would undermine model performance. With this, the dataset</w:t>
            </w:r>
            <w:r>
              <w:rPr>
                <w:noProof/>
                <w:webHidden/>
              </w:rPr>
              <w:tab/>
            </w:r>
            <w:r>
              <w:rPr>
                <w:noProof/>
                <w:webHidden/>
              </w:rPr>
              <w:fldChar w:fldCharType="begin"/>
            </w:r>
            <w:r>
              <w:rPr>
                <w:noProof/>
                <w:webHidden/>
              </w:rPr>
              <w:instrText xml:space="preserve"> PAGEREF _Toc216999710 \h </w:instrText>
            </w:r>
            <w:r>
              <w:rPr>
                <w:noProof/>
                <w:webHidden/>
              </w:rPr>
            </w:r>
            <w:r>
              <w:rPr>
                <w:noProof/>
                <w:webHidden/>
              </w:rPr>
              <w:fldChar w:fldCharType="separate"/>
            </w:r>
            <w:r>
              <w:rPr>
                <w:noProof/>
                <w:webHidden/>
              </w:rPr>
              <w:t>147</w:t>
            </w:r>
            <w:r>
              <w:rPr>
                <w:noProof/>
                <w:webHidden/>
              </w:rPr>
              <w:fldChar w:fldCharType="end"/>
            </w:r>
          </w:hyperlink>
        </w:p>
        <w:p w14:paraId="13E79C46" w14:textId="7A6ADC65"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711" w:history="1">
            <w:r w:rsidRPr="007D4344">
              <w:rPr>
                <w:rStyle w:val="Hyperlink"/>
                <w:noProof/>
              </w:rPr>
              <w:t>6.2.4 Feature Engineering</w:t>
            </w:r>
            <w:r>
              <w:rPr>
                <w:noProof/>
                <w:webHidden/>
              </w:rPr>
              <w:tab/>
            </w:r>
            <w:r>
              <w:rPr>
                <w:noProof/>
                <w:webHidden/>
              </w:rPr>
              <w:fldChar w:fldCharType="begin"/>
            </w:r>
            <w:r>
              <w:rPr>
                <w:noProof/>
                <w:webHidden/>
              </w:rPr>
              <w:instrText xml:space="preserve"> PAGEREF _Toc216999711 \h </w:instrText>
            </w:r>
            <w:r>
              <w:rPr>
                <w:noProof/>
                <w:webHidden/>
              </w:rPr>
            </w:r>
            <w:r>
              <w:rPr>
                <w:noProof/>
                <w:webHidden/>
              </w:rPr>
              <w:fldChar w:fldCharType="separate"/>
            </w:r>
            <w:r>
              <w:rPr>
                <w:noProof/>
                <w:webHidden/>
              </w:rPr>
              <w:t>147</w:t>
            </w:r>
            <w:r>
              <w:rPr>
                <w:noProof/>
                <w:webHidden/>
              </w:rPr>
              <w:fldChar w:fldCharType="end"/>
            </w:r>
          </w:hyperlink>
        </w:p>
        <w:p w14:paraId="3762ED2A" w14:textId="44A43CF2"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712" w:history="1">
            <w:r w:rsidRPr="007D4344">
              <w:rPr>
                <w:rStyle w:val="Hyperlink"/>
                <w:noProof/>
              </w:rPr>
              <w:t>6.2.5 Model Training</w:t>
            </w:r>
            <w:r>
              <w:rPr>
                <w:noProof/>
                <w:webHidden/>
              </w:rPr>
              <w:tab/>
            </w:r>
            <w:r>
              <w:rPr>
                <w:noProof/>
                <w:webHidden/>
              </w:rPr>
              <w:fldChar w:fldCharType="begin"/>
            </w:r>
            <w:r>
              <w:rPr>
                <w:noProof/>
                <w:webHidden/>
              </w:rPr>
              <w:instrText xml:space="preserve"> PAGEREF _Toc216999712 \h </w:instrText>
            </w:r>
            <w:r>
              <w:rPr>
                <w:noProof/>
                <w:webHidden/>
              </w:rPr>
            </w:r>
            <w:r>
              <w:rPr>
                <w:noProof/>
                <w:webHidden/>
              </w:rPr>
              <w:fldChar w:fldCharType="separate"/>
            </w:r>
            <w:r>
              <w:rPr>
                <w:noProof/>
                <w:webHidden/>
              </w:rPr>
              <w:t>151</w:t>
            </w:r>
            <w:r>
              <w:rPr>
                <w:noProof/>
                <w:webHidden/>
              </w:rPr>
              <w:fldChar w:fldCharType="end"/>
            </w:r>
          </w:hyperlink>
        </w:p>
        <w:p w14:paraId="693145E3" w14:textId="2F54E55F" w:rsidR="002E12C3" w:rsidRDefault="002E12C3">
          <w:pPr>
            <w:pStyle w:val="TOC2"/>
            <w:tabs>
              <w:tab w:val="right" w:leader="dot" w:pos="9016"/>
            </w:tabs>
            <w:rPr>
              <w:rFonts w:eastAsiaTheme="minorEastAsia" w:cstheme="minorBidi"/>
              <w:b w:val="0"/>
              <w:bCs w:val="0"/>
              <w:noProof/>
              <w:kern w:val="2"/>
              <w:sz w:val="24"/>
              <w:szCs w:val="24"/>
              <w14:ligatures w14:val="standardContextual"/>
            </w:rPr>
          </w:pPr>
          <w:hyperlink w:anchor="_Toc216999713" w:history="1">
            <w:r w:rsidRPr="007D4344">
              <w:rPr>
                <w:rStyle w:val="Hyperlink"/>
                <w:noProof/>
              </w:rPr>
              <w:t>6.3 Prototype Development</w:t>
            </w:r>
            <w:r>
              <w:rPr>
                <w:noProof/>
                <w:webHidden/>
              </w:rPr>
              <w:tab/>
            </w:r>
            <w:r>
              <w:rPr>
                <w:noProof/>
                <w:webHidden/>
              </w:rPr>
              <w:fldChar w:fldCharType="begin"/>
            </w:r>
            <w:r>
              <w:rPr>
                <w:noProof/>
                <w:webHidden/>
              </w:rPr>
              <w:instrText xml:space="preserve"> PAGEREF _Toc216999713 \h </w:instrText>
            </w:r>
            <w:r>
              <w:rPr>
                <w:noProof/>
                <w:webHidden/>
              </w:rPr>
            </w:r>
            <w:r>
              <w:rPr>
                <w:noProof/>
                <w:webHidden/>
              </w:rPr>
              <w:fldChar w:fldCharType="separate"/>
            </w:r>
            <w:r>
              <w:rPr>
                <w:noProof/>
                <w:webHidden/>
              </w:rPr>
              <w:t>152</w:t>
            </w:r>
            <w:r>
              <w:rPr>
                <w:noProof/>
                <w:webHidden/>
              </w:rPr>
              <w:fldChar w:fldCharType="end"/>
            </w:r>
          </w:hyperlink>
        </w:p>
        <w:p w14:paraId="2253094E" w14:textId="2BB75051" w:rsidR="002E12C3" w:rsidRDefault="002E12C3">
          <w:pPr>
            <w:pStyle w:val="TOC3"/>
            <w:tabs>
              <w:tab w:val="left" w:pos="1200"/>
              <w:tab w:val="right" w:leader="dot" w:pos="9016"/>
            </w:tabs>
            <w:rPr>
              <w:rFonts w:eastAsiaTheme="minorEastAsia" w:cstheme="minorBidi"/>
              <w:noProof/>
              <w:kern w:val="2"/>
              <w:sz w:val="24"/>
              <w:szCs w:val="24"/>
              <w14:ligatures w14:val="standardContextual"/>
            </w:rPr>
          </w:pPr>
          <w:hyperlink w:anchor="_Toc216999714" w:history="1">
            <w:r w:rsidRPr="007D4344">
              <w:rPr>
                <w:rStyle w:val="Hyperlink"/>
                <w:noProof/>
              </w:rPr>
              <w:t>6.3.3</w:t>
            </w:r>
            <w:r>
              <w:rPr>
                <w:rFonts w:eastAsiaTheme="minorEastAsia" w:cstheme="minorBidi"/>
                <w:noProof/>
                <w:kern w:val="2"/>
                <w:sz w:val="24"/>
                <w:szCs w:val="24"/>
                <w14:ligatures w14:val="standardContextual"/>
              </w:rPr>
              <w:tab/>
            </w:r>
            <w:r w:rsidRPr="007D4344">
              <w:rPr>
                <w:rStyle w:val="Hyperlink"/>
                <w:noProof/>
              </w:rPr>
              <w:t>Backend</w:t>
            </w:r>
            <w:r>
              <w:rPr>
                <w:noProof/>
                <w:webHidden/>
              </w:rPr>
              <w:tab/>
            </w:r>
            <w:r>
              <w:rPr>
                <w:noProof/>
                <w:webHidden/>
              </w:rPr>
              <w:fldChar w:fldCharType="begin"/>
            </w:r>
            <w:r>
              <w:rPr>
                <w:noProof/>
                <w:webHidden/>
              </w:rPr>
              <w:instrText xml:space="preserve"> PAGEREF _Toc216999714 \h </w:instrText>
            </w:r>
            <w:r>
              <w:rPr>
                <w:noProof/>
                <w:webHidden/>
              </w:rPr>
            </w:r>
            <w:r>
              <w:rPr>
                <w:noProof/>
                <w:webHidden/>
              </w:rPr>
              <w:fldChar w:fldCharType="separate"/>
            </w:r>
            <w:r>
              <w:rPr>
                <w:noProof/>
                <w:webHidden/>
              </w:rPr>
              <w:t>167</w:t>
            </w:r>
            <w:r>
              <w:rPr>
                <w:noProof/>
                <w:webHidden/>
              </w:rPr>
              <w:fldChar w:fldCharType="end"/>
            </w:r>
          </w:hyperlink>
        </w:p>
        <w:p w14:paraId="6698C821" w14:textId="7EA8DE8C"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715" w:history="1">
            <w:r w:rsidRPr="007D4344">
              <w:rPr>
                <w:rStyle w:val="Hyperlink"/>
                <w:noProof/>
              </w:rPr>
              <w:t>Chapter 7 – Testing</w:t>
            </w:r>
            <w:r>
              <w:rPr>
                <w:noProof/>
                <w:webHidden/>
              </w:rPr>
              <w:tab/>
            </w:r>
            <w:r>
              <w:rPr>
                <w:noProof/>
                <w:webHidden/>
              </w:rPr>
              <w:fldChar w:fldCharType="begin"/>
            </w:r>
            <w:r>
              <w:rPr>
                <w:noProof/>
                <w:webHidden/>
              </w:rPr>
              <w:instrText xml:space="preserve"> PAGEREF _Toc216999715 \h </w:instrText>
            </w:r>
            <w:r>
              <w:rPr>
                <w:noProof/>
                <w:webHidden/>
              </w:rPr>
            </w:r>
            <w:r>
              <w:rPr>
                <w:noProof/>
                <w:webHidden/>
              </w:rPr>
              <w:fldChar w:fldCharType="separate"/>
            </w:r>
            <w:r>
              <w:rPr>
                <w:noProof/>
                <w:webHidden/>
              </w:rPr>
              <w:t>171</w:t>
            </w:r>
            <w:r>
              <w:rPr>
                <w:noProof/>
                <w:webHidden/>
              </w:rPr>
              <w:fldChar w:fldCharType="end"/>
            </w:r>
          </w:hyperlink>
        </w:p>
        <w:p w14:paraId="0E428F2E" w14:textId="435666DA"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716" w:history="1">
            <w:r w:rsidRPr="007D4344">
              <w:rPr>
                <w:rStyle w:val="Hyperlink"/>
                <w:noProof/>
              </w:rPr>
              <w:t>7.2.1 Functional Requirement Testing</w:t>
            </w:r>
            <w:r>
              <w:rPr>
                <w:noProof/>
                <w:webHidden/>
              </w:rPr>
              <w:tab/>
            </w:r>
            <w:r>
              <w:rPr>
                <w:noProof/>
                <w:webHidden/>
              </w:rPr>
              <w:fldChar w:fldCharType="begin"/>
            </w:r>
            <w:r>
              <w:rPr>
                <w:noProof/>
                <w:webHidden/>
              </w:rPr>
              <w:instrText xml:space="preserve"> PAGEREF _Toc216999716 \h </w:instrText>
            </w:r>
            <w:r>
              <w:rPr>
                <w:noProof/>
                <w:webHidden/>
              </w:rPr>
            </w:r>
            <w:r>
              <w:rPr>
                <w:noProof/>
                <w:webHidden/>
              </w:rPr>
              <w:fldChar w:fldCharType="separate"/>
            </w:r>
            <w:r>
              <w:rPr>
                <w:noProof/>
                <w:webHidden/>
              </w:rPr>
              <w:t>171</w:t>
            </w:r>
            <w:r>
              <w:rPr>
                <w:noProof/>
                <w:webHidden/>
              </w:rPr>
              <w:fldChar w:fldCharType="end"/>
            </w:r>
          </w:hyperlink>
        </w:p>
        <w:p w14:paraId="2A7B8E7C" w14:textId="7D3A804B"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717" w:history="1">
            <w:r w:rsidRPr="007D4344">
              <w:rPr>
                <w:rStyle w:val="Hyperlink"/>
                <w:noProof/>
              </w:rPr>
              <w:t>7.2.2 Non-Functional Requirement Testing</w:t>
            </w:r>
            <w:r>
              <w:rPr>
                <w:noProof/>
                <w:webHidden/>
              </w:rPr>
              <w:tab/>
            </w:r>
            <w:r>
              <w:rPr>
                <w:noProof/>
                <w:webHidden/>
              </w:rPr>
              <w:fldChar w:fldCharType="begin"/>
            </w:r>
            <w:r>
              <w:rPr>
                <w:noProof/>
                <w:webHidden/>
              </w:rPr>
              <w:instrText xml:space="preserve"> PAGEREF _Toc216999717 \h </w:instrText>
            </w:r>
            <w:r>
              <w:rPr>
                <w:noProof/>
                <w:webHidden/>
              </w:rPr>
            </w:r>
            <w:r>
              <w:rPr>
                <w:noProof/>
                <w:webHidden/>
              </w:rPr>
              <w:fldChar w:fldCharType="separate"/>
            </w:r>
            <w:r>
              <w:rPr>
                <w:noProof/>
                <w:webHidden/>
              </w:rPr>
              <w:t>179</w:t>
            </w:r>
            <w:r>
              <w:rPr>
                <w:noProof/>
                <w:webHidden/>
              </w:rPr>
              <w:fldChar w:fldCharType="end"/>
            </w:r>
          </w:hyperlink>
        </w:p>
        <w:p w14:paraId="6115FC6B" w14:textId="0EE75C46"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718" w:history="1">
            <w:r w:rsidRPr="007D4344">
              <w:rPr>
                <w:rStyle w:val="Hyperlink"/>
                <w:noProof/>
              </w:rPr>
              <w:t>User Guide</w:t>
            </w:r>
            <w:r>
              <w:rPr>
                <w:noProof/>
                <w:webHidden/>
              </w:rPr>
              <w:tab/>
            </w:r>
            <w:r>
              <w:rPr>
                <w:noProof/>
                <w:webHidden/>
              </w:rPr>
              <w:fldChar w:fldCharType="begin"/>
            </w:r>
            <w:r>
              <w:rPr>
                <w:noProof/>
                <w:webHidden/>
              </w:rPr>
              <w:instrText xml:space="preserve"> PAGEREF _Toc216999718 \h </w:instrText>
            </w:r>
            <w:r>
              <w:rPr>
                <w:noProof/>
                <w:webHidden/>
              </w:rPr>
            </w:r>
            <w:r>
              <w:rPr>
                <w:noProof/>
                <w:webHidden/>
              </w:rPr>
              <w:fldChar w:fldCharType="separate"/>
            </w:r>
            <w:r>
              <w:rPr>
                <w:noProof/>
                <w:webHidden/>
              </w:rPr>
              <w:t>181</w:t>
            </w:r>
            <w:r>
              <w:rPr>
                <w:noProof/>
                <w:webHidden/>
              </w:rPr>
              <w:fldChar w:fldCharType="end"/>
            </w:r>
          </w:hyperlink>
        </w:p>
        <w:p w14:paraId="238178C1" w14:textId="0949ADBA" w:rsidR="002E12C3" w:rsidRDefault="002E12C3">
          <w:pPr>
            <w:pStyle w:val="TOC1"/>
            <w:tabs>
              <w:tab w:val="right" w:leader="dot" w:pos="9016"/>
            </w:tabs>
            <w:rPr>
              <w:rFonts w:eastAsiaTheme="minorEastAsia" w:cstheme="minorBidi"/>
              <w:b w:val="0"/>
              <w:bCs w:val="0"/>
              <w:i w:val="0"/>
              <w:iCs w:val="0"/>
              <w:noProof/>
              <w:kern w:val="2"/>
              <w14:ligatures w14:val="standardContextual"/>
            </w:rPr>
          </w:pPr>
          <w:hyperlink w:anchor="_Toc216999719" w:history="1">
            <w:r w:rsidRPr="007D4344">
              <w:rPr>
                <w:rStyle w:val="Hyperlink"/>
                <w:noProof/>
              </w:rPr>
              <w:t>Installation Guide</w:t>
            </w:r>
            <w:r>
              <w:rPr>
                <w:noProof/>
                <w:webHidden/>
              </w:rPr>
              <w:tab/>
            </w:r>
            <w:r>
              <w:rPr>
                <w:noProof/>
                <w:webHidden/>
              </w:rPr>
              <w:fldChar w:fldCharType="begin"/>
            </w:r>
            <w:r>
              <w:rPr>
                <w:noProof/>
                <w:webHidden/>
              </w:rPr>
              <w:instrText xml:space="preserve"> PAGEREF _Toc216999719 \h </w:instrText>
            </w:r>
            <w:r>
              <w:rPr>
                <w:noProof/>
                <w:webHidden/>
              </w:rPr>
            </w:r>
            <w:r>
              <w:rPr>
                <w:noProof/>
                <w:webHidden/>
              </w:rPr>
              <w:fldChar w:fldCharType="separate"/>
            </w:r>
            <w:r>
              <w:rPr>
                <w:noProof/>
                <w:webHidden/>
              </w:rPr>
              <w:t>182</w:t>
            </w:r>
            <w:r>
              <w:rPr>
                <w:noProof/>
                <w:webHidden/>
              </w:rPr>
              <w:fldChar w:fldCharType="end"/>
            </w:r>
          </w:hyperlink>
        </w:p>
        <w:p w14:paraId="39023C76" w14:textId="3FD409AE"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720" w:history="1">
            <w:r w:rsidRPr="007D4344">
              <w:rPr>
                <w:rStyle w:val="Hyperlink"/>
                <w:noProof/>
              </w:rPr>
              <w:t>Flask Backend (Contains loan approval prediction service)</w:t>
            </w:r>
            <w:r>
              <w:rPr>
                <w:noProof/>
                <w:webHidden/>
              </w:rPr>
              <w:tab/>
            </w:r>
            <w:r>
              <w:rPr>
                <w:noProof/>
                <w:webHidden/>
              </w:rPr>
              <w:fldChar w:fldCharType="begin"/>
            </w:r>
            <w:r>
              <w:rPr>
                <w:noProof/>
                <w:webHidden/>
              </w:rPr>
              <w:instrText xml:space="preserve"> PAGEREF _Toc216999720 \h </w:instrText>
            </w:r>
            <w:r>
              <w:rPr>
                <w:noProof/>
                <w:webHidden/>
              </w:rPr>
            </w:r>
            <w:r>
              <w:rPr>
                <w:noProof/>
                <w:webHidden/>
              </w:rPr>
              <w:fldChar w:fldCharType="separate"/>
            </w:r>
            <w:r>
              <w:rPr>
                <w:noProof/>
                <w:webHidden/>
              </w:rPr>
              <w:t>182</w:t>
            </w:r>
            <w:r>
              <w:rPr>
                <w:noProof/>
                <w:webHidden/>
              </w:rPr>
              <w:fldChar w:fldCharType="end"/>
            </w:r>
          </w:hyperlink>
        </w:p>
        <w:p w14:paraId="25D64520" w14:textId="1E6CCF4D"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721" w:history="1">
            <w:r w:rsidRPr="007D4344">
              <w:rPr>
                <w:rStyle w:val="Hyperlink"/>
                <w:noProof/>
              </w:rPr>
              <w:t>Node JS Backend</w:t>
            </w:r>
            <w:r>
              <w:rPr>
                <w:noProof/>
                <w:webHidden/>
              </w:rPr>
              <w:tab/>
            </w:r>
            <w:r>
              <w:rPr>
                <w:noProof/>
                <w:webHidden/>
              </w:rPr>
              <w:fldChar w:fldCharType="begin"/>
            </w:r>
            <w:r>
              <w:rPr>
                <w:noProof/>
                <w:webHidden/>
              </w:rPr>
              <w:instrText xml:space="preserve"> PAGEREF _Toc216999721 \h </w:instrText>
            </w:r>
            <w:r>
              <w:rPr>
                <w:noProof/>
                <w:webHidden/>
              </w:rPr>
            </w:r>
            <w:r>
              <w:rPr>
                <w:noProof/>
                <w:webHidden/>
              </w:rPr>
              <w:fldChar w:fldCharType="separate"/>
            </w:r>
            <w:r>
              <w:rPr>
                <w:noProof/>
                <w:webHidden/>
              </w:rPr>
              <w:t>182</w:t>
            </w:r>
            <w:r>
              <w:rPr>
                <w:noProof/>
                <w:webHidden/>
              </w:rPr>
              <w:fldChar w:fldCharType="end"/>
            </w:r>
          </w:hyperlink>
        </w:p>
        <w:p w14:paraId="28269054" w14:textId="397D2C6F" w:rsidR="002E12C3" w:rsidRDefault="002E12C3">
          <w:pPr>
            <w:pStyle w:val="TOC3"/>
            <w:tabs>
              <w:tab w:val="right" w:leader="dot" w:pos="9016"/>
            </w:tabs>
            <w:rPr>
              <w:rFonts w:eastAsiaTheme="minorEastAsia" w:cstheme="minorBidi"/>
              <w:noProof/>
              <w:kern w:val="2"/>
              <w:sz w:val="24"/>
              <w:szCs w:val="24"/>
              <w14:ligatures w14:val="standardContextual"/>
            </w:rPr>
          </w:pPr>
          <w:hyperlink w:anchor="_Toc216999722" w:history="1">
            <w:r w:rsidRPr="007D4344">
              <w:rPr>
                <w:rStyle w:val="Hyperlink"/>
                <w:noProof/>
              </w:rPr>
              <w:t>Frontend (Next.js)</w:t>
            </w:r>
            <w:r>
              <w:rPr>
                <w:noProof/>
                <w:webHidden/>
              </w:rPr>
              <w:tab/>
            </w:r>
            <w:r>
              <w:rPr>
                <w:noProof/>
                <w:webHidden/>
              </w:rPr>
              <w:fldChar w:fldCharType="begin"/>
            </w:r>
            <w:r>
              <w:rPr>
                <w:noProof/>
                <w:webHidden/>
              </w:rPr>
              <w:instrText xml:space="preserve"> PAGEREF _Toc216999722 \h </w:instrText>
            </w:r>
            <w:r>
              <w:rPr>
                <w:noProof/>
                <w:webHidden/>
              </w:rPr>
            </w:r>
            <w:r>
              <w:rPr>
                <w:noProof/>
                <w:webHidden/>
              </w:rPr>
              <w:fldChar w:fldCharType="separate"/>
            </w:r>
            <w:r>
              <w:rPr>
                <w:noProof/>
                <w:webHidden/>
              </w:rPr>
              <w:t>183</w:t>
            </w:r>
            <w:r>
              <w:rPr>
                <w:noProof/>
                <w:webHidden/>
              </w:rPr>
              <w:fldChar w:fldCharType="end"/>
            </w:r>
          </w:hyperlink>
        </w:p>
        <w:p w14:paraId="4D860A8A" w14:textId="6A7BA6BA" w:rsidR="00176754" w:rsidRDefault="00176754">
          <w:r>
            <w:rPr>
              <w:b/>
              <w:bCs/>
              <w:noProof/>
            </w:rPr>
            <w:fldChar w:fldCharType="end"/>
          </w:r>
        </w:p>
      </w:sdtContent>
    </w:sdt>
    <w:p w14:paraId="35D7A2B4" w14:textId="77777777" w:rsidR="007844D2" w:rsidRDefault="007844D2" w:rsidP="00D20F91">
      <w:pPr>
        <w:pStyle w:val="Heading1"/>
        <w:spacing w:before="120" w:after="120" w:line="360" w:lineRule="auto"/>
      </w:pPr>
    </w:p>
    <w:p w14:paraId="1B9ABF7A" w14:textId="77777777" w:rsidR="00C82C1A" w:rsidRDefault="00C82C1A" w:rsidP="00C82C1A"/>
    <w:p w14:paraId="7E67A4CA" w14:textId="77777777" w:rsidR="00C82C1A" w:rsidRDefault="00C82C1A" w:rsidP="00C82C1A"/>
    <w:p w14:paraId="07140FA8" w14:textId="77777777" w:rsidR="00C82C1A" w:rsidRDefault="00C82C1A" w:rsidP="00C82C1A"/>
    <w:p w14:paraId="236EB100" w14:textId="77777777" w:rsidR="00C82C1A" w:rsidRDefault="00C82C1A" w:rsidP="00C82C1A"/>
    <w:p w14:paraId="6BCCEF84" w14:textId="77777777" w:rsidR="00C82C1A" w:rsidRDefault="00C82C1A" w:rsidP="00C82C1A"/>
    <w:p w14:paraId="10ECEE69" w14:textId="77777777" w:rsidR="00C82C1A" w:rsidRDefault="00C82C1A" w:rsidP="00C82C1A"/>
    <w:p w14:paraId="75D2295E" w14:textId="77777777" w:rsidR="00C82C1A" w:rsidRDefault="00C82C1A" w:rsidP="00C82C1A"/>
    <w:p w14:paraId="3B4B7422" w14:textId="77777777" w:rsidR="00C82C1A" w:rsidRDefault="00C82C1A" w:rsidP="00C82C1A"/>
    <w:p w14:paraId="66286CD9" w14:textId="77777777" w:rsidR="00C82C1A" w:rsidRDefault="00C82C1A" w:rsidP="00C82C1A"/>
    <w:p w14:paraId="583F67F5" w14:textId="77777777" w:rsidR="00C82C1A" w:rsidRDefault="00C82C1A" w:rsidP="00C82C1A"/>
    <w:p w14:paraId="4A4FF468" w14:textId="77777777" w:rsidR="00C82C1A" w:rsidRDefault="00C82C1A" w:rsidP="00C82C1A"/>
    <w:p w14:paraId="1947E7A7" w14:textId="77777777" w:rsidR="00C82C1A" w:rsidRDefault="00C82C1A" w:rsidP="00C82C1A"/>
    <w:p w14:paraId="59794D14" w14:textId="77777777" w:rsidR="00C82C1A" w:rsidRDefault="00C82C1A" w:rsidP="00C82C1A"/>
    <w:p w14:paraId="5B1B665B" w14:textId="3A86E9DC" w:rsidR="00C82C1A" w:rsidRPr="00C82C1A" w:rsidRDefault="00FD72CA" w:rsidP="00FD72CA">
      <w:pPr>
        <w:pStyle w:val="TOCHeading"/>
      </w:pPr>
      <w:r>
        <w:lastRenderedPageBreak/>
        <w:t>List</w:t>
      </w:r>
      <w:r w:rsidR="00C82C1A">
        <w:t xml:space="preserve"> of </w:t>
      </w:r>
      <w:r w:rsidR="00C82C1A">
        <w:t>Figures</w:t>
      </w:r>
    </w:p>
    <w:p w14:paraId="68413465" w14:textId="293F5C2B" w:rsidR="00C82C1A" w:rsidRDefault="00C82C1A">
      <w:pPr>
        <w:pStyle w:val="TableofFigures"/>
        <w:tabs>
          <w:tab w:val="right" w:leader="dot" w:pos="9016"/>
        </w:tabs>
        <w:rPr>
          <w:noProof/>
        </w:rPr>
      </w:pPr>
      <w:r>
        <w:fldChar w:fldCharType="begin"/>
      </w:r>
      <w:r>
        <w:instrText xml:space="preserve"> TOC \h \z \c "Figure" </w:instrText>
      </w:r>
      <w:r>
        <w:fldChar w:fldCharType="separate"/>
      </w:r>
      <w:hyperlink w:anchor="_Toc216999429" w:history="1">
        <w:r w:rsidRPr="00B75F67">
          <w:rPr>
            <w:rStyle w:val="Hyperlink"/>
            <w:rFonts w:eastAsiaTheme="majorEastAsia"/>
            <w:noProof/>
          </w:rPr>
          <w:t>F</w:t>
        </w:r>
        <w:r w:rsidRPr="00B75F67">
          <w:rPr>
            <w:rStyle w:val="Hyperlink"/>
            <w:rFonts w:eastAsiaTheme="majorEastAsia"/>
            <w:noProof/>
          </w:rPr>
          <w:t>i</w:t>
        </w:r>
        <w:r w:rsidRPr="00B75F67">
          <w:rPr>
            <w:rStyle w:val="Hyperlink"/>
            <w:rFonts w:eastAsiaTheme="majorEastAsia"/>
            <w:noProof/>
          </w:rPr>
          <w:t>gure 1</w:t>
        </w:r>
        <w:r>
          <w:rPr>
            <w:noProof/>
            <w:webHidden/>
          </w:rPr>
          <w:tab/>
        </w:r>
        <w:r>
          <w:rPr>
            <w:noProof/>
            <w:webHidden/>
          </w:rPr>
          <w:fldChar w:fldCharType="begin"/>
        </w:r>
        <w:r>
          <w:rPr>
            <w:noProof/>
            <w:webHidden/>
          </w:rPr>
          <w:instrText xml:space="preserve"> PAGEREF _Toc216999429 \h </w:instrText>
        </w:r>
        <w:r>
          <w:rPr>
            <w:noProof/>
            <w:webHidden/>
          </w:rPr>
        </w:r>
        <w:r>
          <w:rPr>
            <w:noProof/>
            <w:webHidden/>
          </w:rPr>
          <w:fldChar w:fldCharType="separate"/>
        </w:r>
        <w:r>
          <w:rPr>
            <w:noProof/>
            <w:webHidden/>
          </w:rPr>
          <w:t>19</w:t>
        </w:r>
        <w:r>
          <w:rPr>
            <w:noProof/>
            <w:webHidden/>
          </w:rPr>
          <w:fldChar w:fldCharType="end"/>
        </w:r>
      </w:hyperlink>
    </w:p>
    <w:p w14:paraId="2883FA88" w14:textId="3430ED3C" w:rsidR="00C82C1A" w:rsidRDefault="00C82C1A">
      <w:pPr>
        <w:pStyle w:val="TableofFigures"/>
        <w:tabs>
          <w:tab w:val="right" w:leader="dot" w:pos="9016"/>
        </w:tabs>
        <w:rPr>
          <w:noProof/>
        </w:rPr>
      </w:pPr>
      <w:hyperlink w:anchor="_Toc216999430" w:history="1">
        <w:r w:rsidRPr="00B75F67">
          <w:rPr>
            <w:rStyle w:val="Hyperlink"/>
            <w:rFonts w:eastAsiaTheme="majorEastAsia"/>
            <w:noProof/>
          </w:rPr>
          <w:t>Figure 2</w:t>
        </w:r>
        <w:r>
          <w:rPr>
            <w:noProof/>
            <w:webHidden/>
          </w:rPr>
          <w:tab/>
        </w:r>
        <w:r>
          <w:rPr>
            <w:noProof/>
            <w:webHidden/>
          </w:rPr>
          <w:fldChar w:fldCharType="begin"/>
        </w:r>
        <w:r>
          <w:rPr>
            <w:noProof/>
            <w:webHidden/>
          </w:rPr>
          <w:instrText xml:space="preserve"> PAGEREF _Toc216999430 \h </w:instrText>
        </w:r>
        <w:r>
          <w:rPr>
            <w:noProof/>
            <w:webHidden/>
          </w:rPr>
        </w:r>
        <w:r>
          <w:rPr>
            <w:noProof/>
            <w:webHidden/>
          </w:rPr>
          <w:fldChar w:fldCharType="separate"/>
        </w:r>
        <w:r>
          <w:rPr>
            <w:noProof/>
            <w:webHidden/>
          </w:rPr>
          <w:t>33</w:t>
        </w:r>
        <w:r>
          <w:rPr>
            <w:noProof/>
            <w:webHidden/>
          </w:rPr>
          <w:fldChar w:fldCharType="end"/>
        </w:r>
      </w:hyperlink>
    </w:p>
    <w:p w14:paraId="6A2F0633" w14:textId="1D80E1F5" w:rsidR="00C82C1A" w:rsidRDefault="00C82C1A">
      <w:pPr>
        <w:pStyle w:val="TableofFigures"/>
        <w:tabs>
          <w:tab w:val="right" w:leader="dot" w:pos="9016"/>
        </w:tabs>
        <w:rPr>
          <w:noProof/>
        </w:rPr>
      </w:pPr>
      <w:hyperlink w:anchor="_Toc216999431" w:history="1">
        <w:r w:rsidRPr="00B75F67">
          <w:rPr>
            <w:rStyle w:val="Hyperlink"/>
            <w:rFonts w:eastAsiaTheme="majorEastAsia"/>
            <w:noProof/>
          </w:rPr>
          <w:t>Figure 3</w:t>
        </w:r>
        <w:r>
          <w:rPr>
            <w:noProof/>
            <w:webHidden/>
          </w:rPr>
          <w:tab/>
        </w:r>
        <w:r>
          <w:rPr>
            <w:noProof/>
            <w:webHidden/>
          </w:rPr>
          <w:fldChar w:fldCharType="begin"/>
        </w:r>
        <w:r>
          <w:rPr>
            <w:noProof/>
            <w:webHidden/>
          </w:rPr>
          <w:instrText xml:space="preserve"> PAGEREF _Toc216999431 \h </w:instrText>
        </w:r>
        <w:r>
          <w:rPr>
            <w:noProof/>
            <w:webHidden/>
          </w:rPr>
        </w:r>
        <w:r>
          <w:rPr>
            <w:noProof/>
            <w:webHidden/>
          </w:rPr>
          <w:fldChar w:fldCharType="separate"/>
        </w:r>
        <w:r>
          <w:rPr>
            <w:noProof/>
            <w:webHidden/>
          </w:rPr>
          <w:t>41</w:t>
        </w:r>
        <w:r>
          <w:rPr>
            <w:noProof/>
            <w:webHidden/>
          </w:rPr>
          <w:fldChar w:fldCharType="end"/>
        </w:r>
      </w:hyperlink>
    </w:p>
    <w:p w14:paraId="290DC7B8" w14:textId="02869B10" w:rsidR="00C82C1A" w:rsidRDefault="00C82C1A">
      <w:pPr>
        <w:pStyle w:val="TableofFigures"/>
        <w:tabs>
          <w:tab w:val="right" w:leader="dot" w:pos="9016"/>
        </w:tabs>
        <w:rPr>
          <w:noProof/>
        </w:rPr>
      </w:pPr>
      <w:hyperlink w:anchor="_Toc216999432" w:history="1">
        <w:r w:rsidRPr="00B75F67">
          <w:rPr>
            <w:rStyle w:val="Hyperlink"/>
            <w:rFonts w:eastAsiaTheme="majorEastAsia"/>
            <w:noProof/>
          </w:rPr>
          <w:t>Figure 4</w:t>
        </w:r>
        <w:r>
          <w:rPr>
            <w:noProof/>
            <w:webHidden/>
          </w:rPr>
          <w:tab/>
        </w:r>
        <w:r>
          <w:rPr>
            <w:noProof/>
            <w:webHidden/>
          </w:rPr>
          <w:fldChar w:fldCharType="begin"/>
        </w:r>
        <w:r>
          <w:rPr>
            <w:noProof/>
            <w:webHidden/>
          </w:rPr>
          <w:instrText xml:space="preserve"> PAGEREF _Toc216999432 \h </w:instrText>
        </w:r>
        <w:r>
          <w:rPr>
            <w:noProof/>
            <w:webHidden/>
          </w:rPr>
        </w:r>
        <w:r>
          <w:rPr>
            <w:noProof/>
            <w:webHidden/>
          </w:rPr>
          <w:fldChar w:fldCharType="separate"/>
        </w:r>
        <w:r>
          <w:rPr>
            <w:noProof/>
            <w:webHidden/>
          </w:rPr>
          <w:t>55</w:t>
        </w:r>
        <w:r>
          <w:rPr>
            <w:noProof/>
            <w:webHidden/>
          </w:rPr>
          <w:fldChar w:fldCharType="end"/>
        </w:r>
      </w:hyperlink>
    </w:p>
    <w:p w14:paraId="10B3949F" w14:textId="3103928E" w:rsidR="00C82C1A" w:rsidRDefault="00C82C1A">
      <w:pPr>
        <w:pStyle w:val="TableofFigures"/>
        <w:tabs>
          <w:tab w:val="right" w:leader="dot" w:pos="9016"/>
        </w:tabs>
        <w:rPr>
          <w:noProof/>
        </w:rPr>
      </w:pPr>
      <w:hyperlink w:anchor="_Toc216999433" w:history="1">
        <w:r w:rsidRPr="00B75F67">
          <w:rPr>
            <w:rStyle w:val="Hyperlink"/>
            <w:rFonts w:eastAsiaTheme="majorEastAsia"/>
            <w:noProof/>
          </w:rPr>
          <w:t>Figure 5</w:t>
        </w:r>
        <w:r>
          <w:rPr>
            <w:noProof/>
            <w:webHidden/>
          </w:rPr>
          <w:tab/>
        </w:r>
        <w:r>
          <w:rPr>
            <w:noProof/>
            <w:webHidden/>
          </w:rPr>
          <w:fldChar w:fldCharType="begin"/>
        </w:r>
        <w:r>
          <w:rPr>
            <w:noProof/>
            <w:webHidden/>
          </w:rPr>
          <w:instrText xml:space="preserve"> PAGEREF _Toc216999433 \h </w:instrText>
        </w:r>
        <w:r>
          <w:rPr>
            <w:noProof/>
            <w:webHidden/>
          </w:rPr>
        </w:r>
        <w:r>
          <w:rPr>
            <w:noProof/>
            <w:webHidden/>
          </w:rPr>
          <w:fldChar w:fldCharType="separate"/>
        </w:r>
        <w:r>
          <w:rPr>
            <w:noProof/>
            <w:webHidden/>
          </w:rPr>
          <w:t>57</w:t>
        </w:r>
        <w:r>
          <w:rPr>
            <w:noProof/>
            <w:webHidden/>
          </w:rPr>
          <w:fldChar w:fldCharType="end"/>
        </w:r>
      </w:hyperlink>
    </w:p>
    <w:p w14:paraId="545942C5" w14:textId="121502EB" w:rsidR="00C82C1A" w:rsidRDefault="00C82C1A">
      <w:pPr>
        <w:pStyle w:val="TableofFigures"/>
        <w:tabs>
          <w:tab w:val="right" w:leader="dot" w:pos="9016"/>
        </w:tabs>
        <w:rPr>
          <w:noProof/>
        </w:rPr>
      </w:pPr>
      <w:hyperlink w:anchor="_Toc216999434" w:history="1">
        <w:r w:rsidRPr="00B75F67">
          <w:rPr>
            <w:rStyle w:val="Hyperlink"/>
            <w:rFonts w:eastAsiaTheme="majorEastAsia"/>
            <w:noProof/>
          </w:rPr>
          <w:t>Figure 6</w:t>
        </w:r>
        <w:r>
          <w:rPr>
            <w:noProof/>
            <w:webHidden/>
          </w:rPr>
          <w:tab/>
        </w:r>
        <w:r>
          <w:rPr>
            <w:noProof/>
            <w:webHidden/>
          </w:rPr>
          <w:fldChar w:fldCharType="begin"/>
        </w:r>
        <w:r>
          <w:rPr>
            <w:noProof/>
            <w:webHidden/>
          </w:rPr>
          <w:instrText xml:space="preserve"> PAGEREF _Toc216999434 \h </w:instrText>
        </w:r>
        <w:r>
          <w:rPr>
            <w:noProof/>
            <w:webHidden/>
          </w:rPr>
        </w:r>
        <w:r>
          <w:rPr>
            <w:noProof/>
            <w:webHidden/>
          </w:rPr>
          <w:fldChar w:fldCharType="separate"/>
        </w:r>
        <w:r>
          <w:rPr>
            <w:noProof/>
            <w:webHidden/>
          </w:rPr>
          <w:t>59</w:t>
        </w:r>
        <w:r>
          <w:rPr>
            <w:noProof/>
            <w:webHidden/>
          </w:rPr>
          <w:fldChar w:fldCharType="end"/>
        </w:r>
      </w:hyperlink>
    </w:p>
    <w:p w14:paraId="7F636371" w14:textId="4B8367EB" w:rsidR="00C82C1A" w:rsidRDefault="00C82C1A">
      <w:pPr>
        <w:pStyle w:val="TableofFigures"/>
        <w:tabs>
          <w:tab w:val="right" w:leader="dot" w:pos="9016"/>
        </w:tabs>
        <w:rPr>
          <w:noProof/>
        </w:rPr>
      </w:pPr>
      <w:hyperlink w:anchor="_Toc216999435" w:history="1">
        <w:r w:rsidRPr="00B75F67">
          <w:rPr>
            <w:rStyle w:val="Hyperlink"/>
            <w:rFonts w:eastAsiaTheme="majorEastAsia"/>
            <w:noProof/>
          </w:rPr>
          <w:t>Figure 7</w:t>
        </w:r>
        <w:r>
          <w:rPr>
            <w:noProof/>
            <w:webHidden/>
          </w:rPr>
          <w:tab/>
        </w:r>
        <w:r>
          <w:rPr>
            <w:noProof/>
            <w:webHidden/>
          </w:rPr>
          <w:fldChar w:fldCharType="begin"/>
        </w:r>
        <w:r>
          <w:rPr>
            <w:noProof/>
            <w:webHidden/>
          </w:rPr>
          <w:instrText xml:space="preserve"> PAGEREF _Toc216999435 \h </w:instrText>
        </w:r>
        <w:r>
          <w:rPr>
            <w:noProof/>
            <w:webHidden/>
          </w:rPr>
        </w:r>
        <w:r>
          <w:rPr>
            <w:noProof/>
            <w:webHidden/>
          </w:rPr>
          <w:fldChar w:fldCharType="separate"/>
        </w:r>
        <w:r>
          <w:rPr>
            <w:noProof/>
            <w:webHidden/>
          </w:rPr>
          <w:t>60</w:t>
        </w:r>
        <w:r>
          <w:rPr>
            <w:noProof/>
            <w:webHidden/>
          </w:rPr>
          <w:fldChar w:fldCharType="end"/>
        </w:r>
      </w:hyperlink>
    </w:p>
    <w:p w14:paraId="22EAEB20" w14:textId="435C3FE5" w:rsidR="00C82C1A" w:rsidRDefault="00C82C1A">
      <w:pPr>
        <w:pStyle w:val="TableofFigures"/>
        <w:tabs>
          <w:tab w:val="right" w:leader="dot" w:pos="9016"/>
        </w:tabs>
        <w:rPr>
          <w:noProof/>
        </w:rPr>
      </w:pPr>
      <w:hyperlink w:anchor="_Toc216999436" w:history="1">
        <w:r w:rsidRPr="00B75F67">
          <w:rPr>
            <w:rStyle w:val="Hyperlink"/>
            <w:rFonts w:eastAsiaTheme="majorEastAsia"/>
            <w:noProof/>
          </w:rPr>
          <w:t>Figure 8</w:t>
        </w:r>
        <w:r>
          <w:rPr>
            <w:noProof/>
            <w:webHidden/>
          </w:rPr>
          <w:tab/>
        </w:r>
        <w:r>
          <w:rPr>
            <w:noProof/>
            <w:webHidden/>
          </w:rPr>
          <w:fldChar w:fldCharType="begin"/>
        </w:r>
        <w:r>
          <w:rPr>
            <w:noProof/>
            <w:webHidden/>
          </w:rPr>
          <w:instrText xml:space="preserve"> PAGEREF _Toc216999436 \h </w:instrText>
        </w:r>
        <w:r>
          <w:rPr>
            <w:noProof/>
            <w:webHidden/>
          </w:rPr>
        </w:r>
        <w:r>
          <w:rPr>
            <w:noProof/>
            <w:webHidden/>
          </w:rPr>
          <w:fldChar w:fldCharType="separate"/>
        </w:r>
        <w:r>
          <w:rPr>
            <w:noProof/>
            <w:webHidden/>
          </w:rPr>
          <w:t>63</w:t>
        </w:r>
        <w:r>
          <w:rPr>
            <w:noProof/>
            <w:webHidden/>
          </w:rPr>
          <w:fldChar w:fldCharType="end"/>
        </w:r>
      </w:hyperlink>
    </w:p>
    <w:p w14:paraId="294AF4E1" w14:textId="79582806" w:rsidR="00C82C1A" w:rsidRDefault="00C82C1A">
      <w:pPr>
        <w:pStyle w:val="TableofFigures"/>
        <w:tabs>
          <w:tab w:val="right" w:leader="dot" w:pos="9016"/>
        </w:tabs>
        <w:rPr>
          <w:noProof/>
        </w:rPr>
      </w:pPr>
      <w:hyperlink w:anchor="_Toc216999437" w:history="1">
        <w:r w:rsidRPr="00B75F67">
          <w:rPr>
            <w:rStyle w:val="Hyperlink"/>
            <w:rFonts w:eastAsiaTheme="majorEastAsia"/>
            <w:noProof/>
          </w:rPr>
          <w:t>Figure 9</w:t>
        </w:r>
        <w:r>
          <w:rPr>
            <w:noProof/>
            <w:webHidden/>
          </w:rPr>
          <w:tab/>
        </w:r>
        <w:r>
          <w:rPr>
            <w:noProof/>
            <w:webHidden/>
          </w:rPr>
          <w:fldChar w:fldCharType="begin"/>
        </w:r>
        <w:r>
          <w:rPr>
            <w:noProof/>
            <w:webHidden/>
          </w:rPr>
          <w:instrText xml:space="preserve"> PAGEREF _Toc216999437 \h </w:instrText>
        </w:r>
        <w:r>
          <w:rPr>
            <w:noProof/>
            <w:webHidden/>
          </w:rPr>
        </w:r>
        <w:r>
          <w:rPr>
            <w:noProof/>
            <w:webHidden/>
          </w:rPr>
          <w:fldChar w:fldCharType="separate"/>
        </w:r>
        <w:r>
          <w:rPr>
            <w:noProof/>
            <w:webHidden/>
          </w:rPr>
          <w:t>64</w:t>
        </w:r>
        <w:r>
          <w:rPr>
            <w:noProof/>
            <w:webHidden/>
          </w:rPr>
          <w:fldChar w:fldCharType="end"/>
        </w:r>
      </w:hyperlink>
    </w:p>
    <w:p w14:paraId="3BA135CD" w14:textId="33F72CBF" w:rsidR="00C82C1A" w:rsidRDefault="00C82C1A">
      <w:pPr>
        <w:pStyle w:val="TableofFigures"/>
        <w:tabs>
          <w:tab w:val="right" w:leader="dot" w:pos="9016"/>
        </w:tabs>
        <w:rPr>
          <w:noProof/>
        </w:rPr>
      </w:pPr>
      <w:hyperlink w:anchor="_Toc216999438" w:history="1">
        <w:r w:rsidRPr="00B75F67">
          <w:rPr>
            <w:rStyle w:val="Hyperlink"/>
            <w:rFonts w:eastAsiaTheme="majorEastAsia"/>
            <w:noProof/>
          </w:rPr>
          <w:t>Figure 10</w:t>
        </w:r>
        <w:r>
          <w:rPr>
            <w:noProof/>
            <w:webHidden/>
          </w:rPr>
          <w:tab/>
        </w:r>
        <w:r>
          <w:rPr>
            <w:noProof/>
            <w:webHidden/>
          </w:rPr>
          <w:fldChar w:fldCharType="begin"/>
        </w:r>
        <w:r>
          <w:rPr>
            <w:noProof/>
            <w:webHidden/>
          </w:rPr>
          <w:instrText xml:space="preserve"> PAGEREF _Toc216999438 \h </w:instrText>
        </w:r>
        <w:r>
          <w:rPr>
            <w:noProof/>
            <w:webHidden/>
          </w:rPr>
        </w:r>
        <w:r>
          <w:rPr>
            <w:noProof/>
            <w:webHidden/>
          </w:rPr>
          <w:fldChar w:fldCharType="separate"/>
        </w:r>
        <w:r>
          <w:rPr>
            <w:noProof/>
            <w:webHidden/>
          </w:rPr>
          <w:t>65</w:t>
        </w:r>
        <w:r>
          <w:rPr>
            <w:noProof/>
            <w:webHidden/>
          </w:rPr>
          <w:fldChar w:fldCharType="end"/>
        </w:r>
      </w:hyperlink>
    </w:p>
    <w:p w14:paraId="3299E00D" w14:textId="39FE0E08" w:rsidR="00C82C1A" w:rsidRDefault="00C82C1A">
      <w:pPr>
        <w:pStyle w:val="TableofFigures"/>
        <w:tabs>
          <w:tab w:val="right" w:leader="dot" w:pos="9016"/>
        </w:tabs>
        <w:rPr>
          <w:noProof/>
        </w:rPr>
      </w:pPr>
      <w:hyperlink w:anchor="_Toc216999439" w:history="1">
        <w:r w:rsidRPr="00B75F67">
          <w:rPr>
            <w:rStyle w:val="Hyperlink"/>
            <w:rFonts w:eastAsiaTheme="majorEastAsia"/>
            <w:noProof/>
          </w:rPr>
          <w:t>Figure 11</w:t>
        </w:r>
        <w:r>
          <w:rPr>
            <w:noProof/>
            <w:webHidden/>
          </w:rPr>
          <w:tab/>
        </w:r>
        <w:r>
          <w:rPr>
            <w:noProof/>
            <w:webHidden/>
          </w:rPr>
          <w:fldChar w:fldCharType="begin"/>
        </w:r>
        <w:r>
          <w:rPr>
            <w:noProof/>
            <w:webHidden/>
          </w:rPr>
          <w:instrText xml:space="preserve"> PAGEREF _Toc216999439 \h </w:instrText>
        </w:r>
        <w:r>
          <w:rPr>
            <w:noProof/>
            <w:webHidden/>
          </w:rPr>
        </w:r>
        <w:r>
          <w:rPr>
            <w:noProof/>
            <w:webHidden/>
          </w:rPr>
          <w:fldChar w:fldCharType="separate"/>
        </w:r>
        <w:r>
          <w:rPr>
            <w:noProof/>
            <w:webHidden/>
          </w:rPr>
          <w:t>66</w:t>
        </w:r>
        <w:r>
          <w:rPr>
            <w:noProof/>
            <w:webHidden/>
          </w:rPr>
          <w:fldChar w:fldCharType="end"/>
        </w:r>
      </w:hyperlink>
    </w:p>
    <w:p w14:paraId="54351FBF" w14:textId="1084636E" w:rsidR="00C82C1A" w:rsidRDefault="00C82C1A">
      <w:pPr>
        <w:pStyle w:val="TableofFigures"/>
        <w:tabs>
          <w:tab w:val="right" w:leader="dot" w:pos="9016"/>
        </w:tabs>
        <w:rPr>
          <w:noProof/>
        </w:rPr>
      </w:pPr>
      <w:hyperlink w:anchor="_Toc216999440" w:history="1">
        <w:r w:rsidRPr="00B75F67">
          <w:rPr>
            <w:rStyle w:val="Hyperlink"/>
            <w:rFonts w:eastAsiaTheme="majorEastAsia"/>
            <w:noProof/>
          </w:rPr>
          <w:t>Figure 12</w:t>
        </w:r>
        <w:r>
          <w:rPr>
            <w:noProof/>
            <w:webHidden/>
          </w:rPr>
          <w:tab/>
        </w:r>
        <w:r>
          <w:rPr>
            <w:noProof/>
            <w:webHidden/>
          </w:rPr>
          <w:fldChar w:fldCharType="begin"/>
        </w:r>
        <w:r>
          <w:rPr>
            <w:noProof/>
            <w:webHidden/>
          </w:rPr>
          <w:instrText xml:space="preserve"> PAGEREF _Toc216999440 \h </w:instrText>
        </w:r>
        <w:r>
          <w:rPr>
            <w:noProof/>
            <w:webHidden/>
          </w:rPr>
        </w:r>
        <w:r>
          <w:rPr>
            <w:noProof/>
            <w:webHidden/>
          </w:rPr>
          <w:fldChar w:fldCharType="separate"/>
        </w:r>
        <w:r>
          <w:rPr>
            <w:noProof/>
            <w:webHidden/>
          </w:rPr>
          <w:t>67</w:t>
        </w:r>
        <w:r>
          <w:rPr>
            <w:noProof/>
            <w:webHidden/>
          </w:rPr>
          <w:fldChar w:fldCharType="end"/>
        </w:r>
      </w:hyperlink>
    </w:p>
    <w:p w14:paraId="150FD81A" w14:textId="5F779D4B" w:rsidR="00C82C1A" w:rsidRDefault="00C82C1A">
      <w:pPr>
        <w:pStyle w:val="TableofFigures"/>
        <w:tabs>
          <w:tab w:val="right" w:leader="dot" w:pos="9016"/>
        </w:tabs>
        <w:rPr>
          <w:noProof/>
        </w:rPr>
      </w:pPr>
      <w:hyperlink w:anchor="_Toc216999441" w:history="1">
        <w:r w:rsidRPr="00B75F67">
          <w:rPr>
            <w:rStyle w:val="Hyperlink"/>
            <w:rFonts w:eastAsiaTheme="majorEastAsia"/>
            <w:noProof/>
          </w:rPr>
          <w:t>Figure 13</w:t>
        </w:r>
        <w:r>
          <w:rPr>
            <w:noProof/>
            <w:webHidden/>
          </w:rPr>
          <w:tab/>
        </w:r>
        <w:r>
          <w:rPr>
            <w:noProof/>
            <w:webHidden/>
          </w:rPr>
          <w:fldChar w:fldCharType="begin"/>
        </w:r>
        <w:r>
          <w:rPr>
            <w:noProof/>
            <w:webHidden/>
          </w:rPr>
          <w:instrText xml:space="preserve"> PAGEREF _Toc216999441 \h </w:instrText>
        </w:r>
        <w:r>
          <w:rPr>
            <w:noProof/>
            <w:webHidden/>
          </w:rPr>
        </w:r>
        <w:r>
          <w:rPr>
            <w:noProof/>
            <w:webHidden/>
          </w:rPr>
          <w:fldChar w:fldCharType="separate"/>
        </w:r>
        <w:r>
          <w:rPr>
            <w:noProof/>
            <w:webHidden/>
          </w:rPr>
          <w:t>67</w:t>
        </w:r>
        <w:r>
          <w:rPr>
            <w:noProof/>
            <w:webHidden/>
          </w:rPr>
          <w:fldChar w:fldCharType="end"/>
        </w:r>
      </w:hyperlink>
    </w:p>
    <w:p w14:paraId="1BE21EA3" w14:textId="6E4CCF4E" w:rsidR="00C82C1A" w:rsidRDefault="00C82C1A">
      <w:pPr>
        <w:pStyle w:val="TableofFigures"/>
        <w:tabs>
          <w:tab w:val="right" w:leader="dot" w:pos="9016"/>
        </w:tabs>
        <w:rPr>
          <w:noProof/>
        </w:rPr>
      </w:pPr>
      <w:hyperlink w:anchor="_Toc216999442" w:history="1">
        <w:r w:rsidRPr="00B75F67">
          <w:rPr>
            <w:rStyle w:val="Hyperlink"/>
            <w:rFonts w:eastAsiaTheme="majorEastAsia"/>
            <w:noProof/>
          </w:rPr>
          <w:t>Figure 14</w:t>
        </w:r>
        <w:r>
          <w:rPr>
            <w:noProof/>
            <w:webHidden/>
          </w:rPr>
          <w:tab/>
        </w:r>
        <w:r>
          <w:rPr>
            <w:noProof/>
            <w:webHidden/>
          </w:rPr>
          <w:fldChar w:fldCharType="begin"/>
        </w:r>
        <w:r>
          <w:rPr>
            <w:noProof/>
            <w:webHidden/>
          </w:rPr>
          <w:instrText xml:space="preserve"> PAGEREF _Toc216999442 \h </w:instrText>
        </w:r>
        <w:r>
          <w:rPr>
            <w:noProof/>
            <w:webHidden/>
          </w:rPr>
        </w:r>
        <w:r>
          <w:rPr>
            <w:noProof/>
            <w:webHidden/>
          </w:rPr>
          <w:fldChar w:fldCharType="separate"/>
        </w:r>
        <w:r>
          <w:rPr>
            <w:noProof/>
            <w:webHidden/>
          </w:rPr>
          <w:t>68</w:t>
        </w:r>
        <w:r>
          <w:rPr>
            <w:noProof/>
            <w:webHidden/>
          </w:rPr>
          <w:fldChar w:fldCharType="end"/>
        </w:r>
      </w:hyperlink>
    </w:p>
    <w:p w14:paraId="4CBE07BD" w14:textId="5DB9D289" w:rsidR="00C82C1A" w:rsidRDefault="00C82C1A">
      <w:pPr>
        <w:pStyle w:val="TableofFigures"/>
        <w:tabs>
          <w:tab w:val="right" w:leader="dot" w:pos="9016"/>
        </w:tabs>
        <w:rPr>
          <w:noProof/>
        </w:rPr>
      </w:pPr>
      <w:hyperlink w:anchor="_Toc216999443" w:history="1">
        <w:r w:rsidRPr="00B75F67">
          <w:rPr>
            <w:rStyle w:val="Hyperlink"/>
            <w:rFonts w:eastAsiaTheme="majorEastAsia"/>
            <w:noProof/>
          </w:rPr>
          <w:t>Figure 15</w:t>
        </w:r>
        <w:r>
          <w:rPr>
            <w:noProof/>
            <w:webHidden/>
          </w:rPr>
          <w:tab/>
        </w:r>
        <w:r>
          <w:rPr>
            <w:noProof/>
            <w:webHidden/>
          </w:rPr>
          <w:fldChar w:fldCharType="begin"/>
        </w:r>
        <w:r>
          <w:rPr>
            <w:noProof/>
            <w:webHidden/>
          </w:rPr>
          <w:instrText xml:space="preserve"> PAGEREF _Toc216999443 \h </w:instrText>
        </w:r>
        <w:r>
          <w:rPr>
            <w:noProof/>
            <w:webHidden/>
          </w:rPr>
        </w:r>
        <w:r>
          <w:rPr>
            <w:noProof/>
            <w:webHidden/>
          </w:rPr>
          <w:fldChar w:fldCharType="separate"/>
        </w:r>
        <w:r>
          <w:rPr>
            <w:noProof/>
            <w:webHidden/>
          </w:rPr>
          <w:t>69</w:t>
        </w:r>
        <w:r>
          <w:rPr>
            <w:noProof/>
            <w:webHidden/>
          </w:rPr>
          <w:fldChar w:fldCharType="end"/>
        </w:r>
      </w:hyperlink>
    </w:p>
    <w:p w14:paraId="313BC42A" w14:textId="6226D3FC" w:rsidR="00C82C1A" w:rsidRDefault="00C82C1A">
      <w:pPr>
        <w:pStyle w:val="TableofFigures"/>
        <w:tabs>
          <w:tab w:val="right" w:leader="dot" w:pos="9016"/>
        </w:tabs>
        <w:rPr>
          <w:noProof/>
        </w:rPr>
      </w:pPr>
      <w:hyperlink w:anchor="_Toc216999444" w:history="1">
        <w:r w:rsidRPr="00B75F67">
          <w:rPr>
            <w:rStyle w:val="Hyperlink"/>
            <w:rFonts w:eastAsiaTheme="majorEastAsia"/>
            <w:noProof/>
          </w:rPr>
          <w:t>Figure 16</w:t>
        </w:r>
        <w:r>
          <w:rPr>
            <w:noProof/>
            <w:webHidden/>
          </w:rPr>
          <w:tab/>
        </w:r>
        <w:r>
          <w:rPr>
            <w:noProof/>
            <w:webHidden/>
          </w:rPr>
          <w:fldChar w:fldCharType="begin"/>
        </w:r>
        <w:r>
          <w:rPr>
            <w:noProof/>
            <w:webHidden/>
          </w:rPr>
          <w:instrText xml:space="preserve"> PAGEREF _Toc216999444 \h </w:instrText>
        </w:r>
        <w:r>
          <w:rPr>
            <w:noProof/>
            <w:webHidden/>
          </w:rPr>
        </w:r>
        <w:r>
          <w:rPr>
            <w:noProof/>
            <w:webHidden/>
          </w:rPr>
          <w:fldChar w:fldCharType="separate"/>
        </w:r>
        <w:r>
          <w:rPr>
            <w:noProof/>
            <w:webHidden/>
          </w:rPr>
          <w:t>69</w:t>
        </w:r>
        <w:r>
          <w:rPr>
            <w:noProof/>
            <w:webHidden/>
          </w:rPr>
          <w:fldChar w:fldCharType="end"/>
        </w:r>
      </w:hyperlink>
    </w:p>
    <w:p w14:paraId="5CE14550" w14:textId="2A8793AD" w:rsidR="00C82C1A" w:rsidRDefault="00C82C1A">
      <w:pPr>
        <w:pStyle w:val="TableofFigures"/>
        <w:tabs>
          <w:tab w:val="right" w:leader="dot" w:pos="9016"/>
        </w:tabs>
        <w:rPr>
          <w:noProof/>
        </w:rPr>
      </w:pPr>
      <w:hyperlink w:anchor="_Toc216999445" w:history="1">
        <w:r w:rsidRPr="00B75F67">
          <w:rPr>
            <w:rStyle w:val="Hyperlink"/>
            <w:rFonts w:eastAsiaTheme="majorEastAsia"/>
            <w:noProof/>
          </w:rPr>
          <w:t>Figure 17</w:t>
        </w:r>
        <w:r>
          <w:rPr>
            <w:noProof/>
            <w:webHidden/>
          </w:rPr>
          <w:tab/>
        </w:r>
        <w:r>
          <w:rPr>
            <w:noProof/>
            <w:webHidden/>
          </w:rPr>
          <w:fldChar w:fldCharType="begin"/>
        </w:r>
        <w:r>
          <w:rPr>
            <w:noProof/>
            <w:webHidden/>
          </w:rPr>
          <w:instrText xml:space="preserve"> PAGEREF _Toc216999445 \h </w:instrText>
        </w:r>
        <w:r>
          <w:rPr>
            <w:noProof/>
            <w:webHidden/>
          </w:rPr>
        </w:r>
        <w:r>
          <w:rPr>
            <w:noProof/>
            <w:webHidden/>
          </w:rPr>
          <w:fldChar w:fldCharType="separate"/>
        </w:r>
        <w:r>
          <w:rPr>
            <w:noProof/>
            <w:webHidden/>
          </w:rPr>
          <w:t>101</w:t>
        </w:r>
        <w:r>
          <w:rPr>
            <w:noProof/>
            <w:webHidden/>
          </w:rPr>
          <w:fldChar w:fldCharType="end"/>
        </w:r>
      </w:hyperlink>
    </w:p>
    <w:p w14:paraId="492D07E5" w14:textId="616CB830" w:rsidR="00C82C1A" w:rsidRDefault="00C82C1A">
      <w:pPr>
        <w:pStyle w:val="TableofFigures"/>
        <w:tabs>
          <w:tab w:val="right" w:leader="dot" w:pos="9016"/>
        </w:tabs>
        <w:rPr>
          <w:noProof/>
        </w:rPr>
      </w:pPr>
      <w:hyperlink w:anchor="_Toc216999446" w:history="1">
        <w:r w:rsidRPr="00B75F67">
          <w:rPr>
            <w:rStyle w:val="Hyperlink"/>
            <w:rFonts w:eastAsiaTheme="majorEastAsia"/>
            <w:noProof/>
          </w:rPr>
          <w:t>Figure 18</w:t>
        </w:r>
        <w:r>
          <w:rPr>
            <w:noProof/>
            <w:webHidden/>
          </w:rPr>
          <w:tab/>
        </w:r>
        <w:r>
          <w:rPr>
            <w:noProof/>
            <w:webHidden/>
          </w:rPr>
          <w:fldChar w:fldCharType="begin"/>
        </w:r>
        <w:r>
          <w:rPr>
            <w:noProof/>
            <w:webHidden/>
          </w:rPr>
          <w:instrText xml:space="preserve"> PAGEREF _Toc216999446 \h </w:instrText>
        </w:r>
        <w:r>
          <w:rPr>
            <w:noProof/>
            <w:webHidden/>
          </w:rPr>
        </w:r>
        <w:r>
          <w:rPr>
            <w:noProof/>
            <w:webHidden/>
          </w:rPr>
          <w:fldChar w:fldCharType="separate"/>
        </w:r>
        <w:r>
          <w:rPr>
            <w:noProof/>
            <w:webHidden/>
          </w:rPr>
          <w:t>101</w:t>
        </w:r>
        <w:r>
          <w:rPr>
            <w:noProof/>
            <w:webHidden/>
          </w:rPr>
          <w:fldChar w:fldCharType="end"/>
        </w:r>
      </w:hyperlink>
    </w:p>
    <w:p w14:paraId="5F94C35E" w14:textId="76BFBABF" w:rsidR="00C82C1A" w:rsidRDefault="00C82C1A">
      <w:pPr>
        <w:pStyle w:val="TableofFigures"/>
        <w:tabs>
          <w:tab w:val="right" w:leader="dot" w:pos="9016"/>
        </w:tabs>
        <w:rPr>
          <w:noProof/>
        </w:rPr>
      </w:pPr>
      <w:hyperlink w:anchor="_Toc216999447" w:history="1">
        <w:r w:rsidRPr="00B75F67">
          <w:rPr>
            <w:rStyle w:val="Hyperlink"/>
            <w:rFonts w:eastAsiaTheme="majorEastAsia"/>
            <w:noProof/>
          </w:rPr>
          <w:t>Figure 19</w:t>
        </w:r>
        <w:r>
          <w:rPr>
            <w:noProof/>
            <w:webHidden/>
          </w:rPr>
          <w:tab/>
        </w:r>
        <w:r>
          <w:rPr>
            <w:noProof/>
            <w:webHidden/>
          </w:rPr>
          <w:fldChar w:fldCharType="begin"/>
        </w:r>
        <w:r>
          <w:rPr>
            <w:noProof/>
            <w:webHidden/>
          </w:rPr>
          <w:instrText xml:space="preserve"> PAGEREF _Toc216999447 \h </w:instrText>
        </w:r>
        <w:r>
          <w:rPr>
            <w:noProof/>
            <w:webHidden/>
          </w:rPr>
        </w:r>
        <w:r>
          <w:rPr>
            <w:noProof/>
            <w:webHidden/>
          </w:rPr>
          <w:fldChar w:fldCharType="separate"/>
        </w:r>
        <w:r>
          <w:rPr>
            <w:noProof/>
            <w:webHidden/>
          </w:rPr>
          <w:t>102</w:t>
        </w:r>
        <w:r>
          <w:rPr>
            <w:noProof/>
            <w:webHidden/>
          </w:rPr>
          <w:fldChar w:fldCharType="end"/>
        </w:r>
      </w:hyperlink>
    </w:p>
    <w:p w14:paraId="6917CB8E" w14:textId="31870FC4" w:rsidR="00C82C1A" w:rsidRDefault="00C82C1A">
      <w:pPr>
        <w:pStyle w:val="TableofFigures"/>
        <w:tabs>
          <w:tab w:val="right" w:leader="dot" w:pos="9016"/>
        </w:tabs>
        <w:rPr>
          <w:noProof/>
        </w:rPr>
      </w:pPr>
      <w:hyperlink w:anchor="_Toc216999448" w:history="1">
        <w:r w:rsidRPr="00B75F67">
          <w:rPr>
            <w:rStyle w:val="Hyperlink"/>
            <w:rFonts w:eastAsiaTheme="majorEastAsia"/>
            <w:noProof/>
          </w:rPr>
          <w:t>Figure 20</w:t>
        </w:r>
        <w:r>
          <w:rPr>
            <w:noProof/>
            <w:webHidden/>
          </w:rPr>
          <w:tab/>
        </w:r>
        <w:r>
          <w:rPr>
            <w:noProof/>
            <w:webHidden/>
          </w:rPr>
          <w:fldChar w:fldCharType="begin"/>
        </w:r>
        <w:r>
          <w:rPr>
            <w:noProof/>
            <w:webHidden/>
          </w:rPr>
          <w:instrText xml:space="preserve"> PAGEREF _Toc216999448 \h </w:instrText>
        </w:r>
        <w:r>
          <w:rPr>
            <w:noProof/>
            <w:webHidden/>
          </w:rPr>
        </w:r>
        <w:r>
          <w:rPr>
            <w:noProof/>
            <w:webHidden/>
          </w:rPr>
          <w:fldChar w:fldCharType="separate"/>
        </w:r>
        <w:r>
          <w:rPr>
            <w:noProof/>
            <w:webHidden/>
          </w:rPr>
          <w:t>103</w:t>
        </w:r>
        <w:r>
          <w:rPr>
            <w:noProof/>
            <w:webHidden/>
          </w:rPr>
          <w:fldChar w:fldCharType="end"/>
        </w:r>
      </w:hyperlink>
    </w:p>
    <w:p w14:paraId="50E901B1" w14:textId="084C4FEC" w:rsidR="00C82C1A" w:rsidRDefault="00C82C1A">
      <w:pPr>
        <w:pStyle w:val="TableofFigures"/>
        <w:tabs>
          <w:tab w:val="right" w:leader="dot" w:pos="9016"/>
        </w:tabs>
        <w:rPr>
          <w:noProof/>
        </w:rPr>
      </w:pPr>
      <w:hyperlink w:anchor="_Toc216999449" w:history="1">
        <w:r w:rsidRPr="00B75F67">
          <w:rPr>
            <w:rStyle w:val="Hyperlink"/>
            <w:rFonts w:eastAsiaTheme="majorEastAsia"/>
            <w:noProof/>
          </w:rPr>
          <w:t>Figure 21</w:t>
        </w:r>
        <w:r>
          <w:rPr>
            <w:noProof/>
            <w:webHidden/>
          </w:rPr>
          <w:tab/>
        </w:r>
        <w:r>
          <w:rPr>
            <w:noProof/>
            <w:webHidden/>
          </w:rPr>
          <w:fldChar w:fldCharType="begin"/>
        </w:r>
        <w:r>
          <w:rPr>
            <w:noProof/>
            <w:webHidden/>
          </w:rPr>
          <w:instrText xml:space="preserve"> PAGEREF _Toc216999449 \h </w:instrText>
        </w:r>
        <w:r>
          <w:rPr>
            <w:noProof/>
            <w:webHidden/>
          </w:rPr>
        </w:r>
        <w:r>
          <w:rPr>
            <w:noProof/>
            <w:webHidden/>
          </w:rPr>
          <w:fldChar w:fldCharType="separate"/>
        </w:r>
        <w:r>
          <w:rPr>
            <w:noProof/>
            <w:webHidden/>
          </w:rPr>
          <w:t>103</w:t>
        </w:r>
        <w:r>
          <w:rPr>
            <w:noProof/>
            <w:webHidden/>
          </w:rPr>
          <w:fldChar w:fldCharType="end"/>
        </w:r>
      </w:hyperlink>
    </w:p>
    <w:p w14:paraId="15F2CDDA" w14:textId="689345B1" w:rsidR="00C82C1A" w:rsidRDefault="00C82C1A">
      <w:pPr>
        <w:pStyle w:val="TableofFigures"/>
        <w:tabs>
          <w:tab w:val="right" w:leader="dot" w:pos="9016"/>
        </w:tabs>
        <w:rPr>
          <w:noProof/>
        </w:rPr>
      </w:pPr>
      <w:hyperlink w:anchor="_Toc216999450" w:history="1">
        <w:r w:rsidRPr="00B75F67">
          <w:rPr>
            <w:rStyle w:val="Hyperlink"/>
            <w:rFonts w:eastAsiaTheme="majorEastAsia"/>
            <w:noProof/>
          </w:rPr>
          <w:t>Figure 22</w:t>
        </w:r>
        <w:r>
          <w:rPr>
            <w:noProof/>
            <w:webHidden/>
          </w:rPr>
          <w:tab/>
        </w:r>
        <w:r>
          <w:rPr>
            <w:noProof/>
            <w:webHidden/>
          </w:rPr>
          <w:fldChar w:fldCharType="begin"/>
        </w:r>
        <w:r>
          <w:rPr>
            <w:noProof/>
            <w:webHidden/>
          </w:rPr>
          <w:instrText xml:space="preserve"> PAGEREF _Toc216999450 \h </w:instrText>
        </w:r>
        <w:r>
          <w:rPr>
            <w:noProof/>
            <w:webHidden/>
          </w:rPr>
        </w:r>
        <w:r>
          <w:rPr>
            <w:noProof/>
            <w:webHidden/>
          </w:rPr>
          <w:fldChar w:fldCharType="separate"/>
        </w:r>
        <w:r>
          <w:rPr>
            <w:noProof/>
            <w:webHidden/>
          </w:rPr>
          <w:t>103</w:t>
        </w:r>
        <w:r>
          <w:rPr>
            <w:noProof/>
            <w:webHidden/>
          </w:rPr>
          <w:fldChar w:fldCharType="end"/>
        </w:r>
      </w:hyperlink>
    </w:p>
    <w:p w14:paraId="1ECFE2EA" w14:textId="26C9C359" w:rsidR="00C82C1A" w:rsidRDefault="00C82C1A">
      <w:pPr>
        <w:pStyle w:val="TableofFigures"/>
        <w:tabs>
          <w:tab w:val="right" w:leader="dot" w:pos="9016"/>
        </w:tabs>
        <w:rPr>
          <w:noProof/>
        </w:rPr>
      </w:pPr>
      <w:hyperlink w:anchor="_Toc216999451" w:history="1">
        <w:r w:rsidRPr="00B75F67">
          <w:rPr>
            <w:rStyle w:val="Hyperlink"/>
            <w:rFonts w:eastAsiaTheme="majorEastAsia"/>
            <w:noProof/>
          </w:rPr>
          <w:t>Figure 23</w:t>
        </w:r>
        <w:r>
          <w:rPr>
            <w:noProof/>
            <w:webHidden/>
          </w:rPr>
          <w:tab/>
        </w:r>
        <w:r>
          <w:rPr>
            <w:noProof/>
            <w:webHidden/>
          </w:rPr>
          <w:fldChar w:fldCharType="begin"/>
        </w:r>
        <w:r>
          <w:rPr>
            <w:noProof/>
            <w:webHidden/>
          </w:rPr>
          <w:instrText xml:space="preserve"> PAGEREF _Toc216999451 \h </w:instrText>
        </w:r>
        <w:r>
          <w:rPr>
            <w:noProof/>
            <w:webHidden/>
          </w:rPr>
        </w:r>
        <w:r>
          <w:rPr>
            <w:noProof/>
            <w:webHidden/>
          </w:rPr>
          <w:fldChar w:fldCharType="separate"/>
        </w:r>
        <w:r>
          <w:rPr>
            <w:noProof/>
            <w:webHidden/>
          </w:rPr>
          <w:t>104</w:t>
        </w:r>
        <w:r>
          <w:rPr>
            <w:noProof/>
            <w:webHidden/>
          </w:rPr>
          <w:fldChar w:fldCharType="end"/>
        </w:r>
      </w:hyperlink>
    </w:p>
    <w:p w14:paraId="2840DFC2" w14:textId="3A2C9648" w:rsidR="00C82C1A" w:rsidRDefault="00C82C1A">
      <w:pPr>
        <w:pStyle w:val="TableofFigures"/>
        <w:tabs>
          <w:tab w:val="right" w:leader="dot" w:pos="9016"/>
        </w:tabs>
        <w:rPr>
          <w:noProof/>
        </w:rPr>
      </w:pPr>
      <w:hyperlink w:anchor="_Toc216999452" w:history="1">
        <w:r w:rsidRPr="00B75F67">
          <w:rPr>
            <w:rStyle w:val="Hyperlink"/>
            <w:rFonts w:eastAsiaTheme="majorEastAsia"/>
            <w:noProof/>
          </w:rPr>
          <w:t>Figure 24</w:t>
        </w:r>
        <w:r>
          <w:rPr>
            <w:noProof/>
            <w:webHidden/>
          </w:rPr>
          <w:tab/>
        </w:r>
        <w:r>
          <w:rPr>
            <w:noProof/>
            <w:webHidden/>
          </w:rPr>
          <w:fldChar w:fldCharType="begin"/>
        </w:r>
        <w:r>
          <w:rPr>
            <w:noProof/>
            <w:webHidden/>
          </w:rPr>
          <w:instrText xml:space="preserve"> PAGEREF _Toc216999452 \h </w:instrText>
        </w:r>
        <w:r>
          <w:rPr>
            <w:noProof/>
            <w:webHidden/>
          </w:rPr>
        </w:r>
        <w:r>
          <w:rPr>
            <w:noProof/>
            <w:webHidden/>
          </w:rPr>
          <w:fldChar w:fldCharType="separate"/>
        </w:r>
        <w:r>
          <w:rPr>
            <w:noProof/>
            <w:webHidden/>
          </w:rPr>
          <w:t>104</w:t>
        </w:r>
        <w:r>
          <w:rPr>
            <w:noProof/>
            <w:webHidden/>
          </w:rPr>
          <w:fldChar w:fldCharType="end"/>
        </w:r>
      </w:hyperlink>
    </w:p>
    <w:p w14:paraId="5BD4EA85" w14:textId="76424ABD" w:rsidR="00C82C1A" w:rsidRDefault="00C82C1A">
      <w:pPr>
        <w:pStyle w:val="TableofFigures"/>
        <w:tabs>
          <w:tab w:val="right" w:leader="dot" w:pos="9016"/>
        </w:tabs>
        <w:rPr>
          <w:noProof/>
        </w:rPr>
      </w:pPr>
      <w:hyperlink w:anchor="_Toc216999453" w:history="1">
        <w:r w:rsidRPr="00B75F67">
          <w:rPr>
            <w:rStyle w:val="Hyperlink"/>
            <w:rFonts w:eastAsiaTheme="majorEastAsia"/>
            <w:noProof/>
          </w:rPr>
          <w:t>Figure 25</w:t>
        </w:r>
        <w:r>
          <w:rPr>
            <w:noProof/>
            <w:webHidden/>
          </w:rPr>
          <w:tab/>
        </w:r>
        <w:r>
          <w:rPr>
            <w:noProof/>
            <w:webHidden/>
          </w:rPr>
          <w:fldChar w:fldCharType="begin"/>
        </w:r>
        <w:r>
          <w:rPr>
            <w:noProof/>
            <w:webHidden/>
          </w:rPr>
          <w:instrText xml:space="preserve"> PAGEREF _Toc216999453 \h </w:instrText>
        </w:r>
        <w:r>
          <w:rPr>
            <w:noProof/>
            <w:webHidden/>
          </w:rPr>
        </w:r>
        <w:r>
          <w:rPr>
            <w:noProof/>
            <w:webHidden/>
          </w:rPr>
          <w:fldChar w:fldCharType="separate"/>
        </w:r>
        <w:r>
          <w:rPr>
            <w:noProof/>
            <w:webHidden/>
          </w:rPr>
          <w:t>108</w:t>
        </w:r>
        <w:r>
          <w:rPr>
            <w:noProof/>
            <w:webHidden/>
          </w:rPr>
          <w:fldChar w:fldCharType="end"/>
        </w:r>
      </w:hyperlink>
    </w:p>
    <w:p w14:paraId="0BDCDEF3" w14:textId="1235D061" w:rsidR="00C82C1A" w:rsidRPr="00C82C1A" w:rsidRDefault="00C82C1A" w:rsidP="00C82C1A">
      <w:r>
        <w:fldChar w:fldCharType="end"/>
      </w:r>
    </w:p>
    <w:p w14:paraId="3BC031BA" w14:textId="77777777" w:rsidR="00103F5D" w:rsidRDefault="00103F5D" w:rsidP="00103F5D"/>
    <w:p w14:paraId="5E2FA152" w14:textId="77777777" w:rsidR="00103F5D" w:rsidRDefault="00103F5D" w:rsidP="00103F5D"/>
    <w:p w14:paraId="01723277" w14:textId="77777777" w:rsidR="00103F5D" w:rsidRDefault="00103F5D" w:rsidP="00103F5D"/>
    <w:p w14:paraId="71CE3BB7" w14:textId="77777777" w:rsidR="00FD72CA" w:rsidRDefault="00FD72CA" w:rsidP="00103F5D"/>
    <w:p w14:paraId="18CA0C3A" w14:textId="77777777" w:rsidR="00FD72CA" w:rsidRDefault="00FD72CA" w:rsidP="00103F5D"/>
    <w:p w14:paraId="33C8B1D6" w14:textId="77777777" w:rsidR="00FD72CA" w:rsidRDefault="00FD72CA" w:rsidP="00103F5D"/>
    <w:p w14:paraId="04188606" w14:textId="77777777" w:rsidR="00FD72CA" w:rsidRDefault="00FD72CA" w:rsidP="00103F5D"/>
    <w:p w14:paraId="42434F73" w14:textId="77777777" w:rsidR="00FD72CA" w:rsidRDefault="00FD72CA" w:rsidP="00103F5D"/>
    <w:p w14:paraId="16677B0C" w14:textId="77777777" w:rsidR="00FD72CA" w:rsidRDefault="00FD72CA" w:rsidP="00103F5D"/>
    <w:p w14:paraId="5856B98B" w14:textId="77777777" w:rsidR="00FD72CA" w:rsidRDefault="00FD72CA" w:rsidP="00103F5D"/>
    <w:p w14:paraId="60630593" w14:textId="77777777" w:rsidR="00FD72CA" w:rsidRDefault="00FD72CA" w:rsidP="00103F5D"/>
    <w:p w14:paraId="2BC23638" w14:textId="77777777" w:rsidR="00FD72CA" w:rsidRDefault="00FD72CA" w:rsidP="00103F5D"/>
    <w:p w14:paraId="1B60620A" w14:textId="77777777" w:rsidR="00FD72CA" w:rsidRDefault="00FD72CA" w:rsidP="00103F5D"/>
    <w:p w14:paraId="532276B1" w14:textId="77777777" w:rsidR="00FD72CA" w:rsidRDefault="00FD72CA" w:rsidP="00103F5D"/>
    <w:p w14:paraId="138488F7" w14:textId="77777777" w:rsidR="00FD72CA" w:rsidRDefault="00FD72CA" w:rsidP="00103F5D"/>
    <w:p w14:paraId="03F56134" w14:textId="77777777" w:rsidR="00FD72CA" w:rsidRDefault="00FD72CA" w:rsidP="00103F5D"/>
    <w:p w14:paraId="1C8A3939" w14:textId="77777777" w:rsidR="00FD72CA" w:rsidRDefault="00FD72CA" w:rsidP="00103F5D"/>
    <w:p w14:paraId="17D6FE81" w14:textId="77777777" w:rsidR="00FD72CA" w:rsidRDefault="00FD72CA" w:rsidP="00103F5D"/>
    <w:p w14:paraId="2A8AEDEB" w14:textId="77777777" w:rsidR="00FD72CA" w:rsidRDefault="00FD72CA" w:rsidP="00103F5D"/>
    <w:p w14:paraId="647DE092" w14:textId="77777777" w:rsidR="00FD72CA" w:rsidRDefault="00FD72CA" w:rsidP="00103F5D"/>
    <w:p w14:paraId="15072B1E" w14:textId="77777777" w:rsidR="00FD72CA" w:rsidRDefault="00FD72CA" w:rsidP="00103F5D"/>
    <w:p w14:paraId="62C1038B" w14:textId="77777777" w:rsidR="00FD72CA" w:rsidRDefault="00FD72CA" w:rsidP="00103F5D"/>
    <w:p w14:paraId="3C4E0184" w14:textId="77777777" w:rsidR="00FD72CA" w:rsidRDefault="00FD72CA" w:rsidP="00103F5D"/>
    <w:p w14:paraId="7ED5ED2C" w14:textId="77777777" w:rsidR="00FD72CA" w:rsidRDefault="00FD72CA" w:rsidP="00103F5D"/>
    <w:p w14:paraId="4CF792D7" w14:textId="13983CFC" w:rsidR="00FD72CA" w:rsidRDefault="00FD72CA" w:rsidP="00FD72CA">
      <w:pPr>
        <w:pStyle w:val="TOCHeading"/>
      </w:pPr>
      <w:r>
        <w:t xml:space="preserve">List of </w:t>
      </w:r>
      <w:r>
        <w:t>Tables</w:t>
      </w:r>
    </w:p>
    <w:p w14:paraId="089A0F69" w14:textId="7BE725DB"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r>
        <w:rPr>
          <w:lang w:val="en-US" w:eastAsia="en-US"/>
        </w:rPr>
        <w:fldChar w:fldCharType="begin"/>
      </w:r>
      <w:r>
        <w:rPr>
          <w:lang w:val="en-US" w:eastAsia="en-US"/>
        </w:rPr>
        <w:instrText xml:space="preserve"> TOC \h \z \c "Table" </w:instrText>
      </w:r>
      <w:r>
        <w:rPr>
          <w:lang w:val="en-US" w:eastAsia="en-US"/>
        </w:rPr>
        <w:fldChar w:fldCharType="separate"/>
      </w:r>
      <w:hyperlink w:anchor="_Toc216999526" w:history="1">
        <w:r w:rsidRPr="00934C47">
          <w:rPr>
            <w:rStyle w:val="Hyperlink"/>
            <w:rFonts w:eastAsiaTheme="majorEastAsia"/>
            <w:noProof/>
          </w:rPr>
          <w:t>Table 1</w:t>
        </w:r>
        <w:r>
          <w:rPr>
            <w:noProof/>
            <w:webHidden/>
          </w:rPr>
          <w:tab/>
        </w:r>
        <w:r>
          <w:rPr>
            <w:noProof/>
            <w:webHidden/>
          </w:rPr>
          <w:fldChar w:fldCharType="begin"/>
        </w:r>
        <w:r>
          <w:rPr>
            <w:noProof/>
            <w:webHidden/>
          </w:rPr>
          <w:instrText xml:space="preserve"> PAGEREF _Toc216999526 \h </w:instrText>
        </w:r>
        <w:r>
          <w:rPr>
            <w:noProof/>
            <w:webHidden/>
          </w:rPr>
        </w:r>
        <w:r>
          <w:rPr>
            <w:noProof/>
            <w:webHidden/>
          </w:rPr>
          <w:fldChar w:fldCharType="separate"/>
        </w:r>
        <w:r>
          <w:rPr>
            <w:noProof/>
            <w:webHidden/>
          </w:rPr>
          <w:t>73</w:t>
        </w:r>
        <w:r>
          <w:rPr>
            <w:noProof/>
            <w:webHidden/>
          </w:rPr>
          <w:fldChar w:fldCharType="end"/>
        </w:r>
      </w:hyperlink>
    </w:p>
    <w:p w14:paraId="194DD403" w14:textId="4F6E9DEF"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27" w:history="1">
        <w:r w:rsidRPr="00934C47">
          <w:rPr>
            <w:rStyle w:val="Hyperlink"/>
            <w:rFonts w:eastAsiaTheme="majorEastAsia"/>
            <w:noProof/>
          </w:rPr>
          <w:t>Table 2</w:t>
        </w:r>
        <w:r>
          <w:rPr>
            <w:noProof/>
            <w:webHidden/>
          </w:rPr>
          <w:tab/>
        </w:r>
        <w:r>
          <w:rPr>
            <w:noProof/>
            <w:webHidden/>
          </w:rPr>
          <w:fldChar w:fldCharType="begin"/>
        </w:r>
        <w:r>
          <w:rPr>
            <w:noProof/>
            <w:webHidden/>
          </w:rPr>
          <w:instrText xml:space="preserve"> PAGEREF _Toc216999527 \h </w:instrText>
        </w:r>
        <w:r>
          <w:rPr>
            <w:noProof/>
            <w:webHidden/>
          </w:rPr>
        </w:r>
        <w:r>
          <w:rPr>
            <w:noProof/>
            <w:webHidden/>
          </w:rPr>
          <w:fldChar w:fldCharType="separate"/>
        </w:r>
        <w:r>
          <w:rPr>
            <w:noProof/>
            <w:webHidden/>
          </w:rPr>
          <w:t>75</w:t>
        </w:r>
        <w:r>
          <w:rPr>
            <w:noProof/>
            <w:webHidden/>
          </w:rPr>
          <w:fldChar w:fldCharType="end"/>
        </w:r>
      </w:hyperlink>
    </w:p>
    <w:p w14:paraId="59CB38A7" w14:textId="611FC36D"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28" w:history="1">
        <w:r w:rsidRPr="00934C47">
          <w:rPr>
            <w:rStyle w:val="Hyperlink"/>
            <w:rFonts w:eastAsiaTheme="majorEastAsia"/>
            <w:noProof/>
          </w:rPr>
          <w:t>Table 3</w:t>
        </w:r>
        <w:r>
          <w:rPr>
            <w:noProof/>
            <w:webHidden/>
          </w:rPr>
          <w:tab/>
        </w:r>
        <w:r>
          <w:rPr>
            <w:noProof/>
            <w:webHidden/>
          </w:rPr>
          <w:fldChar w:fldCharType="begin"/>
        </w:r>
        <w:r>
          <w:rPr>
            <w:noProof/>
            <w:webHidden/>
          </w:rPr>
          <w:instrText xml:space="preserve"> PAGEREF _Toc216999528 \h </w:instrText>
        </w:r>
        <w:r>
          <w:rPr>
            <w:noProof/>
            <w:webHidden/>
          </w:rPr>
        </w:r>
        <w:r>
          <w:rPr>
            <w:noProof/>
            <w:webHidden/>
          </w:rPr>
          <w:fldChar w:fldCharType="separate"/>
        </w:r>
        <w:r>
          <w:rPr>
            <w:noProof/>
            <w:webHidden/>
          </w:rPr>
          <w:t>91</w:t>
        </w:r>
        <w:r>
          <w:rPr>
            <w:noProof/>
            <w:webHidden/>
          </w:rPr>
          <w:fldChar w:fldCharType="end"/>
        </w:r>
      </w:hyperlink>
    </w:p>
    <w:p w14:paraId="64493608" w14:textId="7EA0E570"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29" w:history="1">
        <w:r w:rsidRPr="00934C47">
          <w:rPr>
            <w:rStyle w:val="Hyperlink"/>
            <w:rFonts w:eastAsiaTheme="majorEastAsia"/>
            <w:noProof/>
          </w:rPr>
          <w:t>Table 4</w:t>
        </w:r>
        <w:r>
          <w:rPr>
            <w:noProof/>
            <w:webHidden/>
          </w:rPr>
          <w:tab/>
        </w:r>
        <w:r>
          <w:rPr>
            <w:noProof/>
            <w:webHidden/>
          </w:rPr>
          <w:fldChar w:fldCharType="begin"/>
        </w:r>
        <w:r>
          <w:rPr>
            <w:noProof/>
            <w:webHidden/>
          </w:rPr>
          <w:instrText xml:space="preserve"> PAGEREF _Toc216999529 \h </w:instrText>
        </w:r>
        <w:r>
          <w:rPr>
            <w:noProof/>
            <w:webHidden/>
          </w:rPr>
        </w:r>
        <w:r>
          <w:rPr>
            <w:noProof/>
            <w:webHidden/>
          </w:rPr>
          <w:fldChar w:fldCharType="separate"/>
        </w:r>
        <w:r>
          <w:rPr>
            <w:noProof/>
            <w:webHidden/>
          </w:rPr>
          <w:t>92</w:t>
        </w:r>
        <w:r>
          <w:rPr>
            <w:noProof/>
            <w:webHidden/>
          </w:rPr>
          <w:fldChar w:fldCharType="end"/>
        </w:r>
      </w:hyperlink>
    </w:p>
    <w:p w14:paraId="67AAC92A" w14:textId="70FE729B"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0" w:history="1">
        <w:r w:rsidRPr="00934C47">
          <w:rPr>
            <w:rStyle w:val="Hyperlink"/>
            <w:rFonts w:eastAsiaTheme="majorEastAsia"/>
            <w:noProof/>
          </w:rPr>
          <w:t>Table 5</w:t>
        </w:r>
        <w:r>
          <w:rPr>
            <w:noProof/>
            <w:webHidden/>
          </w:rPr>
          <w:tab/>
        </w:r>
        <w:r>
          <w:rPr>
            <w:noProof/>
            <w:webHidden/>
          </w:rPr>
          <w:fldChar w:fldCharType="begin"/>
        </w:r>
        <w:r>
          <w:rPr>
            <w:noProof/>
            <w:webHidden/>
          </w:rPr>
          <w:instrText xml:space="preserve"> PAGEREF _Toc216999530 \h </w:instrText>
        </w:r>
        <w:r>
          <w:rPr>
            <w:noProof/>
            <w:webHidden/>
          </w:rPr>
        </w:r>
        <w:r>
          <w:rPr>
            <w:noProof/>
            <w:webHidden/>
          </w:rPr>
          <w:fldChar w:fldCharType="separate"/>
        </w:r>
        <w:r>
          <w:rPr>
            <w:noProof/>
            <w:webHidden/>
          </w:rPr>
          <w:t>92</w:t>
        </w:r>
        <w:r>
          <w:rPr>
            <w:noProof/>
            <w:webHidden/>
          </w:rPr>
          <w:fldChar w:fldCharType="end"/>
        </w:r>
      </w:hyperlink>
    </w:p>
    <w:p w14:paraId="1DF43E8E" w14:textId="78050544"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1" w:history="1">
        <w:r w:rsidRPr="00934C47">
          <w:rPr>
            <w:rStyle w:val="Hyperlink"/>
            <w:rFonts w:eastAsiaTheme="majorEastAsia"/>
            <w:noProof/>
          </w:rPr>
          <w:t>Table 6</w:t>
        </w:r>
        <w:r>
          <w:rPr>
            <w:noProof/>
            <w:webHidden/>
          </w:rPr>
          <w:tab/>
        </w:r>
        <w:r>
          <w:rPr>
            <w:noProof/>
            <w:webHidden/>
          </w:rPr>
          <w:fldChar w:fldCharType="begin"/>
        </w:r>
        <w:r>
          <w:rPr>
            <w:noProof/>
            <w:webHidden/>
          </w:rPr>
          <w:instrText xml:space="preserve"> PAGEREF _Toc216999531 \h </w:instrText>
        </w:r>
        <w:r>
          <w:rPr>
            <w:noProof/>
            <w:webHidden/>
          </w:rPr>
        </w:r>
        <w:r>
          <w:rPr>
            <w:noProof/>
            <w:webHidden/>
          </w:rPr>
          <w:fldChar w:fldCharType="separate"/>
        </w:r>
        <w:r>
          <w:rPr>
            <w:noProof/>
            <w:webHidden/>
          </w:rPr>
          <w:t>93</w:t>
        </w:r>
        <w:r>
          <w:rPr>
            <w:noProof/>
            <w:webHidden/>
          </w:rPr>
          <w:fldChar w:fldCharType="end"/>
        </w:r>
      </w:hyperlink>
    </w:p>
    <w:p w14:paraId="3E108F73" w14:textId="0C39173E"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2" w:history="1">
        <w:r w:rsidRPr="00934C47">
          <w:rPr>
            <w:rStyle w:val="Hyperlink"/>
            <w:rFonts w:eastAsiaTheme="majorEastAsia"/>
            <w:noProof/>
          </w:rPr>
          <w:t>Table 7</w:t>
        </w:r>
        <w:r>
          <w:rPr>
            <w:noProof/>
            <w:webHidden/>
          </w:rPr>
          <w:tab/>
        </w:r>
        <w:r>
          <w:rPr>
            <w:noProof/>
            <w:webHidden/>
          </w:rPr>
          <w:fldChar w:fldCharType="begin"/>
        </w:r>
        <w:r>
          <w:rPr>
            <w:noProof/>
            <w:webHidden/>
          </w:rPr>
          <w:instrText xml:space="preserve"> PAGEREF _Toc216999532 \h </w:instrText>
        </w:r>
        <w:r>
          <w:rPr>
            <w:noProof/>
            <w:webHidden/>
          </w:rPr>
        </w:r>
        <w:r>
          <w:rPr>
            <w:noProof/>
            <w:webHidden/>
          </w:rPr>
          <w:fldChar w:fldCharType="separate"/>
        </w:r>
        <w:r>
          <w:rPr>
            <w:noProof/>
            <w:webHidden/>
          </w:rPr>
          <w:t>93</w:t>
        </w:r>
        <w:r>
          <w:rPr>
            <w:noProof/>
            <w:webHidden/>
          </w:rPr>
          <w:fldChar w:fldCharType="end"/>
        </w:r>
      </w:hyperlink>
    </w:p>
    <w:p w14:paraId="1C5BFBA8" w14:textId="1EFC161F"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3" w:history="1">
        <w:r w:rsidRPr="00934C47">
          <w:rPr>
            <w:rStyle w:val="Hyperlink"/>
            <w:rFonts w:eastAsiaTheme="majorEastAsia"/>
            <w:noProof/>
          </w:rPr>
          <w:t>Table 8</w:t>
        </w:r>
        <w:r>
          <w:rPr>
            <w:noProof/>
            <w:webHidden/>
          </w:rPr>
          <w:tab/>
        </w:r>
        <w:r>
          <w:rPr>
            <w:noProof/>
            <w:webHidden/>
          </w:rPr>
          <w:fldChar w:fldCharType="begin"/>
        </w:r>
        <w:r>
          <w:rPr>
            <w:noProof/>
            <w:webHidden/>
          </w:rPr>
          <w:instrText xml:space="preserve"> PAGEREF _Toc216999533 \h </w:instrText>
        </w:r>
        <w:r>
          <w:rPr>
            <w:noProof/>
            <w:webHidden/>
          </w:rPr>
        </w:r>
        <w:r>
          <w:rPr>
            <w:noProof/>
            <w:webHidden/>
          </w:rPr>
          <w:fldChar w:fldCharType="separate"/>
        </w:r>
        <w:r>
          <w:rPr>
            <w:noProof/>
            <w:webHidden/>
          </w:rPr>
          <w:t>94</w:t>
        </w:r>
        <w:r>
          <w:rPr>
            <w:noProof/>
            <w:webHidden/>
          </w:rPr>
          <w:fldChar w:fldCharType="end"/>
        </w:r>
      </w:hyperlink>
    </w:p>
    <w:p w14:paraId="0FD21D72" w14:textId="5F10128D"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4" w:history="1">
        <w:r w:rsidRPr="00934C47">
          <w:rPr>
            <w:rStyle w:val="Hyperlink"/>
            <w:rFonts w:eastAsiaTheme="majorEastAsia"/>
            <w:noProof/>
          </w:rPr>
          <w:t>Table 9</w:t>
        </w:r>
        <w:r>
          <w:rPr>
            <w:noProof/>
            <w:webHidden/>
          </w:rPr>
          <w:tab/>
        </w:r>
        <w:r>
          <w:rPr>
            <w:noProof/>
            <w:webHidden/>
          </w:rPr>
          <w:fldChar w:fldCharType="begin"/>
        </w:r>
        <w:r>
          <w:rPr>
            <w:noProof/>
            <w:webHidden/>
          </w:rPr>
          <w:instrText xml:space="preserve"> PAGEREF _Toc216999534 \h </w:instrText>
        </w:r>
        <w:r>
          <w:rPr>
            <w:noProof/>
            <w:webHidden/>
          </w:rPr>
        </w:r>
        <w:r>
          <w:rPr>
            <w:noProof/>
            <w:webHidden/>
          </w:rPr>
          <w:fldChar w:fldCharType="separate"/>
        </w:r>
        <w:r>
          <w:rPr>
            <w:noProof/>
            <w:webHidden/>
          </w:rPr>
          <w:t>94</w:t>
        </w:r>
        <w:r>
          <w:rPr>
            <w:noProof/>
            <w:webHidden/>
          </w:rPr>
          <w:fldChar w:fldCharType="end"/>
        </w:r>
      </w:hyperlink>
    </w:p>
    <w:p w14:paraId="0AC067D9" w14:textId="75A4CE07"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5" w:history="1">
        <w:r w:rsidRPr="00934C47">
          <w:rPr>
            <w:rStyle w:val="Hyperlink"/>
            <w:rFonts w:eastAsiaTheme="majorEastAsia"/>
            <w:noProof/>
          </w:rPr>
          <w:t>Table 10</w:t>
        </w:r>
        <w:r>
          <w:rPr>
            <w:noProof/>
            <w:webHidden/>
          </w:rPr>
          <w:tab/>
        </w:r>
        <w:r>
          <w:rPr>
            <w:noProof/>
            <w:webHidden/>
          </w:rPr>
          <w:fldChar w:fldCharType="begin"/>
        </w:r>
        <w:r>
          <w:rPr>
            <w:noProof/>
            <w:webHidden/>
          </w:rPr>
          <w:instrText xml:space="preserve"> PAGEREF _Toc216999535 \h </w:instrText>
        </w:r>
        <w:r>
          <w:rPr>
            <w:noProof/>
            <w:webHidden/>
          </w:rPr>
        </w:r>
        <w:r>
          <w:rPr>
            <w:noProof/>
            <w:webHidden/>
          </w:rPr>
          <w:fldChar w:fldCharType="separate"/>
        </w:r>
        <w:r>
          <w:rPr>
            <w:noProof/>
            <w:webHidden/>
          </w:rPr>
          <w:t>95</w:t>
        </w:r>
        <w:r>
          <w:rPr>
            <w:noProof/>
            <w:webHidden/>
          </w:rPr>
          <w:fldChar w:fldCharType="end"/>
        </w:r>
      </w:hyperlink>
    </w:p>
    <w:p w14:paraId="125CA39C" w14:textId="3E45F0A3"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6" w:history="1">
        <w:r w:rsidRPr="00934C47">
          <w:rPr>
            <w:rStyle w:val="Hyperlink"/>
            <w:rFonts w:eastAsiaTheme="majorEastAsia"/>
            <w:noProof/>
          </w:rPr>
          <w:t>Table 11</w:t>
        </w:r>
        <w:r>
          <w:rPr>
            <w:noProof/>
            <w:webHidden/>
          </w:rPr>
          <w:tab/>
        </w:r>
        <w:r>
          <w:rPr>
            <w:noProof/>
            <w:webHidden/>
          </w:rPr>
          <w:fldChar w:fldCharType="begin"/>
        </w:r>
        <w:r>
          <w:rPr>
            <w:noProof/>
            <w:webHidden/>
          </w:rPr>
          <w:instrText xml:space="preserve"> PAGEREF _Toc216999536 \h </w:instrText>
        </w:r>
        <w:r>
          <w:rPr>
            <w:noProof/>
            <w:webHidden/>
          </w:rPr>
        </w:r>
        <w:r>
          <w:rPr>
            <w:noProof/>
            <w:webHidden/>
          </w:rPr>
          <w:fldChar w:fldCharType="separate"/>
        </w:r>
        <w:r>
          <w:rPr>
            <w:noProof/>
            <w:webHidden/>
          </w:rPr>
          <w:t>95</w:t>
        </w:r>
        <w:r>
          <w:rPr>
            <w:noProof/>
            <w:webHidden/>
          </w:rPr>
          <w:fldChar w:fldCharType="end"/>
        </w:r>
      </w:hyperlink>
    </w:p>
    <w:p w14:paraId="06FD5EDC" w14:textId="1917706C"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7" w:history="1">
        <w:r w:rsidRPr="00934C47">
          <w:rPr>
            <w:rStyle w:val="Hyperlink"/>
            <w:rFonts w:eastAsiaTheme="majorEastAsia"/>
            <w:noProof/>
          </w:rPr>
          <w:t>Table 12</w:t>
        </w:r>
        <w:r>
          <w:rPr>
            <w:noProof/>
            <w:webHidden/>
          </w:rPr>
          <w:tab/>
        </w:r>
        <w:r>
          <w:rPr>
            <w:noProof/>
            <w:webHidden/>
          </w:rPr>
          <w:fldChar w:fldCharType="begin"/>
        </w:r>
        <w:r>
          <w:rPr>
            <w:noProof/>
            <w:webHidden/>
          </w:rPr>
          <w:instrText xml:space="preserve"> PAGEREF _Toc216999537 \h </w:instrText>
        </w:r>
        <w:r>
          <w:rPr>
            <w:noProof/>
            <w:webHidden/>
          </w:rPr>
        </w:r>
        <w:r>
          <w:rPr>
            <w:noProof/>
            <w:webHidden/>
          </w:rPr>
          <w:fldChar w:fldCharType="separate"/>
        </w:r>
        <w:r>
          <w:rPr>
            <w:noProof/>
            <w:webHidden/>
          </w:rPr>
          <w:t>96</w:t>
        </w:r>
        <w:r>
          <w:rPr>
            <w:noProof/>
            <w:webHidden/>
          </w:rPr>
          <w:fldChar w:fldCharType="end"/>
        </w:r>
      </w:hyperlink>
    </w:p>
    <w:p w14:paraId="412CC077" w14:textId="50CD3054"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8" w:history="1">
        <w:r w:rsidRPr="00934C47">
          <w:rPr>
            <w:rStyle w:val="Hyperlink"/>
            <w:rFonts w:eastAsiaTheme="majorEastAsia"/>
            <w:noProof/>
          </w:rPr>
          <w:t>Table 13</w:t>
        </w:r>
        <w:r>
          <w:rPr>
            <w:noProof/>
            <w:webHidden/>
          </w:rPr>
          <w:tab/>
        </w:r>
        <w:r>
          <w:rPr>
            <w:noProof/>
            <w:webHidden/>
          </w:rPr>
          <w:fldChar w:fldCharType="begin"/>
        </w:r>
        <w:r>
          <w:rPr>
            <w:noProof/>
            <w:webHidden/>
          </w:rPr>
          <w:instrText xml:space="preserve"> PAGEREF _Toc216999538 \h </w:instrText>
        </w:r>
        <w:r>
          <w:rPr>
            <w:noProof/>
            <w:webHidden/>
          </w:rPr>
        </w:r>
        <w:r>
          <w:rPr>
            <w:noProof/>
            <w:webHidden/>
          </w:rPr>
          <w:fldChar w:fldCharType="separate"/>
        </w:r>
        <w:r>
          <w:rPr>
            <w:noProof/>
            <w:webHidden/>
          </w:rPr>
          <w:t>96</w:t>
        </w:r>
        <w:r>
          <w:rPr>
            <w:noProof/>
            <w:webHidden/>
          </w:rPr>
          <w:fldChar w:fldCharType="end"/>
        </w:r>
      </w:hyperlink>
    </w:p>
    <w:p w14:paraId="6CE064F4" w14:textId="7A4E9486"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9" w:history="1">
        <w:r w:rsidRPr="00934C47">
          <w:rPr>
            <w:rStyle w:val="Hyperlink"/>
            <w:rFonts w:eastAsiaTheme="majorEastAsia"/>
            <w:noProof/>
          </w:rPr>
          <w:t>Table 14</w:t>
        </w:r>
        <w:r>
          <w:rPr>
            <w:noProof/>
            <w:webHidden/>
          </w:rPr>
          <w:tab/>
        </w:r>
        <w:r>
          <w:rPr>
            <w:noProof/>
            <w:webHidden/>
          </w:rPr>
          <w:fldChar w:fldCharType="begin"/>
        </w:r>
        <w:r>
          <w:rPr>
            <w:noProof/>
            <w:webHidden/>
          </w:rPr>
          <w:instrText xml:space="preserve"> PAGEREF _Toc216999539 \h </w:instrText>
        </w:r>
        <w:r>
          <w:rPr>
            <w:noProof/>
            <w:webHidden/>
          </w:rPr>
        </w:r>
        <w:r>
          <w:rPr>
            <w:noProof/>
            <w:webHidden/>
          </w:rPr>
          <w:fldChar w:fldCharType="separate"/>
        </w:r>
        <w:r>
          <w:rPr>
            <w:noProof/>
            <w:webHidden/>
          </w:rPr>
          <w:t>97</w:t>
        </w:r>
        <w:r>
          <w:rPr>
            <w:noProof/>
            <w:webHidden/>
          </w:rPr>
          <w:fldChar w:fldCharType="end"/>
        </w:r>
      </w:hyperlink>
    </w:p>
    <w:p w14:paraId="778DC8AB" w14:textId="5782B7DD"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0" w:history="1">
        <w:r w:rsidRPr="00934C47">
          <w:rPr>
            <w:rStyle w:val="Hyperlink"/>
            <w:rFonts w:eastAsiaTheme="majorEastAsia"/>
            <w:noProof/>
          </w:rPr>
          <w:t>Table 15</w:t>
        </w:r>
        <w:r>
          <w:rPr>
            <w:noProof/>
            <w:webHidden/>
          </w:rPr>
          <w:tab/>
        </w:r>
        <w:r>
          <w:rPr>
            <w:noProof/>
            <w:webHidden/>
          </w:rPr>
          <w:fldChar w:fldCharType="begin"/>
        </w:r>
        <w:r>
          <w:rPr>
            <w:noProof/>
            <w:webHidden/>
          </w:rPr>
          <w:instrText xml:space="preserve"> PAGEREF _Toc216999540 \h </w:instrText>
        </w:r>
        <w:r>
          <w:rPr>
            <w:noProof/>
            <w:webHidden/>
          </w:rPr>
        </w:r>
        <w:r>
          <w:rPr>
            <w:noProof/>
            <w:webHidden/>
          </w:rPr>
          <w:fldChar w:fldCharType="separate"/>
        </w:r>
        <w:r>
          <w:rPr>
            <w:noProof/>
            <w:webHidden/>
          </w:rPr>
          <w:t>97</w:t>
        </w:r>
        <w:r>
          <w:rPr>
            <w:noProof/>
            <w:webHidden/>
          </w:rPr>
          <w:fldChar w:fldCharType="end"/>
        </w:r>
      </w:hyperlink>
    </w:p>
    <w:p w14:paraId="155834D8" w14:textId="11C690F5"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1" w:history="1">
        <w:r w:rsidRPr="00934C47">
          <w:rPr>
            <w:rStyle w:val="Hyperlink"/>
            <w:rFonts w:eastAsiaTheme="majorEastAsia"/>
            <w:noProof/>
          </w:rPr>
          <w:t>Table 16</w:t>
        </w:r>
        <w:r>
          <w:rPr>
            <w:noProof/>
            <w:webHidden/>
          </w:rPr>
          <w:tab/>
        </w:r>
        <w:r>
          <w:rPr>
            <w:noProof/>
            <w:webHidden/>
          </w:rPr>
          <w:fldChar w:fldCharType="begin"/>
        </w:r>
        <w:r>
          <w:rPr>
            <w:noProof/>
            <w:webHidden/>
          </w:rPr>
          <w:instrText xml:space="preserve"> PAGEREF _Toc216999541 \h </w:instrText>
        </w:r>
        <w:r>
          <w:rPr>
            <w:noProof/>
            <w:webHidden/>
          </w:rPr>
        </w:r>
        <w:r>
          <w:rPr>
            <w:noProof/>
            <w:webHidden/>
          </w:rPr>
          <w:fldChar w:fldCharType="separate"/>
        </w:r>
        <w:r>
          <w:rPr>
            <w:noProof/>
            <w:webHidden/>
          </w:rPr>
          <w:t>97</w:t>
        </w:r>
        <w:r>
          <w:rPr>
            <w:noProof/>
            <w:webHidden/>
          </w:rPr>
          <w:fldChar w:fldCharType="end"/>
        </w:r>
      </w:hyperlink>
    </w:p>
    <w:p w14:paraId="73F00B85" w14:textId="50FCDBB9"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2" w:history="1">
        <w:r w:rsidRPr="00934C47">
          <w:rPr>
            <w:rStyle w:val="Hyperlink"/>
            <w:rFonts w:eastAsiaTheme="majorEastAsia"/>
            <w:noProof/>
          </w:rPr>
          <w:t>Table 17</w:t>
        </w:r>
        <w:r>
          <w:rPr>
            <w:noProof/>
            <w:webHidden/>
          </w:rPr>
          <w:tab/>
        </w:r>
        <w:r>
          <w:rPr>
            <w:noProof/>
            <w:webHidden/>
          </w:rPr>
          <w:fldChar w:fldCharType="begin"/>
        </w:r>
        <w:r>
          <w:rPr>
            <w:noProof/>
            <w:webHidden/>
          </w:rPr>
          <w:instrText xml:space="preserve"> PAGEREF _Toc216999542 \h </w:instrText>
        </w:r>
        <w:r>
          <w:rPr>
            <w:noProof/>
            <w:webHidden/>
          </w:rPr>
        </w:r>
        <w:r>
          <w:rPr>
            <w:noProof/>
            <w:webHidden/>
          </w:rPr>
          <w:fldChar w:fldCharType="separate"/>
        </w:r>
        <w:r>
          <w:rPr>
            <w:noProof/>
            <w:webHidden/>
          </w:rPr>
          <w:t>98</w:t>
        </w:r>
        <w:r>
          <w:rPr>
            <w:noProof/>
            <w:webHidden/>
          </w:rPr>
          <w:fldChar w:fldCharType="end"/>
        </w:r>
      </w:hyperlink>
    </w:p>
    <w:p w14:paraId="5AF6F157" w14:textId="28EBCB7D"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3" w:history="1">
        <w:r w:rsidRPr="00934C47">
          <w:rPr>
            <w:rStyle w:val="Hyperlink"/>
            <w:rFonts w:eastAsiaTheme="majorEastAsia"/>
            <w:noProof/>
          </w:rPr>
          <w:t>Table 18</w:t>
        </w:r>
        <w:r>
          <w:rPr>
            <w:noProof/>
            <w:webHidden/>
          </w:rPr>
          <w:tab/>
        </w:r>
        <w:r>
          <w:rPr>
            <w:noProof/>
            <w:webHidden/>
          </w:rPr>
          <w:fldChar w:fldCharType="begin"/>
        </w:r>
        <w:r>
          <w:rPr>
            <w:noProof/>
            <w:webHidden/>
          </w:rPr>
          <w:instrText xml:space="preserve"> PAGEREF _Toc216999543 \h </w:instrText>
        </w:r>
        <w:r>
          <w:rPr>
            <w:noProof/>
            <w:webHidden/>
          </w:rPr>
        </w:r>
        <w:r>
          <w:rPr>
            <w:noProof/>
            <w:webHidden/>
          </w:rPr>
          <w:fldChar w:fldCharType="separate"/>
        </w:r>
        <w:r>
          <w:rPr>
            <w:noProof/>
            <w:webHidden/>
          </w:rPr>
          <w:t>98</w:t>
        </w:r>
        <w:r>
          <w:rPr>
            <w:noProof/>
            <w:webHidden/>
          </w:rPr>
          <w:fldChar w:fldCharType="end"/>
        </w:r>
      </w:hyperlink>
    </w:p>
    <w:p w14:paraId="4E957264" w14:textId="4E33A981"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4" w:history="1">
        <w:r w:rsidRPr="00934C47">
          <w:rPr>
            <w:rStyle w:val="Hyperlink"/>
            <w:rFonts w:eastAsiaTheme="majorEastAsia"/>
            <w:noProof/>
          </w:rPr>
          <w:t>Table 19</w:t>
        </w:r>
        <w:r>
          <w:rPr>
            <w:noProof/>
            <w:webHidden/>
          </w:rPr>
          <w:tab/>
        </w:r>
        <w:r>
          <w:rPr>
            <w:noProof/>
            <w:webHidden/>
          </w:rPr>
          <w:fldChar w:fldCharType="begin"/>
        </w:r>
        <w:r>
          <w:rPr>
            <w:noProof/>
            <w:webHidden/>
          </w:rPr>
          <w:instrText xml:space="preserve"> PAGEREF _Toc216999544 \h </w:instrText>
        </w:r>
        <w:r>
          <w:rPr>
            <w:noProof/>
            <w:webHidden/>
          </w:rPr>
        </w:r>
        <w:r>
          <w:rPr>
            <w:noProof/>
            <w:webHidden/>
          </w:rPr>
          <w:fldChar w:fldCharType="separate"/>
        </w:r>
        <w:r>
          <w:rPr>
            <w:noProof/>
            <w:webHidden/>
          </w:rPr>
          <w:t>99</w:t>
        </w:r>
        <w:r>
          <w:rPr>
            <w:noProof/>
            <w:webHidden/>
          </w:rPr>
          <w:fldChar w:fldCharType="end"/>
        </w:r>
      </w:hyperlink>
    </w:p>
    <w:p w14:paraId="565253B9" w14:textId="5C7483E8"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5" w:history="1">
        <w:r w:rsidRPr="00934C47">
          <w:rPr>
            <w:rStyle w:val="Hyperlink"/>
            <w:rFonts w:eastAsiaTheme="majorEastAsia"/>
            <w:noProof/>
          </w:rPr>
          <w:t>Table 20</w:t>
        </w:r>
        <w:r>
          <w:rPr>
            <w:noProof/>
            <w:webHidden/>
          </w:rPr>
          <w:tab/>
        </w:r>
        <w:r>
          <w:rPr>
            <w:noProof/>
            <w:webHidden/>
          </w:rPr>
          <w:fldChar w:fldCharType="begin"/>
        </w:r>
        <w:r>
          <w:rPr>
            <w:noProof/>
            <w:webHidden/>
          </w:rPr>
          <w:instrText xml:space="preserve"> PAGEREF _Toc216999545 \h </w:instrText>
        </w:r>
        <w:r>
          <w:rPr>
            <w:noProof/>
            <w:webHidden/>
          </w:rPr>
        </w:r>
        <w:r>
          <w:rPr>
            <w:noProof/>
            <w:webHidden/>
          </w:rPr>
          <w:fldChar w:fldCharType="separate"/>
        </w:r>
        <w:r>
          <w:rPr>
            <w:noProof/>
            <w:webHidden/>
          </w:rPr>
          <w:t>99</w:t>
        </w:r>
        <w:r>
          <w:rPr>
            <w:noProof/>
            <w:webHidden/>
          </w:rPr>
          <w:fldChar w:fldCharType="end"/>
        </w:r>
      </w:hyperlink>
    </w:p>
    <w:p w14:paraId="2F62C18A" w14:textId="6AAF8222"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6" w:history="1">
        <w:r w:rsidRPr="00934C47">
          <w:rPr>
            <w:rStyle w:val="Hyperlink"/>
            <w:rFonts w:eastAsiaTheme="majorEastAsia"/>
            <w:noProof/>
          </w:rPr>
          <w:t>Table 21</w:t>
        </w:r>
        <w:r>
          <w:rPr>
            <w:noProof/>
            <w:webHidden/>
          </w:rPr>
          <w:tab/>
        </w:r>
        <w:r>
          <w:rPr>
            <w:noProof/>
            <w:webHidden/>
          </w:rPr>
          <w:fldChar w:fldCharType="begin"/>
        </w:r>
        <w:r>
          <w:rPr>
            <w:noProof/>
            <w:webHidden/>
          </w:rPr>
          <w:instrText xml:space="preserve"> PAGEREF _Toc216999546 \h </w:instrText>
        </w:r>
        <w:r>
          <w:rPr>
            <w:noProof/>
            <w:webHidden/>
          </w:rPr>
        </w:r>
        <w:r>
          <w:rPr>
            <w:noProof/>
            <w:webHidden/>
          </w:rPr>
          <w:fldChar w:fldCharType="separate"/>
        </w:r>
        <w:r>
          <w:rPr>
            <w:noProof/>
            <w:webHidden/>
          </w:rPr>
          <w:t>100</w:t>
        </w:r>
        <w:r>
          <w:rPr>
            <w:noProof/>
            <w:webHidden/>
          </w:rPr>
          <w:fldChar w:fldCharType="end"/>
        </w:r>
      </w:hyperlink>
    </w:p>
    <w:p w14:paraId="7AA7A318" w14:textId="7106D18E"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7" w:history="1">
        <w:r w:rsidRPr="00934C47">
          <w:rPr>
            <w:rStyle w:val="Hyperlink"/>
            <w:rFonts w:eastAsiaTheme="majorEastAsia"/>
            <w:noProof/>
          </w:rPr>
          <w:t>Table 22</w:t>
        </w:r>
        <w:r>
          <w:rPr>
            <w:noProof/>
            <w:webHidden/>
          </w:rPr>
          <w:tab/>
        </w:r>
        <w:r>
          <w:rPr>
            <w:noProof/>
            <w:webHidden/>
          </w:rPr>
          <w:fldChar w:fldCharType="begin"/>
        </w:r>
        <w:r>
          <w:rPr>
            <w:noProof/>
            <w:webHidden/>
          </w:rPr>
          <w:instrText xml:space="preserve"> PAGEREF _Toc216999547 \h </w:instrText>
        </w:r>
        <w:r>
          <w:rPr>
            <w:noProof/>
            <w:webHidden/>
          </w:rPr>
        </w:r>
        <w:r>
          <w:rPr>
            <w:noProof/>
            <w:webHidden/>
          </w:rPr>
          <w:fldChar w:fldCharType="separate"/>
        </w:r>
        <w:r>
          <w:rPr>
            <w:noProof/>
            <w:webHidden/>
          </w:rPr>
          <w:t>106</w:t>
        </w:r>
        <w:r>
          <w:rPr>
            <w:noProof/>
            <w:webHidden/>
          </w:rPr>
          <w:fldChar w:fldCharType="end"/>
        </w:r>
      </w:hyperlink>
    </w:p>
    <w:p w14:paraId="0C28D95E" w14:textId="3F9F9FDC"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8" w:history="1">
        <w:r w:rsidRPr="00934C47">
          <w:rPr>
            <w:rStyle w:val="Hyperlink"/>
            <w:rFonts w:eastAsiaTheme="majorEastAsia"/>
            <w:noProof/>
          </w:rPr>
          <w:t>Table 23</w:t>
        </w:r>
        <w:r>
          <w:rPr>
            <w:noProof/>
            <w:webHidden/>
          </w:rPr>
          <w:tab/>
        </w:r>
        <w:r>
          <w:rPr>
            <w:noProof/>
            <w:webHidden/>
          </w:rPr>
          <w:fldChar w:fldCharType="begin"/>
        </w:r>
        <w:r>
          <w:rPr>
            <w:noProof/>
            <w:webHidden/>
          </w:rPr>
          <w:instrText xml:space="preserve"> PAGEREF _Toc216999548 \h </w:instrText>
        </w:r>
        <w:r>
          <w:rPr>
            <w:noProof/>
            <w:webHidden/>
          </w:rPr>
        </w:r>
        <w:r>
          <w:rPr>
            <w:noProof/>
            <w:webHidden/>
          </w:rPr>
          <w:fldChar w:fldCharType="separate"/>
        </w:r>
        <w:r>
          <w:rPr>
            <w:noProof/>
            <w:webHidden/>
          </w:rPr>
          <w:t>124</w:t>
        </w:r>
        <w:r>
          <w:rPr>
            <w:noProof/>
            <w:webHidden/>
          </w:rPr>
          <w:fldChar w:fldCharType="end"/>
        </w:r>
      </w:hyperlink>
    </w:p>
    <w:p w14:paraId="068F3B75" w14:textId="16279230" w:rsidR="00FD72CA" w:rsidRPr="00FD72CA" w:rsidRDefault="00FD72CA" w:rsidP="00FD72CA">
      <w:pPr>
        <w:rPr>
          <w:lang w:val="en-US" w:eastAsia="en-US"/>
        </w:rPr>
      </w:pPr>
      <w:r>
        <w:rPr>
          <w:lang w:val="en-US" w:eastAsia="en-US"/>
        </w:rPr>
        <w:fldChar w:fldCharType="end"/>
      </w:r>
    </w:p>
    <w:p w14:paraId="2FE3B084" w14:textId="77777777" w:rsidR="00FD72CA" w:rsidRDefault="00FD72CA" w:rsidP="00103F5D"/>
    <w:p w14:paraId="2402BFF5" w14:textId="77777777" w:rsidR="00103F5D" w:rsidRDefault="00103F5D" w:rsidP="00103F5D"/>
    <w:p w14:paraId="409BABE4" w14:textId="77777777" w:rsidR="00103F5D" w:rsidRDefault="00103F5D" w:rsidP="00103F5D"/>
    <w:p w14:paraId="05FE5720" w14:textId="77777777" w:rsidR="00103F5D" w:rsidRDefault="00103F5D" w:rsidP="00103F5D"/>
    <w:p w14:paraId="205B0F12" w14:textId="77777777" w:rsidR="00103F5D" w:rsidRDefault="00103F5D" w:rsidP="00103F5D"/>
    <w:p w14:paraId="3C923617" w14:textId="77777777" w:rsidR="00103F5D" w:rsidRDefault="00103F5D" w:rsidP="00103F5D"/>
    <w:p w14:paraId="0E4FC3F0" w14:textId="77777777" w:rsidR="00103F5D" w:rsidRDefault="00103F5D" w:rsidP="00103F5D"/>
    <w:p w14:paraId="51CAA6D5" w14:textId="77777777" w:rsidR="00103F5D" w:rsidRDefault="00103F5D" w:rsidP="00103F5D"/>
    <w:p w14:paraId="00C2D893" w14:textId="77777777" w:rsidR="00103F5D" w:rsidRDefault="00103F5D" w:rsidP="00103F5D"/>
    <w:p w14:paraId="3E10BCE9" w14:textId="77777777" w:rsidR="00103F5D" w:rsidRDefault="00103F5D" w:rsidP="00103F5D"/>
    <w:p w14:paraId="636A3226" w14:textId="77777777" w:rsidR="00103F5D" w:rsidRDefault="00103F5D" w:rsidP="00103F5D"/>
    <w:p w14:paraId="671F12AA" w14:textId="77777777" w:rsidR="00103F5D" w:rsidRDefault="00103F5D" w:rsidP="00103F5D"/>
    <w:p w14:paraId="5A1B81F3" w14:textId="77777777" w:rsidR="00103F5D" w:rsidRDefault="00103F5D" w:rsidP="00103F5D"/>
    <w:p w14:paraId="436A4D34" w14:textId="77777777" w:rsidR="00103F5D" w:rsidRDefault="00103F5D" w:rsidP="00103F5D"/>
    <w:p w14:paraId="5C001094" w14:textId="77777777" w:rsidR="00103F5D" w:rsidRDefault="00103F5D" w:rsidP="00103F5D"/>
    <w:p w14:paraId="694CF6A2" w14:textId="77777777" w:rsidR="00103F5D" w:rsidRDefault="00103F5D" w:rsidP="00103F5D"/>
    <w:p w14:paraId="3FD3C7B1" w14:textId="77777777" w:rsidR="009F1882" w:rsidRDefault="009F1882" w:rsidP="00103F5D"/>
    <w:p w14:paraId="3DD89806" w14:textId="77777777" w:rsidR="009F1882" w:rsidRDefault="009F1882" w:rsidP="00103F5D"/>
    <w:p w14:paraId="7EFDA1A9" w14:textId="77777777" w:rsidR="009F1882" w:rsidRDefault="009F1882" w:rsidP="00103F5D"/>
    <w:p w14:paraId="0364176F" w14:textId="77777777" w:rsidR="009F1882" w:rsidRDefault="009F1882" w:rsidP="00103F5D"/>
    <w:p w14:paraId="2A451D31" w14:textId="77777777" w:rsidR="009F1882" w:rsidRDefault="009F1882" w:rsidP="00103F5D"/>
    <w:p w14:paraId="5AB57CFD" w14:textId="77777777" w:rsidR="009F1882" w:rsidRPr="00103F5D" w:rsidRDefault="009F1882" w:rsidP="00103F5D"/>
    <w:p w14:paraId="34FC71A7" w14:textId="3299DF20" w:rsidR="00FC0C10" w:rsidRDefault="00FC0C10" w:rsidP="0067176C">
      <w:pPr>
        <w:pStyle w:val="Heading1"/>
        <w:spacing w:before="120" w:after="120" w:line="360" w:lineRule="auto"/>
      </w:pPr>
      <w:bookmarkStart w:id="21" w:name="_Toc216999581"/>
      <w:r>
        <w:lastRenderedPageBreak/>
        <w:t>Chapter 1 – Introduction</w:t>
      </w:r>
      <w:bookmarkEnd w:id="21"/>
    </w:p>
    <w:p w14:paraId="5D772069" w14:textId="0E686980" w:rsidR="00FC0C10" w:rsidRDefault="00FC0C10" w:rsidP="00EE6686">
      <w:pPr>
        <w:pStyle w:val="Heading2"/>
        <w:spacing w:before="240" w:after="120" w:line="360" w:lineRule="auto"/>
      </w:pPr>
      <w:bookmarkStart w:id="22" w:name="_Toc216999582"/>
      <w:r>
        <w:t>1.1 Background of the Problem</w:t>
      </w:r>
      <w:bookmarkEnd w:id="22"/>
    </w:p>
    <w:p w14:paraId="3E23365C" w14:textId="77777777" w:rsidR="00FC0C10" w:rsidRPr="00FC1A08" w:rsidRDefault="00FC0C10" w:rsidP="00D20F91">
      <w:pPr>
        <w:spacing w:line="360" w:lineRule="auto"/>
        <w:rPr>
          <w:sz w:val="22"/>
          <w:szCs w:val="22"/>
        </w:rPr>
      </w:pPr>
      <w:r w:rsidRPr="00FC1A08">
        <w:rPr>
          <w:sz w:val="22"/>
          <w:szCs w:val="22"/>
        </w:rPr>
        <w:t>Nowadays, artificial intelligence (AI) has changed how financial services are given to users. Today, chatbots and virtual assistant delivers multiple tasks. Those include supporting customers, assisting with credit scoring, and handling loan-related tasks. These systems are part of everyday financial operation. They are no longer optional.</w:t>
      </w:r>
    </w:p>
    <w:p w14:paraId="67E93592" w14:textId="77777777" w:rsidR="00FC0C10" w:rsidRPr="00FC1A08" w:rsidRDefault="00FC0C10" w:rsidP="00D20F91">
      <w:pPr>
        <w:spacing w:line="360" w:lineRule="auto"/>
        <w:rPr>
          <w:sz w:val="22"/>
          <w:szCs w:val="22"/>
        </w:rPr>
      </w:pPr>
    </w:p>
    <w:p w14:paraId="78B90D2F" w14:textId="4D2F723F" w:rsidR="00FC0C10" w:rsidRPr="00FC1A08" w:rsidRDefault="00FC0C10" w:rsidP="00D20F91">
      <w:pPr>
        <w:spacing w:line="360" w:lineRule="auto"/>
        <w:rPr>
          <w:sz w:val="22"/>
          <w:szCs w:val="22"/>
        </w:rPr>
      </w:pPr>
      <w:r w:rsidRPr="00FC1A08">
        <w:rPr>
          <w:sz w:val="22"/>
          <w:szCs w:val="22"/>
        </w:rPr>
        <w:t xml:space="preserve">However, with new capabilities being enabled to AI systems, they start to make more critical decisions and users starts to ask harder questions. They want to know the decisions as well as how they are made. More importantly, why are these decisions made? Even though these AI models are so capable, they still work as black boxes. They produce results without showing how they are produced. This lack of visibility results in low trust and hesitation to rely on automated financial decisions </w:t>
      </w:r>
      <w:r w:rsidR="00F06BC3" w:rsidRPr="00FC1A08">
        <w:rPr>
          <w:sz w:val="22"/>
          <w:szCs w:val="22"/>
        </w:rPr>
        <w:fldChar w:fldCharType="begin"/>
      </w:r>
      <w:r w:rsidR="00F06BC3" w:rsidRPr="00FC1A08">
        <w:rPr>
          <w:sz w:val="22"/>
          <w:szCs w:val="22"/>
        </w:rPr>
        <w:instrText xml:space="preserve"> ADDIN ZOTERO_ITEM CSL_CITATION {"citationID":"Pex1ST3F","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F06BC3" w:rsidRPr="00FC1A08">
        <w:rPr>
          <w:sz w:val="22"/>
          <w:szCs w:val="22"/>
        </w:rPr>
        <w:fldChar w:fldCharType="separate"/>
      </w:r>
      <w:r w:rsidR="00F06BC3" w:rsidRPr="00FC1A08">
        <w:rPr>
          <w:noProof/>
          <w:sz w:val="22"/>
          <w:szCs w:val="22"/>
        </w:rPr>
        <w:t>(Gunning and Aha 2019)</w:t>
      </w:r>
      <w:r w:rsidR="00F06BC3" w:rsidRPr="00FC1A08">
        <w:rPr>
          <w:sz w:val="22"/>
          <w:szCs w:val="22"/>
        </w:rPr>
        <w:fldChar w:fldCharType="end"/>
      </w:r>
      <w:r w:rsidR="00F06BC3" w:rsidRPr="00FC1A08">
        <w:rPr>
          <w:sz w:val="22"/>
          <w:szCs w:val="22"/>
        </w:rPr>
        <w:t>.</w:t>
      </w:r>
      <w:r w:rsidRPr="00FC1A08">
        <w:rPr>
          <w:sz w:val="22"/>
          <w:szCs w:val="22"/>
        </w:rPr>
        <w:t xml:space="preserve"> </w:t>
      </w:r>
    </w:p>
    <w:p w14:paraId="6E3BBA89" w14:textId="77777777" w:rsidR="00FC0C10" w:rsidRPr="00FC1A08" w:rsidRDefault="00FC0C10" w:rsidP="00D20F91">
      <w:pPr>
        <w:spacing w:line="360" w:lineRule="auto"/>
        <w:rPr>
          <w:sz w:val="22"/>
          <w:szCs w:val="22"/>
        </w:rPr>
      </w:pPr>
    </w:p>
    <w:p w14:paraId="046FFA5B" w14:textId="77777777" w:rsidR="00FC0C10" w:rsidRPr="00FC1A08" w:rsidRDefault="00FC0C10" w:rsidP="00D20F91">
      <w:pPr>
        <w:spacing w:line="360" w:lineRule="auto"/>
        <w:rPr>
          <w:sz w:val="22"/>
          <w:szCs w:val="22"/>
        </w:rPr>
      </w:pPr>
      <w:r w:rsidRPr="00FC1A08">
        <w:rPr>
          <w:sz w:val="22"/>
          <w:szCs w:val="22"/>
        </w:rPr>
        <w:t>In a financial context, explainability is not just useful but also necessary. Users share sensitive information such as such as income details, spending behaviour, and credit history with these systems. Because of this, AI-driven decisions must be transparent and easy to understand. If users can not see the reasoning, confidence drops.</w:t>
      </w:r>
    </w:p>
    <w:p w14:paraId="56E42DC7" w14:textId="77777777" w:rsidR="00FC0C10" w:rsidRPr="00FC1A08" w:rsidRDefault="00FC0C10" w:rsidP="00D20F91">
      <w:pPr>
        <w:spacing w:line="360" w:lineRule="auto"/>
        <w:rPr>
          <w:sz w:val="22"/>
          <w:szCs w:val="22"/>
        </w:rPr>
      </w:pPr>
    </w:p>
    <w:p w14:paraId="0ABD1864" w14:textId="77777777" w:rsidR="00FC0C10" w:rsidRPr="00FC1A08" w:rsidRDefault="00FC0C10" w:rsidP="00D20F91">
      <w:pPr>
        <w:spacing w:line="360" w:lineRule="auto"/>
        <w:rPr>
          <w:sz w:val="22"/>
          <w:szCs w:val="22"/>
        </w:rPr>
      </w:pPr>
      <w:r w:rsidRPr="00FC1A08">
        <w:rPr>
          <w:sz w:val="22"/>
          <w:szCs w:val="22"/>
        </w:rPr>
        <w:t>Becuase of these ongoing challenges, new techniques and methods have been introduced to mitigate those. This is called explainable AI or XAI. XAI’s main task is to build systems that remain accurate while also offering clear and understandable explanations. The goal is simple and straightforward. Let the users see how decisions are made, without forcing them to undertstand complext technical results.</w:t>
      </w:r>
    </w:p>
    <w:p w14:paraId="135D79CA" w14:textId="77777777" w:rsidR="00FC0C10" w:rsidRDefault="00FC0C10" w:rsidP="00D20F91">
      <w:pPr>
        <w:spacing w:line="360" w:lineRule="auto"/>
      </w:pPr>
    </w:p>
    <w:p w14:paraId="5A836960" w14:textId="6E1A9F91" w:rsidR="00FC0C10" w:rsidRDefault="00FC0C10" w:rsidP="00EE6686">
      <w:pPr>
        <w:pStyle w:val="Heading2"/>
        <w:spacing w:before="240" w:after="120" w:line="360" w:lineRule="auto"/>
      </w:pPr>
      <w:bookmarkStart w:id="23" w:name="_Toc216999583"/>
      <w:r>
        <w:t>1.2 Motivation</w:t>
      </w:r>
      <w:bookmarkEnd w:id="23"/>
    </w:p>
    <w:p w14:paraId="7E6E6349" w14:textId="4B565397" w:rsidR="00FC0C10" w:rsidRPr="00E64825" w:rsidRDefault="00FC0C10" w:rsidP="00D20F91">
      <w:pPr>
        <w:spacing w:line="360" w:lineRule="auto"/>
        <w:rPr>
          <w:sz w:val="22"/>
          <w:szCs w:val="22"/>
        </w:rPr>
      </w:pPr>
      <w:r w:rsidRPr="00E64825">
        <w:rPr>
          <w:sz w:val="22"/>
          <w:szCs w:val="22"/>
        </w:rPr>
        <w:t>The main motivation for this study directly comes from the trust gap between users and AI-driven financial systems. Many users do not like to rely on AI tools when they cannot understand how decisions are made or why a specific outcome is given</w:t>
      </w:r>
      <w:r w:rsidR="00F06BC3" w:rsidRPr="00E64825">
        <w:rPr>
          <w:sz w:val="22"/>
          <w:szCs w:val="22"/>
        </w:rPr>
        <w:t xml:space="preserve"> </w:t>
      </w:r>
      <w:r w:rsidR="00F06BC3" w:rsidRPr="00E64825">
        <w:rPr>
          <w:sz w:val="22"/>
          <w:szCs w:val="22"/>
        </w:rPr>
        <w:fldChar w:fldCharType="begin"/>
      </w:r>
      <w:r w:rsidR="00F06BC3" w:rsidRPr="00E64825">
        <w:rPr>
          <w:sz w:val="22"/>
          <w:szCs w:val="22"/>
        </w:rPr>
        <w:instrText xml:space="preserve"> ADDIN ZOTERO_ITEM CSL_CITATION {"citationID":"27bYRYgm","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F06BC3" w:rsidRPr="00E64825">
        <w:rPr>
          <w:sz w:val="22"/>
          <w:szCs w:val="22"/>
        </w:rPr>
        <w:fldChar w:fldCharType="separate"/>
      </w:r>
      <w:r w:rsidR="00F06BC3" w:rsidRPr="00E64825">
        <w:rPr>
          <w:noProof/>
          <w:sz w:val="22"/>
          <w:szCs w:val="22"/>
        </w:rPr>
        <w:t>(Poursabzi-Sangdeh et al. 2021)</w:t>
      </w:r>
      <w:r w:rsidR="00F06BC3" w:rsidRPr="00E64825">
        <w:rPr>
          <w:sz w:val="22"/>
          <w:szCs w:val="22"/>
        </w:rPr>
        <w:fldChar w:fldCharType="end"/>
      </w:r>
      <w:r w:rsidR="00F06BC3" w:rsidRPr="00E64825">
        <w:rPr>
          <w:sz w:val="22"/>
          <w:szCs w:val="22"/>
        </w:rPr>
        <w:t xml:space="preserve"> </w:t>
      </w:r>
      <w:r w:rsidRPr="00E64825">
        <w:rPr>
          <w:sz w:val="22"/>
          <w:szCs w:val="22"/>
        </w:rPr>
        <w:t>. This issue becomes more serious as modern chatbots powered by large language models (LLMs) start to handle complex financial tasks. As new capabilities are introduced, the need for transparency also grows.</w:t>
      </w:r>
    </w:p>
    <w:p w14:paraId="6BE3D86F" w14:textId="77777777" w:rsidR="00FC0C10" w:rsidRDefault="00FC0C10" w:rsidP="00D20F91">
      <w:pPr>
        <w:spacing w:line="360" w:lineRule="auto"/>
      </w:pPr>
    </w:p>
    <w:p w14:paraId="1EF31057" w14:textId="77777777" w:rsidR="00FC0C10" w:rsidRPr="00E64825" w:rsidRDefault="00FC0C10" w:rsidP="00D20F91">
      <w:pPr>
        <w:spacing w:line="360" w:lineRule="auto"/>
        <w:rPr>
          <w:sz w:val="22"/>
          <w:szCs w:val="22"/>
        </w:rPr>
      </w:pPr>
      <w:r w:rsidRPr="00E64825">
        <w:rPr>
          <w:sz w:val="22"/>
          <w:szCs w:val="22"/>
        </w:rPr>
        <w:t xml:space="preserve">This study is based on the idea that trust does not come from accuracy alone. It comes from understanding. Integrating explainability into AI-powered financial chatbots improves multiple </w:t>
      </w:r>
      <w:r w:rsidRPr="00E64825">
        <w:rPr>
          <w:sz w:val="22"/>
          <w:szCs w:val="22"/>
        </w:rPr>
        <w:lastRenderedPageBreak/>
        <w:t>factors. They include user trust, reliability, and support for ethical use of AI in finance. The goal is simple. Build systems that users are willing to trust, not just systems that perform tasks.</w:t>
      </w:r>
    </w:p>
    <w:p w14:paraId="6DC69060" w14:textId="77777777" w:rsidR="00FC0C10" w:rsidRDefault="00FC0C10" w:rsidP="00D20F91">
      <w:pPr>
        <w:spacing w:line="360" w:lineRule="auto"/>
      </w:pPr>
    </w:p>
    <w:p w14:paraId="3CA7068D" w14:textId="7B665657" w:rsidR="00FC0C10" w:rsidRDefault="00FC0C10" w:rsidP="0056340E">
      <w:pPr>
        <w:pStyle w:val="Heading2"/>
        <w:spacing w:before="240" w:after="120" w:line="360" w:lineRule="auto"/>
      </w:pPr>
      <w:bookmarkStart w:id="24" w:name="_Toc216999584"/>
      <w:r>
        <w:t>1.3 Aim</w:t>
      </w:r>
      <w:bookmarkEnd w:id="24"/>
    </w:p>
    <w:p w14:paraId="6EB32E01" w14:textId="77777777" w:rsidR="00FC0C10" w:rsidRPr="00E64825" w:rsidRDefault="00FC0C10" w:rsidP="00D20F91">
      <w:pPr>
        <w:spacing w:line="360" w:lineRule="auto"/>
        <w:rPr>
          <w:sz w:val="22"/>
          <w:szCs w:val="22"/>
        </w:rPr>
      </w:pPr>
      <w:r w:rsidRPr="00E64825">
        <w:rPr>
          <w:sz w:val="22"/>
          <w:szCs w:val="22"/>
        </w:rPr>
        <w:t>The aim of this research is,</w:t>
      </w:r>
    </w:p>
    <w:p w14:paraId="6AF8D3F2" w14:textId="77777777" w:rsidR="00FC0C10" w:rsidRPr="00E64825" w:rsidRDefault="00FC0C10" w:rsidP="00D20F91">
      <w:pPr>
        <w:spacing w:line="360" w:lineRule="auto"/>
        <w:rPr>
          <w:sz w:val="22"/>
          <w:szCs w:val="22"/>
        </w:rPr>
      </w:pPr>
    </w:p>
    <w:p w14:paraId="66E7E738" w14:textId="77777777" w:rsidR="00FC0C10" w:rsidRPr="00E64825" w:rsidRDefault="00FC0C10" w:rsidP="00D20F91">
      <w:pPr>
        <w:spacing w:line="360" w:lineRule="auto"/>
        <w:rPr>
          <w:sz w:val="22"/>
          <w:szCs w:val="22"/>
        </w:rPr>
      </w:pPr>
      <w:r w:rsidRPr="00E64825">
        <w:rPr>
          <w:b/>
          <w:bCs/>
          <w:sz w:val="22"/>
          <w:szCs w:val="22"/>
        </w:rPr>
        <w:t>To improve user trust in financial chatbots by integrating Explainable AI (XAI) mechanisms with GPT-4.</w:t>
      </w:r>
    </w:p>
    <w:p w14:paraId="699E365E" w14:textId="77777777" w:rsidR="00FC0C10" w:rsidRDefault="00FC0C10" w:rsidP="00D20F91">
      <w:pPr>
        <w:spacing w:line="360" w:lineRule="auto"/>
      </w:pPr>
    </w:p>
    <w:p w14:paraId="03BDE3DF" w14:textId="212AA0C4" w:rsidR="00EE3507" w:rsidRPr="00EE3507" w:rsidRDefault="00FC0C10" w:rsidP="0056340E">
      <w:pPr>
        <w:pStyle w:val="Heading2"/>
        <w:spacing w:before="240" w:after="120" w:line="360" w:lineRule="auto"/>
      </w:pPr>
      <w:bookmarkStart w:id="25" w:name="_Toc216999585"/>
      <w:r>
        <w:t>1.4 Research Questions</w:t>
      </w:r>
      <w:bookmarkEnd w:id="25"/>
    </w:p>
    <w:p w14:paraId="7CE46288" w14:textId="77777777" w:rsidR="00FC0C10" w:rsidRPr="00E64825" w:rsidRDefault="00FC0C10" w:rsidP="00D20F91">
      <w:pPr>
        <w:numPr>
          <w:ilvl w:val="0"/>
          <w:numId w:val="29"/>
        </w:numPr>
        <w:spacing w:before="120" w:after="120" w:line="360" w:lineRule="auto"/>
        <w:rPr>
          <w:sz w:val="22"/>
          <w:szCs w:val="22"/>
        </w:rPr>
      </w:pPr>
      <w:r w:rsidRPr="00E64825">
        <w:rPr>
          <w:sz w:val="22"/>
          <w:szCs w:val="22"/>
        </w:rPr>
        <w:t>How much do SHAP explanations improve trust compared to no explanations?</w:t>
      </w:r>
    </w:p>
    <w:p w14:paraId="60A4E547" w14:textId="74A70D0F" w:rsidR="00FC0C10" w:rsidRPr="00E64825" w:rsidRDefault="00FC0C10" w:rsidP="00D20F91">
      <w:pPr>
        <w:numPr>
          <w:ilvl w:val="0"/>
          <w:numId w:val="29"/>
        </w:numPr>
        <w:spacing w:before="120" w:after="120" w:line="360" w:lineRule="auto"/>
        <w:rPr>
          <w:sz w:val="22"/>
          <w:szCs w:val="22"/>
        </w:rPr>
      </w:pPr>
      <w:r w:rsidRPr="00E64825">
        <w:rPr>
          <w:sz w:val="22"/>
          <w:szCs w:val="22"/>
        </w:rPr>
        <w:t xml:space="preserve">Can we generate explanations </w:t>
      </w:r>
      <w:r w:rsidR="00B84DA1" w:rsidRPr="00E64825">
        <w:rPr>
          <w:sz w:val="22"/>
          <w:szCs w:val="22"/>
        </w:rPr>
        <w:t>within</w:t>
      </w:r>
      <w:r w:rsidRPr="00E64825">
        <w:rPr>
          <w:sz w:val="22"/>
          <w:szCs w:val="22"/>
        </w:rPr>
        <w:t xml:space="preserve"> </w:t>
      </w:r>
      <w:r w:rsidR="00B84DA1" w:rsidRPr="00E64825">
        <w:rPr>
          <w:sz w:val="22"/>
          <w:szCs w:val="22"/>
        </w:rPr>
        <w:t>2-5</w:t>
      </w:r>
      <w:r w:rsidR="007B164C" w:rsidRPr="00E64825">
        <w:rPr>
          <w:sz w:val="22"/>
          <w:szCs w:val="22"/>
        </w:rPr>
        <w:t xml:space="preserve"> seconds</w:t>
      </w:r>
      <w:r w:rsidR="00B84DA1" w:rsidRPr="00E64825">
        <w:rPr>
          <w:sz w:val="22"/>
          <w:szCs w:val="22"/>
        </w:rPr>
        <w:t xml:space="preserve"> of</w:t>
      </w:r>
      <w:r w:rsidRPr="00E64825">
        <w:rPr>
          <w:sz w:val="22"/>
          <w:szCs w:val="22"/>
        </w:rPr>
        <w:t xml:space="preserve"> latenc</w:t>
      </w:r>
      <w:r w:rsidR="007B164C" w:rsidRPr="00E64825">
        <w:rPr>
          <w:sz w:val="22"/>
          <w:szCs w:val="22"/>
        </w:rPr>
        <w:t>y</w:t>
      </w:r>
      <w:r w:rsidRPr="00E64825">
        <w:rPr>
          <w:sz w:val="22"/>
          <w:szCs w:val="22"/>
        </w:rPr>
        <w:t>?</w:t>
      </w:r>
    </w:p>
    <w:p w14:paraId="5BDB72BC" w14:textId="3E7DA779" w:rsidR="00177642" w:rsidRPr="00E64825" w:rsidRDefault="00177642" w:rsidP="00D20F91">
      <w:pPr>
        <w:numPr>
          <w:ilvl w:val="0"/>
          <w:numId w:val="29"/>
        </w:numPr>
        <w:spacing w:before="120" w:after="120" w:line="360" w:lineRule="auto"/>
        <w:rPr>
          <w:sz w:val="22"/>
          <w:szCs w:val="22"/>
        </w:rPr>
      </w:pPr>
      <w:r w:rsidRPr="00E64825">
        <w:rPr>
          <w:sz w:val="22"/>
          <w:szCs w:val="22"/>
        </w:rPr>
        <w:t>Can Chat GPT generate a clearer explanation out of SHAP’s numeric values?</w:t>
      </w:r>
    </w:p>
    <w:p w14:paraId="30FCC7F6" w14:textId="77777777" w:rsidR="00FC0C10" w:rsidRDefault="00FC0C10" w:rsidP="00D20F91">
      <w:pPr>
        <w:spacing w:line="360" w:lineRule="auto"/>
      </w:pPr>
    </w:p>
    <w:p w14:paraId="66FD131C" w14:textId="200B5153" w:rsidR="00FC0C10" w:rsidRDefault="00FC0C10" w:rsidP="0056340E">
      <w:pPr>
        <w:pStyle w:val="Heading2"/>
        <w:spacing w:before="240" w:after="120" w:line="360" w:lineRule="auto"/>
      </w:pPr>
      <w:bookmarkStart w:id="26" w:name="_Toc216999586"/>
      <w:r>
        <w:t>1.5 Research Gap</w:t>
      </w:r>
      <w:bookmarkEnd w:id="26"/>
    </w:p>
    <w:p w14:paraId="15D31961" w14:textId="670D7A48" w:rsidR="00FC0C10" w:rsidRPr="00E64825" w:rsidRDefault="00FC0C10" w:rsidP="00D20F91">
      <w:pPr>
        <w:spacing w:line="360" w:lineRule="auto"/>
        <w:rPr>
          <w:sz w:val="22"/>
          <w:szCs w:val="22"/>
        </w:rPr>
      </w:pPr>
      <w:r w:rsidRPr="00E64825">
        <w:rPr>
          <w:sz w:val="22"/>
          <w:szCs w:val="22"/>
        </w:rPr>
        <w:t>Many studies have examined the benefits of XAI in general AI applications. But limited research focuses on its impact on LLM-powered financial chatbots. Some existing words mainly evaluate explainability in static models such as credit scoring systems. But they do not explore interactive AI agents that communicate decisions in natural language</w:t>
      </w:r>
      <w:r w:rsidR="00A03C35" w:rsidRPr="00E64825">
        <w:rPr>
          <w:sz w:val="22"/>
          <w:szCs w:val="22"/>
        </w:rPr>
        <w:t xml:space="preserve"> </w:t>
      </w:r>
      <w:r w:rsidR="00A03C35" w:rsidRPr="00E64825">
        <w:rPr>
          <w:sz w:val="22"/>
          <w:szCs w:val="22"/>
        </w:rPr>
        <w:fldChar w:fldCharType="begin"/>
      </w:r>
      <w:r w:rsidR="00A03C35" w:rsidRPr="00E64825">
        <w:rPr>
          <w:sz w:val="22"/>
          <w:szCs w:val="22"/>
        </w:rPr>
        <w:instrText xml:space="preserve"> ADDIN ZOTERO_ITEM CSL_CITATION {"citationID":"txfVo30Y","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A03C35" w:rsidRPr="00E64825">
        <w:rPr>
          <w:sz w:val="22"/>
          <w:szCs w:val="22"/>
        </w:rPr>
        <w:fldChar w:fldCharType="separate"/>
      </w:r>
      <w:r w:rsidR="00A03C35" w:rsidRPr="00E64825">
        <w:rPr>
          <w:noProof/>
          <w:sz w:val="22"/>
          <w:szCs w:val="22"/>
        </w:rPr>
        <w:t>(Zhao et al. n.d.)</w:t>
      </w:r>
      <w:r w:rsidR="00A03C35" w:rsidRPr="00E64825">
        <w:rPr>
          <w:sz w:val="22"/>
          <w:szCs w:val="22"/>
        </w:rPr>
        <w:fldChar w:fldCharType="end"/>
      </w:r>
      <w:r w:rsidR="00F06BC3" w:rsidRPr="00E64825">
        <w:rPr>
          <w:sz w:val="22"/>
          <w:szCs w:val="22"/>
        </w:rPr>
        <w:t>.</w:t>
      </w:r>
      <w:r w:rsidRPr="00E64825">
        <w:rPr>
          <w:b/>
          <w:bCs/>
          <w:sz w:val="22"/>
          <w:szCs w:val="22"/>
        </w:rPr>
        <w:t xml:space="preserve"> </w:t>
      </w:r>
      <w:r w:rsidRPr="00E64825">
        <w:rPr>
          <w:sz w:val="22"/>
          <w:szCs w:val="22"/>
        </w:rPr>
        <w:t>This study reduces the gap by examining how explainability influences user trust in conversational AI used for financial decision support.</w:t>
      </w:r>
    </w:p>
    <w:p w14:paraId="5E81498C" w14:textId="77777777" w:rsidR="00FC0C10" w:rsidRDefault="00FC0C10" w:rsidP="00D20F91">
      <w:pPr>
        <w:spacing w:line="360" w:lineRule="auto"/>
      </w:pPr>
    </w:p>
    <w:p w14:paraId="193FBA7A" w14:textId="2E886E27" w:rsidR="00FC0C10" w:rsidRDefault="00FC0C10" w:rsidP="00A10269">
      <w:pPr>
        <w:pStyle w:val="Heading2"/>
        <w:spacing w:before="240" w:after="120" w:line="360" w:lineRule="auto"/>
      </w:pPr>
      <w:bookmarkStart w:id="27" w:name="_Toc216999587"/>
      <w:r>
        <w:t>1.6 Research Objectives</w:t>
      </w:r>
      <w:bookmarkEnd w:id="27"/>
    </w:p>
    <w:p w14:paraId="3CE1A613" w14:textId="77777777" w:rsidR="00FC0C10" w:rsidRPr="00E64825" w:rsidRDefault="00FC0C10" w:rsidP="00D20F91">
      <w:pPr>
        <w:numPr>
          <w:ilvl w:val="0"/>
          <w:numId w:val="30"/>
        </w:numPr>
        <w:spacing w:before="120" w:after="120" w:line="360" w:lineRule="auto"/>
        <w:rPr>
          <w:sz w:val="22"/>
          <w:szCs w:val="22"/>
        </w:rPr>
      </w:pPr>
      <w:r w:rsidRPr="00E64825">
        <w:rPr>
          <w:sz w:val="22"/>
          <w:szCs w:val="22"/>
        </w:rPr>
        <w:t>To analyse how explainable AI techniques with GPT-4 can be integrated into AI-driven financial chatbots.</w:t>
      </w:r>
    </w:p>
    <w:p w14:paraId="37ACF2E1" w14:textId="77777777" w:rsidR="00FC0C10" w:rsidRPr="00E64825" w:rsidRDefault="00FC0C10" w:rsidP="00D20F91">
      <w:pPr>
        <w:numPr>
          <w:ilvl w:val="0"/>
          <w:numId w:val="30"/>
        </w:numPr>
        <w:spacing w:before="120" w:after="120" w:line="360" w:lineRule="auto"/>
        <w:rPr>
          <w:sz w:val="22"/>
          <w:szCs w:val="22"/>
        </w:rPr>
      </w:pPr>
      <w:r w:rsidRPr="00E64825">
        <w:rPr>
          <w:sz w:val="22"/>
          <w:szCs w:val="22"/>
        </w:rPr>
        <w:t>To measure user perceptions of fairness, transparency, and reliability when interacting with explainable versus non-explainable chatbots.</w:t>
      </w:r>
    </w:p>
    <w:p w14:paraId="00EE82A0" w14:textId="77777777" w:rsidR="00FC0C10" w:rsidRDefault="00FC0C10" w:rsidP="00D20F91">
      <w:pPr>
        <w:spacing w:line="360" w:lineRule="auto"/>
      </w:pPr>
    </w:p>
    <w:p w14:paraId="3796B9CD" w14:textId="42F6A53D" w:rsidR="00FC0C10" w:rsidRDefault="00FC0C10" w:rsidP="00A10269">
      <w:pPr>
        <w:pStyle w:val="Heading2"/>
        <w:spacing w:before="240" w:after="120" w:line="360" w:lineRule="auto"/>
      </w:pPr>
      <w:bookmarkStart w:id="28" w:name="_Toc216999588"/>
      <w:r>
        <w:lastRenderedPageBreak/>
        <w:t>1.7 Operational Objectives</w:t>
      </w:r>
      <w:bookmarkEnd w:id="28"/>
    </w:p>
    <w:p w14:paraId="2C62C404"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Design and develop two versions of a financial chatbot. One version is powered by GPT-4 with explainable outputs (XAI mode), and the other one is without explanations (baseline mode).</w:t>
      </w:r>
    </w:p>
    <w:p w14:paraId="64069F6C"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Conduct a user survey to gather feedback on perceived trust, confidence, and satisfaction.</w:t>
      </w:r>
    </w:p>
    <w:p w14:paraId="6D1EE77F"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Analyse collected data using statistical techniques to compare trust metrics between both chatbot versions.</w:t>
      </w:r>
    </w:p>
    <w:p w14:paraId="55A3D73D" w14:textId="77777777" w:rsidR="00FC0C10" w:rsidRDefault="00FC0C10" w:rsidP="00D20F91">
      <w:pPr>
        <w:spacing w:line="360" w:lineRule="auto"/>
      </w:pPr>
    </w:p>
    <w:p w14:paraId="55F9BA2F" w14:textId="0B2DE231" w:rsidR="00FC0C10" w:rsidRDefault="00FC0C10" w:rsidP="00A10269">
      <w:pPr>
        <w:pStyle w:val="Heading2"/>
        <w:spacing w:before="240" w:after="120" w:line="360" w:lineRule="auto"/>
      </w:pPr>
      <w:bookmarkStart w:id="29" w:name="_Toc216999589"/>
      <w:r>
        <w:t>1.8 Scope</w:t>
      </w:r>
      <w:bookmarkEnd w:id="29"/>
    </w:p>
    <w:p w14:paraId="68687843" w14:textId="77777777" w:rsidR="00FC0C10" w:rsidRPr="00E64825" w:rsidRDefault="00FC0C10" w:rsidP="00D20F91">
      <w:pPr>
        <w:spacing w:line="360" w:lineRule="auto"/>
        <w:rPr>
          <w:sz w:val="22"/>
          <w:szCs w:val="22"/>
        </w:rPr>
      </w:pPr>
      <w:r w:rsidRPr="00E64825">
        <w:rPr>
          <w:sz w:val="22"/>
          <w:szCs w:val="22"/>
        </w:rPr>
        <w:t xml:space="preserve">This study is limited to financial chatbots that provide faq support and loan-related guidance. The study examines how users perceive trust and understanding when interacting with a chatbot powered by GPT-4. </w:t>
      </w:r>
    </w:p>
    <w:p w14:paraId="0ADA7E5B" w14:textId="77777777" w:rsidR="00FC0C10" w:rsidRPr="00E64825" w:rsidRDefault="00FC0C10" w:rsidP="00D20F91">
      <w:pPr>
        <w:spacing w:line="360" w:lineRule="auto"/>
        <w:rPr>
          <w:sz w:val="22"/>
          <w:szCs w:val="22"/>
        </w:rPr>
      </w:pPr>
    </w:p>
    <w:p w14:paraId="7B2E1EA1" w14:textId="77777777" w:rsidR="00FC0C10" w:rsidRPr="00E64825" w:rsidRDefault="00FC0C10" w:rsidP="00D20F91">
      <w:pPr>
        <w:spacing w:line="360" w:lineRule="auto"/>
        <w:rPr>
          <w:sz w:val="22"/>
          <w:szCs w:val="22"/>
        </w:rPr>
      </w:pPr>
      <w:r w:rsidRPr="00E64825">
        <w:rPr>
          <w:sz w:val="22"/>
          <w:szCs w:val="22"/>
        </w:rPr>
        <w:t>Although the system design could be applied to other financial services, this research does not include real-time banking integrations. The evaluation focused on user trust, explanation quality, and perceived transparency.</w:t>
      </w:r>
    </w:p>
    <w:p w14:paraId="335A01D2" w14:textId="77777777" w:rsidR="00FC0C10" w:rsidRDefault="00FC0C10" w:rsidP="00D20F91">
      <w:pPr>
        <w:spacing w:line="360" w:lineRule="auto"/>
      </w:pPr>
    </w:p>
    <w:p w14:paraId="11A297F5" w14:textId="794B56A6" w:rsidR="00FC0C10" w:rsidRDefault="00FC0C10" w:rsidP="00D20F91">
      <w:pPr>
        <w:pStyle w:val="Heading2"/>
        <w:spacing w:before="240" w:after="120" w:line="360" w:lineRule="auto"/>
      </w:pPr>
      <w:bookmarkStart w:id="30" w:name="_Toc216999590"/>
      <w:r>
        <w:t>1.9 High-Level Rich Picture of the Proposed Solution</w:t>
      </w:r>
      <w:bookmarkEnd w:id="30"/>
    </w:p>
    <w:p w14:paraId="22B390A4" w14:textId="77777777" w:rsidR="00CD5D1B" w:rsidRDefault="002404DF" w:rsidP="00CD5D1B">
      <w:pPr>
        <w:keepNext/>
        <w:spacing w:line="360" w:lineRule="auto"/>
        <w:jc w:val="center"/>
      </w:pPr>
      <w:r>
        <w:fldChar w:fldCharType="begin"/>
      </w:r>
      <w:r>
        <w:instrText xml:space="preserve"> INCLUDEPICTURE "https://codahosted.io/docs/jR_6hVSv5a/blobs/bl-7Ck_4zeFAa/caf88066599fe34c0444ced63f3436a0b15a39d92000f9efa385ce9a3e1fe3e7cfa99723b397a7cf8d4b2e705a006855a3c7120f5b53c3cf09e04cfc16c256558af8a16593944cc9162ec11998afe6f28d84695b3403be09de192d382761c6e28ab08008" \* MERGEFORMATINET </w:instrText>
      </w:r>
      <w:r>
        <w:fldChar w:fldCharType="separate"/>
      </w:r>
      <w:r>
        <w:rPr>
          <w:noProof/>
        </w:rPr>
        <w:drawing>
          <wp:inline distT="0" distB="0" distL="0" distR="0" wp14:anchorId="3DF27956" wp14:editId="2C8FE2AF">
            <wp:extent cx="3377249" cy="2622550"/>
            <wp:effectExtent l="0" t="0" r="1270" b="0"/>
            <wp:docPr id="1646298330" name="Picture 1"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298330" name="Picture 1" descr="A diagram of a chatbot&#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88733" cy="2631468"/>
                    </a:xfrm>
                    <a:prstGeom prst="rect">
                      <a:avLst/>
                    </a:prstGeom>
                    <a:noFill/>
                    <a:ln>
                      <a:noFill/>
                    </a:ln>
                  </pic:spPr>
                </pic:pic>
              </a:graphicData>
            </a:graphic>
          </wp:inline>
        </w:drawing>
      </w:r>
      <w:r>
        <w:fldChar w:fldCharType="end"/>
      </w:r>
    </w:p>
    <w:p w14:paraId="29FA102D" w14:textId="56FFBC6E" w:rsidR="002404DF" w:rsidRDefault="00CD5D1B" w:rsidP="00CD5D1B">
      <w:pPr>
        <w:pStyle w:val="Caption"/>
        <w:jc w:val="center"/>
      </w:pPr>
      <w:bookmarkStart w:id="31" w:name="_Toc216999429"/>
      <w:r>
        <w:t xml:space="preserve">Figure </w:t>
      </w:r>
      <w:fldSimple w:instr=" SEQ Figure \* ARABIC ">
        <w:r w:rsidR="00384C96">
          <w:rPr>
            <w:noProof/>
          </w:rPr>
          <w:t>1</w:t>
        </w:r>
        <w:bookmarkEnd w:id="31"/>
      </w:fldSimple>
    </w:p>
    <w:p w14:paraId="1FF525F4" w14:textId="77777777" w:rsidR="00FC0C10" w:rsidRPr="00E64825" w:rsidRDefault="00FC0C10" w:rsidP="00D20F91">
      <w:pPr>
        <w:spacing w:line="360" w:lineRule="auto"/>
        <w:rPr>
          <w:sz w:val="22"/>
          <w:szCs w:val="22"/>
        </w:rPr>
      </w:pPr>
      <w:r w:rsidRPr="00E64825">
        <w:rPr>
          <w:sz w:val="22"/>
          <w:szCs w:val="22"/>
        </w:rPr>
        <w:t>The proposed system architecture has two modes,</w:t>
      </w:r>
    </w:p>
    <w:p w14:paraId="1ABDB57E" w14:textId="77777777" w:rsidR="00FC0C10" w:rsidRPr="00E64825" w:rsidRDefault="00FC0C10" w:rsidP="00D20F91">
      <w:pPr>
        <w:numPr>
          <w:ilvl w:val="0"/>
          <w:numId w:val="32"/>
        </w:numPr>
        <w:spacing w:before="120" w:after="120" w:line="360" w:lineRule="auto"/>
        <w:rPr>
          <w:sz w:val="22"/>
          <w:szCs w:val="22"/>
        </w:rPr>
      </w:pPr>
      <w:r w:rsidRPr="00E64825">
        <w:rPr>
          <w:b/>
          <w:bCs/>
          <w:sz w:val="22"/>
          <w:szCs w:val="22"/>
        </w:rPr>
        <w:lastRenderedPageBreak/>
        <w:t>Baseline Mode:</w:t>
      </w:r>
      <w:r w:rsidRPr="00E64825">
        <w:rPr>
          <w:sz w:val="22"/>
          <w:szCs w:val="22"/>
        </w:rPr>
        <w:t xml:space="preserve"> A GPT-4 powered chatbot that responds to financial queries without explanations.</w:t>
      </w:r>
    </w:p>
    <w:p w14:paraId="7AE870EC" w14:textId="77777777" w:rsidR="00FC0C10" w:rsidRPr="00E64825" w:rsidRDefault="00FC0C10" w:rsidP="00D20F91">
      <w:pPr>
        <w:numPr>
          <w:ilvl w:val="0"/>
          <w:numId w:val="32"/>
        </w:numPr>
        <w:spacing w:before="120" w:after="120" w:line="360" w:lineRule="auto"/>
        <w:rPr>
          <w:sz w:val="22"/>
          <w:szCs w:val="22"/>
        </w:rPr>
      </w:pPr>
      <w:r w:rsidRPr="00E64825">
        <w:rPr>
          <w:b/>
          <w:bCs/>
          <w:sz w:val="22"/>
          <w:szCs w:val="22"/>
        </w:rPr>
        <w:t>Explainable Mode (XAI):</w:t>
      </w:r>
      <w:r w:rsidRPr="00E64825">
        <w:rPr>
          <w:sz w:val="22"/>
          <w:szCs w:val="22"/>
        </w:rPr>
        <w:t xml:space="preserve"> The same chatbot with an XAI layer that provides explanations for each output.</w:t>
      </w:r>
    </w:p>
    <w:p w14:paraId="4240F8E2" w14:textId="77777777" w:rsidR="00FC0C10" w:rsidRPr="00E64825" w:rsidRDefault="00FC0C10" w:rsidP="00D20F91">
      <w:pPr>
        <w:spacing w:line="360" w:lineRule="auto"/>
        <w:rPr>
          <w:sz w:val="22"/>
          <w:szCs w:val="22"/>
        </w:rPr>
      </w:pPr>
    </w:p>
    <w:p w14:paraId="5198C633" w14:textId="77777777" w:rsidR="00FC0C10" w:rsidRPr="00E64825" w:rsidRDefault="00FC0C10" w:rsidP="00D20F91">
      <w:pPr>
        <w:spacing w:line="360" w:lineRule="auto"/>
        <w:rPr>
          <w:sz w:val="22"/>
          <w:szCs w:val="22"/>
        </w:rPr>
      </w:pPr>
      <w:r w:rsidRPr="00E64825">
        <w:rPr>
          <w:sz w:val="22"/>
          <w:szCs w:val="22"/>
        </w:rPr>
        <w:t>Users will interact with both modes in controlled experiments. A trust survey is available to measure their confidence and satisfaction. The backend will record feedback and responses for later analysis.</w:t>
      </w:r>
    </w:p>
    <w:p w14:paraId="6CF87308" w14:textId="77777777" w:rsidR="00FC0C10" w:rsidRPr="00E64825" w:rsidRDefault="00FC0C10" w:rsidP="00D20F91">
      <w:pPr>
        <w:spacing w:line="360" w:lineRule="auto"/>
        <w:rPr>
          <w:sz w:val="22"/>
          <w:szCs w:val="22"/>
        </w:rPr>
      </w:pPr>
    </w:p>
    <w:p w14:paraId="5EC64F2E" w14:textId="333D33A5" w:rsidR="00C277CE" w:rsidRPr="00E64825" w:rsidRDefault="00FC0C10" w:rsidP="00D20F91">
      <w:pPr>
        <w:spacing w:line="360" w:lineRule="auto"/>
        <w:rPr>
          <w:sz w:val="22"/>
          <w:szCs w:val="22"/>
        </w:rPr>
      </w:pPr>
      <w:r w:rsidRPr="00E64825">
        <w:rPr>
          <w:sz w:val="22"/>
          <w:szCs w:val="22"/>
        </w:rPr>
        <w:t>The dual mode design enables A/B testing of trust and transparency while demonstrating how XAI can enhance user experience in financial AI systems.</w:t>
      </w:r>
    </w:p>
    <w:p w14:paraId="01A7E439" w14:textId="77777777" w:rsidR="00D94C68" w:rsidRPr="00D94C68" w:rsidRDefault="00D94C68" w:rsidP="00D20F91">
      <w:pPr>
        <w:spacing w:line="360" w:lineRule="auto"/>
      </w:pPr>
    </w:p>
    <w:p w14:paraId="49409371" w14:textId="0E2B87AB" w:rsidR="00FC0C10" w:rsidRDefault="00D330B5" w:rsidP="00D20F91">
      <w:pPr>
        <w:spacing w:line="360" w:lineRule="auto"/>
        <w:rPr>
          <w:lang w:val="en-US"/>
        </w:rPr>
      </w:pPr>
      <w:r w:rsidRPr="00D330B5">
        <w:rPr>
          <w:noProof/>
          <w14:ligatures w14:val="standardContextual"/>
        </w:rPr>
        <w:pict w14:anchorId="0409A7C9">
          <v:rect id="_x0000_i1034" alt="" style="width:451.3pt;height:.05pt;mso-width-percent:0;mso-height-percent:0;mso-width-percent:0;mso-height-percent:0" o:hralign="center" o:hrstd="t" o:hr="t" fillcolor="#a0a0a0" stroked="f"/>
        </w:pict>
      </w:r>
    </w:p>
    <w:p w14:paraId="7281E523" w14:textId="77777777" w:rsidR="00D94C68" w:rsidRDefault="00D94C68" w:rsidP="00D20F91">
      <w:pPr>
        <w:pStyle w:val="Heading1"/>
        <w:spacing w:before="120" w:after="120" w:line="360" w:lineRule="auto"/>
      </w:pPr>
    </w:p>
    <w:p w14:paraId="27C68E44" w14:textId="06BD66AC" w:rsidR="00544492" w:rsidRDefault="00544492" w:rsidP="00F27D09">
      <w:pPr>
        <w:pStyle w:val="Heading1"/>
        <w:spacing w:before="120" w:after="120" w:line="360" w:lineRule="auto"/>
      </w:pPr>
      <w:bookmarkStart w:id="32" w:name="_Toc216999591"/>
      <w:r>
        <w:t>Chapter 2 – Literature Review</w:t>
      </w:r>
      <w:bookmarkEnd w:id="32"/>
      <w:r>
        <w:t xml:space="preserve"> </w:t>
      </w:r>
    </w:p>
    <w:p w14:paraId="1C3185CC" w14:textId="7B70D1D0" w:rsidR="00544492" w:rsidRDefault="00544492" w:rsidP="00D20F91">
      <w:pPr>
        <w:pStyle w:val="Heading2"/>
        <w:spacing w:before="240" w:after="120" w:line="360" w:lineRule="auto"/>
      </w:pPr>
      <w:bookmarkStart w:id="33" w:name="_Toc216999592"/>
      <w:r>
        <w:t>2.0 Introduction</w:t>
      </w:r>
      <w:bookmarkEnd w:id="33"/>
    </w:p>
    <w:p w14:paraId="32E6B6CE" w14:textId="366935C2" w:rsidR="00544492" w:rsidRPr="00E64825" w:rsidRDefault="00544492" w:rsidP="00D20F91">
      <w:pPr>
        <w:spacing w:line="360" w:lineRule="auto"/>
        <w:rPr>
          <w:sz w:val="22"/>
          <w:szCs w:val="22"/>
        </w:rPr>
      </w:pPr>
      <w:r w:rsidRPr="00E64825">
        <w:rPr>
          <w:sz w:val="22"/>
          <w:szCs w:val="22"/>
        </w:rPr>
        <w:t>The financial industry contains several important tasks such as loan assessments, credit scoring, investment advice and more. Artificial Intelligence (AI) has become deeply embedded in these tasks. Nowadays, the AI systems are so powerful, but with that, there is a concern. They are powerful but not very transparent. Therefore, the user's trust is now a concern. Users do not like to depend on algorithms when they do not understand how they work or why a decision has been made.</w:t>
      </w:r>
      <w:r w:rsidR="00212926" w:rsidRPr="00E64825">
        <w:rPr>
          <w:sz w:val="22"/>
          <w:szCs w:val="22"/>
        </w:rPr>
        <w:t xml:space="preserve"> </w:t>
      </w:r>
      <w:r w:rsidR="00212926" w:rsidRPr="00E64825">
        <w:rPr>
          <w:sz w:val="22"/>
          <w:szCs w:val="22"/>
        </w:rPr>
        <w:fldChar w:fldCharType="begin"/>
      </w:r>
      <w:r w:rsidR="00212926" w:rsidRPr="00E64825">
        <w:rPr>
          <w:sz w:val="22"/>
          <w:szCs w:val="22"/>
        </w:rPr>
        <w:instrText xml:space="preserve"> ADDIN ZOTERO_ITEM CSL_CITATION {"citationID":"wgKb6PBJ","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12926" w:rsidRPr="00E64825">
        <w:rPr>
          <w:sz w:val="22"/>
          <w:szCs w:val="22"/>
        </w:rPr>
        <w:fldChar w:fldCharType="separate"/>
      </w:r>
      <w:r w:rsidR="00212926" w:rsidRPr="00E64825">
        <w:rPr>
          <w:noProof/>
          <w:sz w:val="22"/>
          <w:szCs w:val="22"/>
        </w:rPr>
        <w:t>(Kaur et al. 2020)</w:t>
      </w:r>
      <w:r w:rsidR="00212926" w:rsidRPr="00E64825">
        <w:rPr>
          <w:sz w:val="22"/>
          <w:szCs w:val="22"/>
        </w:rPr>
        <w:fldChar w:fldCharType="end"/>
      </w:r>
      <w:r w:rsidR="009B681E" w:rsidRPr="00E64825">
        <w:rPr>
          <w:sz w:val="22"/>
          <w:szCs w:val="22"/>
        </w:rPr>
        <w:t xml:space="preserve"> </w:t>
      </w:r>
      <w:r w:rsidRPr="00E64825">
        <w:rPr>
          <w:sz w:val="22"/>
          <w:szCs w:val="22"/>
        </w:rPr>
        <w:t>discuss</w:t>
      </w:r>
      <w:r w:rsidRPr="00E64825">
        <w:rPr>
          <w:b/>
          <w:bCs/>
          <w:sz w:val="22"/>
          <w:szCs w:val="22"/>
        </w:rPr>
        <w:t xml:space="preserve"> </w:t>
      </w:r>
      <w:r w:rsidRPr="00E64825">
        <w:rPr>
          <w:sz w:val="22"/>
          <w:szCs w:val="22"/>
        </w:rPr>
        <w:t>this gap between performance and explainability, which limits the adoption of AI in finance.</w:t>
      </w:r>
    </w:p>
    <w:p w14:paraId="57FFD28E" w14:textId="77777777" w:rsidR="00544492" w:rsidRPr="00E64825" w:rsidRDefault="00544492" w:rsidP="00D20F91">
      <w:pPr>
        <w:spacing w:line="360" w:lineRule="auto"/>
        <w:rPr>
          <w:sz w:val="22"/>
          <w:szCs w:val="22"/>
        </w:rPr>
      </w:pPr>
    </w:p>
    <w:p w14:paraId="0C3D63A3" w14:textId="5C607047" w:rsidR="00544492" w:rsidRPr="00E64825" w:rsidRDefault="00544492" w:rsidP="00D20F91">
      <w:pPr>
        <w:spacing w:line="360" w:lineRule="auto"/>
        <w:rPr>
          <w:sz w:val="22"/>
          <w:szCs w:val="22"/>
        </w:rPr>
      </w:pPr>
      <w:r w:rsidRPr="00E64825">
        <w:rPr>
          <w:sz w:val="22"/>
          <w:szCs w:val="22"/>
        </w:rPr>
        <w:t>In this research, the main focus is on financial chatbots powered by Large Language Models (LLMs)  such as GPT-4. In the context of those chatbots, explainability plays a crucial role in maintaining user trust. Financial decisions are really sensitive and affect people's assets. Therefore, the need for transparent and trustworthy AI interactions is a must.</w:t>
      </w:r>
      <w:r w:rsidR="00BA6B6B" w:rsidRPr="00E64825">
        <w:rPr>
          <w:sz w:val="22"/>
          <w:szCs w:val="22"/>
        </w:rPr>
        <w:t xml:space="preserve"> </w:t>
      </w:r>
      <w:r w:rsidR="00BA6B6B" w:rsidRPr="00E64825">
        <w:rPr>
          <w:sz w:val="22"/>
          <w:szCs w:val="22"/>
        </w:rPr>
        <w:fldChar w:fldCharType="begin"/>
      </w:r>
      <w:r w:rsidR="002B14BA" w:rsidRPr="00E64825">
        <w:rPr>
          <w:sz w:val="22"/>
          <w:szCs w:val="22"/>
        </w:rPr>
        <w:instrText xml:space="preserve"> ADDIN ZOTERO_ITEM CSL_CITATION {"citationID":"1Vy0A75N","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BA6B6B" w:rsidRPr="00E64825">
        <w:rPr>
          <w:sz w:val="22"/>
          <w:szCs w:val="22"/>
        </w:rPr>
        <w:fldChar w:fldCharType="separate"/>
      </w:r>
      <w:r w:rsidR="002B14BA" w:rsidRPr="00E64825">
        <w:rPr>
          <w:noProof/>
          <w:sz w:val="22"/>
          <w:szCs w:val="22"/>
        </w:rPr>
        <w:t>(Kakolu and Faheem 2024a)</w:t>
      </w:r>
      <w:r w:rsidR="00BA6B6B" w:rsidRPr="00E64825">
        <w:rPr>
          <w:sz w:val="22"/>
          <w:szCs w:val="22"/>
        </w:rPr>
        <w:fldChar w:fldCharType="end"/>
      </w:r>
      <w:r w:rsidR="00BA6B6B" w:rsidRPr="00E64825">
        <w:rPr>
          <w:sz w:val="22"/>
          <w:szCs w:val="22"/>
        </w:rPr>
        <w:t xml:space="preserve"> </w:t>
      </w:r>
      <w:r w:rsidRPr="00E64825">
        <w:rPr>
          <w:sz w:val="22"/>
          <w:szCs w:val="22"/>
        </w:rPr>
        <w:t>specifically discuss that. This chapter focuses on academic and technical foundations relevant to improving user trust through XAI in finance sector chatbots.</w:t>
      </w:r>
    </w:p>
    <w:p w14:paraId="2A2413B9" w14:textId="77777777" w:rsidR="00544492" w:rsidRDefault="00544492" w:rsidP="00D20F91">
      <w:pPr>
        <w:spacing w:line="360" w:lineRule="auto"/>
      </w:pPr>
    </w:p>
    <w:p w14:paraId="5F23E7A4" w14:textId="2E4F7631" w:rsidR="00544492" w:rsidRDefault="00544492" w:rsidP="003E7819">
      <w:pPr>
        <w:pStyle w:val="Heading2"/>
        <w:spacing w:before="240" w:after="120" w:line="360" w:lineRule="auto"/>
      </w:pPr>
      <w:bookmarkStart w:id="34" w:name="_Toc216999593"/>
      <w:r>
        <w:lastRenderedPageBreak/>
        <w:t>2.1 Research Methodology</w:t>
      </w:r>
      <w:bookmarkEnd w:id="34"/>
    </w:p>
    <w:p w14:paraId="7F7A5F4F" w14:textId="7A49F0B3" w:rsidR="00544492" w:rsidRDefault="00544492" w:rsidP="00E64825">
      <w:pPr>
        <w:pStyle w:val="Heading4"/>
      </w:pPr>
      <w:r>
        <w:t>Research Onion</w:t>
      </w:r>
    </w:p>
    <w:p w14:paraId="14A746A6" w14:textId="476BF233" w:rsidR="00544492" w:rsidRPr="00E64825" w:rsidRDefault="00544492" w:rsidP="00D20F91">
      <w:pPr>
        <w:spacing w:line="360" w:lineRule="auto"/>
        <w:rPr>
          <w:sz w:val="22"/>
          <w:szCs w:val="22"/>
        </w:rPr>
      </w:pPr>
      <w:r w:rsidRPr="00E64825">
        <w:rPr>
          <w:sz w:val="22"/>
          <w:szCs w:val="22"/>
        </w:rPr>
        <w:t>There are multiple research methodologies out there. Out of them, the Research Onion model was selected to be followed for this study. This methodology was proposed by</w:t>
      </w:r>
      <w:r w:rsidR="00BB40F7" w:rsidRPr="00E64825">
        <w:rPr>
          <w:b/>
          <w:bCs/>
          <w:sz w:val="22"/>
          <w:szCs w:val="22"/>
        </w:rPr>
        <w:t xml:space="preserve"> </w:t>
      </w:r>
      <w:r w:rsidR="00BB40F7" w:rsidRPr="00E64825">
        <w:rPr>
          <w:b/>
          <w:bCs/>
          <w:sz w:val="22"/>
          <w:szCs w:val="22"/>
        </w:rPr>
        <w:fldChar w:fldCharType="begin"/>
      </w:r>
      <w:r w:rsidR="00BB40F7" w:rsidRPr="00E64825">
        <w:rPr>
          <w:b/>
          <w:bCs/>
          <w:sz w:val="22"/>
          <w:szCs w:val="22"/>
        </w:rPr>
        <w:instrText xml:space="preserve"> ADDIN ZOTERO_ITEM CSL_CITATION {"citationID":"EI8ZVt0c","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BB40F7" w:rsidRPr="00E64825">
        <w:rPr>
          <w:b/>
          <w:bCs/>
          <w:sz w:val="22"/>
          <w:szCs w:val="22"/>
        </w:rPr>
        <w:fldChar w:fldCharType="separate"/>
      </w:r>
      <w:r w:rsidR="00BB40F7" w:rsidRPr="00E64825">
        <w:rPr>
          <w:b/>
          <w:bCs/>
          <w:noProof/>
          <w:sz w:val="22"/>
          <w:szCs w:val="22"/>
        </w:rPr>
        <w:t>(Saunders, Thornhill and Lewis 2019)</w:t>
      </w:r>
      <w:r w:rsidR="00BB40F7" w:rsidRPr="00E64825">
        <w:rPr>
          <w:b/>
          <w:bCs/>
          <w:sz w:val="22"/>
          <w:szCs w:val="22"/>
        </w:rPr>
        <w:fldChar w:fldCharType="end"/>
      </w:r>
      <w:r w:rsidRPr="00E64825">
        <w:rPr>
          <w:sz w:val="22"/>
          <w:szCs w:val="22"/>
        </w:rPr>
        <w:t>, who introduced a systematic framework for structuring research design. The model contains several layers. The layers include research philosophy, approach, strategy, method choice, time horizon, and data collection techniques.</w:t>
      </w:r>
    </w:p>
    <w:p w14:paraId="7D737F7E" w14:textId="77777777" w:rsidR="00C47D9E" w:rsidRDefault="00C47D9E" w:rsidP="00D20F91">
      <w:pPr>
        <w:pStyle w:val="Heading3"/>
        <w:spacing w:before="240" w:after="120" w:line="360" w:lineRule="auto"/>
      </w:pPr>
    </w:p>
    <w:p w14:paraId="704E05D3" w14:textId="172A6D38" w:rsidR="00544492" w:rsidRDefault="00544492" w:rsidP="00E64825">
      <w:pPr>
        <w:pStyle w:val="Heading4"/>
      </w:pPr>
      <w:r>
        <w:t>Philosophy</w:t>
      </w:r>
    </w:p>
    <w:p w14:paraId="7C426057" w14:textId="23278276" w:rsidR="00544492" w:rsidRDefault="00544492" w:rsidP="00D20F91">
      <w:pPr>
        <w:spacing w:line="360" w:lineRule="auto"/>
      </w:pPr>
      <w:r>
        <w:t xml:space="preserve">This study follows a pragmatic research philosophy. It combines both interpretivist and positivist perspectives. It acknowledges that understanding user trust requires a subjective interpretation of human behaviour. It also evaluates XAI technique’s demands for objective, data-driven analysis </w:t>
      </w:r>
      <w:r w:rsidR="002D7E7F">
        <w:fldChar w:fldCharType="begin"/>
      </w:r>
      <w:r w:rsidR="002D7E7F">
        <w:instrText xml:space="preserve"> ADDIN ZOTERO_ITEM CSL_CITATION {"citationID":"Qnu1bl43","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2D7E7F">
        <w:fldChar w:fldCharType="separate"/>
      </w:r>
      <w:r w:rsidR="002D7E7F">
        <w:rPr>
          <w:noProof/>
        </w:rPr>
        <w:t>(Poursabzi-Sangdeh et al. 2021)</w:t>
      </w:r>
      <w:r w:rsidR="002D7E7F">
        <w:fldChar w:fldCharType="end"/>
      </w:r>
      <w:r w:rsidR="002D7E7F">
        <w:rPr>
          <w:b/>
          <w:bCs/>
        </w:rPr>
        <w:t>.</w:t>
      </w:r>
    </w:p>
    <w:p w14:paraId="1976F101" w14:textId="77777777" w:rsidR="00544492" w:rsidRDefault="00544492" w:rsidP="00D20F91">
      <w:pPr>
        <w:spacing w:line="360" w:lineRule="auto"/>
      </w:pPr>
    </w:p>
    <w:p w14:paraId="03086F89" w14:textId="6EB3E584" w:rsidR="00544492" w:rsidRDefault="00544492" w:rsidP="00E64825">
      <w:pPr>
        <w:pStyle w:val="Heading4"/>
      </w:pPr>
      <w:r>
        <w:t>Approach</w:t>
      </w:r>
    </w:p>
    <w:p w14:paraId="75AB88C6" w14:textId="77777777" w:rsidR="00544492" w:rsidRPr="00E64825" w:rsidRDefault="00544492" w:rsidP="00D20F91">
      <w:pPr>
        <w:spacing w:line="360" w:lineRule="auto"/>
        <w:rPr>
          <w:sz w:val="22"/>
          <w:szCs w:val="22"/>
        </w:rPr>
      </w:pPr>
      <w:r w:rsidRPr="00E64825">
        <w:rPr>
          <w:sz w:val="22"/>
          <w:szCs w:val="22"/>
        </w:rPr>
        <w:t>This study follows a deductive approach. It starts from the theoretical foundations of XAI and trust models and applies them to a financial chatbot context. Theories about transparency, user behaviour, and model interpretability guide hypothesis formation and testing.</w:t>
      </w:r>
    </w:p>
    <w:p w14:paraId="50AB0200" w14:textId="77777777" w:rsidR="00544492" w:rsidRDefault="00544492" w:rsidP="00D20F91">
      <w:pPr>
        <w:spacing w:line="360" w:lineRule="auto"/>
      </w:pPr>
    </w:p>
    <w:p w14:paraId="4B78A453" w14:textId="6DCE138E" w:rsidR="00544492" w:rsidRDefault="00544492" w:rsidP="00E64825">
      <w:pPr>
        <w:pStyle w:val="Heading4"/>
      </w:pPr>
      <w:r>
        <w:t>Strategy</w:t>
      </w:r>
    </w:p>
    <w:p w14:paraId="6E44D453" w14:textId="573F11B0" w:rsidR="00544492" w:rsidRPr="00E64825" w:rsidRDefault="00544492" w:rsidP="00D20F91">
      <w:pPr>
        <w:spacing w:line="360" w:lineRule="auto"/>
        <w:rPr>
          <w:sz w:val="22"/>
          <w:szCs w:val="22"/>
        </w:rPr>
      </w:pPr>
      <w:r w:rsidRPr="00E64825">
        <w:rPr>
          <w:sz w:val="22"/>
          <w:szCs w:val="22"/>
        </w:rPr>
        <w:t xml:space="preserve">This study utilises a mixed-method strategy. It integrates quantitative analysis of chatbot responses and qualitative user feedback. This enables triangulation between model performance metrics and user perceptions, which </w:t>
      </w:r>
      <w:r w:rsidR="00C3621B" w:rsidRPr="00E64825">
        <w:rPr>
          <w:sz w:val="22"/>
          <w:szCs w:val="22"/>
        </w:rPr>
        <w:t>suspports</w:t>
      </w:r>
      <w:r w:rsidRPr="00E64825">
        <w:rPr>
          <w:sz w:val="22"/>
          <w:szCs w:val="22"/>
        </w:rPr>
        <w:t xml:space="preserve"> reliability and validity</w:t>
      </w:r>
      <w:r w:rsidR="00C3621B" w:rsidRPr="00E64825">
        <w:rPr>
          <w:b/>
          <w:bCs/>
          <w:sz w:val="22"/>
          <w:szCs w:val="22"/>
        </w:rPr>
        <w:t xml:space="preserve"> </w:t>
      </w:r>
      <w:r w:rsidR="00C3621B" w:rsidRPr="00E64825">
        <w:rPr>
          <w:b/>
          <w:bCs/>
          <w:sz w:val="22"/>
          <w:szCs w:val="22"/>
        </w:rPr>
        <w:fldChar w:fldCharType="begin"/>
      </w:r>
      <w:r w:rsidR="00C3621B" w:rsidRPr="00E64825">
        <w:rPr>
          <w:b/>
          <w:bCs/>
          <w:sz w:val="22"/>
          <w:szCs w:val="22"/>
        </w:rPr>
        <w:instrText xml:space="preserve"> ADDIN ZOTERO_ITEM CSL_CITATION {"citationID":"6wI3A6hn","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C3621B" w:rsidRPr="00E64825">
        <w:rPr>
          <w:b/>
          <w:bCs/>
          <w:sz w:val="22"/>
          <w:szCs w:val="22"/>
        </w:rPr>
        <w:fldChar w:fldCharType="separate"/>
      </w:r>
      <w:r w:rsidR="00C3621B" w:rsidRPr="00E64825">
        <w:rPr>
          <w:b/>
          <w:bCs/>
          <w:noProof/>
          <w:sz w:val="22"/>
          <w:szCs w:val="22"/>
        </w:rPr>
        <w:t>(Saunders, Thornhill and Lewis 2019)</w:t>
      </w:r>
      <w:r w:rsidR="00C3621B" w:rsidRPr="00E64825">
        <w:rPr>
          <w:b/>
          <w:bCs/>
          <w:sz w:val="22"/>
          <w:szCs w:val="22"/>
        </w:rPr>
        <w:fldChar w:fldCharType="end"/>
      </w:r>
      <w:r w:rsidR="00C3621B" w:rsidRPr="00E64825">
        <w:rPr>
          <w:sz w:val="22"/>
          <w:szCs w:val="22"/>
        </w:rPr>
        <w:t>.</w:t>
      </w:r>
    </w:p>
    <w:p w14:paraId="61925BA0" w14:textId="77777777" w:rsidR="00544492" w:rsidRDefault="00544492" w:rsidP="00D20F91">
      <w:pPr>
        <w:spacing w:line="360" w:lineRule="auto"/>
      </w:pPr>
    </w:p>
    <w:p w14:paraId="46D2037C" w14:textId="5DD844DC" w:rsidR="00544492" w:rsidRDefault="00544492" w:rsidP="006A5E4F">
      <w:pPr>
        <w:pStyle w:val="Heading4"/>
      </w:pPr>
      <w:r>
        <w:t>Time Horizon</w:t>
      </w:r>
    </w:p>
    <w:p w14:paraId="01DC7747" w14:textId="77777777" w:rsidR="00544492" w:rsidRPr="006A5E4F" w:rsidRDefault="00544492" w:rsidP="00D20F91">
      <w:pPr>
        <w:spacing w:line="360" w:lineRule="auto"/>
        <w:rPr>
          <w:sz w:val="22"/>
          <w:szCs w:val="22"/>
        </w:rPr>
      </w:pPr>
      <w:r w:rsidRPr="006A5E4F">
        <w:rPr>
          <w:sz w:val="22"/>
          <w:szCs w:val="22"/>
        </w:rPr>
        <w:t>This research follows a cross-sectional design. It examines a defined period of interation with the chatbot in order to evaluate user trust under explainable and non-explainable conditions.</w:t>
      </w:r>
    </w:p>
    <w:p w14:paraId="01D8A05C" w14:textId="77777777" w:rsidR="00544492" w:rsidRPr="006A5E4F" w:rsidRDefault="00544492" w:rsidP="00D20F91">
      <w:pPr>
        <w:spacing w:line="360" w:lineRule="auto"/>
        <w:rPr>
          <w:sz w:val="22"/>
          <w:szCs w:val="22"/>
        </w:rPr>
      </w:pPr>
    </w:p>
    <w:p w14:paraId="6E8C9A6D" w14:textId="76D3A7E0" w:rsidR="00544492" w:rsidRDefault="00544492" w:rsidP="006A5E4F">
      <w:pPr>
        <w:pStyle w:val="Heading4"/>
      </w:pPr>
      <w:r>
        <w:t>Data Collection and Analysis</w:t>
      </w:r>
    </w:p>
    <w:p w14:paraId="230D307F" w14:textId="3A5B212D" w:rsidR="00544492" w:rsidRPr="006A5E4F" w:rsidRDefault="00544492" w:rsidP="00D20F91">
      <w:pPr>
        <w:spacing w:line="360" w:lineRule="auto"/>
        <w:rPr>
          <w:sz w:val="22"/>
          <w:szCs w:val="22"/>
        </w:rPr>
      </w:pPr>
      <w:r w:rsidRPr="006A5E4F">
        <w:rPr>
          <w:sz w:val="22"/>
          <w:szCs w:val="22"/>
        </w:rPr>
        <w:t>This study relies on both primary and secondary data. Primary data comes from user interactions and trust surveys. The secondady data comes from published stydies and frameworks like SHAP, LIME, and Counterfactual explanation</w:t>
      </w:r>
      <w:r w:rsidR="00286D09" w:rsidRPr="006A5E4F">
        <w:rPr>
          <w:sz w:val="22"/>
          <w:szCs w:val="22"/>
        </w:rPr>
        <w:t xml:space="preserve"> </w:t>
      </w:r>
      <w:r w:rsidR="00286D09" w:rsidRPr="006A5E4F">
        <w:rPr>
          <w:sz w:val="22"/>
          <w:szCs w:val="22"/>
        </w:rPr>
        <w:fldChar w:fldCharType="begin"/>
      </w:r>
      <w:r w:rsidR="00286D09" w:rsidRPr="006A5E4F">
        <w:rPr>
          <w:sz w:val="22"/>
          <w:szCs w:val="22"/>
        </w:rPr>
        <w:instrText xml:space="preserve"> ADDIN ZOTERO_ITEM CSL_CITATION {"citationID":"LEhtH3Ed","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286D09" w:rsidRPr="006A5E4F">
        <w:rPr>
          <w:sz w:val="22"/>
          <w:szCs w:val="22"/>
        </w:rPr>
        <w:fldChar w:fldCharType="separate"/>
      </w:r>
      <w:r w:rsidR="00286D09" w:rsidRPr="006A5E4F">
        <w:rPr>
          <w:noProof/>
          <w:sz w:val="22"/>
          <w:szCs w:val="22"/>
        </w:rPr>
        <w:t>(Ribeiro, Singh and Guestrin 2016; Lundberg and Lee n.d.)</w:t>
      </w:r>
      <w:r w:rsidR="00286D09" w:rsidRPr="006A5E4F">
        <w:rPr>
          <w:sz w:val="22"/>
          <w:szCs w:val="22"/>
        </w:rPr>
        <w:fldChar w:fldCharType="end"/>
      </w:r>
      <w:r w:rsidR="00C3621B" w:rsidRPr="006A5E4F">
        <w:rPr>
          <w:sz w:val="22"/>
          <w:szCs w:val="22"/>
        </w:rPr>
        <w:t>.</w:t>
      </w:r>
      <w:r w:rsidRPr="006A5E4F">
        <w:rPr>
          <w:b/>
          <w:bCs/>
          <w:sz w:val="22"/>
          <w:szCs w:val="22"/>
        </w:rPr>
        <w:t xml:space="preserve"> </w:t>
      </w:r>
      <w:r w:rsidRPr="006A5E4F">
        <w:rPr>
          <w:sz w:val="22"/>
          <w:szCs w:val="22"/>
        </w:rPr>
        <w:t>Quantitative data are analysed statistically, and qualitative data are interpreted thematically.</w:t>
      </w:r>
    </w:p>
    <w:p w14:paraId="4C0A2F5C" w14:textId="77777777" w:rsidR="00544492" w:rsidRPr="006A5E4F" w:rsidRDefault="00544492" w:rsidP="00D20F91">
      <w:pPr>
        <w:spacing w:line="360" w:lineRule="auto"/>
        <w:rPr>
          <w:sz w:val="22"/>
          <w:szCs w:val="22"/>
        </w:rPr>
      </w:pPr>
    </w:p>
    <w:p w14:paraId="3DC7B13E" w14:textId="77777777" w:rsidR="00544492" w:rsidRPr="006A5E4F" w:rsidRDefault="00544492" w:rsidP="00D20F91">
      <w:pPr>
        <w:spacing w:line="360" w:lineRule="auto"/>
        <w:rPr>
          <w:sz w:val="22"/>
          <w:szCs w:val="22"/>
        </w:rPr>
      </w:pPr>
      <w:r w:rsidRPr="006A5E4F">
        <w:rPr>
          <w:sz w:val="22"/>
          <w:szCs w:val="22"/>
        </w:rPr>
        <w:lastRenderedPageBreak/>
        <w:t>As a conclusion, the mentioned Research Onion model provides a structured way to ensure that each methodological decision supports the goal. The goal is to enhance the user trust in financial chatbots through explainability.</w:t>
      </w:r>
    </w:p>
    <w:p w14:paraId="30E762AE" w14:textId="77777777" w:rsidR="00544492" w:rsidRDefault="00544492" w:rsidP="00D20F91">
      <w:pPr>
        <w:spacing w:line="360" w:lineRule="auto"/>
      </w:pPr>
    </w:p>
    <w:p w14:paraId="11B82554" w14:textId="2E9711E1" w:rsidR="00544492" w:rsidRDefault="00544492" w:rsidP="00D20F91">
      <w:pPr>
        <w:pStyle w:val="Heading2"/>
        <w:spacing w:before="240" w:after="120" w:line="360" w:lineRule="auto"/>
      </w:pPr>
      <w:bookmarkStart w:id="35" w:name="_Toc216999594"/>
      <w:r>
        <w:t>2.2 Concept Map for Literature Review</w:t>
      </w:r>
      <w:bookmarkEnd w:id="35"/>
    </w:p>
    <w:p w14:paraId="607CB2AC" w14:textId="47DA2D61" w:rsidR="00544492" w:rsidRPr="006A5E4F" w:rsidRDefault="00544492" w:rsidP="00D20F91">
      <w:pPr>
        <w:spacing w:line="360" w:lineRule="auto"/>
        <w:rPr>
          <w:sz w:val="22"/>
          <w:szCs w:val="22"/>
        </w:rPr>
      </w:pPr>
      <w:r w:rsidRPr="006A5E4F">
        <w:rPr>
          <w:sz w:val="22"/>
          <w:szCs w:val="22"/>
        </w:rPr>
        <w:t xml:space="preserve">The concept map of this study has several ideas. They contain </w:t>
      </w:r>
      <w:r w:rsidRPr="006A5E4F">
        <w:rPr>
          <w:b/>
          <w:bCs/>
          <w:sz w:val="22"/>
          <w:szCs w:val="22"/>
        </w:rPr>
        <w:t>trust</w:t>
      </w:r>
      <w:r w:rsidRPr="006A5E4F">
        <w:rPr>
          <w:sz w:val="22"/>
          <w:szCs w:val="22"/>
        </w:rPr>
        <w:t xml:space="preserve">, </w:t>
      </w:r>
      <w:r w:rsidRPr="006A5E4F">
        <w:rPr>
          <w:b/>
          <w:bCs/>
          <w:sz w:val="22"/>
          <w:szCs w:val="22"/>
        </w:rPr>
        <w:t>explainability</w:t>
      </w:r>
      <w:r w:rsidRPr="006A5E4F">
        <w:rPr>
          <w:sz w:val="22"/>
          <w:szCs w:val="22"/>
        </w:rPr>
        <w:t xml:space="preserve">, </w:t>
      </w:r>
      <w:r w:rsidRPr="006A5E4F">
        <w:rPr>
          <w:b/>
          <w:bCs/>
          <w:sz w:val="22"/>
          <w:szCs w:val="22"/>
        </w:rPr>
        <w:t>AI transparency</w:t>
      </w:r>
      <w:r w:rsidRPr="006A5E4F">
        <w:rPr>
          <w:sz w:val="22"/>
          <w:szCs w:val="22"/>
        </w:rPr>
        <w:t xml:space="preserve">, and </w:t>
      </w:r>
      <w:r w:rsidRPr="006A5E4F">
        <w:rPr>
          <w:b/>
          <w:bCs/>
          <w:sz w:val="22"/>
          <w:szCs w:val="22"/>
        </w:rPr>
        <w:t>financial chatbots</w:t>
      </w:r>
      <w:r w:rsidRPr="006A5E4F">
        <w:rPr>
          <w:sz w:val="22"/>
          <w:szCs w:val="22"/>
        </w:rPr>
        <w:t xml:space="preserve">. The central outcome variable is trust, which is influenced by the level of explainability provided by the system. Explainable AI (XAI) techniques are used to bridge the gap between opaque AI models and user confidence </w:t>
      </w:r>
      <w:r w:rsidR="004863F4" w:rsidRPr="006A5E4F">
        <w:rPr>
          <w:b/>
          <w:bCs/>
          <w:sz w:val="22"/>
          <w:szCs w:val="22"/>
        </w:rPr>
        <w:fldChar w:fldCharType="begin"/>
      </w:r>
      <w:r w:rsidR="004863F4" w:rsidRPr="006A5E4F">
        <w:rPr>
          <w:b/>
          <w:bCs/>
          <w:sz w:val="22"/>
          <w:szCs w:val="22"/>
        </w:rPr>
        <w:instrText xml:space="preserve"> ADDIN ZOTERO_ITEM CSL_CITATION {"citationID":"nqRSm6Mt","properties":{"formattedCitation":"(Samek et al. 2021)","plainCitation":"(Samek et al. 2021)","noteIndex":0},"citationItems":[{"id":118,"uris":["http://zotero.org/users/14594897/items/PRKTLYFC"],"itemData":{"id":118,"type":"article-journal","abstract":"With the broader and highly successful usage of machine learning in industry and the sciences, there has been a growing demand for Explainable AI. Interpretability and explanation methods for gaining a better understanding about the problem solving abilities and strategies of nonlinear Machine Learning, in particular, deep neural networks, are therefore receiving increased attention. In this work we aim to (1) provide a timely overview of this active emerging ﬁeld, with a focus on ‘post-hoc’ explanations, and explain its theoretical foundations, (2) put interpretability algorithms to a test both from a theory and comparative evaluation perspective using extensive simulations, (3) outline best practice aspects i.e. how to best include interpretation methods into the standard usage of machine learning and (4) demonstrate successful usage of explainable AI in a representative selection of application scenarios. Finally, we discuss challenges and possible future directions of this exciting foundational ﬁeld of machine learning.","container-title":"Proceedings of the IEEE","DOI":"10.1109/JPROC.2021.3060483","ISSN":"0018-9219, 1558-2256","issue":"3","journalAbbreviation":"Proc. IEEE","language":"en","note":"arXiv:2003.07631 [cs]","page":"247-278","source":"arXiv.org","title":"Explaining Deep Neural Networks and Beyond: A Review of Methods and Applications","title-short":"Explaining Deep Neural Networks and Beyond","volume":"109","author":[{"family":"Samek","given":"Wojciech"},{"family":"Montavon","given":"Grégoire"},{"family":"Lapuschkin","given":"Sebastian"},{"family":"Anders","given":"Christopher J."},{"family":"Müller","given":"Klaus-Robert"}],"issued":{"date-parts":[["2021",3]]}}}],"schema":"https://github.com/citation-style-language/schema/raw/master/csl-citation.json"} </w:instrText>
      </w:r>
      <w:r w:rsidR="004863F4" w:rsidRPr="006A5E4F">
        <w:rPr>
          <w:b/>
          <w:bCs/>
          <w:sz w:val="22"/>
          <w:szCs w:val="22"/>
        </w:rPr>
        <w:fldChar w:fldCharType="separate"/>
      </w:r>
      <w:r w:rsidR="004863F4" w:rsidRPr="006A5E4F">
        <w:rPr>
          <w:b/>
          <w:bCs/>
          <w:sz w:val="22"/>
          <w:szCs w:val="22"/>
        </w:rPr>
        <w:t>(Samek et al. 2021)</w:t>
      </w:r>
      <w:r w:rsidR="004863F4" w:rsidRPr="006A5E4F">
        <w:rPr>
          <w:b/>
          <w:bCs/>
          <w:sz w:val="22"/>
          <w:szCs w:val="22"/>
        </w:rPr>
        <w:fldChar w:fldCharType="end"/>
      </w:r>
      <w:r w:rsidRPr="006A5E4F">
        <w:rPr>
          <w:sz w:val="22"/>
          <w:szCs w:val="22"/>
        </w:rPr>
        <w:t>.</w:t>
      </w:r>
    </w:p>
    <w:p w14:paraId="2ADF624D" w14:textId="77777777" w:rsidR="00544492" w:rsidRPr="006A5E4F" w:rsidRDefault="00544492" w:rsidP="00D20F91">
      <w:pPr>
        <w:spacing w:line="360" w:lineRule="auto"/>
        <w:rPr>
          <w:sz w:val="22"/>
          <w:szCs w:val="22"/>
        </w:rPr>
      </w:pPr>
    </w:p>
    <w:p w14:paraId="56CAFA70" w14:textId="4D8F363D" w:rsidR="00544492" w:rsidRPr="006A5E4F" w:rsidRDefault="00544492" w:rsidP="00D20F91">
      <w:pPr>
        <w:spacing w:line="360" w:lineRule="auto"/>
        <w:rPr>
          <w:sz w:val="22"/>
          <w:szCs w:val="22"/>
        </w:rPr>
      </w:pPr>
      <w:r w:rsidRPr="006A5E4F">
        <w:rPr>
          <w:b/>
          <w:bCs/>
          <w:sz w:val="22"/>
          <w:szCs w:val="22"/>
        </w:rPr>
        <w:t xml:space="preserve">Large Language Models (LLMs) </w:t>
      </w:r>
      <w:r w:rsidRPr="006A5E4F">
        <w:rPr>
          <w:sz w:val="22"/>
          <w:szCs w:val="22"/>
        </w:rPr>
        <w:t xml:space="preserve">such as GPT-4 serve as the underlying technology that enables chatbot reasoning and interaction. The models are so powerful and possesss improssive natual language capabilitites but ofthen behave like black boxes that hide the inner process, which lacks interpretability </w:t>
      </w:r>
      <w:r w:rsidR="002A4A0E" w:rsidRPr="006A5E4F">
        <w:rPr>
          <w:sz w:val="22"/>
          <w:szCs w:val="22"/>
        </w:rPr>
        <w:fldChar w:fldCharType="begin"/>
      </w:r>
      <w:r w:rsidR="002A4A0E" w:rsidRPr="006A5E4F">
        <w:rPr>
          <w:sz w:val="22"/>
          <w:szCs w:val="22"/>
        </w:rPr>
        <w:instrText xml:space="preserve"> ADDIN ZOTERO_ITEM CSL_CITATION {"citationID":"zLnoTO0T","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A4A0E" w:rsidRPr="006A5E4F">
        <w:rPr>
          <w:sz w:val="22"/>
          <w:szCs w:val="22"/>
        </w:rPr>
        <w:fldChar w:fldCharType="separate"/>
      </w:r>
      <w:r w:rsidR="002A4A0E" w:rsidRPr="006A5E4F">
        <w:rPr>
          <w:noProof/>
          <w:sz w:val="22"/>
          <w:szCs w:val="22"/>
        </w:rPr>
        <w:t>(Zhao et al. 2023)</w:t>
      </w:r>
      <w:r w:rsidR="002A4A0E" w:rsidRPr="006A5E4F">
        <w:rPr>
          <w:sz w:val="22"/>
          <w:szCs w:val="22"/>
        </w:rPr>
        <w:fldChar w:fldCharType="end"/>
      </w:r>
      <w:r w:rsidRPr="006A5E4F">
        <w:rPr>
          <w:sz w:val="22"/>
          <w:szCs w:val="22"/>
        </w:rPr>
        <w:t>. Therefore, XAI mechanisms like SHAP, LIME, and counterfactual explanations are really important components in order to uncover the reasoning behind the responses.</w:t>
      </w:r>
    </w:p>
    <w:p w14:paraId="43F68C0E" w14:textId="77777777" w:rsidR="00544492" w:rsidRPr="006A5E4F" w:rsidRDefault="00544492" w:rsidP="00D20F91">
      <w:pPr>
        <w:spacing w:line="360" w:lineRule="auto"/>
        <w:rPr>
          <w:sz w:val="22"/>
          <w:szCs w:val="22"/>
        </w:rPr>
      </w:pPr>
    </w:p>
    <w:p w14:paraId="6467C81B" w14:textId="5457DDE2" w:rsidR="00544492" w:rsidRPr="006A5E4F" w:rsidRDefault="00544492" w:rsidP="00D20F91">
      <w:pPr>
        <w:spacing w:line="360" w:lineRule="auto"/>
        <w:rPr>
          <w:sz w:val="22"/>
          <w:szCs w:val="22"/>
        </w:rPr>
      </w:pPr>
      <w:r w:rsidRPr="006A5E4F">
        <w:rPr>
          <w:sz w:val="22"/>
          <w:szCs w:val="22"/>
        </w:rPr>
        <w:t xml:space="preserve">This concept map positions </w:t>
      </w:r>
      <w:r w:rsidRPr="006A5E4F">
        <w:rPr>
          <w:b/>
          <w:bCs/>
          <w:sz w:val="22"/>
          <w:szCs w:val="22"/>
        </w:rPr>
        <w:t xml:space="preserve">user trust </w:t>
      </w:r>
      <w:r w:rsidRPr="006A5E4F">
        <w:rPr>
          <w:sz w:val="22"/>
          <w:szCs w:val="22"/>
        </w:rPr>
        <w:t xml:space="preserve">as the central component. It changes with system transparency, user understanding, and perceived fairness </w:t>
      </w:r>
      <w:r w:rsidR="002A4A0E" w:rsidRPr="006A5E4F">
        <w:rPr>
          <w:sz w:val="22"/>
          <w:szCs w:val="22"/>
        </w:rPr>
        <w:fldChar w:fldCharType="begin"/>
      </w:r>
      <w:r w:rsidR="002A4A0E" w:rsidRPr="006A5E4F">
        <w:rPr>
          <w:sz w:val="22"/>
          <w:szCs w:val="22"/>
        </w:rPr>
        <w:instrText xml:space="preserve"> ADDIN ZOTERO_ITEM CSL_CITATION {"citationID":"vOwoLfNv","properties":{"formattedCitation":"(Miller 2018)","plainCitation":"(Miller 2018)","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schema":"https://github.com/citation-style-language/schema/raw/master/csl-citation.json"} </w:instrText>
      </w:r>
      <w:r w:rsidR="002A4A0E" w:rsidRPr="006A5E4F">
        <w:rPr>
          <w:sz w:val="22"/>
          <w:szCs w:val="22"/>
        </w:rPr>
        <w:fldChar w:fldCharType="separate"/>
      </w:r>
      <w:r w:rsidR="002A4A0E" w:rsidRPr="006A5E4F">
        <w:rPr>
          <w:noProof/>
          <w:sz w:val="22"/>
          <w:szCs w:val="22"/>
        </w:rPr>
        <w:t>(Miller 2018)</w:t>
      </w:r>
      <w:r w:rsidR="002A4A0E" w:rsidRPr="006A5E4F">
        <w:rPr>
          <w:sz w:val="22"/>
          <w:szCs w:val="22"/>
        </w:rPr>
        <w:fldChar w:fldCharType="end"/>
      </w:r>
      <w:r w:rsidRPr="006A5E4F">
        <w:rPr>
          <w:sz w:val="22"/>
          <w:szCs w:val="22"/>
        </w:rPr>
        <w:t>.</w:t>
      </w:r>
      <w:r w:rsidRPr="006A5E4F">
        <w:rPr>
          <w:b/>
          <w:bCs/>
          <w:sz w:val="22"/>
          <w:szCs w:val="22"/>
        </w:rPr>
        <w:t xml:space="preserve"> </w:t>
      </w:r>
      <w:r w:rsidRPr="006A5E4F">
        <w:rPr>
          <w:sz w:val="22"/>
          <w:szCs w:val="22"/>
        </w:rPr>
        <w:t xml:space="preserve">When XAI is integrated with financial decision making, it makes users trust the system more, as well as makes the system compliant with ethical and regulatory compliance </w:t>
      </w:r>
      <w:r w:rsidR="002A4A0E" w:rsidRPr="006A5E4F">
        <w:rPr>
          <w:sz w:val="22"/>
          <w:szCs w:val="22"/>
        </w:rPr>
        <w:fldChar w:fldCharType="begin"/>
      </w:r>
      <w:r w:rsidR="002A4A0E" w:rsidRPr="006A5E4F">
        <w:rPr>
          <w:sz w:val="22"/>
          <w:szCs w:val="22"/>
        </w:rPr>
        <w:instrText xml:space="preserve"> ADDIN ZOTERO_ITEM CSL_CITATION {"citationID":"kei58aR0","properties":{"formattedCitation":"(\\uc0\\u8216{}AI Act | Shaping Europe\\uc0\\u8217{}s Digital Future\\uc0\\u8217{} 2025)","plainCitation":"(‘AI Act | Shaping Europe’s Digital Future’ 2025)","noteIndex":0},"citationItems":[{"id":65,"uris":["http://zotero.org/users/14594897/items/XBV87IXB"],"itemData":{"id":65,"type":"webpage","abstract":"The AI Act is the first-ever legal framework on AI, which addresses the risks of AI and positions Europe to play a leading role globally.","language":"en","title":"AI Act | Shaping Europe’s digital future","URL":"https://digital-strategy.ec.europa.eu/en/policies/regulatory-framework-ai","accessed":{"date-parts":[["2025",12,11]]},"issued":{"date-parts":[["2025",12,4]]}}}],"schema":"https://github.com/citation-style-language/schema/raw/master/csl-citation.json"} </w:instrText>
      </w:r>
      <w:r w:rsidR="002A4A0E" w:rsidRPr="006A5E4F">
        <w:rPr>
          <w:sz w:val="22"/>
          <w:szCs w:val="22"/>
        </w:rPr>
        <w:fldChar w:fldCharType="separate"/>
      </w:r>
      <w:r w:rsidR="002A4A0E" w:rsidRPr="006A5E4F">
        <w:rPr>
          <w:rFonts w:eastAsiaTheme="minorHAnsi"/>
          <w:sz w:val="22"/>
          <w:szCs w:val="22"/>
          <w:lang w:val="en-GB" w:eastAsia="en-US"/>
          <w14:ligatures w14:val="standardContextual"/>
        </w:rPr>
        <w:t>(‘AI Act | Shaping Europe’s Digital Future’ 2025)</w:t>
      </w:r>
      <w:r w:rsidR="002A4A0E" w:rsidRPr="006A5E4F">
        <w:rPr>
          <w:sz w:val="22"/>
          <w:szCs w:val="22"/>
        </w:rPr>
        <w:fldChar w:fldCharType="end"/>
      </w:r>
      <w:r w:rsidR="002A4A0E" w:rsidRPr="006A5E4F">
        <w:rPr>
          <w:sz w:val="22"/>
          <w:szCs w:val="22"/>
        </w:rPr>
        <w:t>.</w:t>
      </w:r>
      <w:r w:rsidRPr="006A5E4F">
        <w:rPr>
          <w:b/>
          <w:bCs/>
          <w:sz w:val="22"/>
          <w:szCs w:val="22"/>
        </w:rPr>
        <w:t xml:space="preserve"> </w:t>
      </w:r>
      <w:r w:rsidRPr="006A5E4F">
        <w:rPr>
          <w:sz w:val="22"/>
          <w:szCs w:val="22"/>
        </w:rPr>
        <w:t>Therefore, the conceptual relationship between user trust, explainability, and financial AI forms the theoretical base for this research.</w:t>
      </w:r>
    </w:p>
    <w:p w14:paraId="7C749789" w14:textId="77777777" w:rsidR="00544492" w:rsidRDefault="00544492" w:rsidP="00D20F91">
      <w:pPr>
        <w:spacing w:line="360" w:lineRule="auto"/>
      </w:pPr>
    </w:p>
    <w:p w14:paraId="6313EBC7" w14:textId="6D582B04" w:rsidR="00544492" w:rsidRDefault="00544492" w:rsidP="00D20F91">
      <w:pPr>
        <w:pStyle w:val="Heading2"/>
        <w:spacing w:before="240" w:after="120" w:line="360" w:lineRule="auto"/>
      </w:pPr>
      <w:bookmarkStart w:id="36" w:name="_Toc216999595"/>
      <w:r>
        <w:t>2.3 Research into the Domain</w:t>
      </w:r>
      <w:bookmarkEnd w:id="36"/>
    </w:p>
    <w:p w14:paraId="0E490A9C" w14:textId="5E708196" w:rsidR="00544492" w:rsidRPr="006A5E4F" w:rsidRDefault="00544492" w:rsidP="00D20F91">
      <w:pPr>
        <w:spacing w:line="360" w:lineRule="auto"/>
        <w:rPr>
          <w:sz w:val="22"/>
          <w:szCs w:val="22"/>
        </w:rPr>
      </w:pPr>
      <w:r w:rsidRPr="006A5E4F">
        <w:rPr>
          <w:sz w:val="22"/>
          <w:szCs w:val="22"/>
        </w:rPr>
        <w:t>The AI integration to the finance sectior is happening nowadays. Now, the chatbots that are powered by traditional models combined with LLMs assist users in several ways in the finance section. Some of these tasks include banking queries, investment decisions, and loan eligibility checks. These systems are crucial to modern-day business as they improve efficiency and accessibility. These improvement comes with some challenges. One of the main challenges is accountability and user trust</w:t>
      </w:r>
      <w:r w:rsidR="00286D09" w:rsidRPr="006A5E4F">
        <w:rPr>
          <w:sz w:val="22"/>
          <w:szCs w:val="22"/>
        </w:rPr>
        <w:t xml:space="preserve"> </w:t>
      </w:r>
      <w:r w:rsidR="00286D09" w:rsidRPr="006A5E4F">
        <w:rPr>
          <w:sz w:val="22"/>
          <w:szCs w:val="22"/>
        </w:rPr>
        <w:fldChar w:fldCharType="begin"/>
      </w:r>
      <w:r w:rsidR="002B14BA" w:rsidRPr="006A5E4F">
        <w:rPr>
          <w:sz w:val="22"/>
          <w:szCs w:val="22"/>
        </w:rPr>
        <w:instrText xml:space="preserve"> ADDIN ZOTERO_ITEM CSL_CITATION {"citationID":"Xfr7m3OO","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286D09" w:rsidRPr="006A5E4F">
        <w:rPr>
          <w:sz w:val="22"/>
          <w:szCs w:val="22"/>
        </w:rPr>
        <w:fldChar w:fldCharType="separate"/>
      </w:r>
      <w:r w:rsidR="002B14BA" w:rsidRPr="006A5E4F">
        <w:rPr>
          <w:noProof/>
          <w:sz w:val="22"/>
          <w:szCs w:val="22"/>
        </w:rPr>
        <w:t>(Kakolu and Faheem 2024a)</w:t>
      </w:r>
      <w:r w:rsidR="00286D09" w:rsidRPr="006A5E4F">
        <w:rPr>
          <w:sz w:val="22"/>
          <w:szCs w:val="22"/>
        </w:rPr>
        <w:fldChar w:fldCharType="end"/>
      </w:r>
      <w:r w:rsidR="009B681E" w:rsidRPr="006A5E4F">
        <w:rPr>
          <w:sz w:val="22"/>
          <w:szCs w:val="22"/>
        </w:rPr>
        <w:t>.</w:t>
      </w:r>
    </w:p>
    <w:p w14:paraId="2328C9EE" w14:textId="6E49EBD1" w:rsidR="00544492" w:rsidRPr="006A5E4F" w:rsidRDefault="00544492" w:rsidP="00D20F91">
      <w:pPr>
        <w:spacing w:line="360" w:lineRule="auto"/>
        <w:rPr>
          <w:sz w:val="22"/>
          <w:szCs w:val="22"/>
        </w:rPr>
      </w:pPr>
      <w:r w:rsidRPr="006A5E4F">
        <w:rPr>
          <w:sz w:val="22"/>
          <w:szCs w:val="22"/>
        </w:rPr>
        <w:br/>
        <w:t xml:space="preserve">Explainable AI is identified as one of the solutions to mitigate this challenge. In the finance section, </w:t>
      </w:r>
      <w:r w:rsidRPr="006A5E4F">
        <w:rPr>
          <w:b/>
          <w:bCs/>
          <w:sz w:val="22"/>
          <w:szCs w:val="22"/>
        </w:rPr>
        <w:t>trustworthiness</w:t>
      </w:r>
      <w:r w:rsidRPr="006A5E4F">
        <w:rPr>
          <w:sz w:val="22"/>
          <w:szCs w:val="22"/>
        </w:rPr>
        <w:t xml:space="preserve">, </w:t>
      </w:r>
      <w:r w:rsidRPr="006A5E4F">
        <w:rPr>
          <w:b/>
          <w:bCs/>
          <w:sz w:val="22"/>
          <w:szCs w:val="22"/>
        </w:rPr>
        <w:t>fairness</w:t>
      </w:r>
      <w:r w:rsidRPr="006A5E4F">
        <w:rPr>
          <w:sz w:val="22"/>
          <w:szCs w:val="22"/>
        </w:rPr>
        <w:t xml:space="preserve">, and </w:t>
      </w:r>
      <w:r w:rsidRPr="006A5E4F">
        <w:rPr>
          <w:b/>
          <w:bCs/>
          <w:sz w:val="22"/>
          <w:szCs w:val="22"/>
        </w:rPr>
        <w:t>transparency</w:t>
      </w:r>
      <w:r w:rsidRPr="006A5E4F">
        <w:rPr>
          <w:sz w:val="22"/>
          <w:szCs w:val="22"/>
        </w:rPr>
        <w:t xml:space="preserve"> are fundamental principles when it comes to AI </w:t>
      </w:r>
      <w:r w:rsidRPr="006A5E4F">
        <w:rPr>
          <w:sz w:val="22"/>
          <w:szCs w:val="22"/>
        </w:rPr>
        <w:lastRenderedPageBreak/>
        <w:t>adoption.</w:t>
      </w:r>
      <w:r w:rsidR="002209CD" w:rsidRPr="006A5E4F">
        <w:rPr>
          <w:sz w:val="22"/>
          <w:szCs w:val="22"/>
        </w:rPr>
        <w:t xml:space="preserve"> </w:t>
      </w:r>
      <w:r w:rsidRPr="006A5E4F">
        <w:rPr>
          <w:sz w:val="22"/>
          <w:szCs w:val="22"/>
        </w:rPr>
        <w:t xml:space="preserve">Studies show that users are more likely to trust AI systems when they are able to show the user how the system reached its decision </w:t>
      </w:r>
      <w:r w:rsidR="00B30077" w:rsidRPr="006A5E4F">
        <w:rPr>
          <w:sz w:val="22"/>
          <w:szCs w:val="22"/>
        </w:rPr>
        <w:fldChar w:fldCharType="begin"/>
      </w:r>
      <w:r w:rsidR="00B30077" w:rsidRPr="006A5E4F">
        <w:rPr>
          <w:sz w:val="22"/>
          <w:szCs w:val="22"/>
        </w:rPr>
        <w:instrText xml:space="preserve"> ADDIN ZOTERO_ITEM CSL_CITATION {"citationID":"OOyjm5BB","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B30077" w:rsidRPr="006A5E4F">
        <w:rPr>
          <w:sz w:val="22"/>
          <w:szCs w:val="22"/>
        </w:rPr>
        <w:fldChar w:fldCharType="separate"/>
      </w:r>
      <w:r w:rsidR="00B30077" w:rsidRPr="006A5E4F">
        <w:rPr>
          <w:noProof/>
          <w:sz w:val="22"/>
          <w:szCs w:val="22"/>
        </w:rPr>
        <w:t>(Poursabzi-Sangdeh et al. 2021)</w:t>
      </w:r>
      <w:r w:rsidR="00B30077" w:rsidRPr="006A5E4F">
        <w:rPr>
          <w:sz w:val="22"/>
          <w:szCs w:val="22"/>
        </w:rPr>
        <w:fldChar w:fldCharType="end"/>
      </w:r>
      <w:r w:rsidRPr="006A5E4F">
        <w:rPr>
          <w:sz w:val="22"/>
          <w:szCs w:val="22"/>
        </w:rPr>
        <w:t xml:space="preserve">. </w:t>
      </w:r>
    </w:p>
    <w:p w14:paraId="6ED77F55" w14:textId="77777777" w:rsidR="00544492" w:rsidRPr="006A5E4F" w:rsidRDefault="00544492" w:rsidP="00D20F91">
      <w:pPr>
        <w:spacing w:line="360" w:lineRule="auto"/>
        <w:rPr>
          <w:sz w:val="22"/>
          <w:szCs w:val="22"/>
        </w:rPr>
      </w:pPr>
    </w:p>
    <w:p w14:paraId="5C3CD1D8" w14:textId="21715680" w:rsidR="00544492" w:rsidRPr="006A5E4F" w:rsidRDefault="00544492" w:rsidP="00D20F91">
      <w:pPr>
        <w:spacing w:line="360" w:lineRule="auto"/>
        <w:rPr>
          <w:sz w:val="22"/>
          <w:szCs w:val="22"/>
        </w:rPr>
      </w:pPr>
      <w:r w:rsidRPr="006A5E4F">
        <w:rPr>
          <w:sz w:val="22"/>
          <w:szCs w:val="22"/>
        </w:rPr>
        <w:t xml:space="preserve">Some of the recent related studies explore the connection between </w:t>
      </w:r>
      <w:r w:rsidRPr="006A5E4F">
        <w:rPr>
          <w:b/>
          <w:bCs/>
          <w:sz w:val="22"/>
          <w:szCs w:val="22"/>
        </w:rPr>
        <w:t xml:space="preserve">transparency and trust </w:t>
      </w:r>
      <w:r w:rsidRPr="006A5E4F">
        <w:rPr>
          <w:sz w:val="22"/>
          <w:szCs w:val="22"/>
        </w:rPr>
        <w:t xml:space="preserve">within AI-driven credit scoring and risk assessment models </w:t>
      </w:r>
      <w:r w:rsidR="009B681E" w:rsidRPr="006A5E4F">
        <w:rPr>
          <w:sz w:val="22"/>
          <w:szCs w:val="22"/>
        </w:rPr>
        <w:fldChar w:fldCharType="begin"/>
      </w:r>
      <w:r w:rsidR="002B14BA" w:rsidRPr="006A5E4F">
        <w:rPr>
          <w:sz w:val="22"/>
          <w:szCs w:val="22"/>
        </w:rPr>
        <w:instrText xml:space="preserve"> ADDIN ZOTERO_ITEM CSL_CITATION {"citationID":"oQmQwy8w","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9B681E" w:rsidRPr="006A5E4F">
        <w:rPr>
          <w:sz w:val="22"/>
          <w:szCs w:val="22"/>
        </w:rPr>
        <w:fldChar w:fldCharType="separate"/>
      </w:r>
      <w:r w:rsidR="002B14BA" w:rsidRPr="006A5E4F">
        <w:rPr>
          <w:sz w:val="22"/>
          <w:szCs w:val="22"/>
        </w:rPr>
        <w:t>(Kakolu and Faheem 2024a)</w:t>
      </w:r>
      <w:r w:rsidR="009B681E" w:rsidRPr="006A5E4F">
        <w:rPr>
          <w:sz w:val="22"/>
          <w:szCs w:val="22"/>
        </w:rPr>
        <w:fldChar w:fldCharType="end"/>
      </w:r>
      <w:r w:rsidR="009B681E" w:rsidRPr="006A5E4F">
        <w:rPr>
          <w:sz w:val="22"/>
          <w:szCs w:val="22"/>
        </w:rPr>
        <w:t xml:space="preserve">. </w:t>
      </w:r>
      <w:r w:rsidRPr="006A5E4F">
        <w:rPr>
          <w:sz w:val="22"/>
          <w:szCs w:val="22"/>
        </w:rPr>
        <w:t>For example, using XAI for transparency in credit scoring highlights that users perceive transparent systems are more reliable and fair. One of the studies categorises financial XAI applications into credit analysis, fraud detection, and risk prediction, which confirms that interpretability improves compliance and decision accountability</w:t>
      </w:r>
      <w:r w:rsidR="00890BBE" w:rsidRPr="006A5E4F">
        <w:rPr>
          <w:sz w:val="22"/>
          <w:szCs w:val="22"/>
        </w:rPr>
        <w:t xml:space="preserve"> </w:t>
      </w:r>
      <w:r w:rsidR="00890BBE" w:rsidRPr="006A5E4F">
        <w:rPr>
          <w:sz w:val="22"/>
          <w:szCs w:val="22"/>
        </w:rPr>
        <w:fldChar w:fldCharType="begin"/>
      </w:r>
      <w:r w:rsidR="00890BBE" w:rsidRPr="006A5E4F">
        <w:rPr>
          <w:sz w:val="22"/>
          <w:szCs w:val="22"/>
        </w:rPr>
        <w:instrText xml:space="preserve"> ADDIN ZOTERO_ITEM CSL_CITATION {"citationID":"aVktuAFn","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890BBE" w:rsidRPr="006A5E4F">
        <w:rPr>
          <w:sz w:val="22"/>
          <w:szCs w:val="22"/>
        </w:rPr>
        <w:fldChar w:fldCharType="separate"/>
      </w:r>
      <w:r w:rsidR="00890BBE" w:rsidRPr="006A5E4F">
        <w:rPr>
          <w:sz w:val="22"/>
          <w:szCs w:val="22"/>
        </w:rPr>
        <w:t>(Cotton and Biran n.d.)</w:t>
      </w:r>
      <w:r w:rsidR="00890BBE" w:rsidRPr="006A5E4F">
        <w:rPr>
          <w:sz w:val="22"/>
          <w:szCs w:val="22"/>
        </w:rPr>
        <w:fldChar w:fldCharType="end"/>
      </w:r>
      <w:r w:rsidRPr="006A5E4F">
        <w:rPr>
          <w:sz w:val="22"/>
          <w:szCs w:val="22"/>
        </w:rPr>
        <w:t>.</w:t>
      </w:r>
    </w:p>
    <w:p w14:paraId="244B2FF3" w14:textId="77777777" w:rsidR="00544492" w:rsidRPr="006A5E4F" w:rsidRDefault="00544492" w:rsidP="00D20F91">
      <w:pPr>
        <w:spacing w:line="360" w:lineRule="auto"/>
        <w:rPr>
          <w:sz w:val="22"/>
          <w:szCs w:val="22"/>
        </w:rPr>
      </w:pPr>
    </w:p>
    <w:p w14:paraId="737B4701" w14:textId="66231886" w:rsidR="00544492" w:rsidRPr="006A5E4F" w:rsidRDefault="00544492" w:rsidP="00D20F91">
      <w:pPr>
        <w:spacing w:line="360" w:lineRule="auto"/>
        <w:rPr>
          <w:sz w:val="22"/>
          <w:szCs w:val="22"/>
        </w:rPr>
      </w:pPr>
      <w:r w:rsidRPr="006A5E4F">
        <w:rPr>
          <w:sz w:val="22"/>
          <w:szCs w:val="22"/>
        </w:rPr>
        <w:t xml:space="preserve">In conclusion, LLMs in financial applications enable users to interact with decision models and understand their inner process with the help of natural language </w:t>
      </w:r>
      <w:r w:rsidR="003E4A0B" w:rsidRPr="006A5E4F">
        <w:rPr>
          <w:sz w:val="22"/>
          <w:szCs w:val="22"/>
        </w:rPr>
        <w:fldChar w:fldCharType="begin"/>
      </w:r>
      <w:r w:rsidR="003E4A0B" w:rsidRPr="006A5E4F">
        <w:rPr>
          <w:sz w:val="22"/>
          <w:szCs w:val="22"/>
        </w:rPr>
        <w:instrText xml:space="preserve"> ADDIN ZOTERO_ITEM CSL_CITATION {"citationID":"ocMbp35G","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E4A0B" w:rsidRPr="006A5E4F">
        <w:rPr>
          <w:sz w:val="22"/>
          <w:szCs w:val="22"/>
        </w:rPr>
        <w:fldChar w:fldCharType="separate"/>
      </w:r>
      <w:r w:rsidR="003E4A0B" w:rsidRPr="006A5E4F">
        <w:rPr>
          <w:noProof/>
          <w:sz w:val="22"/>
          <w:szCs w:val="22"/>
        </w:rPr>
        <w:t>(Zhao et al. 2023)</w:t>
      </w:r>
      <w:r w:rsidR="003E4A0B" w:rsidRPr="006A5E4F">
        <w:rPr>
          <w:sz w:val="22"/>
          <w:szCs w:val="22"/>
        </w:rPr>
        <w:fldChar w:fldCharType="end"/>
      </w:r>
      <w:r w:rsidR="003E4A0B" w:rsidRPr="006A5E4F">
        <w:rPr>
          <w:sz w:val="22"/>
          <w:szCs w:val="22"/>
        </w:rPr>
        <w:t>.</w:t>
      </w:r>
      <w:r w:rsidRPr="006A5E4F">
        <w:rPr>
          <w:sz w:val="22"/>
          <w:szCs w:val="22"/>
        </w:rPr>
        <w:t xml:space="preserve"> </w:t>
      </w:r>
    </w:p>
    <w:p w14:paraId="5B5FE760" w14:textId="77777777" w:rsidR="00544492" w:rsidRDefault="00544492" w:rsidP="00D20F91">
      <w:pPr>
        <w:spacing w:line="360" w:lineRule="auto"/>
      </w:pPr>
    </w:p>
    <w:p w14:paraId="644AE376" w14:textId="369CF442" w:rsidR="00544492" w:rsidRDefault="00544492" w:rsidP="00D20F91">
      <w:pPr>
        <w:pStyle w:val="Heading2"/>
        <w:spacing w:before="240" w:after="120" w:line="360" w:lineRule="auto"/>
      </w:pPr>
      <w:bookmarkStart w:id="37" w:name="_Toc216999596"/>
      <w:r>
        <w:t>2.4 Research into the Problem Itself</w:t>
      </w:r>
      <w:bookmarkEnd w:id="37"/>
    </w:p>
    <w:p w14:paraId="280509C0" w14:textId="0C3497A7" w:rsidR="00544492" w:rsidRPr="006A5E4F" w:rsidRDefault="00544492" w:rsidP="00D20F91">
      <w:pPr>
        <w:spacing w:line="360" w:lineRule="auto"/>
        <w:rPr>
          <w:sz w:val="22"/>
          <w:szCs w:val="22"/>
        </w:rPr>
      </w:pPr>
      <w:r w:rsidRPr="006A5E4F">
        <w:rPr>
          <w:sz w:val="22"/>
          <w:szCs w:val="22"/>
        </w:rPr>
        <w:t xml:space="preserve">Despite all the progress in AI adoption, the </w:t>
      </w:r>
      <w:r w:rsidRPr="006A5E4F">
        <w:rPr>
          <w:b/>
          <w:bCs/>
          <w:sz w:val="22"/>
          <w:szCs w:val="22"/>
        </w:rPr>
        <w:t xml:space="preserve">lack of explainability </w:t>
      </w:r>
      <w:r w:rsidRPr="006A5E4F">
        <w:rPr>
          <w:sz w:val="22"/>
          <w:szCs w:val="22"/>
        </w:rPr>
        <w:t>remains as one of the most significant barriers to user trust in financial chatbots. Traditional models provide outputs without contextual reasoning. It results in a perception of bias or unfairness</w:t>
      </w:r>
      <w:r w:rsidR="003E4A0B" w:rsidRPr="006A5E4F">
        <w:rPr>
          <w:sz w:val="22"/>
          <w:szCs w:val="22"/>
        </w:rPr>
        <w:t xml:space="preserve"> </w:t>
      </w:r>
      <w:r w:rsidR="003E4A0B" w:rsidRPr="006A5E4F">
        <w:rPr>
          <w:sz w:val="22"/>
          <w:szCs w:val="22"/>
        </w:rPr>
        <w:fldChar w:fldCharType="begin"/>
      </w:r>
      <w:r w:rsidR="00BA73AA" w:rsidRPr="006A5E4F">
        <w:rPr>
          <w:sz w:val="22"/>
          <w:szCs w:val="22"/>
        </w:rPr>
        <w:instrText xml:space="preserve"> ADDIN ZOTERO_ITEM CSL_CITATION {"citationID":"6WRs5JDJ","properties":{"formattedCitation":"(Ribeiro, Singh and Guestrin 2016)","plainCitation":"(Ribeiro, Singh and Guestrin 2016)","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schema":"https://github.com/citation-style-language/schema/raw/master/csl-citation.json"} </w:instrText>
      </w:r>
      <w:r w:rsidR="003E4A0B" w:rsidRPr="006A5E4F">
        <w:rPr>
          <w:sz w:val="22"/>
          <w:szCs w:val="22"/>
        </w:rPr>
        <w:fldChar w:fldCharType="separate"/>
      </w:r>
      <w:r w:rsidR="00BA73AA" w:rsidRPr="006A5E4F">
        <w:rPr>
          <w:sz w:val="22"/>
          <w:szCs w:val="22"/>
        </w:rPr>
        <w:t>(Ribeiro, Singh and Guestrin 2016)</w:t>
      </w:r>
      <w:r w:rsidR="003E4A0B" w:rsidRPr="006A5E4F">
        <w:rPr>
          <w:sz w:val="22"/>
          <w:szCs w:val="22"/>
        </w:rPr>
        <w:fldChar w:fldCharType="end"/>
      </w:r>
      <w:r w:rsidRPr="006A5E4F">
        <w:rPr>
          <w:sz w:val="22"/>
          <w:szCs w:val="22"/>
        </w:rPr>
        <w:t>. When users are not able to understand why a loan application is rejected or approves, they loose confidence in the system.</w:t>
      </w:r>
    </w:p>
    <w:p w14:paraId="6453C318" w14:textId="56F85F6F" w:rsidR="00544492" w:rsidRPr="006A5E4F" w:rsidRDefault="00544492" w:rsidP="00D20F91">
      <w:pPr>
        <w:spacing w:line="360" w:lineRule="auto"/>
        <w:rPr>
          <w:sz w:val="22"/>
          <w:szCs w:val="22"/>
        </w:rPr>
      </w:pPr>
      <w:r w:rsidRPr="006A5E4F">
        <w:rPr>
          <w:sz w:val="22"/>
          <w:szCs w:val="22"/>
        </w:rPr>
        <w:br/>
        <w:t xml:space="preserve">Some studies emphasise that </w:t>
      </w:r>
      <w:r w:rsidRPr="006A5E4F">
        <w:rPr>
          <w:b/>
          <w:bCs/>
          <w:sz w:val="22"/>
          <w:szCs w:val="22"/>
        </w:rPr>
        <w:t>trust is a fragile component</w:t>
      </w:r>
      <w:r w:rsidRPr="006A5E4F">
        <w:rPr>
          <w:sz w:val="22"/>
          <w:szCs w:val="22"/>
        </w:rPr>
        <w:t xml:space="preserve"> when it comes to decision-making with algorithms. Once lost, it is difficult to rebuild</w:t>
      </w:r>
      <w:r w:rsidR="004F5E00" w:rsidRPr="006A5E4F">
        <w:rPr>
          <w:sz w:val="22"/>
          <w:szCs w:val="22"/>
        </w:rPr>
        <w:t xml:space="preserve"> </w:t>
      </w:r>
      <w:r w:rsidR="004F5E00" w:rsidRPr="006A5E4F">
        <w:rPr>
          <w:sz w:val="22"/>
          <w:szCs w:val="22"/>
        </w:rPr>
        <w:fldChar w:fldCharType="begin"/>
      </w:r>
      <w:r w:rsidR="004F5E00" w:rsidRPr="006A5E4F">
        <w:rPr>
          <w:sz w:val="22"/>
          <w:szCs w:val="22"/>
        </w:rPr>
        <w:instrText xml:space="preserve"> ADDIN ZOTERO_ITEM CSL_CITATION {"citationID":"BJQOYrbt","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4F5E00" w:rsidRPr="006A5E4F">
        <w:rPr>
          <w:sz w:val="22"/>
          <w:szCs w:val="22"/>
        </w:rPr>
        <w:fldChar w:fldCharType="separate"/>
      </w:r>
      <w:r w:rsidR="004F5E00" w:rsidRPr="006A5E4F">
        <w:rPr>
          <w:noProof/>
          <w:sz w:val="22"/>
          <w:szCs w:val="22"/>
        </w:rPr>
        <w:t>(Kaur et al. 2020)</w:t>
      </w:r>
      <w:r w:rsidR="004F5E00" w:rsidRPr="006A5E4F">
        <w:rPr>
          <w:sz w:val="22"/>
          <w:szCs w:val="22"/>
        </w:rPr>
        <w:fldChar w:fldCharType="end"/>
      </w:r>
      <w:r w:rsidR="004F5E00" w:rsidRPr="006A5E4F">
        <w:rPr>
          <w:sz w:val="22"/>
          <w:szCs w:val="22"/>
        </w:rPr>
        <w:t xml:space="preserve">. </w:t>
      </w:r>
      <w:r w:rsidRPr="006A5E4F">
        <w:rPr>
          <w:sz w:val="22"/>
          <w:szCs w:val="22"/>
        </w:rPr>
        <w:t>There was a large-scale experiment done by</w:t>
      </w:r>
      <w:r w:rsidR="00E708B7" w:rsidRPr="006A5E4F">
        <w:rPr>
          <w:sz w:val="22"/>
          <w:szCs w:val="22"/>
        </w:rPr>
        <w:t xml:space="preserve"> </w:t>
      </w:r>
      <w:r w:rsidR="004F5E00" w:rsidRPr="006A5E4F">
        <w:rPr>
          <w:sz w:val="22"/>
          <w:szCs w:val="22"/>
        </w:rPr>
        <w:fldChar w:fldCharType="begin"/>
      </w:r>
      <w:r w:rsidR="004F5E00" w:rsidRPr="006A5E4F">
        <w:rPr>
          <w:sz w:val="22"/>
          <w:szCs w:val="22"/>
        </w:rPr>
        <w:instrText xml:space="preserve"> ADDIN ZOTERO_ITEM CSL_CITATION {"citationID":"PDROlvUq","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4F5E00" w:rsidRPr="006A5E4F">
        <w:rPr>
          <w:sz w:val="22"/>
          <w:szCs w:val="22"/>
        </w:rPr>
        <w:fldChar w:fldCharType="separate"/>
      </w:r>
      <w:r w:rsidR="004F5E00" w:rsidRPr="006A5E4F">
        <w:rPr>
          <w:noProof/>
          <w:sz w:val="22"/>
          <w:szCs w:val="22"/>
        </w:rPr>
        <w:t>(Poursabzi-Sangdeh et al. 2021)</w:t>
      </w:r>
      <w:r w:rsidR="004F5E00" w:rsidRPr="006A5E4F">
        <w:rPr>
          <w:sz w:val="22"/>
          <w:szCs w:val="22"/>
        </w:rPr>
        <w:fldChar w:fldCharType="end"/>
      </w:r>
      <w:r w:rsidR="004F5E00" w:rsidRPr="006A5E4F">
        <w:rPr>
          <w:sz w:val="22"/>
          <w:szCs w:val="22"/>
        </w:rPr>
        <w:t xml:space="preserve">. </w:t>
      </w:r>
      <w:r w:rsidRPr="006A5E4F">
        <w:rPr>
          <w:sz w:val="22"/>
          <w:szCs w:val="22"/>
        </w:rPr>
        <w:t>This experiment demonstrates that users are more likely to rely on AI when predictions come with explanations to back them up.  However, there is a catch. If the explanations are shallow or overly technical, it can have the opposite effect, which leads to confusion and mistrust.</w:t>
      </w:r>
    </w:p>
    <w:p w14:paraId="7C706055" w14:textId="77777777" w:rsidR="00544492" w:rsidRPr="006A5E4F" w:rsidRDefault="00544492" w:rsidP="00D20F91">
      <w:pPr>
        <w:spacing w:line="360" w:lineRule="auto"/>
        <w:rPr>
          <w:sz w:val="22"/>
          <w:szCs w:val="22"/>
        </w:rPr>
      </w:pPr>
    </w:p>
    <w:p w14:paraId="7E2C9D4D" w14:textId="266F42A1" w:rsidR="00544492" w:rsidRPr="006A5E4F" w:rsidRDefault="00544492" w:rsidP="00D20F91">
      <w:pPr>
        <w:spacing w:line="360" w:lineRule="auto"/>
        <w:rPr>
          <w:sz w:val="22"/>
          <w:szCs w:val="22"/>
        </w:rPr>
      </w:pPr>
      <w:r w:rsidRPr="006A5E4F">
        <w:rPr>
          <w:sz w:val="22"/>
          <w:szCs w:val="22"/>
        </w:rPr>
        <w:t xml:space="preserve">This issue is crucial in a financial context. Chatbots have to handle </w:t>
      </w:r>
      <w:r w:rsidRPr="006A5E4F">
        <w:rPr>
          <w:b/>
          <w:bCs/>
          <w:sz w:val="22"/>
          <w:szCs w:val="22"/>
        </w:rPr>
        <w:t>high-risk, confidential data</w:t>
      </w:r>
      <w:r w:rsidRPr="006A5E4F">
        <w:rPr>
          <w:sz w:val="22"/>
          <w:szCs w:val="22"/>
        </w:rPr>
        <w:t>. These can include user income, credit history, and spending patterns. Without sufficient explainability, users may feel uncomfortable and fear privacy violations and biased decisions</w:t>
      </w:r>
      <w:r w:rsidR="00552131" w:rsidRPr="006A5E4F">
        <w:rPr>
          <w:sz w:val="22"/>
          <w:szCs w:val="22"/>
        </w:rPr>
        <w:t xml:space="preserve"> </w:t>
      </w:r>
      <w:r w:rsidR="00552131" w:rsidRPr="006A5E4F">
        <w:rPr>
          <w:sz w:val="22"/>
          <w:szCs w:val="22"/>
        </w:rPr>
        <w:fldChar w:fldCharType="begin"/>
      </w:r>
      <w:r w:rsidR="003E1C1C" w:rsidRPr="006A5E4F">
        <w:rPr>
          <w:sz w:val="22"/>
          <w:szCs w:val="22"/>
        </w:rPr>
        <w:instrText xml:space="preserve"> ADDIN ZOTERO_ITEM CSL_CITATION {"citationID":"gPoEfJ2e","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552131" w:rsidRPr="006A5E4F">
        <w:rPr>
          <w:sz w:val="22"/>
          <w:szCs w:val="22"/>
        </w:rPr>
        <w:fldChar w:fldCharType="separate"/>
      </w:r>
      <w:r w:rsidR="003E1C1C" w:rsidRPr="006A5E4F">
        <w:rPr>
          <w:noProof/>
          <w:sz w:val="22"/>
          <w:szCs w:val="22"/>
        </w:rPr>
        <w:t>(Gunning and Aha 2019)</w:t>
      </w:r>
      <w:r w:rsidR="00552131" w:rsidRPr="006A5E4F">
        <w:rPr>
          <w:sz w:val="22"/>
          <w:szCs w:val="22"/>
        </w:rPr>
        <w:fldChar w:fldCharType="end"/>
      </w:r>
      <w:r w:rsidR="003E1C1C" w:rsidRPr="006A5E4F">
        <w:rPr>
          <w:sz w:val="22"/>
          <w:szCs w:val="22"/>
        </w:rPr>
        <w:t xml:space="preserve">. </w:t>
      </w:r>
      <w:r w:rsidRPr="006A5E4F">
        <w:rPr>
          <w:sz w:val="22"/>
          <w:szCs w:val="22"/>
        </w:rPr>
        <w:t xml:space="preserve">Furthermore, regulations such as the </w:t>
      </w:r>
      <w:r w:rsidRPr="006A5E4F">
        <w:rPr>
          <w:b/>
          <w:bCs/>
          <w:sz w:val="22"/>
          <w:szCs w:val="22"/>
        </w:rPr>
        <w:t>EU AI Act</w:t>
      </w:r>
      <w:r w:rsidRPr="006A5E4F">
        <w:rPr>
          <w:sz w:val="22"/>
          <w:szCs w:val="22"/>
        </w:rPr>
        <w:t xml:space="preserve"> and the </w:t>
      </w:r>
      <w:r w:rsidRPr="006A5E4F">
        <w:rPr>
          <w:b/>
          <w:bCs/>
          <w:sz w:val="22"/>
          <w:szCs w:val="22"/>
        </w:rPr>
        <w:t xml:space="preserve">GDPR </w:t>
      </w:r>
      <w:r w:rsidRPr="006A5E4F">
        <w:rPr>
          <w:sz w:val="22"/>
          <w:szCs w:val="22"/>
        </w:rPr>
        <w:t xml:space="preserve">mandate explainability for automated decision systems. </w:t>
      </w:r>
    </w:p>
    <w:p w14:paraId="46A3C042" w14:textId="77777777" w:rsidR="00625123" w:rsidRPr="006A5E4F" w:rsidRDefault="00625123" w:rsidP="00D20F91">
      <w:pPr>
        <w:spacing w:line="360" w:lineRule="auto"/>
        <w:rPr>
          <w:sz w:val="22"/>
          <w:szCs w:val="22"/>
        </w:rPr>
      </w:pPr>
    </w:p>
    <w:p w14:paraId="7F79CC27" w14:textId="77777777" w:rsidR="002B14BA" w:rsidRPr="006A5E4F" w:rsidRDefault="002B14BA" w:rsidP="00D20F91">
      <w:pPr>
        <w:spacing w:line="360" w:lineRule="auto"/>
        <w:rPr>
          <w:sz w:val="22"/>
          <w:szCs w:val="22"/>
        </w:rPr>
      </w:pPr>
      <w:r w:rsidRPr="006A5E4F">
        <w:rPr>
          <w:sz w:val="22"/>
          <w:szCs w:val="22"/>
        </w:rPr>
        <w:lastRenderedPageBreak/>
        <w:t>It is easy to assume that giving an explanation may automatically increase the trust of users. However, it is not always the case. Most of the time, explanations help in increasing trust, but sometimes they can make the situation more confusing or, in the worst case, create false confidence.</w:t>
      </w:r>
    </w:p>
    <w:p w14:paraId="6EEB1FCB" w14:textId="77777777" w:rsidR="00625123" w:rsidRPr="006A5E4F" w:rsidRDefault="00625123" w:rsidP="00D20F91">
      <w:pPr>
        <w:spacing w:line="360" w:lineRule="auto"/>
        <w:rPr>
          <w:sz w:val="22"/>
          <w:szCs w:val="22"/>
        </w:rPr>
      </w:pPr>
    </w:p>
    <w:p w14:paraId="023F64B2" w14:textId="02ABA2D6" w:rsidR="002B14BA" w:rsidRPr="006A5E4F" w:rsidRDefault="002B14BA" w:rsidP="00D20F91">
      <w:pPr>
        <w:spacing w:line="360" w:lineRule="auto"/>
        <w:rPr>
          <w:sz w:val="22"/>
          <w:szCs w:val="22"/>
        </w:rPr>
      </w:pPr>
      <w:r w:rsidRPr="006A5E4F">
        <w:rPr>
          <w:sz w:val="22"/>
          <w:szCs w:val="22"/>
        </w:rPr>
        <w:t xml:space="preserve">Explanations can make the users trust more of the systems as well, and it can also detect errors if there are. But </w:t>
      </w:r>
      <w:r w:rsidRPr="006A5E4F">
        <w:rPr>
          <w:sz w:val="22"/>
          <w:szCs w:val="22"/>
        </w:rPr>
        <w:fldChar w:fldCharType="begin"/>
      </w:r>
      <w:r w:rsidRPr="006A5E4F">
        <w:rPr>
          <w:sz w:val="22"/>
          <w:szCs w:val="22"/>
        </w:rPr>
        <w:instrText xml:space="preserve"> ADDIN ZOTERO_ITEM CSL_CITATION {"citationID":"O4EB1PBZ","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Pr="006A5E4F">
        <w:rPr>
          <w:sz w:val="22"/>
          <w:szCs w:val="22"/>
        </w:rPr>
        <w:fldChar w:fldCharType="separate"/>
      </w:r>
      <w:r w:rsidRPr="006A5E4F">
        <w:rPr>
          <w:noProof/>
          <w:sz w:val="22"/>
          <w:szCs w:val="22"/>
        </w:rPr>
        <w:t>(Poursabzi-Sangdeh et al. 2021)</w:t>
      </w:r>
      <w:r w:rsidRPr="006A5E4F">
        <w:rPr>
          <w:sz w:val="22"/>
          <w:szCs w:val="22"/>
        </w:rPr>
        <w:fldChar w:fldCharType="end"/>
      </w:r>
      <w:r w:rsidRPr="006A5E4F">
        <w:rPr>
          <w:b/>
          <w:bCs/>
          <w:sz w:val="22"/>
          <w:szCs w:val="22"/>
        </w:rPr>
        <w:t xml:space="preserve"> </w:t>
      </w:r>
      <w:r w:rsidRPr="006A5E4F">
        <w:rPr>
          <w:sz w:val="22"/>
          <w:szCs w:val="22"/>
        </w:rPr>
        <w:t>found that explanations do not help to detect errors all the time.</w:t>
      </w:r>
    </w:p>
    <w:p w14:paraId="4C605F9D" w14:textId="77777777" w:rsidR="002B14BA" w:rsidRPr="006A5E4F" w:rsidRDefault="002B14BA" w:rsidP="00D20F91">
      <w:pPr>
        <w:spacing w:line="360" w:lineRule="auto"/>
        <w:rPr>
          <w:sz w:val="22"/>
          <w:szCs w:val="22"/>
        </w:rPr>
      </w:pPr>
    </w:p>
    <w:p w14:paraId="75A9F62A" w14:textId="1CFD43BF" w:rsidR="002B14BA" w:rsidRPr="006A5E4F" w:rsidRDefault="002B14BA" w:rsidP="00D20F91">
      <w:pPr>
        <w:spacing w:line="360" w:lineRule="auto"/>
        <w:rPr>
          <w:sz w:val="22"/>
          <w:szCs w:val="22"/>
        </w:rPr>
      </w:pPr>
      <w:r w:rsidRPr="006A5E4F">
        <w:rPr>
          <w:sz w:val="22"/>
          <w:szCs w:val="22"/>
        </w:rPr>
        <w:t xml:space="preserve">Sometimes, participants trusted even incorrect outputs more when explanations were given. </w:t>
      </w:r>
      <w:r w:rsidRPr="006A5E4F">
        <w:rPr>
          <w:sz w:val="22"/>
          <w:szCs w:val="22"/>
        </w:rPr>
        <w:fldChar w:fldCharType="begin"/>
      </w:r>
      <w:r w:rsidRPr="006A5E4F">
        <w:rPr>
          <w:sz w:val="22"/>
          <w:szCs w:val="22"/>
        </w:rPr>
        <w:instrText xml:space="preserve"> ADDIN ZOTERO_ITEM CSL_CITATION {"citationID":"1P78XV8i","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Pr="006A5E4F">
        <w:rPr>
          <w:sz w:val="22"/>
          <w:szCs w:val="22"/>
        </w:rPr>
        <w:fldChar w:fldCharType="separate"/>
      </w:r>
      <w:r w:rsidRPr="006A5E4F">
        <w:rPr>
          <w:noProof/>
          <w:sz w:val="22"/>
          <w:szCs w:val="22"/>
        </w:rPr>
        <w:t>(Kaur et al. 2020)</w:t>
      </w:r>
      <w:r w:rsidRPr="006A5E4F">
        <w:rPr>
          <w:sz w:val="22"/>
          <w:szCs w:val="22"/>
        </w:rPr>
        <w:fldChar w:fldCharType="end"/>
      </w:r>
      <w:r w:rsidRPr="006A5E4F">
        <w:rPr>
          <w:b/>
          <w:bCs/>
          <w:sz w:val="22"/>
          <w:szCs w:val="22"/>
        </w:rPr>
        <w:t xml:space="preserve"> </w:t>
      </w:r>
      <w:r w:rsidRPr="006A5E4F">
        <w:rPr>
          <w:sz w:val="22"/>
          <w:szCs w:val="22"/>
        </w:rPr>
        <w:t>reported a similar issue. There were times when explanations made the participants of this study even trust incorrect outputs. Even data scientists tend to over-trust models that display visually attractive and polished explanations, even though they are misleading.</w:t>
      </w:r>
    </w:p>
    <w:p w14:paraId="5CD495A6" w14:textId="77777777" w:rsidR="002B14BA" w:rsidRPr="006A5E4F" w:rsidRDefault="002B14BA" w:rsidP="00D20F91">
      <w:pPr>
        <w:spacing w:line="360" w:lineRule="auto"/>
        <w:rPr>
          <w:sz w:val="22"/>
          <w:szCs w:val="22"/>
        </w:rPr>
      </w:pPr>
    </w:p>
    <w:p w14:paraId="75AB9428" w14:textId="77777777" w:rsidR="002B14BA" w:rsidRPr="006A5E4F" w:rsidRDefault="002B14BA" w:rsidP="00D20F91">
      <w:pPr>
        <w:spacing w:line="360" w:lineRule="auto"/>
        <w:rPr>
          <w:sz w:val="22"/>
          <w:szCs w:val="22"/>
        </w:rPr>
      </w:pPr>
      <w:r w:rsidRPr="006A5E4F">
        <w:rPr>
          <w:sz w:val="22"/>
          <w:szCs w:val="22"/>
        </w:rPr>
        <w:t>These results show that explanations are not always beneficial. If the explanation is unclear or inaccurate, it can make the users trust even wrong outputs. Therefore, explanations can both correct and distort user trust.</w:t>
      </w:r>
    </w:p>
    <w:p w14:paraId="689A4850" w14:textId="77777777" w:rsidR="002B14BA" w:rsidRPr="006A5E4F" w:rsidRDefault="002B14BA" w:rsidP="00D20F91">
      <w:pPr>
        <w:spacing w:line="360" w:lineRule="auto"/>
        <w:rPr>
          <w:sz w:val="22"/>
          <w:szCs w:val="22"/>
        </w:rPr>
      </w:pPr>
    </w:p>
    <w:p w14:paraId="3A46B3A3" w14:textId="3A03AE91" w:rsidR="002B14BA" w:rsidRPr="006A5E4F" w:rsidRDefault="002B14BA" w:rsidP="00D20F91">
      <w:pPr>
        <w:spacing w:line="360" w:lineRule="auto"/>
        <w:rPr>
          <w:sz w:val="22"/>
          <w:szCs w:val="22"/>
        </w:rPr>
      </w:pPr>
      <w:r w:rsidRPr="006A5E4F">
        <w:rPr>
          <w:sz w:val="22"/>
          <w:szCs w:val="22"/>
        </w:rPr>
        <w:t xml:space="preserve">There is also another aspect that is important. That is the reliability of explanations. </w:t>
      </w:r>
      <w:r w:rsidRPr="006A5E4F">
        <w:rPr>
          <w:sz w:val="22"/>
          <w:szCs w:val="22"/>
        </w:rPr>
        <w:fldChar w:fldCharType="begin"/>
      </w:r>
      <w:r w:rsidRPr="006A5E4F">
        <w:rPr>
          <w:sz w:val="22"/>
          <w:szCs w:val="22"/>
        </w:rPr>
        <w:instrText xml:space="preserve"> ADDIN ZOTERO_ITEM CSL_CITATION {"citationID":"ZLt6sFP4","properties":{"formattedCitation":"(Adebayo et al. n.d.)","plainCitation":"(Adebayo et al. n.d.)","noteIndex":0},"citationItems":[{"id":56,"uris":["http://zotero.org/users/14594897/items/EH2WQCWD"],"itemData":{"id":56,"type":"article-journal","abstract":"Saliency methods have emerged as a popular tool to highlight features in an input deemed relevant for the prediction of a learned model. Several saliency methods have been proposed, often guided by visual appeal on image data. In this work, we propose an actionable methodology to evaluate what kinds of explanations a given method can and cannot provide. We ﬁnd that reliance, solely, on visual assessment can be misleading. Through extensive experiments we show that some existing saliency methods are independent both of the model and of the data generating process. Consequently, methods that fail the proposed tests are inadequate for tasks that are sensitive to either data or model, such as, ﬁnding outliers in the data, explaining the relationship between inputs and outputs that the model learned, and debugging the model. We interpret our ﬁndings through an analogy with edge detection in images, a technique that requires neither training data nor model. Theory in the case of a linear model and a single-layer convolutional neural network supports our experimental ﬁndings2.","language":"en","source":"Zotero","title":"Sanity Checks for Saliency Maps","author":[{"family":"Adebayo","given":"Julius"},{"family":"Gilmer","given":"Justin"},{"family":"Muelly","given":"Michael"},{"family":"Goodfellow","given":"Ian"},{"family":"Hardt","given":"Moritz"},{"family":"Kim","given":"Been"}]}}],"schema":"https://github.com/citation-style-language/schema/raw/master/csl-citation.json"} </w:instrText>
      </w:r>
      <w:r w:rsidRPr="006A5E4F">
        <w:rPr>
          <w:sz w:val="22"/>
          <w:szCs w:val="22"/>
        </w:rPr>
        <w:fldChar w:fldCharType="separate"/>
      </w:r>
      <w:r w:rsidRPr="006A5E4F">
        <w:rPr>
          <w:noProof/>
          <w:sz w:val="22"/>
          <w:szCs w:val="22"/>
        </w:rPr>
        <w:t>(Adebayo et al. n.d.)</w:t>
      </w:r>
      <w:r w:rsidRPr="006A5E4F">
        <w:rPr>
          <w:sz w:val="22"/>
          <w:szCs w:val="22"/>
        </w:rPr>
        <w:fldChar w:fldCharType="end"/>
      </w:r>
      <w:r w:rsidRPr="006A5E4F">
        <w:rPr>
          <w:sz w:val="22"/>
          <w:szCs w:val="22"/>
        </w:rPr>
        <w:t xml:space="preserve"> found that some techniques, such as saliency-map generate nearly identical explanations even when the model weights are randomised. These techniques were not able to pass sanity checks at all. It shows a clear sign that explanations do not reflect the model’s actual logic. </w:t>
      </w:r>
      <w:r w:rsidRPr="006A5E4F">
        <w:rPr>
          <w:sz w:val="22"/>
          <w:szCs w:val="22"/>
        </w:rPr>
        <w:fldChar w:fldCharType="begin"/>
      </w:r>
      <w:r w:rsidRPr="006A5E4F">
        <w:rPr>
          <w:sz w:val="22"/>
          <w:szCs w:val="22"/>
        </w:rPr>
        <w:instrText xml:space="preserve"> ADDIN ZOTERO_ITEM CSL_CITATION {"citationID":"x1Y9Mksx","properties":{"formattedCitation":"(Yona and Greenfeld 2021)","plainCitation":"(Yona and Greenfeld 2021)","noteIndex":0},"citationItems":[{"id":57,"uris":["http://zotero.org/users/14594897/items/C7QP67T7"],"itemData":{"id":57,"type":"article","abstract":"Saliency methods are a popular approach for model debugging and explainability. However, in the absence of ground-truth data for what the correct maps should be, evaluating and comparing different approaches remains a long-standing challenge. The sanity checks methodology of Adebayo et al [Neurips 2018] has sought to address this challenge. They argue that some popular saliency methods should not be used for explainability purposes since the maps they produce are not sensitive to the underlying model that is to be explained. Through a causal re-framing of their objective, we argue that their empirical evaluation does not fully establish these conclusions, due to a form of confounding introduced by the tasks they evaluate on. Through various experiments on simple custom tasks we demonstrate that some of their conclusions may indeed be artifacts of the tasks more than a criticism of the saliency methods themselves. More broadly, our work challenges the utility of the sanity check methodology, and further highlights that saliency map evaluation beyond ad-hoc visual examination remains a fundamental challenge.","DOI":"10.48550/arXiv.2110.14297","language":"en","note":"arXiv:2110.14297 [cs]","number":"arXiv:2110.14297","publisher":"arXiv","source":"arXiv.org","title":"Revisiting Sanity Checks for Saliency Maps","URL":"http://arxiv.org/abs/2110.14297","author":[{"family":"Yona","given":"Gal"},{"family":"Greenfeld","given":"Daniel"}],"accessed":{"date-parts":[["2025",12,11]]},"issued":{"date-parts":[["2021",10,27]]}}}],"schema":"https://github.com/citation-style-language/schema/raw/master/csl-citation.json"} </w:instrText>
      </w:r>
      <w:r w:rsidRPr="006A5E4F">
        <w:rPr>
          <w:sz w:val="22"/>
          <w:szCs w:val="22"/>
        </w:rPr>
        <w:fldChar w:fldCharType="separate"/>
      </w:r>
      <w:r w:rsidRPr="006A5E4F">
        <w:rPr>
          <w:noProof/>
          <w:sz w:val="22"/>
          <w:szCs w:val="22"/>
        </w:rPr>
        <w:t>(Yona and Greenfeld 2021)</w:t>
      </w:r>
      <w:r w:rsidRPr="006A5E4F">
        <w:rPr>
          <w:sz w:val="22"/>
          <w:szCs w:val="22"/>
        </w:rPr>
        <w:fldChar w:fldCharType="end"/>
      </w:r>
      <w:r w:rsidRPr="006A5E4F">
        <w:rPr>
          <w:b/>
          <w:bCs/>
          <w:sz w:val="22"/>
          <w:szCs w:val="22"/>
        </w:rPr>
        <w:t xml:space="preserve"> </w:t>
      </w:r>
      <w:r w:rsidRPr="006A5E4F">
        <w:rPr>
          <w:sz w:val="22"/>
          <w:szCs w:val="22"/>
        </w:rPr>
        <w:t>later confirmed similar weaknesses.</w:t>
      </w:r>
    </w:p>
    <w:p w14:paraId="496E2893" w14:textId="683EC571" w:rsidR="002B14BA" w:rsidRPr="006A5E4F" w:rsidRDefault="002B14BA" w:rsidP="00D20F91">
      <w:pPr>
        <w:spacing w:line="360" w:lineRule="auto"/>
        <w:rPr>
          <w:sz w:val="22"/>
          <w:szCs w:val="22"/>
        </w:rPr>
      </w:pPr>
    </w:p>
    <w:p w14:paraId="2B0E99FF" w14:textId="77777777" w:rsidR="002B14BA" w:rsidRPr="006A5E4F" w:rsidRDefault="002B14BA" w:rsidP="00D20F91">
      <w:pPr>
        <w:spacing w:line="360" w:lineRule="auto"/>
        <w:rPr>
          <w:sz w:val="22"/>
          <w:szCs w:val="22"/>
        </w:rPr>
      </w:pPr>
      <w:r w:rsidRPr="006A5E4F">
        <w:rPr>
          <w:sz w:val="22"/>
          <w:szCs w:val="22"/>
        </w:rPr>
        <w:t>From all this evidence, there is one conclusion that comes to mind. Which is that explanations should be validated before being shown to users. A poor explanation might look impressive but provide no meaningful benefits to the outcome. And it can risk damaging trust more deeply than giving no explanation at all.</w:t>
      </w:r>
    </w:p>
    <w:p w14:paraId="2C221CBC" w14:textId="77777777" w:rsidR="002B14BA" w:rsidRPr="006A5E4F" w:rsidRDefault="002B14BA" w:rsidP="00D20F91">
      <w:pPr>
        <w:spacing w:line="360" w:lineRule="auto"/>
        <w:rPr>
          <w:sz w:val="22"/>
          <w:szCs w:val="22"/>
        </w:rPr>
      </w:pPr>
    </w:p>
    <w:p w14:paraId="5D4B3B84" w14:textId="2A37197C" w:rsidR="002B14BA" w:rsidRPr="006A5E4F" w:rsidRDefault="002B14BA" w:rsidP="00D20F91">
      <w:pPr>
        <w:spacing w:line="360" w:lineRule="auto"/>
        <w:rPr>
          <w:sz w:val="22"/>
          <w:szCs w:val="22"/>
        </w:rPr>
      </w:pPr>
      <w:r w:rsidRPr="006A5E4F">
        <w:rPr>
          <w:sz w:val="22"/>
          <w:szCs w:val="22"/>
        </w:rP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36DB5F28" w14:textId="77777777" w:rsidR="002B14BA" w:rsidRPr="006A5E4F" w:rsidRDefault="002B14BA" w:rsidP="00D20F91">
      <w:pPr>
        <w:spacing w:line="360" w:lineRule="auto"/>
        <w:rPr>
          <w:sz w:val="22"/>
          <w:szCs w:val="22"/>
        </w:rPr>
      </w:pPr>
    </w:p>
    <w:p w14:paraId="33523844" w14:textId="10520803" w:rsidR="002B14BA" w:rsidRPr="006A5E4F" w:rsidRDefault="002B14BA" w:rsidP="00D20F91">
      <w:pPr>
        <w:spacing w:line="360" w:lineRule="auto"/>
        <w:rPr>
          <w:sz w:val="22"/>
          <w:szCs w:val="22"/>
        </w:rPr>
      </w:pPr>
      <w:r w:rsidRPr="006A5E4F">
        <w:rPr>
          <w:sz w:val="22"/>
          <w:szCs w:val="22"/>
        </w:rPr>
        <w:t xml:space="preserve">In their studies, </w:t>
      </w:r>
      <w:r w:rsidRPr="006A5E4F">
        <w:rPr>
          <w:sz w:val="22"/>
          <w:szCs w:val="22"/>
        </w:rPr>
        <w:fldChar w:fldCharType="begin"/>
      </w:r>
      <w:r w:rsidRPr="006A5E4F">
        <w:rPr>
          <w:sz w:val="22"/>
          <w:szCs w:val="22"/>
        </w:rPr>
        <w:instrText xml:space="preserve"> ADDIN ZOTERO_ITEM CSL_CITATION {"citationID":"JvmZduGD","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a)</w:t>
      </w:r>
      <w:r w:rsidRPr="006A5E4F">
        <w:rPr>
          <w:sz w:val="22"/>
          <w:szCs w:val="22"/>
        </w:rPr>
        <w:fldChar w:fldCharType="end"/>
      </w:r>
      <w:r w:rsidRPr="006A5E4F">
        <w:rPr>
          <w:sz w:val="22"/>
          <w:szCs w:val="22"/>
        </w:rPr>
        <w:t xml:space="preserve"> discuss how to examine user trust when it comes to generative AI chatbots via three key dimensions. These dimensions include </w:t>
      </w:r>
      <w:r w:rsidRPr="006A5E4F">
        <w:rPr>
          <w:b/>
          <w:bCs/>
          <w:sz w:val="22"/>
          <w:szCs w:val="22"/>
        </w:rPr>
        <w:t xml:space="preserve">explainability, privacy, </w:t>
      </w:r>
      <w:r w:rsidRPr="006A5E4F">
        <w:rPr>
          <w:sz w:val="22"/>
          <w:szCs w:val="22"/>
        </w:rPr>
        <w:t xml:space="preserve">and </w:t>
      </w:r>
      <w:r w:rsidRPr="006A5E4F">
        <w:rPr>
          <w:b/>
          <w:bCs/>
          <w:sz w:val="22"/>
          <w:szCs w:val="22"/>
        </w:rPr>
        <w:t>user acceptance.</w:t>
      </w:r>
      <w:r w:rsidRPr="006A5E4F">
        <w:rPr>
          <w:sz w:val="22"/>
          <w:szCs w:val="22"/>
        </w:rPr>
        <w:t xml:space="preserve"> Their study highlights that all three factors must be addressed to build and maintain trust in AI-driven conversational agents.</w:t>
      </w:r>
    </w:p>
    <w:p w14:paraId="728A25A3" w14:textId="77777777" w:rsidR="002B14BA" w:rsidRPr="006A5E4F" w:rsidRDefault="002B14BA" w:rsidP="00D20F91">
      <w:pPr>
        <w:spacing w:line="360" w:lineRule="auto"/>
        <w:rPr>
          <w:sz w:val="22"/>
          <w:szCs w:val="22"/>
        </w:rPr>
      </w:pPr>
    </w:p>
    <w:p w14:paraId="4B95D226" w14:textId="77777777" w:rsidR="002B14BA" w:rsidRPr="006A5E4F" w:rsidRDefault="002B14BA" w:rsidP="00D20F91">
      <w:pPr>
        <w:numPr>
          <w:ilvl w:val="0"/>
          <w:numId w:val="33"/>
        </w:numPr>
        <w:spacing w:before="120" w:after="120" w:line="360" w:lineRule="auto"/>
        <w:rPr>
          <w:sz w:val="22"/>
          <w:szCs w:val="22"/>
        </w:rPr>
      </w:pPr>
      <w:r w:rsidRPr="006A5E4F">
        <w:rPr>
          <w:b/>
          <w:bCs/>
          <w:sz w:val="22"/>
          <w:szCs w:val="22"/>
        </w:rPr>
        <w:lastRenderedPageBreak/>
        <w:t>Explainability</w:t>
      </w:r>
    </w:p>
    <w:p w14:paraId="4DABD006" w14:textId="46374458" w:rsidR="002B14BA" w:rsidRPr="006A5E4F" w:rsidRDefault="002B14BA" w:rsidP="00D20F91">
      <w:pPr>
        <w:spacing w:line="360" w:lineRule="auto"/>
        <w:rPr>
          <w:sz w:val="22"/>
          <w:szCs w:val="22"/>
        </w:rPr>
      </w:pPr>
      <w:r w:rsidRPr="006A5E4F">
        <w:rPr>
          <w:sz w:val="22"/>
          <w:szCs w:val="22"/>
        </w:rPr>
        <w:t xml:space="preserve">Users want to see how the AI chatbot makes its decisions. If that is communicated to users in an understandable way, it can make the users feel more at ease. Chatbots either ask questions or give answers. That is what they do. Therefore, in the chatbot context, explainability means simply explaining to the user why a certain answer was given or a question was asked. </w:t>
      </w:r>
      <w:r w:rsidRPr="006A5E4F">
        <w:rPr>
          <w:sz w:val="22"/>
          <w:szCs w:val="22"/>
        </w:rPr>
        <w:fldChar w:fldCharType="begin"/>
      </w:r>
      <w:r w:rsidRPr="006A5E4F">
        <w:rPr>
          <w:sz w:val="22"/>
          <w:szCs w:val="22"/>
        </w:rPr>
        <w:instrText xml:space="preserve"> ADDIN ZOTERO_ITEM CSL_CITATION {"citationID":"RICBxEDX","properties":{"formattedCitation":"(Zhao et al. 2023; Kakolu and Faheem 2024b)","plainCitation":"(Zhao et al. 2023; Kakolu and Faheem 2024b)","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Zhao et al. 2023; Kakolu and Faheem 2024b)</w:t>
      </w:r>
      <w:r w:rsidRPr="006A5E4F">
        <w:rPr>
          <w:sz w:val="22"/>
          <w:szCs w:val="22"/>
        </w:rPr>
        <w:fldChar w:fldCharType="end"/>
      </w:r>
      <w:r w:rsidRPr="006A5E4F">
        <w:rPr>
          <w:sz w:val="22"/>
          <w:szCs w:val="22"/>
        </w:rPr>
        <w:t xml:space="preserve"> note that providing these explanations increases AI transparency. For example, let’s say a chatbot says this, “I recommended this budgeting plan because you mentioned saving for a house, and your spending patterns show surplus income”. This kind of answer simply lets the user gain insight into the chatbot’s reasoning, which increases trust. Without explanation, a user might see the AI’s actions as more arbitrary, which can decrease the user's trust. Specifically, deep learning models have a “black-box” nature. With that, it always produces outputs without explanations and does not explain why a certain result was produced. This makes the user’s confidence in the system drop drastically. Therefore, making a chatbot's behaviour more transparent is critical. It assures users that the system is working for their interest and following logical steps to achieve their goal rather than producing random or biased responses.</w:t>
      </w:r>
    </w:p>
    <w:p w14:paraId="75B3C35A" w14:textId="77777777" w:rsidR="006667EC" w:rsidRPr="006A5E4F" w:rsidRDefault="006667EC" w:rsidP="00D20F91">
      <w:pPr>
        <w:spacing w:line="360" w:lineRule="auto"/>
        <w:rPr>
          <w:sz w:val="22"/>
          <w:szCs w:val="22"/>
        </w:rPr>
      </w:pPr>
    </w:p>
    <w:p w14:paraId="72D556D2" w14:textId="77777777" w:rsidR="006667EC" w:rsidRPr="006A5E4F" w:rsidRDefault="006667EC" w:rsidP="00D20F91">
      <w:pPr>
        <w:numPr>
          <w:ilvl w:val="0"/>
          <w:numId w:val="34"/>
        </w:numPr>
        <w:spacing w:before="120" w:after="120" w:line="360" w:lineRule="auto"/>
        <w:rPr>
          <w:sz w:val="22"/>
          <w:szCs w:val="22"/>
        </w:rPr>
      </w:pPr>
      <w:r w:rsidRPr="006A5E4F">
        <w:rPr>
          <w:b/>
          <w:bCs/>
          <w:sz w:val="22"/>
          <w:szCs w:val="22"/>
        </w:rPr>
        <w:t>Privacy</w:t>
      </w:r>
    </w:p>
    <w:p w14:paraId="7D70A34E" w14:textId="7D5E103F" w:rsidR="006667EC" w:rsidRPr="006A5E4F" w:rsidRDefault="006667EC" w:rsidP="00D20F91">
      <w:pPr>
        <w:spacing w:line="360" w:lineRule="auto"/>
        <w:rPr>
          <w:sz w:val="22"/>
          <w:szCs w:val="22"/>
        </w:rPr>
      </w:pPr>
      <w:r w:rsidRPr="006A5E4F">
        <w:rPr>
          <w:sz w:val="22"/>
          <w:szCs w:val="22"/>
        </w:rPr>
        <w:t xml:space="preserve">Generative chatbots usually gather and handle personal or sensitive data in order to provide personalised responses. Therefore, privacy protection is fundamental for trust. Users want to know how their information, such as personal details, financial details, is collected, stored, and used. If a chatbot can not do that, users may not feel comfortable engaging the system fully or providing the necessary information. </w:t>
      </w:r>
      <w:r w:rsidRPr="006A5E4F">
        <w:rPr>
          <w:sz w:val="22"/>
          <w:szCs w:val="22"/>
        </w:rPr>
        <w:fldChar w:fldCharType="begin"/>
      </w:r>
      <w:r w:rsidRPr="006A5E4F">
        <w:rPr>
          <w:sz w:val="22"/>
          <w:szCs w:val="22"/>
        </w:rPr>
        <w:instrText xml:space="preserve"> ADDIN ZOTERO_ITEM CSL_CITATION {"citationID":"drOyX260","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emphasise compliance with data protection laws like GDPR and CCPA, and also the implementation of strict security measures as prerequisites for trust. This simply means a chatbot should implement things such as data anonymisation, encryption, and careful permission controls. These can make the users feel safe about their sensitive data. Additionally, a transparent privacy policy and options for users to control their data sharing further reassure users.</w:t>
      </w:r>
    </w:p>
    <w:p w14:paraId="7F90D8E3" w14:textId="77777777" w:rsidR="006667EC" w:rsidRPr="006A5E4F" w:rsidRDefault="006667EC" w:rsidP="00D20F91">
      <w:pPr>
        <w:spacing w:line="360" w:lineRule="auto"/>
        <w:rPr>
          <w:sz w:val="22"/>
          <w:szCs w:val="22"/>
        </w:rPr>
      </w:pPr>
    </w:p>
    <w:p w14:paraId="588C5FB4" w14:textId="77777777" w:rsidR="006667EC" w:rsidRPr="006A5E4F" w:rsidRDefault="006667EC" w:rsidP="00D20F91">
      <w:pPr>
        <w:numPr>
          <w:ilvl w:val="0"/>
          <w:numId w:val="35"/>
        </w:numPr>
        <w:spacing w:before="120" w:after="120" w:line="360" w:lineRule="auto"/>
        <w:rPr>
          <w:sz w:val="22"/>
          <w:szCs w:val="22"/>
        </w:rPr>
      </w:pPr>
      <w:r w:rsidRPr="006A5E4F">
        <w:rPr>
          <w:b/>
          <w:bCs/>
          <w:sz w:val="22"/>
          <w:szCs w:val="22"/>
        </w:rPr>
        <w:t>User Acceptance</w:t>
      </w:r>
    </w:p>
    <w:p w14:paraId="1C4069DD" w14:textId="3F882D03" w:rsidR="006667EC" w:rsidRPr="006A5E4F" w:rsidRDefault="006667EC" w:rsidP="00D20F91">
      <w:pPr>
        <w:spacing w:line="360" w:lineRule="auto"/>
        <w:rPr>
          <w:sz w:val="22"/>
          <w:szCs w:val="22"/>
        </w:rPr>
      </w:pPr>
      <w:r w:rsidRPr="006A5E4F">
        <w:rPr>
          <w:sz w:val="22"/>
          <w:szCs w:val="22"/>
        </w:rPr>
        <w:t xml:space="preserve">Even if a system is explainable and privacy-focused, users must perceive it as useful and easy to use in order to accept and trust it. User acceptance is a factor that is influenced by many psychological and social factors. These include perceived usefulness of the chatbot’s services, perceived ease of use of the technology, and the user’s familiarity or comfort with AI systems. </w:t>
      </w:r>
      <w:r w:rsidRPr="006A5E4F">
        <w:rPr>
          <w:sz w:val="22"/>
          <w:szCs w:val="22"/>
        </w:rPr>
        <w:fldChar w:fldCharType="begin"/>
      </w:r>
      <w:r w:rsidRPr="006A5E4F">
        <w:rPr>
          <w:sz w:val="22"/>
          <w:szCs w:val="22"/>
        </w:rPr>
        <w:instrText xml:space="preserve"> ADDIN ZOTERO_ITEM CSL_CITATION {"citationID":"KRVlUbNk","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note that if users find the chatbot helpful for their goals and not overly complicated or difficult to interact with, they are more likely to trust and adopt it. Additionally, social influences also play a role. </w:t>
      </w:r>
      <w:r w:rsidRPr="006A5E4F">
        <w:rPr>
          <w:sz w:val="22"/>
          <w:szCs w:val="22"/>
        </w:rPr>
        <w:lastRenderedPageBreak/>
        <w:t>For example, if people see their peers successfully using the AI, their own trust may increase. It concludes that for financial chatbots, design and user experience matter for trust. A clear interface, clear conversations, and demonstrated reliability in answers will make the users feel the system is credible as well as worth using. In contrast, confusing interactions or frequent errors can decrease user trust, regardless of how explainable or secure the system is.</w:t>
      </w:r>
    </w:p>
    <w:p w14:paraId="65DED3BA" w14:textId="77777777" w:rsidR="006667EC" w:rsidRPr="006A5E4F" w:rsidRDefault="006667EC" w:rsidP="00D20F91">
      <w:pPr>
        <w:spacing w:line="360" w:lineRule="auto"/>
        <w:rPr>
          <w:sz w:val="22"/>
          <w:szCs w:val="22"/>
        </w:rPr>
      </w:pPr>
    </w:p>
    <w:p w14:paraId="2CCECD83" w14:textId="52D4715D" w:rsidR="006667EC" w:rsidRPr="006A5E4F" w:rsidRDefault="006667EC" w:rsidP="00D20F91">
      <w:pPr>
        <w:spacing w:line="360" w:lineRule="auto"/>
        <w:rPr>
          <w:sz w:val="22"/>
          <w:szCs w:val="22"/>
        </w:rPr>
      </w:pPr>
      <w:r w:rsidRPr="006A5E4F">
        <w:rPr>
          <w:b/>
          <w:bCs/>
          <w:sz w:val="22"/>
          <w:szCs w:val="22"/>
        </w:rPr>
        <w:fldChar w:fldCharType="begin"/>
      </w:r>
      <w:r w:rsidRPr="006A5E4F">
        <w:rPr>
          <w:b/>
          <w:bCs/>
          <w:sz w:val="22"/>
          <w:szCs w:val="22"/>
        </w:rPr>
        <w:instrText xml:space="preserve"> ADDIN ZOTERO_ITEM CSL_CITATION {"citationID":"umBq2T6S","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b/>
          <w:bCs/>
          <w:sz w:val="22"/>
          <w:szCs w:val="22"/>
        </w:rPr>
        <w:fldChar w:fldCharType="separate"/>
      </w:r>
      <w:r w:rsidRPr="006A5E4F">
        <w:rPr>
          <w:b/>
          <w:bCs/>
          <w:noProof/>
          <w:sz w:val="22"/>
          <w:szCs w:val="22"/>
        </w:rPr>
        <w:t>(Kakolu and Faheem 2024b)</w:t>
      </w:r>
      <w:r w:rsidRPr="006A5E4F">
        <w:rPr>
          <w:b/>
          <w:bCs/>
          <w:sz w:val="22"/>
          <w:szCs w:val="22"/>
        </w:rPr>
        <w:fldChar w:fldCharType="end"/>
      </w:r>
      <w:r w:rsidRPr="006A5E4F">
        <w:rPr>
          <w:b/>
          <w:bCs/>
          <w:sz w:val="22"/>
          <w:szCs w:val="22"/>
        </w:rPr>
        <w:t xml:space="preserve"> </w:t>
      </w:r>
      <w:r w:rsidRPr="006A5E4F">
        <w:rPr>
          <w:sz w:val="22"/>
          <w:szCs w:val="22"/>
        </w:rPr>
        <w:t>also identified some practical challenges when achieving the right balance between these factors. Below are the challenges they identified.</w:t>
      </w:r>
    </w:p>
    <w:p w14:paraId="71C76EE8" w14:textId="77777777" w:rsidR="006667EC" w:rsidRPr="006A5E4F" w:rsidRDefault="006667EC" w:rsidP="00D20F91">
      <w:pPr>
        <w:spacing w:line="360" w:lineRule="auto"/>
        <w:rPr>
          <w:sz w:val="22"/>
          <w:szCs w:val="22"/>
        </w:rPr>
      </w:pPr>
    </w:p>
    <w:p w14:paraId="1E3B6191" w14:textId="77777777" w:rsidR="006667EC" w:rsidRPr="006A5E4F" w:rsidRDefault="006667EC" w:rsidP="00D20F91">
      <w:pPr>
        <w:numPr>
          <w:ilvl w:val="0"/>
          <w:numId w:val="36"/>
        </w:numPr>
        <w:spacing w:before="120" w:after="120" w:line="360" w:lineRule="auto"/>
        <w:rPr>
          <w:sz w:val="22"/>
          <w:szCs w:val="22"/>
        </w:rPr>
      </w:pPr>
      <w:r w:rsidRPr="006A5E4F">
        <w:rPr>
          <w:b/>
          <w:bCs/>
          <w:sz w:val="22"/>
          <w:szCs w:val="22"/>
        </w:rPr>
        <w:t>Trade-off between model complexity and transparency</w:t>
      </w:r>
    </w:p>
    <w:p w14:paraId="671AAC0C" w14:textId="77777777" w:rsidR="006667EC" w:rsidRPr="006A5E4F" w:rsidRDefault="006667EC" w:rsidP="00D20F91">
      <w:pPr>
        <w:spacing w:line="360" w:lineRule="auto"/>
        <w:rPr>
          <w:sz w:val="22"/>
          <w:szCs w:val="22"/>
        </w:rPr>
      </w:pPr>
      <w:r w:rsidRPr="006A5E4F">
        <w:rPr>
          <w:sz w:val="22"/>
          <w:szCs w:val="22"/>
        </w:rPr>
        <w:t>Large language models are very powerful, but so complex. This makes explaining their inner logic difficult. As models become more complex, providing clear and simple explanations without oversimplifying the truth is a challenge.</w:t>
      </w:r>
    </w:p>
    <w:p w14:paraId="18BBF6AA" w14:textId="77777777" w:rsidR="006667EC" w:rsidRPr="006A5E4F" w:rsidRDefault="006667EC" w:rsidP="00D20F91">
      <w:pPr>
        <w:spacing w:line="360" w:lineRule="auto"/>
        <w:rPr>
          <w:sz w:val="22"/>
          <w:szCs w:val="22"/>
        </w:rPr>
      </w:pPr>
    </w:p>
    <w:p w14:paraId="0547474B" w14:textId="77777777" w:rsidR="006667EC" w:rsidRPr="006A5E4F" w:rsidRDefault="006667EC" w:rsidP="00D20F91">
      <w:pPr>
        <w:numPr>
          <w:ilvl w:val="0"/>
          <w:numId w:val="37"/>
        </w:numPr>
        <w:spacing w:before="120" w:after="120" w:line="360" w:lineRule="auto"/>
        <w:rPr>
          <w:sz w:val="22"/>
          <w:szCs w:val="22"/>
        </w:rPr>
      </w:pPr>
      <w:r w:rsidRPr="006A5E4F">
        <w:rPr>
          <w:b/>
          <w:bCs/>
          <w:sz w:val="22"/>
          <w:szCs w:val="22"/>
        </w:rPr>
        <w:t>Performance versus explainability trade-off</w:t>
      </w:r>
    </w:p>
    <w:p w14:paraId="1A86B02F" w14:textId="77777777" w:rsidR="006667EC" w:rsidRPr="006A5E4F" w:rsidRDefault="006667EC" w:rsidP="00D20F91">
      <w:pPr>
        <w:spacing w:line="360" w:lineRule="auto"/>
        <w:rPr>
          <w:sz w:val="22"/>
          <w:szCs w:val="22"/>
        </w:rPr>
      </w:pPr>
      <w:r w:rsidRPr="006A5E4F">
        <w:rPr>
          <w:sz w:val="22"/>
          <w:szCs w:val="22"/>
        </w:rPr>
        <w:t>Sometimes, simple and more interpretable models perform with less accuracy than complex ones. Therefore, designers must balance accuracy with the need for openness. In a chatbot’s context, this means using a slightly less complex model or combining a complex model with an interpretable layer to justify its answers, even if it sacrifices predictive performance.</w:t>
      </w:r>
    </w:p>
    <w:p w14:paraId="5F7D8FD1" w14:textId="77777777" w:rsidR="006667EC" w:rsidRPr="006A5E4F" w:rsidRDefault="006667EC" w:rsidP="00D20F91">
      <w:pPr>
        <w:spacing w:line="360" w:lineRule="auto"/>
        <w:rPr>
          <w:sz w:val="22"/>
          <w:szCs w:val="22"/>
        </w:rPr>
      </w:pPr>
    </w:p>
    <w:p w14:paraId="3C21CDCC" w14:textId="77777777" w:rsidR="006667EC" w:rsidRPr="006A5E4F" w:rsidRDefault="006667EC" w:rsidP="00D20F91">
      <w:pPr>
        <w:numPr>
          <w:ilvl w:val="0"/>
          <w:numId w:val="38"/>
        </w:numPr>
        <w:spacing w:before="120" w:after="120" w:line="360" w:lineRule="auto"/>
        <w:rPr>
          <w:sz w:val="22"/>
          <w:szCs w:val="22"/>
        </w:rPr>
      </w:pPr>
      <w:r w:rsidRPr="006A5E4F">
        <w:rPr>
          <w:b/>
          <w:bCs/>
          <w:sz w:val="22"/>
          <w:szCs w:val="22"/>
        </w:rPr>
        <w:t>User overload</w:t>
      </w:r>
    </w:p>
    <w:p w14:paraId="77E0D2F6" w14:textId="77777777" w:rsidR="006667EC" w:rsidRPr="006A5E4F" w:rsidRDefault="006667EC" w:rsidP="00D20F91">
      <w:pPr>
        <w:spacing w:line="360" w:lineRule="auto"/>
        <w:rPr>
          <w:sz w:val="22"/>
          <w:szCs w:val="22"/>
        </w:rPr>
      </w:pPr>
      <w:r w:rsidRPr="006A5E4F">
        <w:rPr>
          <w:sz w:val="22"/>
          <w:szCs w:val="22"/>
        </w:rPr>
        <w:t>Explanations can contain technical details. Too many technical details can overwhelm and confuse users. If a chatbot dumps a verbose technical explanation for each answer, it can overwhelm users if they are only looking for quick and clear guidance. The explanations should be concise and focused on information that the user finds relevant. The goal is to provide enough explanation to assure and inform the user, but not so much that it requires the user to be an expert in AI. For example, showing a simple highlight of important factors or a one-sentence justification is often sufficient. No need for a full decision tree printout.</w:t>
      </w:r>
    </w:p>
    <w:p w14:paraId="68CDF3B2" w14:textId="77777777" w:rsidR="006667EC" w:rsidRPr="006A5E4F" w:rsidRDefault="006667EC" w:rsidP="00D20F91">
      <w:pPr>
        <w:spacing w:line="360" w:lineRule="auto"/>
        <w:rPr>
          <w:sz w:val="22"/>
          <w:szCs w:val="22"/>
        </w:rPr>
      </w:pPr>
    </w:p>
    <w:p w14:paraId="070A2EFE" w14:textId="77777777" w:rsidR="006667EC" w:rsidRPr="006A5E4F" w:rsidRDefault="006667EC" w:rsidP="00D20F91">
      <w:pPr>
        <w:numPr>
          <w:ilvl w:val="0"/>
          <w:numId w:val="39"/>
        </w:numPr>
        <w:spacing w:before="120" w:after="120" w:line="360" w:lineRule="auto"/>
        <w:rPr>
          <w:sz w:val="22"/>
          <w:szCs w:val="22"/>
        </w:rPr>
      </w:pPr>
      <w:r w:rsidRPr="006A5E4F">
        <w:rPr>
          <w:b/>
          <w:bCs/>
          <w:sz w:val="22"/>
          <w:szCs w:val="22"/>
        </w:rPr>
        <w:t>Bias and misinformation</w:t>
      </w:r>
    </w:p>
    <w:p w14:paraId="2CB970E9" w14:textId="0D60FC5F" w:rsidR="006667EC" w:rsidRPr="006A5E4F" w:rsidRDefault="006667EC" w:rsidP="00D20F91">
      <w:pPr>
        <w:spacing w:line="360" w:lineRule="auto"/>
        <w:rPr>
          <w:sz w:val="22"/>
          <w:szCs w:val="22"/>
        </w:rPr>
      </w:pPr>
      <w:r w:rsidRPr="006A5E4F">
        <w:rPr>
          <w:sz w:val="22"/>
          <w:szCs w:val="22"/>
        </w:rPr>
        <w:t xml:space="preserve">If an AI model’s results are false or biased, it can damage the user's trust severely. </w:t>
      </w:r>
      <w:r w:rsidRPr="006A5E4F">
        <w:rPr>
          <w:sz w:val="22"/>
          <w:szCs w:val="22"/>
        </w:rPr>
        <w:fldChar w:fldCharType="begin"/>
      </w:r>
      <w:r w:rsidRPr="006A5E4F">
        <w:rPr>
          <w:sz w:val="22"/>
          <w:szCs w:val="22"/>
        </w:rPr>
        <w:instrText xml:space="preserve"> ADDIN ZOTERO_ITEM CSL_CITATION {"citationID":"k8DKJ1Ld","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discuss biased decisions, propagation of fake news, and ethical issues in AI-generated content. These things make it harder for users to trust these systems. Therefore, financial chatbots should have safeguards against such outcomes, like content filtering, bias auditing of training data, </w:t>
      </w:r>
      <w:r w:rsidRPr="006A5E4F">
        <w:rPr>
          <w:sz w:val="22"/>
          <w:szCs w:val="22"/>
        </w:rPr>
        <w:lastRenderedPageBreak/>
        <w:t>and continuous monitoring of the AI’s suggestions for accuracy. This helps to ensure users trust the systems, and also that the system is compliant with regulatory requirements.</w:t>
      </w:r>
    </w:p>
    <w:p w14:paraId="0BCB4AB5" w14:textId="77777777" w:rsidR="002B14BA" w:rsidRPr="006A5E4F" w:rsidRDefault="002B14BA" w:rsidP="00D20F91">
      <w:pPr>
        <w:spacing w:line="360" w:lineRule="auto"/>
        <w:rPr>
          <w:sz w:val="22"/>
          <w:szCs w:val="22"/>
        </w:rPr>
      </w:pPr>
    </w:p>
    <w:p w14:paraId="145346E9" w14:textId="77777777" w:rsidR="000C0B79" w:rsidRPr="006A5E4F" w:rsidRDefault="000C0B79" w:rsidP="00D20F91">
      <w:pPr>
        <w:spacing w:line="360" w:lineRule="auto"/>
        <w:rPr>
          <w:sz w:val="22"/>
          <w:szCs w:val="22"/>
        </w:rPr>
      </w:pPr>
      <w:r w:rsidRPr="006A5E4F">
        <w:rPr>
          <w:sz w:val="22"/>
          <w:szCs w:val="22"/>
        </w:rPr>
        <w:t>These points help these systems to align with regulations like GDPR and the upcoming EU AI Act. The EU AI Act gives so much importance to transparency, documentation, and human oversight. It focuses specifically on high-risk AI systems. These chatbot systems are not labelled as high-risk automatically, even though some tasks these systems perform fall into high-risk areas. These include credit scoring and hiring decisions.</w:t>
      </w:r>
    </w:p>
    <w:p w14:paraId="59D403E0" w14:textId="77777777" w:rsidR="000C0B79" w:rsidRPr="006A5E4F" w:rsidRDefault="000C0B79" w:rsidP="00D20F91">
      <w:pPr>
        <w:spacing w:line="360" w:lineRule="auto"/>
        <w:rPr>
          <w:sz w:val="22"/>
          <w:szCs w:val="22"/>
        </w:rPr>
      </w:pPr>
      <w:r w:rsidRPr="006A5E4F">
        <w:rPr>
          <w:sz w:val="22"/>
          <w:szCs w:val="22"/>
        </w:rPr>
        <w:t>For these tasks, these AI systems require giving clear explanations for decisions. It also requires giving detailed technical documentation and risk management processes. However, meeting these requirements is difficult for LLM-based chatbots. Their internal logic is complex. Anyway, it is necessary. Without that, compliance and trust are hard to achieve.</w:t>
      </w:r>
    </w:p>
    <w:p w14:paraId="507BF0AE" w14:textId="77777777" w:rsidR="000C0B79" w:rsidRPr="006A5E4F" w:rsidRDefault="000C0B79" w:rsidP="00D20F91">
      <w:pPr>
        <w:spacing w:line="360" w:lineRule="auto"/>
        <w:rPr>
          <w:sz w:val="22"/>
          <w:szCs w:val="22"/>
        </w:rPr>
      </w:pPr>
    </w:p>
    <w:p w14:paraId="18D39695" w14:textId="77777777" w:rsidR="002B14BA" w:rsidRPr="006A5E4F" w:rsidRDefault="002B14BA" w:rsidP="00D20F91">
      <w:pPr>
        <w:spacing w:line="360" w:lineRule="auto"/>
        <w:rPr>
          <w:sz w:val="22"/>
          <w:szCs w:val="22"/>
        </w:rPr>
      </w:pPr>
    </w:p>
    <w:p w14:paraId="4AF633CF" w14:textId="77777777" w:rsidR="002B14BA" w:rsidRPr="006A5E4F" w:rsidRDefault="002B14BA" w:rsidP="00D20F91">
      <w:pPr>
        <w:spacing w:line="360" w:lineRule="auto"/>
        <w:rPr>
          <w:sz w:val="22"/>
          <w:szCs w:val="22"/>
        </w:rPr>
      </w:pPr>
      <w:r w:rsidRPr="006A5E4F">
        <w:rPr>
          <w:sz w:val="22"/>
          <w:szCs w:val="22"/>
        </w:rP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523608F3" w14:textId="77777777" w:rsidR="002B14BA" w:rsidRPr="006A5E4F" w:rsidRDefault="002B14BA" w:rsidP="00D20F91">
      <w:pPr>
        <w:spacing w:line="360" w:lineRule="auto"/>
        <w:rPr>
          <w:sz w:val="22"/>
          <w:szCs w:val="22"/>
        </w:rPr>
      </w:pPr>
    </w:p>
    <w:p w14:paraId="5BEF629D" w14:textId="77777777" w:rsidR="006667EC" w:rsidRPr="006A5E4F" w:rsidRDefault="006667EC" w:rsidP="00D20F91">
      <w:pPr>
        <w:spacing w:line="360" w:lineRule="auto"/>
        <w:rPr>
          <w:sz w:val="22"/>
          <w:szCs w:val="22"/>
        </w:rPr>
      </w:pPr>
      <w:r w:rsidRPr="006A5E4F">
        <w:rPr>
          <w:sz w:val="22"/>
          <w:szCs w:val="22"/>
        </w:rPr>
        <w:t xml:space="preserve">Therefore, the research problem focuses on how explainable AI can </w:t>
      </w:r>
      <w:r w:rsidRPr="006A5E4F">
        <w:rPr>
          <w:b/>
          <w:bCs/>
          <w:sz w:val="22"/>
          <w:szCs w:val="22"/>
        </w:rPr>
        <w:t>bridge the gap between system intelligence and human understanding.</w:t>
      </w:r>
      <w:r w:rsidRPr="006A5E4F">
        <w:rPr>
          <w:sz w:val="22"/>
          <w:szCs w:val="22"/>
        </w:rPr>
        <w:t xml:space="preserve"> It will result in improved transparency and trust in financial chatbots powered by LLMs such as GPT-4.</w:t>
      </w:r>
    </w:p>
    <w:p w14:paraId="3D52A11C" w14:textId="77777777" w:rsidR="00544492" w:rsidRDefault="00544492" w:rsidP="00D20F91">
      <w:pPr>
        <w:spacing w:line="360" w:lineRule="auto"/>
      </w:pPr>
    </w:p>
    <w:p w14:paraId="3F9ADE8E" w14:textId="2B9E3345" w:rsidR="007D028A" w:rsidRDefault="00544492" w:rsidP="00D20F91">
      <w:pPr>
        <w:pStyle w:val="Heading2"/>
        <w:spacing w:before="240" w:after="120" w:line="360" w:lineRule="auto"/>
      </w:pPr>
      <w:bookmarkStart w:id="38" w:name="_Toc216999597"/>
      <w:r>
        <w:t>2.5 Research into Possible Solutions</w:t>
      </w:r>
      <w:bookmarkEnd w:id="38"/>
    </w:p>
    <w:p w14:paraId="03DF7622" w14:textId="77777777" w:rsidR="007D028A" w:rsidRPr="006A5E4F" w:rsidRDefault="007D028A" w:rsidP="00D20F91">
      <w:pPr>
        <w:spacing w:line="360" w:lineRule="auto"/>
        <w:rPr>
          <w:sz w:val="22"/>
          <w:szCs w:val="22"/>
        </w:rPr>
      </w:pPr>
      <w:r w:rsidRPr="006A5E4F">
        <w:rPr>
          <w:sz w:val="22"/>
          <w:szCs w:val="22"/>
        </w:rPr>
        <w:t>Researchers propose several ways to improve transparency in LLM. One is analysing attention weights. Another one is simplifying large models into smaller ones. Post-hoc explanation tools are another option. User-centred design is also important. Explanations should be designed for users. They should not exist only for technical inspection.</w:t>
      </w:r>
    </w:p>
    <w:p w14:paraId="2EC39F7E" w14:textId="77777777" w:rsidR="007D028A" w:rsidRPr="006A5E4F" w:rsidRDefault="007D028A" w:rsidP="00D20F91">
      <w:pPr>
        <w:spacing w:line="360" w:lineRule="auto"/>
        <w:rPr>
          <w:sz w:val="22"/>
          <w:szCs w:val="22"/>
        </w:rPr>
      </w:pPr>
      <w:r w:rsidRPr="006A5E4F">
        <w:rPr>
          <w:sz w:val="22"/>
          <w:szCs w:val="22"/>
        </w:rPr>
        <w:t>Developers are able to balance advanced AI capabilities with social expectations. For that, they have to improve transparency and accountability. This method also supports regulatory compliance. It also make users trust the systems more as well as the regulators.</w:t>
      </w:r>
    </w:p>
    <w:p w14:paraId="3D3CEFD7" w14:textId="3E6C4646" w:rsidR="00544492" w:rsidRPr="006A5E4F" w:rsidRDefault="007D028A" w:rsidP="00D20F91">
      <w:pPr>
        <w:spacing w:line="360" w:lineRule="auto"/>
        <w:rPr>
          <w:sz w:val="22"/>
          <w:szCs w:val="22"/>
        </w:rPr>
      </w:pPr>
      <w:r w:rsidRPr="006A5E4F">
        <w:rPr>
          <w:sz w:val="22"/>
          <w:szCs w:val="22"/>
        </w:rPr>
        <w:t>In conclusion, trust in generative AI depends on a few key points. These include clear explanations with strong privacy protection. User experience also matters a lot. Ethical and legal compliance is mandatory. When all these points are present, users will see the AI as a helpful assistant. Not as a hidden threat. It will result in more AI adoption and user satisfaction.</w:t>
      </w:r>
    </w:p>
    <w:p w14:paraId="772D20EB" w14:textId="77777777" w:rsidR="007D028A" w:rsidRPr="006A5E4F" w:rsidRDefault="007D028A" w:rsidP="00D20F91">
      <w:pPr>
        <w:spacing w:line="360" w:lineRule="auto"/>
        <w:rPr>
          <w:sz w:val="22"/>
          <w:szCs w:val="22"/>
        </w:rPr>
      </w:pPr>
    </w:p>
    <w:p w14:paraId="65C9E65E" w14:textId="025C38BD" w:rsidR="00544492" w:rsidRPr="006A5E4F" w:rsidRDefault="00544492" w:rsidP="00D20F91">
      <w:pPr>
        <w:spacing w:line="360" w:lineRule="auto"/>
        <w:rPr>
          <w:sz w:val="22"/>
          <w:szCs w:val="22"/>
        </w:rPr>
      </w:pPr>
      <w:r w:rsidRPr="006A5E4F">
        <w:rPr>
          <w:sz w:val="22"/>
          <w:szCs w:val="22"/>
        </w:rPr>
        <w:lastRenderedPageBreak/>
        <w:t xml:space="preserve">Researchers have proposed multiple Explainable (XAI) techniques to address the financial chatbots with a black-box nature. These techniques include </w:t>
      </w:r>
      <w:r w:rsidRPr="006A5E4F">
        <w:rPr>
          <w:b/>
          <w:bCs/>
          <w:sz w:val="22"/>
          <w:szCs w:val="22"/>
        </w:rPr>
        <w:t>post-hoc interpretability methods</w:t>
      </w:r>
      <w:r w:rsidRPr="006A5E4F">
        <w:rPr>
          <w:sz w:val="22"/>
          <w:szCs w:val="22"/>
        </w:rPr>
        <w:t xml:space="preserve">, such as </w:t>
      </w:r>
      <w:r w:rsidRPr="006A5E4F">
        <w:rPr>
          <w:b/>
          <w:bCs/>
          <w:sz w:val="22"/>
          <w:szCs w:val="22"/>
        </w:rPr>
        <w:t>Local Interpretable Model-agnostic Explanations (LIME)</w:t>
      </w:r>
      <w:r w:rsidRPr="006A5E4F">
        <w:rPr>
          <w:sz w:val="22"/>
          <w:szCs w:val="22"/>
        </w:rPr>
        <w:t xml:space="preserve"> and </w:t>
      </w:r>
      <w:r w:rsidRPr="006A5E4F">
        <w:rPr>
          <w:b/>
          <w:bCs/>
          <w:sz w:val="22"/>
          <w:szCs w:val="22"/>
        </w:rPr>
        <w:t>SHapley Additive exPlanations (SHAP)</w:t>
      </w:r>
      <w:r w:rsidRPr="006A5E4F">
        <w:rPr>
          <w:sz w:val="22"/>
          <w:szCs w:val="22"/>
        </w:rPr>
        <w:t>. These methods aim to interpret predictions of complex models without changing their inner structure</w:t>
      </w:r>
      <w:r w:rsidR="0095774A" w:rsidRPr="006A5E4F">
        <w:rPr>
          <w:sz w:val="22"/>
          <w:szCs w:val="22"/>
        </w:rPr>
        <w:t xml:space="preserve"> </w:t>
      </w:r>
      <w:r w:rsidR="00E708B7" w:rsidRPr="006A5E4F">
        <w:rPr>
          <w:sz w:val="22"/>
          <w:szCs w:val="22"/>
        </w:rPr>
        <w:fldChar w:fldCharType="begin"/>
      </w:r>
      <w:r w:rsidR="00E708B7" w:rsidRPr="006A5E4F">
        <w:rPr>
          <w:sz w:val="22"/>
          <w:szCs w:val="22"/>
        </w:rPr>
        <w:instrText xml:space="preserve"> ADDIN ZOTERO_ITEM CSL_CITATION {"citationID":"xqCdjXIc","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E708B7" w:rsidRPr="006A5E4F">
        <w:rPr>
          <w:sz w:val="22"/>
          <w:szCs w:val="22"/>
        </w:rPr>
        <w:fldChar w:fldCharType="separate"/>
      </w:r>
      <w:r w:rsidR="00E708B7" w:rsidRPr="006A5E4F">
        <w:rPr>
          <w:noProof/>
          <w:sz w:val="22"/>
          <w:szCs w:val="22"/>
        </w:rPr>
        <w:t>(Ribeiro, Singh and Guestrin 2016; Lundberg and Lee n.d.)</w:t>
      </w:r>
      <w:r w:rsidR="00E708B7" w:rsidRPr="006A5E4F">
        <w:rPr>
          <w:sz w:val="22"/>
          <w:szCs w:val="22"/>
        </w:rPr>
        <w:fldChar w:fldCharType="end"/>
      </w:r>
      <w:r w:rsidR="00E708B7" w:rsidRPr="006A5E4F">
        <w:rPr>
          <w:sz w:val="22"/>
          <w:szCs w:val="22"/>
        </w:rPr>
        <w:t>.</w:t>
      </w:r>
      <w:r w:rsidRPr="006A5E4F">
        <w:rPr>
          <w:sz w:val="22"/>
          <w:szCs w:val="22"/>
        </w:rPr>
        <w:t>These approaches highlight input features that most influence the model’s predictions, which allows users to see the reasoning behind predictions.</w:t>
      </w:r>
    </w:p>
    <w:p w14:paraId="0D978722" w14:textId="77777777" w:rsidR="00544492" w:rsidRPr="006A5E4F" w:rsidRDefault="00544492" w:rsidP="00D20F91">
      <w:pPr>
        <w:spacing w:line="360" w:lineRule="auto"/>
        <w:rPr>
          <w:sz w:val="22"/>
          <w:szCs w:val="22"/>
        </w:rPr>
      </w:pPr>
    </w:p>
    <w:p w14:paraId="0927D4CF" w14:textId="43D0B6CC" w:rsidR="00544492" w:rsidRPr="006A5E4F" w:rsidRDefault="00544492" w:rsidP="00D20F91">
      <w:pPr>
        <w:spacing w:line="360" w:lineRule="auto"/>
        <w:rPr>
          <w:sz w:val="22"/>
          <w:szCs w:val="22"/>
        </w:rPr>
      </w:pPr>
      <w:r w:rsidRPr="006A5E4F">
        <w:rPr>
          <w:sz w:val="22"/>
          <w:szCs w:val="22"/>
        </w:rPr>
        <w:t>Counterfactual explanation is another way of addressing this challenge. It follows a different path to mitigate this. It shows how small changes in user inputs could lead to different outcomes</w:t>
      </w:r>
      <w:r w:rsidR="0048595E" w:rsidRPr="006A5E4F">
        <w:rPr>
          <w:sz w:val="22"/>
          <w:szCs w:val="22"/>
        </w:rPr>
        <w:t xml:space="preserve"> </w:t>
      </w:r>
      <w:r w:rsidR="0048595E" w:rsidRPr="006A5E4F">
        <w:rPr>
          <w:sz w:val="22"/>
          <w:szCs w:val="22"/>
        </w:rPr>
        <w:fldChar w:fldCharType="begin"/>
      </w:r>
      <w:r w:rsidR="0048595E" w:rsidRPr="006A5E4F">
        <w:rPr>
          <w:sz w:val="22"/>
          <w:szCs w:val="22"/>
        </w:rPr>
        <w:instrText xml:space="preserve"> ADDIN ZOTERO_ITEM CSL_CITATION {"citationID":"tjAkbQfT","properties":{"formattedCitation":"(Wachter, Mittelstadt and Russell 2017)","plainCitation":"(Wachter, Mittelstadt and Russell 2017)","noteIndex":0},"citationItems":[{"id":51,"uris":["http://zotero.org/users/14594897/items/DKTVIYQ6"],"itemData":{"id":51,"type":"article-journal","container-title":"SSRN Electronic Journal","DOI":"10.2139/ssrn.3063289","ISSN":"1556-5068","journalAbbreviation":"SSRN Journal","language":"en","source":"DOI.org (Crossref)","title":"Counterfactual Explanations Without Opening the Black Box: Automated Decisions and the GDPR","title-short":"Counterfactual Explanations Without Opening the Black Box","URL":"https://www.ssrn.com/abstract=3063289","author":[{"family":"Wachter","given":"Sandra"},{"family":"Mittelstadt","given":"Brent"},{"family":"Russell","given":"Chris"}],"accessed":{"date-parts":[["2025",12,11]]},"issued":{"date-parts":[["2017"]]}}}],"schema":"https://github.com/citation-style-language/schema/raw/master/csl-citation.json"} </w:instrText>
      </w:r>
      <w:r w:rsidR="0048595E" w:rsidRPr="006A5E4F">
        <w:rPr>
          <w:sz w:val="22"/>
          <w:szCs w:val="22"/>
        </w:rPr>
        <w:fldChar w:fldCharType="separate"/>
      </w:r>
      <w:r w:rsidR="0048595E" w:rsidRPr="006A5E4F">
        <w:rPr>
          <w:noProof/>
          <w:sz w:val="22"/>
          <w:szCs w:val="22"/>
        </w:rPr>
        <w:t>(Wachter, Mittelstadt and Russell 2017)</w:t>
      </w:r>
      <w:r w:rsidR="0048595E" w:rsidRPr="006A5E4F">
        <w:rPr>
          <w:sz w:val="22"/>
          <w:szCs w:val="22"/>
        </w:rPr>
        <w:fldChar w:fldCharType="end"/>
      </w:r>
      <w:r w:rsidR="0048595E" w:rsidRPr="006A5E4F">
        <w:rPr>
          <w:sz w:val="22"/>
          <w:szCs w:val="22"/>
        </w:rPr>
        <w:t xml:space="preserve">. </w:t>
      </w:r>
      <w:r w:rsidRPr="006A5E4F">
        <w:rPr>
          <w:sz w:val="22"/>
          <w:szCs w:val="22"/>
        </w:rPr>
        <w:t>For example, a chatbot may explain that increasing income by a certain amount would improve loan eligibility. These techniques help the users to see AI decision as fair and controllable.</w:t>
      </w:r>
    </w:p>
    <w:p w14:paraId="732FA08E" w14:textId="77777777" w:rsidR="002B0178" w:rsidRPr="006A5E4F" w:rsidRDefault="002B0178" w:rsidP="00D20F91">
      <w:pPr>
        <w:spacing w:line="360" w:lineRule="auto"/>
        <w:rPr>
          <w:sz w:val="22"/>
          <w:szCs w:val="22"/>
        </w:rPr>
      </w:pPr>
    </w:p>
    <w:p w14:paraId="581BB82E" w14:textId="353206DA" w:rsidR="00544492" w:rsidRPr="006A5E4F" w:rsidRDefault="00544492" w:rsidP="00D20F91">
      <w:pPr>
        <w:spacing w:line="360" w:lineRule="auto"/>
        <w:rPr>
          <w:sz w:val="22"/>
          <w:szCs w:val="22"/>
        </w:rPr>
      </w:pPr>
      <w:r w:rsidRPr="006A5E4F">
        <w:rPr>
          <w:sz w:val="22"/>
          <w:szCs w:val="22"/>
        </w:rPr>
        <w:t xml:space="preserve">Recent studies also explore how LLMs can be introduced to improve these XAI techniques. One of them is to utilise an LLM model such as GPT-4 to generate natural language justifications for financial predictions </w:t>
      </w:r>
      <w:r w:rsidR="002B0178" w:rsidRPr="006A5E4F">
        <w:rPr>
          <w:sz w:val="22"/>
          <w:szCs w:val="22"/>
        </w:rPr>
        <w:fldChar w:fldCharType="begin"/>
      </w:r>
      <w:r w:rsidR="002B0178" w:rsidRPr="006A5E4F">
        <w:rPr>
          <w:sz w:val="22"/>
          <w:szCs w:val="22"/>
        </w:rPr>
        <w:instrText xml:space="preserve"> ADDIN ZOTERO_ITEM CSL_CITATION {"citationID":"zAUH6xDc","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B0178" w:rsidRPr="006A5E4F">
        <w:rPr>
          <w:sz w:val="22"/>
          <w:szCs w:val="22"/>
        </w:rPr>
        <w:fldChar w:fldCharType="separate"/>
      </w:r>
      <w:r w:rsidR="002B0178" w:rsidRPr="006A5E4F">
        <w:rPr>
          <w:noProof/>
          <w:sz w:val="22"/>
          <w:szCs w:val="22"/>
        </w:rPr>
        <w:t>(Zhao et al. 2023)</w:t>
      </w:r>
      <w:r w:rsidR="002B0178" w:rsidRPr="006A5E4F">
        <w:rPr>
          <w:sz w:val="22"/>
          <w:szCs w:val="22"/>
        </w:rPr>
        <w:fldChar w:fldCharType="end"/>
      </w:r>
      <w:r w:rsidRPr="006A5E4F">
        <w:rPr>
          <w:sz w:val="22"/>
          <w:szCs w:val="22"/>
        </w:rPr>
        <w:t>. Usually, LIME, SHAP, and Counterfactual explanations are quite complicated to be understood by a non-technical user. Therefore, LLMs can take these inputs and generate simpler and more understandable explanations. This allows users to understand explanations easily. A study</w:t>
      </w:r>
      <w:r w:rsidR="001F45F0" w:rsidRPr="006A5E4F">
        <w:rPr>
          <w:sz w:val="22"/>
          <w:szCs w:val="22"/>
        </w:rPr>
        <w:t xml:space="preserve"> </w:t>
      </w:r>
      <w:r w:rsidR="001F45F0" w:rsidRPr="006A5E4F">
        <w:rPr>
          <w:sz w:val="22"/>
          <w:szCs w:val="22"/>
        </w:rPr>
        <w:fldChar w:fldCharType="begin"/>
      </w:r>
      <w:r w:rsidR="001F45F0" w:rsidRPr="006A5E4F">
        <w:rPr>
          <w:sz w:val="22"/>
          <w:szCs w:val="22"/>
        </w:rPr>
        <w:instrText xml:space="preserve"> ADDIN ZOTERO_ITEM CSL_CITATION {"citationID":"yDNWNM30","properties":{"formattedCitation":"(Hsu, Wu and Liu 2024)","plainCitation":"(Hsu, Wu and Liu 2024)","noteIndex":0},"citationItems":[{"id":128,"uris":["http://zotero.org/users/14594897/items/RCR3W47H"],"itemData":{"id":128,"type":"paper-conference","abstract":"With the continuous advancement of artificial intelligence (AI), particularly in widespread domains such as healthcare and environmental applications, there is an increasing demand for model interpretability. Understanding the decisionmaking process of models contributes to building trust in them. Hence, the development of Explainable AI (XAI) has become crucial. This study proposes an approach to generate text via a large language model (LLM) for interpretation to enhance the interpretability of SHAP (Shapley Additive exPlanations) plots. The goal is to make the interpretability of model decisions accessible even to non-IT experts through textual explanations.","container-title":"2024 International Conference on Consumer Electronics - Taiwan (ICCE-Taiwan)","DOI":"10.1109/ICCE-Taiwan62264.2024.10674465","event-place":"Taichung, Taiwan","event-title":"2024 International Conference on Consumer Electronics - Taiwan (ICCE-Taiwan)","ISBN":"979-8-3503-8684-4","language":"en","license":"https://doi.org/10.15223/policy-029","page":"197-198","publisher":"IEEE","publisher-place":"Taichung, Taiwan","source":"DOI.org (Crossref)","title":"Decoding AI Complexity: SHAP Textual Explanations via LLM for Improved Model Transparency","title-short":"Decoding AI Complexity","URL":"https://ieeexplore.ieee.org/document/10674465/","author":[{"family":"Hsu","given":"Chung-Chian"},{"family":"Wu","given":"I-Zhen"},{"family":"Liu","given":"Shih-Mao"}],"accessed":{"date-parts":[["2025",12,13]]},"issued":{"date-parts":[["2024",7,9]]}}}],"schema":"https://github.com/citation-style-language/schema/raw/master/csl-citation.json"} </w:instrText>
      </w:r>
      <w:r w:rsidR="001F45F0" w:rsidRPr="006A5E4F">
        <w:rPr>
          <w:sz w:val="22"/>
          <w:szCs w:val="22"/>
        </w:rPr>
        <w:fldChar w:fldCharType="separate"/>
      </w:r>
      <w:r w:rsidR="001F45F0" w:rsidRPr="006A5E4F">
        <w:rPr>
          <w:noProof/>
          <w:sz w:val="22"/>
          <w:szCs w:val="22"/>
        </w:rPr>
        <w:t>(Hsu, Wu and Liu 2024)</w:t>
      </w:r>
      <w:r w:rsidR="001F45F0" w:rsidRPr="006A5E4F">
        <w:rPr>
          <w:sz w:val="22"/>
          <w:szCs w:val="22"/>
        </w:rPr>
        <w:fldChar w:fldCharType="end"/>
      </w:r>
      <w:r w:rsidR="00E708B7" w:rsidRPr="006A5E4F">
        <w:rPr>
          <w:sz w:val="22"/>
          <w:szCs w:val="22"/>
        </w:rPr>
        <w:t xml:space="preserve"> </w:t>
      </w:r>
      <w:r w:rsidRPr="006A5E4F">
        <w:rPr>
          <w:sz w:val="22"/>
          <w:szCs w:val="22"/>
        </w:rPr>
        <w:t>demonstrates that using LLMs to describe SHAP values improves user comprehension and perceived trust towards the system.</w:t>
      </w:r>
    </w:p>
    <w:p w14:paraId="3A759248" w14:textId="7D40BC8E" w:rsidR="00544492" w:rsidRPr="006A5E4F" w:rsidRDefault="00544492" w:rsidP="00D20F91">
      <w:pPr>
        <w:spacing w:line="360" w:lineRule="auto"/>
        <w:rPr>
          <w:sz w:val="22"/>
          <w:szCs w:val="22"/>
        </w:rPr>
      </w:pPr>
      <w:r w:rsidRPr="006A5E4F">
        <w:rPr>
          <w:sz w:val="22"/>
          <w:szCs w:val="22"/>
        </w:rPr>
        <w:br/>
        <w:t xml:space="preserve">Moreover, multi-layered explainability frameworks combine visual, numerical, and textual explanations. They provide holistic transparency for decision-making systems </w:t>
      </w:r>
      <w:r w:rsidR="001F45F0" w:rsidRPr="006A5E4F">
        <w:rPr>
          <w:sz w:val="22"/>
          <w:szCs w:val="22"/>
        </w:rPr>
        <w:fldChar w:fldCharType="begin"/>
      </w:r>
      <w:r w:rsidR="001F45F0" w:rsidRPr="006A5E4F">
        <w:rPr>
          <w:sz w:val="22"/>
          <w:szCs w:val="22"/>
        </w:rPr>
        <w:instrText xml:space="preserve"> ADDIN ZOTERO_ITEM CSL_CITATION {"citationID":"5BAvPpUg","properties":{"formattedCitation":"(Barredo Arrieta et al. 2020)","plainCitation":"(Barredo Arrieta et al. 2020)","noteIndex":0},"citationItems":[{"id":131,"uris":["http://zotero.org/users/14594897/items/6ZIN4PRD"],"itemData":{"id":131,"type":"article-journal","abstract":"In the last few years, Artiﬁcial Intelligence (AI) has achieved a notable momentum that, if harnessed appropriately, may deliver the best of expectations over many application sectors across the ﬁeld. For this to occur shortly in Machine Learning, the entire community stands in front of the barrier of explainability, an inherent problem of the latest techniques brought by sub-symbolism (e.g. ensembles or Deep Neural Networks) that were not present in the last hype of AI (namely, expert systems and rule based models). Paradigms underlying this problem fall within the so-called eXplainable AI (XAI) ﬁeld, which is widely acknowledged as a crucial feature for the practical deployment of AI models. The overview presented in this article examines the existing literature and contributions already done in the ﬁeld of XAI, including a prospect toward what is yet to be reached. For this purpose we summarize previous efforts made to deﬁne explainability in Machine Learning, establishing a novel deﬁnition of explainable Machine Learning that covers such prior conceptual propositions with a major focus on the audience for which the explainability is sought. Departing from this deﬁnition, we propose and discuss about a taxonomy of recent contributions related to the explainability of different Machine Learning models, including those aimed at explaining Deep Learning methods for which a second dedicated taxonomy is built and examined in detail. This critical literature analysis serves as the motivating background for a series of challenges faced by XAI, such as the interesting crossroads of data fusion and explainability. Our prospects lead toward the concept of Responsible Artiﬁcial Intelligence, namely, a methodology for the large-scale implementation of AI methods in real organizations with fairness, model explainability and accountability at its core. Our ultimate goal is to provide newcomers to the ﬁeld of XAI with a thorough taxonomy that can serve as reference material in order to stimulate future research advances, but also to encourage experts and professionals from other disciplines to embrace the beneﬁts of AI in their activity sectors, without any prior bias for its lack of interpretability.","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Barredo Arrieta","given":"Alejandr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schema":"https://github.com/citation-style-language/schema/raw/master/csl-citation.json"} </w:instrText>
      </w:r>
      <w:r w:rsidR="001F45F0" w:rsidRPr="006A5E4F">
        <w:rPr>
          <w:sz w:val="22"/>
          <w:szCs w:val="22"/>
        </w:rPr>
        <w:fldChar w:fldCharType="separate"/>
      </w:r>
      <w:r w:rsidR="001F45F0" w:rsidRPr="006A5E4F">
        <w:rPr>
          <w:noProof/>
          <w:sz w:val="22"/>
          <w:szCs w:val="22"/>
        </w:rPr>
        <w:t>(Barredo Arrieta et al. 2020)</w:t>
      </w:r>
      <w:r w:rsidR="001F45F0" w:rsidRPr="006A5E4F">
        <w:rPr>
          <w:sz w:val="22"/>
          <w:szCs w:val="22"/>
        </w:rPr>
        <w:fldChar w:fldCharType="end"/>
      </w:r>
      <w:r w:rsidR="001F45F0" w:rsidRPr="006A5E4F">
        <w:rPr>
          <w:sz w:val="22"/>
          <w:szCs w:val="22"/>
        </w:rPr>
        <w:t xml:space="preserve">. </w:t>
      </w:r>
      <w:r w:rsidRPr="006A5E4F">
        <w:rPr>
          <w:sz w:val="22"/>
          <w:szCs w:val="22"/>
        </w:rPr>
        <w:t>These hybrid techniques form the foundation for improving trust in modern AI-driven financial chatbots.</w:t>
      </w:r>
    </w:p>
    <w:p w14:paraId="4B799844" w14:textId="77777777" w:rsidR="00544492" w:rsidRDefault="00544492" w:rsidP="00D20F91">
      <w:pPr>
        <w:spacing w:line="360" w:lineRule="auto"/>
      </w:pPr>
    </w:p>
    <w:p w14:paraId="6B433BAF" w14:textId="5DCAD8A7" w:rsidR="004D1638" w:rsidRPr="004D1638" w:rsidRDefault="00544492" w:rsidP="00956F37">
      <w:pPr>
        <w:pStyle w:val="Heading2"/>
      </w:pPr>
      <w:bookmarkStart w:id="39" w:name="_Toc216999598"/>
      <w:r w:rsidRPr="00806384">
        <w:t>2.6 Existing Systems</w:t>
      </w:r>
      <w:bookmarkEnd w:id="39"/>
    </w:p>
    <w:p w14:paraId="4E5078CC" w14:textId="568B1FD5" w:rsidR="00544492" w:rsidRPr="006A5E4F" w:rsidRDefault="00544492" w:rsidP="00D20F91">
      <w:pPr>
        <w:spacing w:line="360" w:lineRule="auto"/>
        <w:rPr>
          <w:sz w:val="22"/>
          <w:szCs w:val="22"/>
        </w:rPr>
      </w:pPr>
      <w:r w:rsidRPr="006A5E4F">
        <w:rPr>
          <w:sz w:val="22"/>
          <w:szCs w:val="22"/>
        </w:rPr>
        <w:t>Existing chatbot systems used in the finance sector differ in how transparent they are, how they are built, and how users experience them. These systems follow fixed rules and respond in a predictable way</w:t>
      </w:r>
      <w:r w:rsidRPr="006A5E4F">
        <w:rPr>
          <w:b/>
          <w:bCs/>
          <w:sz w:val="22"/>
          <w:szCs w:val="22"/>
        </w:rPr>
        <w:t xml:space="preserve">. </w:t>
      </w:r>
      <w:r w:rsidRPr="006A5E4F">
        <w:rPr>
          <w:sz w:val="22"/>
          <w:szCs w:val="22"/>
        </w:rPr>
        <w:t>They are limited in what they can handle. But users usually understand how they work. That clarity in those systems builds basic trust.</w:t>
      </w:r>
    </w:p>
    <w:p w14:paraId="0036FEC8" w14:textId="77777777" w:rsidR="00544492" w:rsidRPr="006A5E4F" w:rsidRDefault="00544492" w:rsidP="00D20F91">
      <w:pPr>
        <w:spacing w:line="360" w:lineRule="auto"/>
        <w:rPr>
          <w:sz w:val="22"/>
          <w:szCs w:val="22"/>
        </w:rPr>
      </w:pPr>
    </w:p>
    <w:p w14:paraId="58D8FBDF" w14:textId="33C6153D" w:rsidR="00544492" w:rsidRPr="006A5E4F" w:rsidRDefault="00544492" w:rsidP="00D20F91">
      <w:pPr>
        <w:spacing w:line="360" w:lineRule="auto"/>
        <w:rPr>
          <w:sz w:val="22"/>
          <w:szCs w:val="22"/>
        </w:rPr>
      </w:pPr>
      <w:r w:rsidRPr="006A5E4F">
        <w:rPr>
          <w:sz w:val="22"/>
          <w:szCs w:val="22"/>
        </w:rPr>
        <w:t>AI-driven chatbots follow a different approach. Systems powered by deep learning and large language models are able to understand context better and respond more naturally. They feel more human. However, with their layered and complex nature, it is hard to show or explain their internal decision-</w:t>
      </w:r>
      <w:r w:rsidRPr="006A5E4F">
        <w:rPr>
          <w:sz w:val="22"/>
          <w:szCs w:val="22"/>
        </w:rPr>
        <w:lastRenderedPageBreak/>
        <w:t>making process</w:t>
      </w:r>
      <w:r w:rsidR="00EB7427" w:rsidRPr="006A5E4F">
        <w:rPr>
          <w:sz w:val="22"/>
          <w:szCs w:val="22"/>
        </w:rPr>
        <w:t xml:space="preserve"> </w:t>
      </w:r>
      <w:r w:rsidR="00EB7427" w:rsidRPr="006A5E4F">
        <w:rPr>
          <w:sz w:val="22"/>
          <w:szCs w:val="22"/>
        </w:rPr>
        <w:fldChar w:fldCharType="begin"/>
      </w:r>
      <w:r w:rsidR="00EB7427" w:rsidRPr="006A5E4F">
        <w:rPr>
          <w:sz w:val="22"/>
          <w:szCs w:val="22"/>
        </w:rPr>
        <w:instrText xml:space="preserve"> ADDIN ZOTERO_ITEM CSL_CITATION {"citationID":"42igYvhQ","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EB7427" w:rsidRPr="006A5E4F">
        <w:rPr>
          <w:sz w:val="22"/>
          <w:szCs w:val="22"/>
        </w:rPr>
        <w:fldChar w:fldCharType="separate"/>
      </w:r>
      <w:r w:rsidR="00EB7427" w:rsidRPr="006A5E4F">
        <w:rPr>
          <w:noProof/>
          <w:sz w:val="22"/>
          <w:szCs w:val="22"/>
        </w:rPr>
        <w:t>(Cotton and Biran n.d.)</w:t>
      </w:r>
      <w:r w:rsidR="00EB7427" w:rsidRPr="006A5E4F">
        <w:rPr>
          <w:sz w:val="22"/>
          <w:szCs w:val="22"/>
        </w:rPr>
        <w:fldChar w:fldCharType="end"/>
      </w:r>
      <w:r w:rsidRPr="006A5E4F">
        <w:rPr>
          <w:sz w:val="22"/>
          <w:szCs w:val="22"/>
        </w:rPr>
        <w:t>. These systems behave like balck boxes for most of the users. This makes users trust less in these systems, expecially in financial decisions.</w:t>
      </w:r>
    </w:p>
    <w:p w14:paraId="17438337" w14:textId="77777777" w:rsidR="00544492" w:rsidRPr="006A5E4F" w:rsidRDefault="00544492" w:rsidP="00D20F91">
      <w:pPr>
        <w:spacing w:line="360" w:lineRule="auto"/>
        <w:rPr>
          <w:sz w:val="22"/>
          <w:szCs w:val="22"/>
        </w:rPr>
      </w:pPr>
    </w:p>
    <w:p w14:paraId="140D97BF" w14:textId="573BCDA3" w:rsidR="00544492" w:rsidRPr="006A5E4F" w:rsidRDefault="00544492" w:rsidP="00D20F91">
      <w:pPr>
        <w:spacing w:line="360" w:lineRule="auto"/>
        <w:rPr>
          <w:sz w:val="22"/>
          <w:szCs w:val="22"/>
        </w:rPr>
      </w:pPr>
      <w:r w:rsidRPr="006A5E4F">
        <w:rPr>
          <w:sz w:val="22"/>
          <w:szCs w:val="22"/>
        </w:rPr>
        <w:t>To address this, some financial institutions integrate explainable AI components into their existing chatbot systems. A related study shows that techniques such as SHAP and LIME are used in credit decision workflows in order to explain why a loan was approved or rejected</w:t>
      </w:r>
      <w:r w:rsidR="00AC0957" w:rsidRPr="006A5E4F">
        <w:rPr>
          <w:sz w:val="22"/>
          <w:szCs w:val="22"/>
        </w:rPr>
        <w:t xml:space="preserve"> </w:t>
      </w:r>
      <w:r w:rsidR="00AC0957" w:rsidRPr="006A5E4F">
        <w:rPr>
          <w:sz w:val="22"/>
          <w:szCs w:val="22"/>
        </w:rPr>
        <w:fldChar w:fldCharType="begin"/>
      </w:r>
      <w:r w:rsidR="002B14BA" w:rsidRPr="006A5E4F">
        <w:rPr>
          <w:sz w:val="22"/>
          <w:szCs w:val="22"/>
        </w:rPr>
        <w:instrText xml:space="preserve"> ADDIN ZOTERO_ITEM CSL_CITATION {"citationID":"d5ZeTtX5","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AC0957" w:rsidRPr="006A5E4F">
        <w:rPr>
          <w:sz w:val="22"/>
          <w:szCs w:val="22"/>
        </w:rPr>
        <w:fldChar w:fldCharType="separate"/>
      </w:r>
      <w:r w:rsidR="002B14BA" w:rsidRPr="006A5E4F">
        <w:rPr>
          <w:noProof/>
          <w:sz w:val="22"/>
          <w:szCs w:val="22"/>
        </w:rPr>
        <w:t>(Kakolu and Faheem 2024a)</w:t>
      </w:r>
      <w:r w:rsidR="00AC0957" w:rsidRPr="006A5E4F">
        <w:rPr>
          <w:sz w:val="22"/>
          <w:szCs w:val="22"/>
        </w:rPr>
        <w:fldChar w:fldCharType="end"/>
      </w:r>
      <w:r w:rsidRPr="006A5E4F">
        <w:rPr>
          <w:sz w:val="22"/>
          <w:szCs w:val="22"/>
        </w:rPr>
        <w:t>. These explanations help with transparency. But still, many of them are shown as charts or technical values, which are difficult for non-technical users to understand.</w:t>
      </w:r>
    </w:p>
    <w:p w14:paraId="688327CB" w14:textId="12F4F75B" w:rsidR="00544492" w:rsidRPr="006A5E4F" w:rsidRDefault="00544492" w:rsidP="00D20F91">
      <w:pPr>
        <w:spacing w:line="360" w:lineRule="auto"/>
        <w:rPr>
          <w:sz w:val="22"/>
          <w:szCs w:val="22"/>
        </w:rPr>
      </w:pPr>
      <w:r w:rsidRPr="006A5E4F">
        <w:rPr>
          <w:sz w:val="22"/>
          <w:szCs w:val="22"/>
        </w:rPr>
        <w:t>More recent systems follow a different approach. They use large language models to turn technical explanations into simple text. Instead of charts, users receive short, clear sentences explaining the decision</w:t>
      </w:r>
      <w:r w:rsidR="00AC0957" w:rsidRPr="006A5E4F">
        <w:rPr>
          <w:sz w:val="22"/>
          <w:szCs w:val="22"/>
        </w:rPr>
        <w:t xml:space="preserve"> </w:t>
      </w:r>
      <w:r w:rsidR="00AC0957" w:rsidRPr="006A5E4F">
        <w:rPr>
          <w:sz w:val="22"/>
          <w:szCs w:val="22"/>
        </w:rPr>
        <w:fldChar w:fldCharType="begin"/>
      </w:r>
      <w:r w:rsidR="00AC0957" w:rsidRPr="006A5E4F">
        <w:rPr>
          <w:sz w:val="22"/>
          <w:szCs w:val="22"/>
        </w:rPr>
        <w:instrText xml:space="preserve"> ADDIN ZOTERO_ITEM CSL_CITATION {"citationID":"5JLynhgV","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AC0957" w:rsidRPr="006A5E4F">
        <w:rPr>
          <w:sz w:val="22"/>
          <w:szCs w:val="22"/>
        </w:rPr>
        <w:fldChar w:fldCharType="separate"/>
      </w:r>
      <w:r w:rsidR="00AC0957" w:rsidRPr="006A5E4F">
        <w:rPr>
          <w:noProof/>
          <w:sz w:val="22"/>
          <w:szCs w:val="22"/>
        </w:rPr>
        <w:t>(Zhao et al. 2023)</w:t>
      </w:r>
      <w:r w:rsidR="00AC0957" w:rsidRPr="006A5E4F">
        <w:rPr>
          <w:sz w:val="22"/>
          <w:szCs w:val="22"/>
        </w:rPr>
        <w:fldChar w:fldCharType="end"/>
      </w:r>
      <w:r w:rsidRPr="006A5E4F">
        <w:rPr>
          <w:sz w:val="22"/>
          <w:szCs w:val="22"/>
        </w:rPr>
        <w:t xml:space="preserve">. </w:t>
      </w:r>
    </w:p>
    <w:p w14:paraId="0A9A7370" w14:textId="77777777" w:rsidR="00544492" w:rsidRPr="006A5E4F" w:rsidRDefault="00544492" w:rsidP="00D20F91">
      <w:pPr>
        <w:spacing w:line="360" w:lineRule="auto"/>
        <w:rPr>
          <w:sz w:val="22"/>
          <w:szCs w:val="22"/>
        </w:rPr>
      </w:pPr>
    </w:p>
    <w:p w14:paraId="624B373F" w14:textId="77777777" w:rsidR="00544492" w:rsidRPr="006A5E4F" w:rsidRDefault="00544492" w:rsidP="00D20F91">
      <w:pPr>
        <w:spacing w:line="360" w:lineRule="auto"/>
        <w:rPr>
          <w:sz w:val="22"/>
          <w:szCs w:val="22"/>
        </w:rPr>
      </w:pPr>
      <w:r w:rsidRPr="006A5E4F">
        <w:rPr>
          <w:sz w:val="22"/>
          <w:szCs w:val="22"/>
        </w:rPr>
        <w:t>Clear differences appear when comparing and contrasting the two methods. Rule-based methods are reliable and easy to understand, but they are limited by capabilities, or they do not evolve. On the other hand, LLM-based systems are flexible and conversational, but they lack transparency. The best solution lies somewhere in between. A system that can combine clear logic with human-like explanations, which is supported by explainable AI, is the optimal solution for this. It is more likely to earn user trust.</w:t>
      </w:r>
    </w:p>
    <w:p w14:paraId="7A93687D" w14:textId="77777777" w:rsidR="00544492" w:rsidRDefault="00544492" w:rsidP="00D20F91">
      <w:pPr>
        <w:spacing w:line="360" w:lineRule="auto"/>
      </w:pPr>
    </w:p>
    <w:p w14:paraId="55568B2E" w14:textId="244350C3" w:rsidR="00544492" w:rsidRDefault="00544492" w:rsidP="00D20F91">
      <w:pPr>
        <w:pStyle w:val="Heading2"/>
        <w:spacing w:before="240" w:after="120" w:line="360" w:lineRule="auto"/>
      </w:pPr>
      <w:bookmarkStart w:id="40" w:name="_Toc216999599"/>
      <w:r>
        <w:t>2.7 Technical Research</w:t>
      </w:r>
      <w:bookmarkEnd w:id="40"/>
    </w:p>
    <w:p w14:paraId="74264650" w14:textId="77777777" w:rsidR="00544492" w:rsidRPr="00FE73C3" w:rsidRDefault="00544492" w:rsidP="00D20F91">
      <w:pPr>
        <w:spacing w:line="360" w:lineRule="auto"/>
        <w:rPr>
          <w:sz w:val="22"/>
          <w:szCs w:val="22"/>
        </w:rPr>
      </w:pPr>
      <w:r w:rsidRPr="00FE73C3">
        <w:rPr>
          <w:sz w:val="22"/>
          <w:szCs w:val="22"/>
        </w:rPr>
        <w:t xml:space="preserve">The technical side of this study focuses on two main components. One component explains model decisions. The other component turns those explanations into language people can understand. </w:t>
      </w:r>
    </w:p>
    <w:p w14:paraId="7B646CC3" w14:textId="77777777" w:rsidR="00544492" w:rsidRPr="00FE73C3" w:rsidRDefault="00544492" w:rsidP="00D20F91">
      <w:pPr>
        <w:spacing w:line="360" w:lineRule="auto"/>
        <w:rPr>
          <w:sz w:val="22"/>
          <w:szCs w:val="22"/>
        </w:rPr>
      </w:pPr>
    </w:p>
    <w:p w14:paraId="56AD5EDD" w14:textId="7C0CBE9C" w:rsidR="00544492" w:rsidRPr="00FE73C3" w:rsidRDefault="00544492" w:rsidP="00D20F91">
      <w:pPr>
        <w:spacing w:line="360" w:lineRule="auto"/>
        <w:rPr>
          <w:sz w:val="22"/>
          <w:szCs w:val="22"/>
        </w:rPr>
      </w:pPr>
      <w:r w:rsidRPr="00FE73C3">
        <w:rPr>
          <w:sz w:val="22"/>
          <w:szCs w:val="22"/>
        </w:rPr>
        <w:t>Methods such as SHAP and LIME are commonly used to explain machine learning predictions. They show how much each input feature contributes to the final prediction, such as loan approval or rejection</w:t>
      </w:r>
      <w:r w:rsidR="003C48A0" w:rsidRPr="00FE73C3">
        <w:rPr>
          <w:sz w:val="22"/>
          <w:szCs w:val="22"/>
        </w:rPr>
        <w:t xml:space="preserve"> </w:t>
      </w:r>
      <w:r w:rsidR="003C48A0" w:rsidRPr="00FE73C3">
        <w:rPr>
          <w:sz w:val="22"/>
          <w:szCs w:val="22"/>
        </w:rPr>
        <w:fldChar w:fldCharType="begin"/>
      </w:r>
      <w:r w:rsidR="00596F66" w:rsidRPr="00FE73C3">
        <w:rPr>
          <w:sz w:val="22"/>
          <w:szCs w:val="22"/>
        </w:rPr>
        <w:instrText xml:space="preserve"> ADDIN ZOTERO_ITEM CSL_CITATION {"citationID":"ekV0AFXO","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C48A0" w:rsidRPr="00FE73C3">
        <w:rPr>
          <w:sz w:val="22"/>
          <w:szCs w:val="22"/>
        </w:rPr>
        <w:fldChar w:fldCharType="separate"/>
      </w:r>
      <w:r w:rsidR="00596F66" w:rsidRPr="00FE73C3">
        <w:rPr>
          <w:sz w:val="22"/>
          <w:szCs w:val="22"/>
        </w:rPr>
        <w:t>(Ribeiro, Singh and Guestrin 2016; Lundberg and Lee n.d.)</w:t>
      </w:r>
      <w:r w:rsidR="003C48A0" w:rsidRPr="00FE73C3">
        <w:rPr>
          <w:sz w:val="22"/>
          <w:szCs w:val="22"/>
        </w:rPr>
        <w:fldChar w:fldCharType="end"/>
      </w:r>
      <w:r w:rsidRPr="00FE73C3">
        <w:rPr>
          <w:sz w:val="22"/>
          <w:szCs w:val="22"/>
        </w:rPr>
        <w:t>. These methods make up the technical base of explainability. They explain what influenced the decision.</w:t>
      </w:r>
    </w:p>
    <w:p w14:paraId="541D1F06" w14:textId="77777777" w:rsidR="00544492" w:rsidRPr="00FE73C3" w:rsidRDefault="00544492" w:rsidP="00D20F91">
      <w:pPr>
        <w:spacing w:line="360" w:lineRule="auto"/>
        <w:rPr>
          <w:sz w:val="22"/>
          <w:szCs w:val="22"/>
        </w:rPr>
      </w:pPr>
    </w:p>
    <w:p w14:paraId="7C3C01BE" w14:textId="59F2FAA7" w:rsidR="00544492" w:rsidRPr="00FE73C3" w:rsidRDefault="00544492" w:rsidP="00D20F91">
      <w:pPr>
        <w:spacing w:line="360" w:lineRule="auto"/>
        <w:rPr>
          <w:sz w:val="22"/>
          <w:szCs w:val="22"/>
        </w:rPr>
      </w:pPr>
      <w:r w:rsidRPr="00FE73C3">
        <w:rPr>
          <w:sz w:val="22"/>
          <w:szCs w:val="22"/>
        </w:rPr>
        <w:t>Large language models add a new capability. Models such as GPT-4 take structured outputs from SHAP or LIME and turn them into plain sentences. With that, users receive short text explanations instead of numbers or charts. One of the related studies highlights how LLMs can explain individual decisions in a user-friendly way</w:t>
      </w:r>
      <w:r w:rsidR="003C48A0" w:rsidRPr="00FE73C3">
        <w:rPr>
          <w:sz w:val="22"/>
          <w:szCs w:val="22"/>
        </w:rPr>
        <w:t xml:space="preserve"> </w:t>
      </w:r>
      <w:r w:rsidR="003C48A0" w:rsidRPr="00FE73C3">
        <w:rPr>
          <w:sz w:val="22"/>
          <w:szCs w:val="22"/>
        </w:rPr>
        <w:fldChar w:fldCharType="begin"/>
      </w:r>
      <w:r w:rsidR="00203EF7" w:rsidRPr="00FE73C3">
        <w:rPr>
          <w:sz w:val="22"/>
          <w:szCs w:val="22"/>
        </w:rPr>
        <w:instrText xml:space="preserve"> ADDIN ZOTERO_ITEM CSL_CITATION {"citationID":"wYx6i9M0","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C48A0" w:rsidRPr="00FE73C3">
        <w:rPr>
          <w:sz w:val="22"/>
          <w:szCs w:val="22"/>
        </w:rPr>
        <w:fldChar w:fldCharType="separate"/>
      </w:r>
      <w:r w:rsidR="00203EF7" w:rsidRPr="00FE73C3">
        <w:rPr>
          <w:noProof/>
          <w:sz w:val="22"/>
          <w:szCs w:val="22"/>
        </w:rPr>
        <w:t>(Zhao et al. 2023)</w:t>
      </w:r>
      <w:r w:rsidR="003C48A0" w:rsidRPr="00FE73C3">
        <w:rPr>
          <w:sz w:val="22"/>
          <w:szCs w:val="22"/>
        </w:rPr>
        <w:fldChar w:fldCharType="end"/>
      </w:r>
      <w:r w:rsidRPr="00FE73C3">
        <w:rPr>
          <w:sz w:val="22"/>
          <w:szCs w:val="22"/>
        </w:rPr>
        <w:t>. This helps to reduce the gap between technical transparency and real user understanding.</w:t>
      </w:r>
    </w:p>
    <w:p w14:paraId="251BCAB0" w14:textId="15828872" w:rsidR="00544492" w:rsidRPr="00FE73C3" w:rsidRDefault="00544492" w:rsidP="00D20F91">
      <w:pPr>
        <w:spacing w:line="360" w:lineRule="auto"/>
        <w:rPr>
          <w:sz w:val="22"/>
          <w:szCs w:val="22"/>
        </w:rPr>
      </w:pPr>
      <w:r w:rsidRPr="00FE73C3">
        <w:rPr>
          <w:sz w:val="22"/>
          <w:szCs w:val="22"/>
        </w:rPr>
        <w:br/>
        <w:t xml:space="preserve">Measuring trust is also part of the technical work. Some studies define trust as a combination of </w:t>
      </w:r>
      <w:r w:rsidRPr="00FE73C3">
        <w:rPr>
          <w:sz w:val="22"/>
          <w:szCs w:val="22"/>
        </w:rPr>
        <w:lastRenderedPageBreak/>
        <w:t>factors such as  accuracy, confidence in the system’s reasoning, user comfort, and willingness to use the system again</w:t>
      </w:r>
      <w:r w:rsidR="00203EF7" w:rsidRPr="00FE73C3">
        <w:rPr>
          <w:sz w:val="22"/>
          <w:szCs w:val="22"/>
        </w:rPr>
        <w:t xml:space="preserve"> </w:t>
      </w:r>
      <w:r w:rsidR="00203EF7" w:rsidRPr="00FE73C3">
        <w:rPr>
          <w:sz w:val="22"/>
          <w:szCs w:val="22"/>
        </w:rPr>
        <w:fldChar w:fldCharType="begin"/>
      </w:r>
      <w:r w:rsidR="00203EF7" w:rsidRPr="00FE73C3">
        <w:rPr>
          <w:sz w:val="22"/>
          <w:szCs w:val="22"/>
        </w:rPr>
        <w:instrText xml:space="preserve"> ADDIN ZOTERO_ITEM CSL_CITATION {"citationID":"tsWbyG5y","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03EF7" w:rsidRPr="00FE73C3">
        <w:rPr>
          <w:sz w:val="22"/>
          <w:szCs w:val="22"/>
        </w:rPr>
        <w:fldChar w:fldCharType="separate"/>
      </w:r>
      <w:r w:rsidR="00203EF7" w:rsidRPr="00FE73C3">
        <w:rPr>
          <w:noProof/>
          <w:sz w:val="22"/>
          <w:szCs w:val="22"/>
        </w:rPr>
        <w:t>(Kaur et al. 2020)</w:t>
      </w:r>
      <w:r w:rsidR="00203EF7" w:rsidRPr="00FE73C3">
        <w:rPr>
          <w:sz w:val="22"/>
          <w:szCs w:val="22"/>
        </w:rPr>
        <w:fldChar w:fldCharType="end"/>
      </w:r>
      <w:r w:rsidRPr="00FE73C3">
        <w:rPr>
          <w:sz w:val="22"/>
          <w:szCs w:val="22"/>
        </w:rPr>
        <w:t>. These factors are usually measured through surveys and open-ended feedback. These results can be analysed statistically in order to see whether explanations actually imporve trust.</w:t>
      </w:r>
    </w:p>
    <w:p w14:paraId="363B94BC" w14:textId="24E83EA9" w:rsidR="00544492" w:rsidRPr="00FE73C3" w:rsidRDefault="00544492" w:rsidP="00D20F91">
      <w:pPr>
        <w:spacing w:line="360" w:lineRule="auto"/>
        <w:rPr>
          <w:sz w:val="22"/>
          <w:szCs w:val="22"/>
        </w:rPr>
      </w:pPr>
      <w:r w:rsidRPr="00FE73C3">
        <w:rPr>
          <w:sz w:val="22"/>
          <w:szCs w:val="22"/>
        </w:rPr>
        <w:br/>
        <w:t>Another important technical concern is how the data handling is done. Financial chatbots often work with user’s sensitive information. Related studies show that it is very important to use strong privacy protection, bias control, and ethical design, especially in tasks like credit scoring and risk evaluation</w:t>
      </w:r>
      <w:r w:rsidR="0075388E" w:rsidRPr="00FE73C3">
        <w:rPr>
          <w:sz w:val="22"/>
          <w:szCs w:val="22"/>
        </w:rPr>
        <w:t xml:space="preserve"> </w:t>
      </w:r>
      <w:r w:rsidR="0075388E" w:rsidRPr="00FE73C3">
        <w:rPr>
          <w:sz w:val="22"/>
          <w:szCs w:val="22"/>
        </w:rPr>
        <w:fldChar w:fldCharType="begin"/>
      </w:r>
      <w:r w:rsidR="0075388E" w:rsidRPr="00FE73C3">
        <w:rPr>
          <w:sz w:val="22"/>
          <w:szCs w:val="22"/>
        </w:rPr>
        <w:instrText xml:space="preserve"> ADDIN ZOTERO_ITEM CSL_CITATION {"citationID":"MrLNdLM8","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75388E" w:rsidRPr="00FE73C3">
        <w:rPr>
          <w:sz w:val="22"/>
          <w:szCs w:val="22"/>
        </w:rPr>
        <w:fldChar w:fldCharType="separate"/>
      </w:r>
      <w:r w:rsidR="0075388E" w:rsidRPr="00FE73C3">
        <w:rPr>
          <w:noProof/>
          <w:sz w:val="22"/>
          <w:szCs w:val="22"/>
        </w:rPr>
        <w:t>(Gunning and Aha 2019)</w:t>
      </w:r>
      <w:r w:rsidR="0075388E" w:rsidRPr="00FE73C3">
        <w:rPr>
          <w:sz w:val="22"/>
          <w:szCs w:val="22"/>
        </w:rPr>
        <w:fldChar w:fldCharType="end"/>
      </w:r>
      <w:r w:rsidR="0075388E" w:rsidRPr="00FE73C3">
        <w:rPr>
          <w:sz w:val="22"/>
          <w:szCs w:val="22"/>
        </w:rPr>
        <w:t xml:space="preserve">. </w:t>
      </w:r>
      <w:r w:rsidRPr="00FE73C3">
        <w:rPr>
          <w:sz w:val="22"/>
          <w:szCs w:val="22"/>
        </w:rPr>
        <w:t>If these things are ignored, trust can easily break down.</w:t>
      </w:r>
    </w:p>
    <w:p w14:paraId="26C5BF20" w14:textId="77777777" w:rsidR="00544492" w:rsidRPr="00FE73C3" w:rsidRDefault="00544492" w:rsidP="00D20F91">
      <w:pPr>
        <w:spacing w:line="360" w:lineRule="auto"/>
        <w:rPr>
          <w:sz w:val="22"/>
          <w:szCs w:val="22"/>
        </w:rPr>
      </w:pPr>
      <w:r w:rsidRPr="00FE73C3">
        <w:rPr>
          <w:sz w:val="22"/>
          <w:szCs w:val="22"/>
        </w:rPr>
        <w:br/>
        <w:t>In conclusion, recent technical research shows a clear path. Explainable AI methods can expose the logic behind decisions. LLMs can turn that logic into language that users can follow. Together, they make a new type of financial chatbot. In this setup, GPT-4 acts as an explanation engine that users can actually understand.</w:t>
      </w:r>
    </w:p>
    <w:p w14:paraId="0B41E567" w14:textId="77777777" w:rsidR="00544492" w:rsidRDefault="00544492" w:rsidP="00D20F91">
      <w:pPr>
        <w:spacing w:line="360" w:lineRule="auto"/>
      </w:pPr>
    </w:p>
    <w:p w14:paraId="7A0A4B6C" w14:textId="77777777" w:rsidR="00544492" w:rsidRDefault="00544492" w:rsidP="00D20F91">
      <w:pPr>
        <w:pStyle w:val="Heading2"/>
        <w:spacing w:before="240" w:after="120" w:line="360" w:lineRule="auto"/>
      </w:pPr>
      <w:bookmarkStart w:id="41" w:name="_Toc216999600"/>
      <w:r>
        <w:t>2.8 Link to Research Objectives and Questions</w:t>
      </w:r>
      <w:bookmarkEnd w:id="41"/>
    </w:p>
    <w:p w14:paraId="77FC7879" w14:textId="48D7FEF2" w:rsidR="00544492" w:rsidRPr="00FE73C3" w:rsidRDefault="00544492" w:rsidP="00D20F91">
      <w:pPr>
        <w:spacing w:line="360" w:lineRule="auto"/>
        <w:rPr>
          <w:sz w:val="22"/>
          <w:szCs w:val="22"/>
        </w:rPr>
      </w:pPr>
      <w:r w:rsidRPr="00FE73C3">
        <w:rPr>
          <w:sz w:val="22"/>
          <w:szCs w:val="22"/>
        </w:rPr>
        <w:t>The literature review in this chapter builds a clear base for the research objectives and research questions. Acroll the literature study, one pattern appears several times. Trust and explainability move together. When users understand why a system produces a certain output, they are more likely to see it as transparent, fair, and credible</w:t>
      </w:r>
      <w:r w:rsidR="0075388E" w:rsidRPr="00FE73C3">
        <w:rPr>
          <w:sz w:val="22"/>
          <w:szCs w:val="22"/>
        </w:rPr>
        <w:t xml:space="preserve"> </w:t>
      </w:r>
      <w:r w:rsidR="0075388E" w:rsidRPr="00FE73C3">
        <w:rPr>
          <w:sz w:val="22"/>
          <w:szCs w:val="22"/>
        </w:rPr>
        <w:fldChar w:fldCharType="begin"/>
      </w:r>
      <w:r w:rsidR="0075388E" w:rsidRPr="00FE73C3">
        <w:rPr>
          <w:sz w:val="22"/>
          <w:szCs w:val="22"/>
        </w:rPr>
        <w:instrText xml:space="preserve"> ADDIN ZOTERO_ITEM CSL_CITATION {"citationID":"vsY8pk8K","properties":{"formattedCitation":"(Miller 2018; Poursabzi-Sangdeh et al. 2021)","plainCitation":"(Miller 2018; Poursabzi-Sangdeh et al. 2021)","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75388E" w:rsidRPr="00FE73C3">
        <w:rPr>
          <w:sz w:val="22"/>
          <w:szCs w:val="22"/>
        </w:rPr>
        <w:fldChar w:fldCharType="separate"/>
      </w:r>
      <w:r w:rsidR="0075388E" w:rsidRPr="00FE73C3">
        <w:rPr>
          <w:noProof/>
          <w:sz w:val="22"/>
          <w:szCs w:val="22"/>
        </w:rPr>
        <w:t>(Miller 2018; Poursabzi-Sangdeh et al. 2021)</w:t>
      </w:r>
      <w:r w:rsidR="0075388E" w:rsidRPr="00FE73C3">
        <w:rPr>
          <w:sz w:val="22"/>
          <w:szCs w:val="22"/>
        </w:rPr>
        <w:fldChar w:fldCharType="end"/>
      </w:r>
      <w:r w:rsidR="0075388E" w:rsidRPr="00FE73C3">
        <w:rPr>
          <w:sz w:val="22"/>
          <w:szCs w:val="22"/>
        </w:rPr>
        <w:t xml:space="preserve"> </w:t>
      </w:r>
      <w:r w:rsidRPr="00FE73C3">
        <w:rPr>
          <w:sz w:val="22"/>
          <w:szCs w:val="22"/>
        </w:rPr>
        <w:t>Without that, user trust and acceptance drop even if the system performs well.</w:t>
      </w:r>
    </w:p>
    <w:p w14:paraId="6C9380A3" w14:textId="77777777" w:rsidR="00596F66" w:rsidRPr="00FE73C3" w:rsidRDefault="00596F66" w:rsidP="00D20F91">
      <w:pPr>
        <w:spacing w:line="360" w:lineRule="auto"/>
        <w:rPr>
          <w:sz w:val="22"/>
          <w:szCs w:val="22"/>
        </w:rPr>
      </w:pPr>
    </w:p>
    <w:p w14:paraId="2BA6BF1B" w14:textId="0FA1B092" w:rsidR="00544492" w:rsidRPr="00FE73C3" w:rsidRDefault="00544492" w:rsidP="00D20F91">
      <w:pPr>
        <w:spacing w:line="360" w:lineRule="auto"/>
        <w:rPr>
          <w:sz w:val="22"/>
          <w:szCs w:val="22"/>
        </w:rPr>
      </w:pPr>
      <w:r w:rsidRPr="00FE73C3">
        <w:rPr>
          <w:sz w:val="22"/>
          <w:szCs w:val="22"/>
        </w:rPr>
        <w:t xml:space="preserve">Previous studies show that explainable AI methods, such as SHAP, LIME, and Counterfactuals can explain the model’s decisions without harming model performance </w:t>
      </w:r>
      <w:r w:rsidR="00351DAE" w:rsidRPr="00FE73C3">
        <w:rPr>
          <w:sz w:val="22"/>
          <w:szCs w:val="22"/>
        </w:rPr>
        <w:t xml:space="preserve"> </w:t>
      </w:r>
      <w:r w:rsidR="00351DAE" w:rsidRPr="00FE73C3">
        <w:rPr>
          <w:sz w:val="22"/>
          <w:szCs w:val="22"/>
        </w:rPr>
        <w:fldChar w:fldCharType="begin"/>
      </w:r>
      <w:r w:rsidR="00351DAE" w:rsidRPr="00FE73C3">
        <w:rPr>
          <w:sz w:val="22"/>
          <w:szCs w:val="22"/>
        </w:rPr>
        <w:instrText xml:space="preserve"> ADDIN ZOTERO_ITEM CSL_CITATION {"citationID":"8wQ1Ts6y","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51DAE" w:rsidRPr="00FE73C3">
        <w:rPr>
          <w:sz w:val="22"/>
          <w:szCs w:val="22"/>
        </w:rPr>
        <w:fldChar w:fldCharType="separate"/>
      </w:r>
      <w:r w:rsidR="00351DAE" w:rsidRPr="00FE73C3">
        <w:rPr>
          <w:noProof/>
          <w:sz w:val="22"/>
          <w:szCs w:val="22"/>
        </w:rPr>
        <w:t>(Ribeiro, Singh and Guestrin 2016; Lundberg and Lee n.d.)</w:t>
      </w:r>
      <w:r w:rsidR="00351DAE" w:rsidRPr="00FE73C3">
        <w:rPr>
          <w:sz w:val="22"/>
          <w:szCs w:val="22"/>
        </w:rPr>
        <w:fldChar w:fldCharType="end"/>
      </w:r>
      <w:r w:rsidRPr="00FE73C3">
        <w:rPr>
          <w:sz w:val="22"/>
          <w:szCs w:val="22"/>
        </w:rPr>
        <w:t>. These methods enable a way to practically open up black-box models. They show what factors influenced the most for a decision made by the system, which alone makes a difference.</w:t>
      </w:r>
    </w:p>
    <w:p w14:paraId="36FE401B" w14:textId="3EE81859" w:rsidR="00544492" w:rsidRPr="00FE73C3" w:rsidRDefault="00544492" w:rsidP="00D20F91">
      <w:pPr>
        <w:spacing w:line="360" w:lineRule="auto"/>
        <w:rPr>
          <w:sz w:val="22"/>
          <w:szCs w:val="22"/>
        </w:rPr>
      </w:pPr>
      <w:r w:rsidRPr="00FE73C3">
        <w:rPr>
          <w:sz w:val="22"/>
          <w:szCs w:val="22"/>
        </w:rPr>
        <w:br/>
        <w:t>More recent work about LLMs introduces a new layer to this. LLMs are inherently good at natural language-related tasks. Using that capability, LLM can be used to turn model outputs into clear, human-readable explanations</w:t>
      </w:r>
      <w:r w:rsidR="005D0CD8" w:rsidRPr="00FE73C3">
        <w:rPr>
          <w:sz w:val="22"/>
          <w:szCs w:val="22"/>
        </w:rPr>
        <w:t xml:space="preserve"> </w:t>
      </w:r>
      <w:r w:rsidR="005D0CD8" w:rsidRPr="00FE73C3">
        <w:rPr>
          <w:sz w:val="22"/>
          <w:szCs w:val="22"/>
        </w:rPr>
        <w:fldChar w:fldCharType="begin"/>
      </w:r>
      <w:r w:rsidR="005D0CD8" w:rsidRPr="00FE73C3">
        <w:rPr>
          <w:sz w:val="22"/>
          <w:szCs w:val="22"/>
        </w:rPr>
        <w:instrText xml:space="preserve"> ADDIN ZOTERO_ITEM CSL_CITATION {"citationID":"01RwkVC7","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5D0CD8" w:rsidRPr="00FE73C3">
        <w:rPr>
          <w:sz w:val="22"/>
          <w:szCs w:val="22"/>
        </w:rPr>
        <w:fldChar w:fldCharType="separate"/>
      </w:r>
      <w:r w:rsidR="005D0CD8" w:rsidRPr="00FE73C3">
        <w:rPr>
          <w:noProof/>
          <w:sz w:val="22"/>
          <w:szCs w:val="22"/>
        </w:rPr>
        <w:t>(Zhao et al. n.d.)</w:t>
      </w:r>
      <w:r w:rsidR="005D0CD8" w:rsidRPr="00FE73C3">
        <w:rPr>
          <w:sz w:val="22"/>
          <w:szCs w:val="22"/>
        </w:rPr>
        <w:fldChar w:fldCharType="end"/>
      </w:r>
      <w:r w:rsidRPr="00FE73C3">
        <w:rPr>
          <w:sz w:val="22"/>
          <w:szCs w:val="22"/>
        </w:rPr>
        <w:t>. This supports the technical direction of this research. It also shows a way how explanation quality can be improved without adding cognitive burden to users.</w:t>
      </w:r>
    </w:p>
    <w:p w14:paraId="52EE28B8" w14:textId="77777777" w:rsidR="00544492" w:rsidRPr="00FE73C3" w:rsidRDefault="00544492" w:rsidP="00D20F91">
      <w:pPr>
        <w:spacing w:line="360" w:lineRule="auto"/>
        <w:rPr>
          <w:sz w:val="22"/>
          <w:szCs w:val="22"/>
        </w:rPr>
      </w:pPr>
    </w:p>
    <w:p w14:paraId="159CFDAD" w14:textId="77777777" w:rsidR="00544492" w:rsidRPr="00FE73C3" w:rsidRDefault="00544492" w:rsidP="00D20F91">
      <w:pPr>
        <w:spacing w:line="360" w:lineRule="auto"/>
        <w:rPr>
          <w:sz w:val="22"/>
          <w:szCs w:val="22"/>
        </w:rPr>
      </w:pPr>
      <w:r w:rsidRPr="00FE73C3">
        <w:rPr>
          <w:sz w:val="22"/>
          <w:szCs w:val="22"/>
        </w:rPr>
        <w:lastRenderedPageBreak/>
        <w:t>Together, these findings directly support the first research question, which explores how much trust improvement can be achieved with SHAP explanations compared to no explanations. Taken as a whole, these studies justify the research aim of this study, which is “</w:t>
      </w:r>
      <w:r w:rsidRPr="00FE73C3">
        <w:rPr>
          <w:b/>
          <w:bCs/>
          <w:sz w:val="22"/>
          <w:szCs w:val="22"/>
        </w:rPr>
        <w:t>To improve user trust in financial chatbots by integrating Explainable AI (XAI) mechanisms with GPT-4</w:t>
      </w:r>
      <w:r w:rsidRPr="00FE73C3">
        <w:rPr>
          <w:sz w:val="22"/>
          <w:szCs w:val="22"/>
        </w:rPr>
        <w:t>”</w:t>
      </w:r>
    </w:p>
    <w:p w14:paraId="2FE7B173" w14:textId="77777777" w:rsidR="00614636" w:rsidRDefault="00614636" w:rsidP="00D20F91">
      <w:pPr>
        <w:spacing w:line="360" w:lineRule="auto"/>
      </w:pPr>
    </w:p>
    <w:p w14:paraId="2C8F6C00" w14:textId="5388D3B6" w:rsidR="00B2097E" w:rsidRDefault="00D330B5" w:rsidP="00125381">
      <w:pPr>
        <w:spacing w:line="360" w:lineRule="auto"/>
      </w:pPr>
      <w:r w:rsidRPr="00D330B5">
        <w:rPr>
          <w:noProof/>
          <w14:ligatures w14:val="standardContextual"/>
        </w:rPr>
        <w:pict w14:anchorId="5F562857">
          <v:rect id="_x0000_i1033" alt="" style="width:451.3pt;height:.05pt;mso-width-percent:0;mso-height-percent:0;mso-width-percent:0;mso-height-percent:0" o:hralign="center" o:hrstd="t" o:hr="t" fillcolor="#a0a0a0" stroked="f"/>
        </w:pict>
      </w:r>
    </w:p>
    <w:p w14:paraId="42AC3BA3" w14:textId="77777777" w:rsidR="00FD638D" w:rsidRDefault="00FD638D" w:rsidP="00D20F91">
      <w:pPr>
        <w:pStyle w:val="Heading1"/>
        <w:spacing w:before="120" w:after="120" w:line="360" w:lineRule="auto"/>
      </w:pPr>
      <w:bookmarkStart w:id="42" w:name="_Toc216999601"/>
      <w:r>
        <w:t>Chapter 3 - Requirements Analysis</w:t>
      </w:r>
      <w:bookmarkEnd w:id="42"/>
    </w:p>
    <w:p w14:paraId="6478C783" w14:textId="77777777" w:rsidR="00FD638D" w:rsidRPr="002607C6" w:rsidRDefault="00FD638D" w:rsidP="00D20F91">
      <w:pPr>
        <w:spacing w:line="360" w:lineRule="auto"/>
        <w:rPr>
          <w:sz w:val="22"/>
          <w:szCs w:val="22"/>
        </w:rPr>
      </w:pPr>
      <w:r w:rsidRPr="002607C6">
        <w:rPr>
          <w:sz w:val="22"/>
          <w:szCs w:val="22"/>
        </w:rPr>
        <w:t>This chapter discusses how the requirements for the AI-driven financial chatbot were identified, interpreted, and refined. The goal was to create a clear, stable foundation before implementing the prototype. The chapter is structured into stakeholder analysis, viewpoints, the Onion Model, requirement-gathering methods, survey justification, dataset procurement, use cases, functional requirements, non-functional requirements, and requirement prioritisation. Each section below follows that structure.</w:t>
      </w:r>
    </w:p>
    <w:p w14:paraId="1F091E52" w14:textId="77777777" w:rsidR="00FD638D" w:rsidRDefault="00FD638D" w:rsidP="00D20F91">
      <w:pPr>
        <w:spacing w:line="360" w:lineRule="auto"/>
      </w:pPr>
    </w:p>
    <w:p w14:paraId="65BB5282" w14:textId="7CE2D6C9" w:rsidR="00FD638D" w:rsidRPr="00FD638D" w:rsidRDefault="00FD638D" w:rsidP="00D20F91">
      <w:pPr>
        <w:pStyle w:val="Heading2"/>
        <w:spacing w:before="240" w:after="120" w:line="360" w:lineRule="auto"/>
      </w:pPr>
      <w:bookmarkStart w:id="43" w:name="_Toc216999602"/>
      <w:r>
        <w:t>3.1 Stakeholder Analysis</w:t>
      </w:r>
      <w:bookmarkEnd w:id="43"/>
    </w:p>
    <w:p w14:paraId="4F8C3464" w14:textId="77777777" w:rsidR="00FD638D" w:rsidRPr="002607C6" w:rsidRDefault="00FD638D" w:rsidP="00D20F91">
      <w:pPr>
        <w:spacing w:line="360" w:lineRule="auto"/>
        <w:rPr>
          <w:sz w:val="22"/>
          <w:szCs w:val="22"/>
        </w:rPr>
      </w:pPr>
      <w:r w:rsidRPr="002607C6">
        <w:rPr>
          <w:sz w:val="22"/>
          <w:szCs w:val="22"/>
        </w:rPr>
        <w:t>Even though this prototype is not tied to a real bank, the system still creates value for several distinct groups. Some interact directly with the chatbot, while others only feel its impact from a distance. The goal of this analysis was to list “would-be stakeholders” assuming the solution eventually matures into a deployable financial assistant.</w:t>
      </w:r>
    </w:p>
    <w:p w14:paraId="50C2B91E" w14:textId="77777777" w:rsidR="00FD638D" w:rsidRPr="002607C6" w:rsidRDefault="00FD638D" w:rsidP="00D20F91">
      <w:pPr>
        <w:spacing w:line="360" w:lineRule="auto"/>
        <w:rPr>
          <w:sz w:val="22"/>
          <w:szCs w:val="22"/>
        </w:rPr>
      </w:pPr>
    </w:p>
    <w:p w14:paraId="5944971A" w14:textId="77777777" w:rsidR="00FD638D" w:rsidRPr="002607C6" w:rsidRDefault="00FD638D" w:rsidP="00D20F91">
      <w:pPr>
        <w:spacing w:line="360" w:lineRule="auto"/>
        <w:rPr>
          <w:sz w:val="22"/>
          <w:szCs w:val="22"/>
        </w:rPr>
      </w:pPr>
      <w:r w:rsidRPr="002607C6">
        <w:rPr>
          <w:sz w:val="22"/>
          <w:szCs w:val="22"/>
        </w:rPr>
        <w:t>Each and every stakeholder listed here has a different viewpoint, a different level of influence, and a different expectation of what the system should do. Some want speed. Some want clarity. Others simply need the system to run without breaking. Together, these groups form the overall picture of who the system is really serving.</w:t>
      </w:r>
    </w:p>
    <w:p w14:paraId="3765AD2B" w14:textId="77777777" w:rsidR="00FD638D" w:rsidRPr="002607C6" w:rsidRDefault="00FD638D" w:rsidP="00D20F91">
      <w:pPr>
        <w:spacing w:line="360" w:lineRule="auto"/>
        <w:rPr>
          <w:sz w:val="22"/>
          <w:szCs w:val="22"/>
        </w:rPr>
      </w:pPr>
    </w:p>
    <w:p w14:paraId="52B1139A" w14:textId="77777777" w:rsidR="00FD638D" w:rsidRPr="002607C6" w:rsidRDefault="00FD638D" w:rsidP="00D20F91">
      <w:pPr>
        <w:spacing w:line="360" w:lineRule="auto"/>
        <w:rPr>
          <w:sz w:val="22"/>
          <w:szCs w:val="22"/>
        </w:rPr>
      </w:pPr>
      <w:r w:rsidRPr="002607C6">
        <w:rPr>
          <w:sz w:val="22"/>
          <w:szCs w:val="22"/>
        </w:rPr>
        <w:t>The key stakeholders are as mentioned below,</w:t>
      </w:r>
    </w:p>
    <w:p w14:paraId="25CAC513" w14:textId="77777777" w:rsidR="00FD638D" w:rsidRDefault="00FD638D" w:rsidP="00D20F91">
      <w:pPr>
        <w:spacing w:line="360" w:lineRule="auto"/>
      </w:pPr>
    </w:p>
    <w:p w14:paraId="6E49D1A3" w14:textId="77777777" w:rsidR="00FD638D" w:rsidRDefault="00FD638D" w:rsidP="002607C6">
      <w:pPr>
        <w:pStyle w:val="Heading4"/>
      </w:pPr>
      <w:r>
        <w:t>1. End-Users (Loan Seekers)</w:t>
      </w:r>
    </w:p>
    <w:p w14:paraId="20FC3A20" w14:textId="77777777" w:rsidR="00FD638D" w:rsidRPr="002607C6" w:rsidRDefault="00FD638D" w:rsidP="00D20F91">
      <w:pPr>
        <w:spacing w:line="360" w:lineRule="auto"/>
        <w:rPr>
          <w:sz w:val="22"/>
          <w:szCs w:val="22"/>
        </w:rPr>
      </w:pPr>
      <w:r w:rsidRPr="002607C6">
        <w:rPr>
          <w:sz w:val="22"/>
          <w:szCs w:val="22"/>
        </w:rPr>
        <w:t>People who want to check their loan eligibility quickly. They expect a clear answer, and depending on the assigned mode, a detailed or simple explanation. They are the heart of the system.</w:t>
      </w:r>
    </w:p>
    <w:p w14:paraId="63DC1BA8" w14:textId="77777777" w:rsidR="00FD638D" w:rsidRDefault="00FD638D" w:rsidP="00D20F91">
      <w:pPr>
        <w:spacing w:line="360" w:lineRule="auto"/>
      </w:pPr>
    </w:p>
    <w:p w14:paraId="074EA449" w14:textId="77777777" w:rsidR="00FD638D" w:rsidRDefault="00FD638D" w:rsidP="002607C6">
      <w:pPr>
        <w:pStyle w:val="Heading4"/>
      </w:pPr>
      <w:r>
        <w:lastRenderedPageBreak/>
        <w:t>2. Loan Officers (Domain Experts)</w:t>
      </w:r>
    </w:p>
    <w:p w14:paraId="6F014302" w14:textId="77777777" w:rsidR="00FD638D" w:rsidRPr="002607C6" w:rsidRDefault="00FD638D" w:rsidP="00D20F91">
      <w:pPr>
        <w:spacing w:line="360" w:lineRule="auto"/>
        <w:rPr>
          <w:sz w:val="22"/>
          <w:szCs w:val="22"/>
        </w:rPr>
      </w:pPr>
      <w:r w:rsidRPr="002607C6">
        <w:rPr>
          <w:sz w:val="22"/>
          <w:szCs w:val="22"/>
        </w:rPr>
        <w:t>Loan officers do not use the system directly to get predictions, but their expertise shapes how “correct” or “reasonable” the system’s decisions should feel. They understand financial risk, customer behaviour, and the typical approval patterns banks follow. In a future deployment, they could use the chatbot as a reference tool.  Maybe to double-check borderline decisions or to help explain decisions to customers.</w:t>
      </w:r>
    </w:p>
    <w:p w14:paraId="2E2629B2" w14:textId="77777777" w:rsidR="00FD638D" w:rsidRDefault="00FD638D" w:rsidP="00D20F91">
      <w:pPr>
        <w:spacing w:line="360" w:lineRule="auto"/>
      </w:pPr>
    </w:p>
    <w:p w14:paraId="1E74904D" w14:textId="77777777" w:rsidR="00FD638D" w:rsidRDefault="00FD638D" w:rsidP="002607C6">
      <w:pPr>
        <w:pStyle w:val="Heading4"/>
      </w:pPr>
      <w:r>
        <w:t>3. System Administrator</w:t>
      </w:r>
    </w:p>
    <w:p w14:paraId="78D09517" w14:textId="77777777" w:rsidR="00FD638D" w:rsidRPr="002607C6" w:rsidRDefault="00FD638D" w:rsidP="00D20F91">
      <w:pPr>
        <w:spacing w:line="360" w:lineRule="auto"/>
        <w:rPr>
          <w:sz w:val="22"/>
          <w:szCs w:val="22"/>
        </w:rPr>
      </w:pPr>
      <w:r w:rsidRPr="002607C6">
        <w:rPr>
          <w:sz w:val="22"/>
          <w:szCs w:val="22"/>
        </w:rPr>
        <w:t>Control the admin dashboard, check survey analytics, and monitor user behaviour. Also ensures the pipeline is functioning.</w:t>
      </w:r>
    </w:p>
    <w:p w14:paraId="74F47941" w14:textId="77777777" w:rsidR="00FD638D" w:rsidRDefault="00FD638D" w:rsidP="00D20F91">
      <w:pPr>
        <w:spacing w:line="360" w:lineRule="auto"/>
      </w:pPr>
    </w:p>
    <w:p w14:paraId="547B9277" w14:textId="2556D6C8" w:rsidR="00FD638D" w:rsidRPr="00FD638D" w:rsidRDefault="00FD638D" w:rsidP="002607C6">
      <w:pPr>
        <w:pStyle w:val="Heading4"/>
      </w:pPr>
      <w:r>
        <w:t>4. Developer (Software Engineer and Data Analyst)</w:t>
      </w:r>
    </w:p>
    <w:p w14:paraId="6AF2CB9A" w14:textId="77777777" w:rsidR="00FD638D" w:rsidRPr="002607C6" w:rsidRDefault="00FD638D" w:rsidP="00D20F91">
      <w:pPr>
        <w:spacing w:line="360" w:lineRule="auto"/>
        <w:rPr>
          <w:sz w:val="22"/>
          <w:szCs w:val="22"/>
        </w:rPr>
      </w:pPr>
      <w:r w:rsidRPr="002607C6">
        <w:rPr>
          <w:sz w:val="22"/>
          <w:szCs w:val="22"/>
        </w:rPr>
        <w:t>The role of the software engineer and the data analyst would be designing the machine learning model, building an API, setting up configurations, developing the prototype, while maintaining it and evaluating the performance.</w:t>
      </w:r>
    </w:p>
    <w:p w14:paraId="7F79BE17" w14:textId="77777777" w:rsidR="00FD638D" w:rsidRDefault="00FD638D" w:rsidP="00D20F91">
      <w:pPr>
        <w:spacing w:line="360" w:lineRule="auto"/>
      </w:pPr>
    </w:p>
    <w:p w14:paraId="7C7E6ED0" w14:textId="77777777" w:rsidR="00FD638D" w:rsidRDefault="00FD638D" w:rsidP="002607C6">
      <w:pPr>
        <w:pStyle w:val="Heading4"/>
      </w:pPr>
      <w:r>
        <w:t>5. Business Owner (Future Financial Institution)</w:t>
      </w:r>
    </w:p>
    <w:p w14:paraId="196E2883" w14:textId="77777777" w:rsidR="00FD638D" w:rsidRPr="002607C6" w:rsidRDefault="00FD638D" w:rsidP="00D20F91">
      <w:pPr>
        <w:spacing w:line="360" w:lineRule="auto"/>
        <w:rPr>
          <w:sz w:val="22"/>
          <w:szCs w:val="22"/>
        </w:rPr>
      </w:pPr>
      <w:r w:rsidRPr="002607C6">
        <w:rPr>
          <w:sz w:val="22"/>
          <w:szCs w:val="22"/>
        </w:rPr>
        <w:t xml:space="preserve">This system is not built for a specific bank or financial institution. However, the system is built in mind that in the future it can be used as a financial chatbot that is specifically repurposed for a bank or financial institution. For that reason, the </w:t>
      </w:r>
      <w:r w:rsidRPr="002607C6">
        <w:rPr>
          <w:b/>
          <w:bCs/>
          <w:sz w:val="22"/>
          <w:szCs w:val="22"/>
        </w:rPr>
        <w:t xml:space="preserve">Business Owner </w:t>
      </w:r>
      <w:r w:rsidRPr="002607C6">
        <w:rPr>
          <w:sz w:val="22"/>
          <w:szCs w:val="22"/>
        </w:rPr>
        <w:t>is added as a stakeholder.</w:t>
      </w:r>
    </w:p>
    <w:p w14:paraId="3214E250" w14:textId="77777777" w:rsidR="00FD638D" w:rsidRDefault="00FD638D" w:rsidP="00D20F91">
      <w:pPr>
        <w:spacing w:line="360" w:lineRule="auto"/>
      </w:pPr>
    </w:p>
    <w:p w14:paraId="663ADDCB" w14:textId="77777777" w:rsidR="00FD638D" w:rsidRDefault="00FD638D" w:rsidP="002607C6">
      <w:pPr>
        <w:pStyle w:val="Heading4"/>
      </w:pPr>
      <w:r>
        <w:t>5. Wider Community (General Users)</w:t>
      </w:r>
    </w:p>
    <w:p w14:paraId="52D022D5" w14:textId="27F2CAAD" w:rsidR="00544492" w:rsidRPr="002607C6" w:rsidRDefault="00FD638D" w:rsidP="00D20F91">
      <w:pPr>
        <w:spacing w:line="360" w:lineRule="auto"/>
        <w:rPr>
          <w:sz w:val="22"/>
          <w:szCs w:val="22"/>
        </w:rPr>
      </w:pPr>
      <w:r w:rsidRPr="002607C6">
        <w:rPr>
          <w:sz w:val="22"/>
          <w:szCs w:val="22"/>
        </w:rPr>
        <w:t>These people do not directly use the system, but are impacted by responsible financial advice being available. Their expectations centre around fairness, safety, and clarity.</w:t>
      </w:r>
    </w:p>
    <w:p w14:paraId="2DF5C3AE" w14:textId="77777777" w:rsidR="00544492" w:rsidRPr="002607C6" w:rsidRDefault="00544492" w:rsidP="00D20F91">
      <w:pPr>
        <w:spacing w:line="360" w:lineRule="auto"/>
        <w:rPr>
          <w:sz w:val="22"/>
          <w:szCs w:val="22"/>
        </w:rPr>
      </w:pPr>
    </w:p>
    <w:p w14:paraId="1BAFCBF7" w14:textId="77777777" w:rsidR="00FD638D" w:rsidRDefault="00FD638D" w:rsidP="002607C6">
      <w:pPr>
        <w:pStyle w:val="Heading4"/>
      </w:pPr>
      <w:r>
        <w:t>Stakeholder Summary Table</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58"/>
        <w:gridCol w:w="2022"/>
        <w:gridCol w:w="4930"/>
      </w:tblGrid>
      <w:tr w:rsidR="00FD638D" w:rsidRPr="002607C6" w14:paraId="2E4B2E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230808C" w14:textId="77777777" w:rsidR="00FD638D" w:rsidRPr="002607C6" w:rsidRDefault="00FD638D" w:rsidP="00D20F91">
            <w:pPr>
              <w:spacing w:line="360" w:lineRule="auto"/>
              <w:rPr>
                <w:sz w:val="22"/>
                <w:szCs w:val="22"/>
              </w:rPr>
            </w:pPr>
            <w:r w:rsidRPr="002607C6">
              <w:rPr>
                <w:b/>
                <w:bCs/>
                <w:sz w:val="22"/>
                <w:szCs w:val="22"/>
              </w:rPr>
              <w:t>Stakeholder</w:t>
            </w:r>
          </w:p>
        </w:tc>
        <w:tc>
          <w:tcPr>
            <w:tcW w:w="2250" w:type="dxa"/>
            <w:tcBorders>
              <w:top w:val="single" w:sz="6" w:space="0" w:color="E0E0E0"/>
              <w:left w:val="single" w:sz="6" w:space="0" w:color="E0E0E0"/>
              <w:bottom w:val="single" w:sz="6" w:space="0" w:color="E0E0E0"/>
              <w:right w:val="single" w:sz="6" w:space="0" w:color="E0E0E0"/>
            </w:tcBorders>
            <w:hideMark/>
          </w:tcPr>
          <w:p w14:paraId="59C04F14" w14:textId="77777777" w:rsidR="00FD638D" w:rsidRPr="002607C6" w:rsidRDefault="00FD638D" w:rsidP="00D20F91">
            <w:pPr>
              <w:spacing w:line="360" w:lineRule="auto"/>
              <w:rPr>
                <w:sz w:val="22"/>
                <w:szCs w:val="22"/>
              </w:rPr>
            </w:pPr>
            <w:r w:rsidRPr="002607C6">
              <w:rPr>
                <w:b/>
                <w:bCs/>
                <w:sz w:val="22"/>
                <w:szCs w:val="22"/>
              </w:rPr>
              <w:t>Interaction Level</w:t>
            </w:r>
          </w:p>
        </w:tc>
        <w:tc>
          <w:tcPr>
            <w:tcW w:w="5775" w:type="dxa"/>
            <w:tcBorders>
              <w:top w:val="single" w:sz="6" w:space="0" w:color="E0E0E0"/>
              <w:left w:val="single" w:sz="6" w:space="0" w:color="E0E0E0"/>
              <w:bottom w:val="single" w:sz="6" w:space="0" w:color="E0E0E0"/>
              <w:right w:val="single" w:sz="6" w:space="0" w:color="E0E0E0"/>
            </w:tcBorders>
            <w:hideMark/>
          </w:tcPr>
          <w:p w14:paraId="41A69266" w14:textId="77777777" w:rsidR="00FD638D" w:rsidRPr="002607C6" w:rsidRDefault="00FD638D" w:rsidP="00D20F91">
            <w:pPr>
              <w:spacing w:line="360" w:lineRule="auto"/>
              <w:rPr>
                <w:sz w:val="22"/>
                <w:szCs w:val="22"/>
              </w:rPr>
            </w:pPr>
            <w:r w:rsidRPr="002607C6">
              <w:rPr>
                <w:b/>
                <w:bCs/>
                <w:sz w:val="22"/>
                <w:szCs w:val="22"/>
              </w:rPr>
              <w:t>Key Expectations</w:t>
            </w:r>
          </w:p>
        </w:tc>
      </w:tr>
      <w:tr w:rsidR="00FD638D" w:rsidRPr="002607C6" w14:paraId="4A577224" w14:textId="77777777">
        <w:trPr>
          <w:trHeight w:val="540"/>
        </w:trPr>
        <w:tc>
          <w:tcPr>
            <w:tcW w:w="0" w:type="auto"/>
            <w:tcBorders>
              <w:top w:val="nil"/>
              <w:left w:val="single" w:sz="6" w:space="0" w:color="E0E0E0"/>
              <w:bottom w:val="single" w:sz="6" w:space="0" w:color="E0E0E0"/>
              <w:right w:val="single" w:sz="6" w:space="0" w:color="E0E0E0"/>
            </w:tcBorders>
            <w:hideMark/>
          </w:tcPr>
          <w:p w14:paraId="15483BE4" w14:textId="77777777" w:rsidR="00FD638D" w:rsidRPr="002607C6" w:rsidRDefault="00FD638D" w:rsidP="00D20F91">
            <w:pPr>
              <w:spacing w:line="360" w:lineRule="auto"/>
              <w:rPr>
                <w:sz w:val="22"/>
                <w:szCs w:val="22"/>
              </w:rPr>
            </w:pPr>
            <w:r w:rsidRPr="002607C6">
              <w:rPr>
                <w:sz w:val="22"/>
                <w:szCs w:val="22"/>
              </w:rPr>
              <w:t>End-Users</w:t>
            </w:r>
          </w:p>
        </w:tc>
        <w:tc>
          <w:tcPr>
            <w:tcW w:w="0" w:type="auto"/>
            <w:tcBorders>
              <w:top w:val="nil"/>
              <w:left w:val="single" w:sz="6" w:space="0" w:color="E0E0E0"/>
              <w:bottom w:val="single" w:sz="6" w:space="0" w:color="E0E0E0"/>
              <w:right w:val="single" w:sz="6" w:space="0" w:color="E0E0E0"/>
            </w:tcBorders>
            <w:hideMark/>
          </w:tcPr>
          <w:p w14:paraId="0F2E612A" w14:textId="77777777" w:rsidR="00FD638D" w:rsidRPr="002607C6" w:rsidRDefault="00FD638D" w:rsidP="00D20F91">
            <w:pPr>
              <w:spacing w:line="360" w:lineRule="auto"/>
              <w:rPr>
                <w:sz w:val="22"/>
                <w:szCs w:val="22"/>
              </w:rPr>
            </w:pPr>
            <w:r w:rsidRPr="002607C6">
              <w:rPr>
                <w:sz w:val="22"/>
                <w:szCs w:val="22"/>
              </w:rPr>
              <w:t>Direct, frequent</w:t>
            </w:r>
          </w:p>
        </w:tc>
        <w:tc>
          <w:tcPr>
            <w:tcW w:w="0" w:type="auto"/>
            <w:tcBorders>
              <w:top w:val="nil"/>
              <w:left w:val="single" w:sz="6" w:space="0" w:color="E0E0E0"/>
              <w:bottom w:val="single" w:sz="6" w:space="0" w:color="E0E0E0"/>
              <w:right w:val="single" w:sz="6" w:space="0" w:color="E0E0E0"/>
            </w:tcBorders>
            <w:hideMark/>
          </w:tcPr>
          <w:p w14:paraId="015238BE" w14:textId="77777777" w:rsidR="00FD638D" w:rsidRPr="002607C6" w:rsidRDefault="00FD638D" w:rsidP="00D20F91">
            <w:pPr>
              <w:spacing w:line="360" w:lineRule="auto"/>
              <w:rPr>
                <w:sz w:val="22"/>
                <w:szCs w:val="22"/>
              </w:rPr>
            </w:pPr>
            <w:r w:rsidRPr="002607C6">
              <w:rPr>
                <w:sz w:val="22"/>
                <w:szCs w:val="22"/>
              </w:rPr>
              <w:t>Fast predictions, simple explanations, fairness</w:t>
            </w:r>
          </w:p>
        </w:tc>
      </w:tr>
      <w:tr w:rsidR="00FD638D" w:rsidRPr="002607C6" w14:paraId="683E2710" w14:textId="77777777">
        <w:trPr>
          <w:trHeight w:val="540"/>
        </w:trPr>
        <w:tc>
          <w:tcPr>
            <w:tcW w:w="0" w:type="auto"/>
            <w:tcBorders>
              <w:top w:val="nil"/>
              <w:left w:val="single" w:sz="6" w:space="0" w:color="E0E0E0"/>
              <w:bottom w:val="single" w:sz="6" w:space="0" w:color="E0E0E0"/>
              <w:right w:val="single" w:sz="6" w:space="0" w:color="E0E0E0"/>
            </w:tcBorders>
            <w:hideMark/>
          </w:tcPr>
          <w:p w14:paraId="17C2B3DC" w14:textId="77777777" w:rsidR="00FD638D" w:rsidRPr="002607C6" w:rsidRDefault="00FD638D" w:rsidP="00D20F91">
            <w:pPr>
              <w:spacing w:line="360" w:lineRule="auto"/>
              <w:rPr>
                <w:sz w:val="22"/>
                <w:szCs w:val="22"/>
              </w:rPr>
            </w:pPr>
            <w:r w:rsidRPr="002607C6">
              <w:rPr>
                <w:sz w:val="22"/>
                <w:szCs w:val="22"/>
              </w:rPr>
              <w:t>Loan Officers</w:t>
            </w:r>
          </w:p>
        </w:tc>
        <w:tc>
          <w:tcPr>
            <w:tcW w:w="0" w:type="auto"/>
            <w:tcBorders>
              <w:top w:val="nil"/>
              <w:left w:val="single" w:sz="6" w:space="0" w:color="E0E0E0"/>
              <w:bottom w:val="single" w:sz="6" w:space="0" w:color="E0E0E0"/>
              <w:right w:val="single" w:sz="6" w:space="0" w:color="E0E0E0"/>
            </w:tcBorders>
            <w:hideMark/>
          </w:tcPr>
          <w:p w14:paraId="237AC9A1" w14:textId="77777777" w:rsidR="00FD638D" w:rsidRPr="002607C6" w:rsidRDefault="00FD638D" w:rsidP="00D20F91">
            <w:pPr>
              <w:spacing w:line="360" w:lineRule="auto"/>
              <w:rPr>
                <w:sz w:val="22"/>
                <w:szCs w:val="22"/>
              </w:rPr>
            </w:pPr>
            <w:r w:rsidRPr="002607C6">
              <w:rPr>
                <w:sz w:val="22"/>
                <w:szCs w:val="22"/>
              </w:rPr>
              <w:t>Indirect, expert</w:t>
            </w:r>
          </w:p>
        </w:tc>
        <w:tc>
          <w:tcPr>
            <w:tcW w:w="0" w:type="auto"/>
            <w:tcBorders>
              <w:top w:val="nil"/>
              <w:left w:val="single" w:sz="6" w:space="0" w:color="E0E0E0"/>
              <w:bottom w:val="single" w:sz="6" w:space="0" w:color="E0E0E0"/>
              <w:right w:val="single" w:sz="6" w:space="0" w:color="E0E0E0"/>
            </w:tcBorders>
            <w:hideMark/>
          </w:tcPr>
          <w:p w14:paraId="3895DCA3" w14:textId="77777777" w:rsidR="00FD638D" w:rsidRPr="002607C6" w:rsidRDefault="00FD638D" w:rsidP="00D20F91">
            <w:pPr>
              <w:spacing w:line="360" w:lineRule="auto"/>
              <w:rPr>
                <w:sz w:val="22"/>
                <w:szCs w:val="22"/>
              </w:rPr>
            </w:pPr>
            <w:r w:rsidRPr="002607C6">
              <w:rPr>
                <w:sz w:val="22"/>
                <w:szCs w:val="22"/>
              </w:rPr>
              <w:t>Realistic logic, trustworthy factors, domain alignment</w:t>
            </w:r>
          </w:p>
        </w:tc>
      </w:tr>
      <w:tr w:rsidR="00FD638D" w:rsidRPr="002607C6" w14:paraId="55E00416" w14:textId="77777777">
        <w:trPr>
          <w:trHeight w:val="540"/>
        </w:trPr>
        <w:tc>
          <w:tcPr>
            <w:tcW w:w="0" w:type="auto"/>
            <w:tcBorders>
              <w:top w:val="nil"/>
              <w:left w:val="single" w:sz="6" w:space="0" w:color="E0E0E0"/>
              <w:bottom w:val="single" w:sz="6" w:space="0" w:color="E0E0E0"/>
              <w:right w:val="single" w:sz="6" w:space="0" w:color="E0E0E0"/>
            </w:tcBorders>
            <w:hideMark/>
          </w:tcPr>
          <w:p w14:paraId="336D8673" w14:textId="77777777" w:rsidR="00FD638D" w:rsidRPr="002607C6" w:rsidRDefault="00FD638D" w:rsidP="00D20F91">
            <w:pPr>
              <w:spacing w:line="360" w:lineRule="auto"/>
              <w:rPr>
                <w:sz w:val="22"/>
                <w:szCs w:val="22"/>
              </w:rPr>
            </w:pPr>
            <w:r w:rsidRPr="002607C6">
              <w:rPr>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0BCBCA5D" w14:textId="77777777" w:rsidR="00FD638D" w:rsidRPr="002607C6" w:rsidRDefault="00FD638D" w:rsidP="00D20F91">
            <w:pPr>
              <w:spacing w:line="360" w:lineRule="auto"/>
              <w:rPr>
                <w:sz w:val="22"/>
                <w:szCs w:val="22"/>
              </w:rPr>
            </w:pPr>
            <w:r w:rsidRPr="002607C6">
              <w:rPr>
                <w:sz w:val="22"/>
                <w:szCs w:val="22"/>
              </w:rPr>
              <w:t>Operational</w:t>
            </w:r>
          </w:p>
        </w:tc>
        <w:tc>
          <w:tcPr>
            <w:tcW w:w="0" w:type="auto"/>
            <w:tcBorders>
              <w:top w:val="nil"/>
              <w:left w:val="single" w:sz="6" w:space="0" w:color="E0E0E0"/>
              <w:bottom w:val="single" w:sz="6" w:space="0" w:color="E0E0E0"/>
              <w:right w:val="single" w:sz="6" w:space="0" w:color="E0E0E0"/>
            </w:tcBorders>
            <w:hideMark/>
          </w:tcPr>
          <w:p w14:paraId="241F0A6F" w14:textId="77777777" w:rsidR="00FD638D" w:rsidRPr="002607C6" w:rsidRDefault="00FD638D" w:rsidP="00D20F91">
            <w:pPr>
              <w:spacing w:line="360" w:lineRule="auto"/>
              <w:rPr>
                <w:sz w:val="22"/>
                <w:szCs w:val="22"/>
              </w:rPr>
            </w:pPr>
            <w:r w:rsidRPr="002607C6">
              <w:rPr>
                <w:sz w:val="22"/>
                <w:szCs w:val="22"/>
              </w:rPr>
              <w:t>Stability, logs, error visibility</w:t>
            </w:r>
          </w:p>
        </w:tc>
      </w:tr>
      <w:tr w:rsidR="00FD638D" w:rsidRPr="002607C6" w14:paraId="300B1094" w14:textId="77777777">
        <w:trPr>
          <w:trHeight w:val="540"/>
        </w:trPr>
        <w:tc>
          <w:tcPr>
            <w:tcW w:w="0" w:type="auto"/>
            <w:tcBorders>
              <w:top w:val="nil"/>
              <w:left w:val="single" w:sz="6" w:space="0" w:color="E0E0E0"/>
              <w:bottom w:val="single" w:sz="6" w:space="0" w:color="E0E0E0"/>
              <w:right w:val="single" w:sz="6" w:space="0" w:color="E0E0E0"/>
            </w:tcBorders>
            <w:hideMark/>
          </w:tcPr>
          <w:p w14:paraId="0E09AFF0" w14:textId="77777777" w:rsidR="00FD638D" w:rsidRPr="002607C6" w:rsidRDefault="00FD638D" w:rsidP="00D20F91">
            <w:pPr>
              <w:spacing w:line="360" w:lineRule="auto"/>
              <w:rPr>
                <w:sz w:val="22"/>
                <w:szCs w:val="22"/>
              </w:rPr>
            </w:pPr>
            <w:r w:rsidRPr="002607C6">
              <w:rPr>
                <w:sz w:val="22"/>
                <w:szCs w:val="22"/>
              </w:rPr>
              <w:t>Developer</w:t>
            </w:r>
          </w:p>
        </w:tc>
        <w:tc>
          <w:tcPr>
            <w:tcW w:w="0" w:type="auto"/>
            <w:tcBorders>
              <w:top w:val="nil"/>
              <w:left w:val="single" w:sz="6" w:space="0" w:color="E0E0E0"/>
              <w:bottom w:val="single" w:sz="6" w:space="0" w:color="E0E0E0"/>
              <w:right w:val="single" w:sz="6" w:space="0" w:color="E0E0E0"/>
            </w:tcBorders>
            <w:hideMark/>
          </w:tcPr>
          <w:p w14:paraId="24AF4BE7" w14:textId="77777777" w:rsidR="00FD638D" w:rsidRPr="002607C6" w:rsidRDefault="00FD638D" w:rsidP="00D20F91">
            <w:pPr>
              <w:spacing w:line="360" w:lineRule="auto"/>
              <w:rPr>
                <w:sz w:val="22"/>
                <w:szCs w:val="22"/>
              </w:rPr>
            </w:pPr>
            <w:r w:rsidRPr="002607C6">
              <w:rPr>
                <w:sz w:val="22"/>
                <w:szCs w:val="22"/>
              </w:rPr>
              <w:t>Technical</w:t>
            </w:r>
          </w:p>
        </w:tc>
        <w:tc>
          <w:tcPr>
            <w:tcW w:w="0" w:type="auto"/>
            <w:tcBorders>
              <w:top w:val="nil"/>
              <w:left w:val="single" w:sz="6" w:space="0" w:color="E0E0E0"/>
              <w:bottom w:val="single" w:sz="6" w:space="0" w:color="E0E0E0"/>
              <w:right w:val="single" w:sz="6" w:space="0" w:color="E0E0E0"/>
            </w:tcBorders>
            <w:hideMark/>
          </w:tcPr>
          <w:p w14:paraId="73FF9BDB" w14:textId="77777777" w:rsidR="00FD638D" w:rsidRPr="002607C6" w:rsidRDefault="00FD638D" w:rsidP="00D20F91">
            <w:pPr>
              <w:spacing w:line="360" w:lineRule="auto"/>
              <w:rPr>
                <w:sz w:val="22"/>
                <w:szCs w:val="22"/>
              </w:rPr>
            </w:pPr>
            <w:r w:rsidRPr="002607C6">
              <w:rPr>
                <w:sz w:val="22"/>
                <w:szCs w:val="22"/>
              </w:rPr>
              <w:t>Maintainability, clear architecture, workable constraints</w:t>
            </w:r>
          </w:p>
        </w:tc>
      </w:tr>
      <w:tr w:rsidR="00FD638D" w:rsidRPr="002607C6" w14:paraId="010F1B7A" w14:textId="77777777">
        <w:trPr>
          <w:trHeight w:val="540"/>
        </w:trPr>
        <w:tc>
          <w:tcPr>
            <w:tcW w:w="0" w:type="auto"/>
            <w:tcBorders>
              <w:top w:val="nil"/>
              <w:left w:val="single" w:sz="6" w:space="0" w:color="E0E0E0"/>
              <w:bottom w:val="single" w:sz="6" w:space="0" w:color="E0E0E0"/>
              <w:right w:val="single" w:sz="6" w:space="0" w:color="E0E0E0"/>
            </w:tcBorders>
            <w:hideMark/>
          </w:tcPr>
          <w:p w14:paraId="3387C686" w14:textId="77777777" w:rsidR="00FD638D" w:rsidRPr="002607C6" w:rsidRDefault="00FD638D" w:rsidP="00D20F91">
            <w:pPr>
              <w:spacing w:line="360" w:lineRule="auto"/>
              <w:rPr>
                <w:sz w:val="22"/>
                <w:szCs w:val="22"/>
              </w:rPr>
            </w:pPr>
            <w:r w:rsidRPr="002607C6">
              <w:rPr>
                <w:sz w:val="22"/>
                <w:szCs w:val="22"/>
              </w:rPr>
              <w:t>Business Owner</w:t>
            </w:r>
          </w:p>
        </w:tc>
        <w:tc>
          <w:tcPr>
            <w:tcW w:w="0" w:type="auto"/>
            <w:tcBorders>
              <w:top w:val="nil"/>
              <w:left w:val="single" w:sz="6" w:space="0" w:color="E0E0E0"/>
              <w:bottom w:val="single" w:sz="6" w:space="0" w:color="E0E0E0"/>
              <w:right w:val="single" w:sz="6" w:space="0" w:color="E0E0E0"/>
            </w:tcBorders>
            <w:hideMark/>
          </w:tcPr>
          <w:p w14:paraId="7AD7C477" w14:textId="77777777" w:rsidR="00FD638D" w:rsidRPr="002607C6" w:rsidRDefault="00FD638D" w:rsidP="00D20F91">
            <w:pPr>
              <w:spacing w:line="360" w:lineRule="auto"/>
              <w:rPr>
                <w:sz w:val="22"/>
                <w:szCs w:val="22"/>
              </w:rPr>
            </w:pPr>
            <w:r w:rsidRPr="002607C6">
              <w:rPr>
                <w:sz w:val="22"/>
                <w:szCs w:val="22"/>
              </w:rPr>
              <w:t>Strategic</w:t>
            </w:r>
          </w:p>
        </w:tc>
        <w:tc>
          <w:tcPr>
            <w:tcW w:w="0" w:type="auto"/>
            <w:tcBorders>
              <w:top w:val="nil"/>
              <w:left w:val="single" w:sz="6" w:space="0" w:color="E0E0E0"/>
              <w:bottom w:val="single" w:sz="6" w:space="0" w:color="E0E0E0"/>
              <w:right w:val="single" w:sz="6" w:space="0" w:color="E0E0E0"/>
            </w:tcBorders>
            <w:hideMark/>
          </w:tcPr>
          <w:p w14:paraId="4298F581" w14:textId="77777777" w:rsidR="00FD638D" w:rsidRPr="002607C6" w:rsidRDefault="00FD638D" w:rsidP="00D20F91">
            <w:pPr>
              <w:spacing w:line="360" w:lineRule="auto"/>
              <w:rPr>
                <w:sz w:val="22"/>
                <w:szCs w:val="22"/>
              </w:rPr>
            </w:pPr>
            <w:r w:rsidRPr="002607C6">
              <w:rPr>
                <w:sz w:val="22"/>
                <w:szCs w:val="22"/>
              </w:rPr>
              <w:t>Value, trust, customer satisfaction</w:t>
            </w:r>
          </w:p>
        </w:tc>
      </w:tr>
      <w:tr w:rsidR="00FD638D" w:rsidRPr="002607C6" w14:paraId="4E80533C" w14:textId="77777777">
        <w:trPr>
          <w:trHeight w:val="540"/>
        </w:trPr>
        <w:tc>
          <w:tcPr>
            <w:tcW w:w="0" w:type="auto"/>
            <w:tcBorders>
              <w:top w:val="nil"/>
              <w:left w:val="single" w:sz="6" w:space="0" w:color="E0E0E0"/>
              <w:bottom w:val="single" w:sz="6" w:space="0" w:color="E0E0E0"/>
              <w:right w:val="single" w:sz="6" w:space="0" w:color="E0E0E0"/>
            </w:tcBorders>
            <w:hideMark/>
          </w:tcPr>
          <w:p w14:paraId="3B9DC0FB" w14:textId="77777777" w:rsidR="00FD638D" w:rsidRPr="002607C6" w:rsidRDefault="00FD638D" w:rsidP="00D20F91">
            <w:pPr>
              <w:spacing w:line="360" w:lineRule="auto"/>
              <w:rPr>
                <w:sz w:val="22"/>
                <w:szCs w:val="22"/>
              </w:rPr>
            </w:pPr>
            <w:r w:rsidRPr="002607C6">
              <w:rPr>
                <w:sz w:val="22"/>
                <w:szCs w:val="22"/>
              </w:rPr>
              <w:lastRenderedPageBreak/>
              <w:t>Wider Community</w:t>
            </w:r>
          </w:p>
        </w:tc>
        <w:tc>
          <w:tcPr>
            <w:tcW w:w="0" w:type="auto"/>
            <w:tcBorders>
              <w:top w:val="nil"/>
              <w:left w:val="single" w:sz="6" w:space="0" w:color="E0E0E0"/>
              <w:bottom w:val="single" w:sz="6" w:space="0" w:color="E0E0E0"/>
              <w:right w:val="single" w:sz="6" w:space="0" w:color="E0E0E0"/>
            </w:tcBorders>
            <w:hideMark/>
          </w:tcPr>
          <w:p w14:paraId="2E0136BA" w14:textId="77777777" w:rsidR="00FD638D" w:rsidRPr="002607C6" w:rsidRDefault="00FD638D" w:rsidP="00D20F91">
            <w:pPr>
              <w:spacing w:line="360" w:lineRule="auto"/>
              <w:rPr>
                <w:sz w:val="22"/>
                <w:szCs w:val="22"/>
              </w:rPr>
            </w:pPr>
            <w:r w:rsidRPr="002607C6">
              <w:rPr>
                <w:sz w:val="22"/>
                <w:szCs w:val="22"/>
              </w:rPr>
              <w:t>Indirect, societal</w:t>
            </w:r>
          </w:p>
        </w:tc>
        <w:tc>
          <w:tcPr>
            <w:tcW w:w="0" w:type="auto"/>
            <w:tcBorders>
              <w:top w:val="nil"/>
              <w:left w:val="single" w:sz="6" w:space="0" w:color="E0E0E0"/>
              <w:bottom w:val="single" w:sz="6" w:space="0" w:color="E0E0E0"/>
              <w:right w:val="single" w:sz="6" w:space="0" w:color="E0E0E0"/>
            </w:tcBorders>
            <w:hideMark/>
          </w:tcPr>
          <w:p w14:paraId="7F9D3ED4" w14:textId="77777777" w:rsidR="00FD638D" w:rsidRPr="002607C6" w:rsidRDefault="00FD638D" w:rsidP="00D20F91">
            <w:pPr>
              <w:spacing w:line="360" w:lineRule="auto"/>
              <w:rPr>
                <w:sz w:val="22"/>
                <w:szCs w:val="22"/>
              </w:rPr>
            </w:pPr>
            <w:r w:rsidRPr="002607C6">
              <w:rPr>
                <w:sz w:val="22"/>
                <w:szCs w:val="22"/>
              </w:rPr>
              <w:t>Ethical behaviour, fairness, clarity</w:t>
            </w:r>
          </w:p>
        </w:tc>
      </w:tr>
    </w:tbl>
    <w:p w14:paraId="4860A7CD" w14:textId="77777777" w:rsidR="00544492" w:rsidRDefault="00544492" w:rsidP="00D20F91">
      <w:pPr>
        <w:spacing w:line="360" w:lineRule="auto"/>
      </w:pPr>
    </w:p>
    <w:p w14:paraId="3F124927" w14:textId="77777777" w:rsidR="00544492" w:rsidRDefault="00544492" w:rsidP="00D20F91">
      <w:pPr>
        <w:spacing w:line="360" w:lineRule="auto"/>
      </w:pPr>
    </w:p>
    <w:p w14:paraId="4471D769" w14:textId="77777777" w:rsidR="00FD638D" w:rsidRDefault="00FD638D" w:rsidP="00D20F91">
      <w:pPr>
        <w:pStyle w:val="Heading2"/>
        <w:spacing w:before="120" w:after="120" w:line="360" w:lineRule="auto"/>
      </w:pPr>
      <w:bookmarkStart w:id="44" w:name="_Toc216999603"/>
      <w:r>
        <w:t>3.2 Stakeholder Onion Model</w:t>
      </w:r>
      <w:bookmarkEnd w:id="44"/>
    </w:p>
    <w:p w14:paraId="5E61A0A6" w14:textId="77777777" w:rsidR="00FD638D" w:rsidRPr="00C429FB" w:rsidRDefault="00FD638D" w:rsidP="00D20F91">
      <w:pPr>
        <w:spacing w:line="360" w:lineRule="auto"/>
        <w:rPr>
          <w:sz w:val="22"/>
          <w:szCs w:val="22"/>
        </w:rPr>
      </w:pPr>
      <w:r w:rsidRPr="00C429FB">
        <w:rPr>
          <w:sz w:val="22"/>
          <w:szCs w:val="22"/>
        </w:rPr>
        <w:t>The Onion model helps us position stakeholders in layers according to how closely they interact with the prototype. It ensures we do not miss viewpoints from groups that indirectly shape system expectations.</w:t>
      </w:r>
    </w:p>
    <w:p w14:paraId="3B8D234D" w14:textId="77777777" w:rsidR="00544492" w:rsidRDefault="00544492" w:rsidP="00D20F91">
      <w:pPr>
        <w:spacing w:line="360" w:lineRule="auto"/>
      </w:pPr>
    </w:p>
    <w:p w14:paraId="01F8DC93" w14:textId="77777777" w:rsidR="00CD5D1B" w:rsidRDefault="00FD638D" w:rsidP="00CD5D1B">
      <w:pPr>
        <w:keepNext/>
        <w:spacing w:line="360" w:lineRule="auto"/>
        <w:jc w:val="center"/>
      </w:pPr>
      <w:r>
        <w:fldChar w:fldCharType="begin"/>
      </w:r>
      <w:r>
        <w:instrText xml:space="preserve"> INCLUDEPICTURE "https://codahosted.io/docs/3RNd3QGXEX/blobs/bl-85naUDJ-jH/c24c2000a0899cc035d0ceeb8cf2fa87cb7ab827c39d9afbe644120d7bcfae275f4fd3d0bb41249d8cdf6b8e5eb96f5fe525843cc016a941a7353830b1f3b50de810066309f815bbc15edfe01bd1b69cd7b1f07aa5459ea22d2f2a9eff472041d0db69a2" \* MERGEFORMATINET </w:instrText>
      </w:r>
      <w:r>
        <w:fldChar w:fldCharType="separate"/>
      </w:r>
      <w:r>
        <w:rPr>
          <w:noProof/>
        </w:rPr>
        <w:drawing>
          <wp:inline distT="0" distB="0" distL="0" distR="0" wp14:anchorId="2CDD90CE" wp14:editId="49F6C168">
            <wp:extent cx="3251200" cy="3251200"/>
            <wp:effectExtent l="0" t="0" r="0" b="0"/>
            <wp:docPr id="466834983" name="Picture 1"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834983" name="Picture 1" descr="A diagram of a system&#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51200" cy="3251200"/>
                    </a:xfrm>
                    <a:prstGeom prst="rect">
                      <a:avLst/>
                    </a:prstGeom>
                    <a:noFill/>
                    <a:ln>
                      <a:noFill/>
                    </a:ln>
                  </pic:spPr>
                </pic:pic>
              </a:graphicData>
            </a:graphic>
          </wp:inline>
        </w:drawing>
      </w:r>
      <w:r>
        <w:fldChar w:fldCharType="end"/>
      </w:r>
    </w:p>
    <w:p w14:paraId="4B08FC29" w14:textId="1E014E36" w:rsidR="00FD638D" w:rsidRDefault="00CD5D1B" w:rsidP="00CD5D1B">
      <w:pPr>
        <w:pStyle w:val="Caption"/>
        <w:jc w:val="center"/>
      </w:pPr>
      <w:bookmarkStart w:id="45" w:name="_Toc216999430"/>
      <w:r>
        <w:t xml:space="preserve">Figure </w:t>
      </w:r>
      <w:fldSimple w:instr=" SEQ Figure \* ARABIC ">
        <w:r w:rsidR="00384C96">
          <w:rPr>
            <w:noProof/>
          </w:rPr>
          <w:t>2</w:t>
        </w:r>
        <w:bookmarkEnd w:id="45"/>
      </w:fldSimple>
    </w:p>
    <w:p w14:paraId="779A654E" w14:textId="77777777" w:rsidR="00FD638D" w:rsidRDefault="00FD638D" w:rsidP="00D20F91">
      <w:pPr>
        <w:spacing w:line="360" w:lineRule="auto"/>
      </w:pPr>
    </w:p>
    <w:p w14:paraId="070075D7" w14:textId="77777777" w:rsidR="00FD638D" w:rsidRDefault="00FD638D" w:rsidP="00D20F91">
      <w:pPr>
        <w:pStyle w:val="Heading2"/>
        <w:spacing w:before="120" w:after="120" w:line="360" w:lineRule="auto"/>
      </w:pPr>
      <w:bookmarkStart w:id="46" w:name="_Toc216999604"/>
      <w:r>
        <w:t>3.3 Stakeholder Viewpoints</w:t>
      </w:r>
      <w:bookmarkEnd w:id="46"/>
    </w:p>
    <w:p w14:paraId="37B570C7" w14:textId="77777777" w:rsidR="00FD638D" w:rsidRDefault="00FD638D" w:rsidP="00D20F91">
      <w:pPr>
        <w:spacing w:line="360" w:lineRule="auto"/>
      </w:pPr>
      <w:r w:rsidRPr="00C429FB">
        <w:rPr>
          <w:sz w:val="22"/>
          <w:szCs w:val="22"/>
        </w:rPr>
        <w:t>Stakeholder viewpoints explain what each group expects from the systems. They guide requirement-writing by keeping the focus on real needs instead of assumptions</w:t>
      </w:r>
      <w:r>
        <w:t>.</w:t>
      </w:r>
    </w:p>
    <w:p w14:paraId="46B45A8F" w14:textId="19531EEF" w:rsidR="00FD638D" w:rsidRDefault="00FD638D" w:rsidP="001D2668">
      <w:pPr>
        <w:pStyle w:val="Heading4"/>
      </w:pPr>
      <w:r>
        <w:t>Functional Beneficiary</w:t>
      </w:r>
    </w:p>
    <w:p w14:paraId="1002F8BE" w14:textId="77777777" w:rsidR="00FD638D" w:rsidRPr="00C429FB" w:rsidRDefault="00FD638D" w:rsidP="00D20F91">
      <w:pPr>
        <w:spacing w:line="360" w:lineRule="auto"/>
        <w:rPr>
          <w:sz w:val="22"/>
          <w:szCs w:val="22"/>
        </w:rPr>
      </w:pPr>
      <w:r w:rsidRPr="00C429FB">
        <w:rPr>
          <w:sz w:val="22"/>
          <w:szCs w:val="22"/>
        </w:rPr>
        <w:t xml:space="preserve">These are stakeholders who benefit from the system’s outputs. </w:t>
      </w:r>
    </w:p>
    <w:p w14:paraId="30901B6A" w14:textId="77777777" w:rsidR="00544492" w:rsidRPr="00C429FB" w:rsidRDefault="00544492"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5"/>
        <w:gridCol w:w="7035"/>
      </w:tblGrid>
      <w:tr w:rsidR="00FD638D" w:rsidRPr="00C429FB" w14:paraId="00D49E5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54377ED" w14:textId="77777777" w:rsidR="00FD638D" w:rsidRPr="00C429FB" w:rsidRDefault="00FD638D" w:rsidP="00D20F91">
            <w:pPr>
              <w:spacing w:line="360" w:lineRule="auto"/>
              <w:rPr>
                <w:sz w:val="22"/>
                <w:szCs w:val="22"/>
              </w:rPr>
            </w:pPr>
            <w:r w:rsidRPr="00C429FB">
              <w:rPr>
                <w:b/>
                <w:bCs/>
                <w:sz w:val="22"/>
                <w:szCs w:val="22"/>
              </w:rPr>
              <w:t>Stakeholder</w:t>
            </w:r>
          </w:p>
        </w:tc>
        <w:tc>
          <w:tcPr>
            <w:tcW w:w="9690" w:type="dxa"/>
            <w:tcBorders>
              <w:top w:val="single" w:sz="6" w:space="0" w:color="E0E0E0"/>
              <w:left w:val="single" w:sz="6" w:space="0" w:color="E0E0E0"/>
              <w:bottom w:val="single" w:sz="6" w:space="0" w:color="E0E0E0"/>
              <w:right w:val="single" w:sz="6" w:space="0" w:color="E0E0E0"/>
            </w:tcBorders>
            <w:hideMark/>
          </w:tcPr>
          <w:p w14:paraId="285C87DB" w14:textId="77777777" w:rsidR="00FD638D" w:rsidRPr="00C429FB" w:rsidRDefault="00FD638D" w:rsidP="00D20F91">
            <w:pPr>
              <w:spacing w:line="360" w:lineRule="auto"/>
              <w:rPr>
                <w:sz w:val="22"/>
                <w:szCs w:val="22"/>
              </w:rPr>
            </w:pPr>
            <w:r w:rsidRPr="00C429FB">
              <w:rPr>
                <w:b/>
                <w:bCs/>
                <w:sz w:val="22"/>
                <w:szCs w:val="22"/>
              </w:rPr>
              <w:t>Viewpoint / Expectations</w:t>
            </w:r>
          </w:p>
        </w:tc>
      </w:tr>
      <w:tr w:rsidR="00FD638D" w:rsidRPr="00C429FB" w14:paraId="0435F60C" w14:textId="77777777">
        <w:trPr>
          <w:trHeight w:val="540"/>
        </w:trPr>
        <w:tc>
          <w:tcPr>
            <w:tcW w:w="0" w:type="auto"/>
            <w:tcBorders>
              <w:top w:val="nil"/>
              <w:left w:val="single" w:sz="6" w:space="0" w:color="E0E0E0"/>
              <w:bottom w:val="single" w:sz="6" w:space="0" w:color="E0E0E0"/>
              <w:right w:val="single" w:sz="6" w:space="0" w:color="E0E0E0"/>
            </w:tcBorders>
            <w:hideMark/>
          </w:tcPr>
          <w:p w14:paraId="77CB823D" w14:textId="77777777" w:rsidR="00FD638D" w:rsidRPr="00C429FB" w:rsidRDefault="00FD638D" w:rsidP="00D20F91">
            <w:pPr>
              <w:spacing w:line="360" w:lineRule="auto"/>
              <w:rPr>
                <w:sz w:val="22"/>
                <w:szCs w:val="22"/>
              </w:rPr>
            </w:pPr>
            <w:r w:rsidRPr="00C429FB">
              <w:rPr>
                <w:b/>
                <w:bCs/>
                <w:sz w:val="22"/>
                <w:szCs w:val="22"/>
              </w:rPr>
              <w:lastRenderedPageBreak/>
              <w:t>End-Users</w:t>
            </w:r>
          </w:p>
        </w:tc>
        <w:tc>
          <w:tcPr>
            <w:tcW w:w="0" w:type="auto"/>
            <w:tcBorders>
              <w:top w:val="nil"/>
              <w:left w:val="single" w:sz="6" w:space="0" w:color="E0E0E0"/>
              <w:bottom w:val="single" w:sz="6" w:space="0" w:color="E0E0E0"/>
              <w:right w:val="single" w:sz="6" w:space="0" w:color="E0E0E0"/>
            </w:tcBorders>
            <w:hideMark/>
          </w:tcPr>
          <w:p w14:paraId="55504A0F" w14:textId="77777777" w:rsidR="00FD638D" w:rsidRPr="00C429FB" w:rsidRDefault="00FD638D" w:rsidP="00D20F91">
            <w:pPr>
              <w:spacing w:line="360" w:lineRule="auto"/>
              <w:rPr>
                <w:sz w:val="22"/>
                <w:szCs w:val="22"/>
              </w:rPr>
            </w:pPr>
            <w:r w:rsidRPr="00C429FB">
              <w:rPr>
                <w:sz w:val="22"/>
                <w:szCs w:val="22"/>
              </w:rPr>
              <w:t>Wants fast responses, simple explanations, and trustworthy decisions. Hate long waits or unclear reasonings.</w:t>
            </w:r>
          </w:p>
        </w:tc>
      </w:tr>
      <w:tr w:rsidR="00FD638D" w:rsidRPr="00C429FB" w14:paraId="46AD05DA" w14:textId="77777777">
        <w:trPr>
          <w:trHeight w:val="540"/>
        </w:trPr>
        <w:tc>
          <w:tcPr>
            <w:tcW w:w="0" w:type="auto"/>
            <w:tcBorders>
              <w:top w:val="nil"/>
              <w:left w:val="single" w:sz="6" w:space="0" w:color="E0E0E0"/>
              <w:bottom w:val="single" w:sz="6" w:space="0" w:color="E0E0E0"/>
              <w:right w:val="single" w:sz="6" w:space="0" w:color="E0E0E0"/>
            </w:tcBorders>
            <w:hideMark/>
          </w:tcPr>
          <w:p w14:paraId="252CE09C" w14:textId="77777777" w:rsidR="00FD638D" w:rsidRPr="00C429FB" w:rsidRDefault="00FD638D" w:rsidP="00D20F91">
            <w:pPr>
              <w:spacing w:line="360" w:lineRule="auto"/>
              <w:rPr>
                <w:sz w:val="22"/>
                <w:szCs w:val="22"/>
              </w:rPr>
            </w:pPr>
            <w:r w:rsidRPr="00C429FB">
              <w:rPr>
                <w:b/>
                <w:bCs/>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45B187A1" w14:textId="77777777" w:rsidR="00FD638D" w:rsidRPr="00C429FB" w:rsidRDefault="00FD638D" w:rsidP="00D20F91">
            <w:pPr>
              <w:spacing w:line="360" w:lineRule="auto"/>
              <w:rPr>
                <w:sz w:val="22"/>
                <w:szCs w:val="22"/>
              </w:rPr>
            </w:pPr>
            <w:r w:rsidRPr="00C429FB">
              <w:rPr>
                <w:sz w:val="22"/>
                <w:szCs w:val="22"/>
              </w:rPr>
              <w:t>Needs a central dashboard, visualisations of results, and a reliable way to check user modes and survey trends.</w:t>
            </w:r>
          </w:p>
        </w:tc>
      </w:tr>
      <w:tr w:rsidR="00FD638D" w:rsidRPr="00C429FB" w14:paraId="4F0A27A9" w14:textId="77777777">
        <w:trPr>
          <w:trHeight w:val="540"/>
        </w:trPr>
        <w:tc>
          <w:tcPr>
            <w:tcW w:w="0" w:type="auto"/>
            <w:tcBorders>
              <w:top w:val="nil"/>
              <w:left w:val="single" w:sz="6" w:space="0" w:color="E0E0E0"/>
              <w:bottom w:val="single" w:sz="6" w:space="0" w:color="E0E0E0"/>
              <w:right w:val="single" w:sz="6" w:space="0" w:color="E0E0E0"/>
            </w:tcBorders>
            <w:hideMark/>
          </w:tcPr>
          <w:p w14:paraId="76C65847" w14:textId="77777777" w:rsidR="00FD638D" w:rsidRPr="00C429FB" w:rsidRDefault="00FD638D" w:rsidP="00D20F91">
            <w:pPr>
              <w:spacing w:line="360" w:lineRule="auto"/>
              <w:rPr>
                <w:sz w:val="22"/>
                <w:szCs w:val="22"/>
              </w:rPr>
            </w:pPr>
            <w:r w:rsidRPr="00C429FB">
              <w:rPr>
                <w:b/>
                <w:bCs/>
                <w:sz w:val="22"/>
                <w:szCs w:val="22"/>
              </w:rPr>
              <w:t>Developer</w:t>
            </w:r>
          </w:p>
        </w:tc>
        <w:tc>
          <w:tcPr>
            <w:tcW w:w="0" w:type="auto"/>
            <w:tcBorders>
              <w:top w:val="nil"/>
              <w:left w:val="single" w:sz="6" w:space="0" w:color="E0E0E0"/>
              <w:bottom w:val="single" w:sz="6" w:space="0" w:color="E0E0E0"/>
              <w:right w:val="single" w:sz="6" w:space="0" w:color="E0E0E0"/>
            </w:tcBorders>
            <w:hideMark/>
          </w:tcPr>
          <w:p w14:paraId="3235A510" w14:textId="77777777" w:rsidR="00FD638D" w:rsidRPr="00C429FB" w:rsidRDefault="00FD638D" w:rsidP="00D20F91">
            <w:pPr>
              <w:spacing w:line="360" w:lineRule="auto"/>
              <w:rPr>
                <w:sz w:val="22"/>
                <w:szCs w:val="22"/>
              </w:rPr>
            </w:pPr>
            <w:r w:rsidRPr="00C429FB">
              <w:rPr>
                <w:sz w:val="22"/>
                <w:szCs w:val="22"/>
              </w:rPr>
              <w:t>Expects a maintainable codebase, clear input/output formats, and stable endpoints.</w:t>
            </w:r>
          </w:p>
        </w:tc>
      </w:tr>
      <w:tr w:rsidR="00FD638D" w:rsidRPr="00C429FB" w14:paraId="39420E88" w14:textId="77777777">
        <w:trPr>
          <w:trHeight w:val="540"/>
        </w:trPr>
        <w:tc>
          <w:tcPr>
            <w:tcW w:w="0" w:type="auto"/>
            <w:tcBorders>
              <w:top w:val="nil"/>
              <w:left w:val="single" w:sz="6" w:space="0" w:color="E0E0E0"/>
              <w:bottom w:val="single" w:sz="6" w:space="0" w:color="E0E0E0"/>
              <w:right w:val="single" w:sz="6" w:space="0" w:color="E0E0E0"/>
            </w:tcBorders>
            <w:hideMark/>
          </w:tcPr>
          <w:p w14:paraId="53A057DC" w14:textId="77777777" w:rsidR="00FD638D" w:rsidRPr="00C429FB" w:rsidRDefault="00FD638D" w:rsidP="00D20F91">
            <w:pPr>
              <w:spacing w:line="360" w:lineRule="auto"/>
              <w:rPr>
                <w:sz w:val="22"/>
                <w:szCs w:val="22"/>
              </w:rPr>
            </w:pPr>
            <w:r w:rsidRPr="00C429FB">
              <w:rPr>
                <w:b/>
                <w:bCs/>
                <w:sz w:val="22"/>
                <w:szCs w:val="22"/>
              </w:rPr>
              <w:t>Business Owner</w:t>
            </w:r>
          </w:p>
        </w:tc>
        <w:tc>
          <w:tcPr>
            <w:tcW w:w="0" w:type="auto"/>
            <w:tcBorders>
              <w:top w:val="nil"/>
              <w:left w:val="single" w:sz="6" w:space="0" w:color="E0E0E0"/>
              <w:bottom w:val="single" w:sz="6" w:space="0" w:color="E0E0E0"/>
              <w:right w:val="single" w:sz="6" w:space="0" w:color="E0E0E0"/>
            </w:tcBorders>
            <w:hideMark/>
          </w:tcPr>
          <w:p w14:paraId="4957681D" w14:textId="77777777" w:rsidR="00FD638D" w:rsidRPr="00C429FB" w:rsidRDefault="00FD638D" w:rsidP="00D20F91">
            <w:pPr>
              <w:spacing w:line="360" w:lineRule="auto"/>
              <w:rPr>
                <w:sz w:val="22"/>
                <w:szCs w:val="22"/>
              </w:rPr>
            </w:pPr>
            <w:r w:rsidRPr="00C429FB">
              <w:rPr>
                <w:sz w:val="22"/>
                <w:szCs w:val="22"/>
              </w:rPr>
              <w:t>Wants a fair, transparent system that improves customer experience and reduces ambiguity in loan decisions.</w:t>
            </w:r>
          </w:p>
        </w:tc>
      </w:tr>
    </w:tbl>
    <w:p w14:paraId="1F45341B" w14:textId="77777777" w:rsidR="00FD638D" w:rsidRDefault="00FD638D" w:rsidP="00D20F91">
      <w:pPr>
        <w:spacing w:line="360" w:lineRule="auto"/>
      </w:pPr>
    </w:p>
    <w:p w14:paraId="10A9B1BD" w14:textId="619C014E" w:rsidR="00FD638D" w:rsidRDefault="00FD638D" w:rsidP="001D2668">
      <w:pPr>
        <w:pStyle w:val="Heading4"/>
      </w:pPr>
      <w:r>
        <w:t>Operational Stakeholders</w:t>
      </w:r>
    </w:p>
    <w:p w14:paraId="59145263" w14:textId="77777777" w:rsidR="00FD638D" w:rsidRPr="00C429FB" w:rsidRDefault="00FD638D" w:rsidP="00D20F91">
      <w:pPr>
        <w:spacing w:line="360" w:lineRule="auto"/>
        <w:rPr>
          <w:sz w:val="22"/>
          <w:szCs w:val="22"/>
        </w:rPr>
      </w:pPr>
      <w:r w:rsidRPr="00C429FB">
        <w:rPr>
          <w:sz w:val="22"/>
          <w:szCs w:val="22"/>
        </w:rPr>
        <w:t>These stakeholders keep the system functional. They work inside the system rather than benefiting from its outputs.</w:t>
      </w:r>
    </w:p>
    <w:p w14:paraId="1C5A80FE" w14:textId="77777777" w:rsidR="00FD638D" w:rsidRPr="00C429FB" w:rsidRDefault="00FD638D"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72"/>
        <w:gridCol w:w="5938"/>
      </w:tblGrid>
      <w:tr w:rsidR="00FD638D" w:rsidRPr="00C429FB" w14:paraId="2C726DA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FA916E9" w14:textId="77777777" w:rsidR="00FD638D" w:rsidRPr="00C429FB" w:rsidRDefault="00FD638D" w:rsidP="00D20F91">
            <w:pPr>
              <w:spacing w:line="360" w:lineRule="auto"/>
              <w:rPr>
                <w:sz w:val="22"/>
                <w:szCs w:val="22"/>
              </w:rPr>
            </w:pPr>
            <w:r w:rsidRPr="00C429FB">
              <w:rPr>
                <w:b/>
                <w:bCs/>
                <w:sz w:val="22"/>
                <w:szCs w:val="22"/>
              </w:rPr>
              <w:t>Stakeholder</w:t>
            </w:r>
          </w:p>
        </w:tc>
        <w:tc>
          <w:tcPr>
            <w:tcW w:w="9465" w:type="dxa"/>
            <w:tcBorders>
              <w:top w:val="single" w:sz="6" w:space="0" w:color="E0E0E0"/>
              <w:left w:val="single" w:sz="6" w:space="0" w:color="E0E0E0"/>
              <w:bottom w:val="single" w:sz="6" w:space="0" w:color="E0E0E0"/>
              <w:right w:val="single" w:sz="6" w:space="0" w:color="E0E0E0"/>
            </w:tcBorders>
            <w:hideMark/>
          </w:tcPr>
          <w:p w14:paraId="34E0BAFE" w14:textId="77777777" w:rsidR="00FD638D" w:rsidRPr="00C429FB" w:rsidRDefault="00FD638D" w:rsidP="00D20F91">
            <w:pPr>
              <w:spacing w:line="360" w:lineRule="auto"/>
              <w:rPr>
                <w:sz w:val="22"/>
                <w:szCs w:val="22"/>
              </w:rPr>
            </w:pPr>
            <w:r w:rsidRPr="00C429FB">
              <w:rPr>
                <w:b/>
                <w:bCs/>
                <w:sz w:val="22"/>
                <w:szCs w:val="22"/>
              </w:rPr>
              <w:t>Viewpoint / Expectations</w:t>
            </w:r>
          </w:p>
        </w:tc>
      </w:tr>
      <w:tr w:rsidR="00FD638D" w:rsidRPr="00C429FB" w14:paraId="50BED908" w14:textId="77777777">
        <w:trPr>
          <w:trHeight w:val="540"/>
        </w:trPr>
        <w:tc>
          <w:tcPr>
            <w:tcW w:w="0" w:type="auto"/>
            <w:tcBorders>
              <w:top w:val="nil"/>
              <w:left w:val="single" w:sz="6" w:space="0" w:color="E0E0E0"/>
              <w:bottom w:val="single" w:sz="6" w:space="0" w:color="E0E0E0"/>
              <w:right w:val="single" w:sz="6" w:space="0" w:color="E0E0E0"/>
            </w:tcBorders>
            <w:hideMark/>
          </w:tcPr>
          <w:p w14:paraId="3CE56F2B" w14:textId="77777777" w:rsidR="00FD638D" w:rsidRPr="00C429FB" w:rsidRDefault="00FD638D" w:rsidP="00D20F91">
            <w:pPr>
              <w:spacing w:line="360" w:lineRule="auto"/>
              <w:rPr>
                <w:sz w:val="22"/>
                <w:szCs w:val="22"/>
              </w:rPr>
            </w:pPr>
            <w:r w:rsidRPr="00C429FB">
              <w:rPr>
                <w:b/>
                <w:bCs/>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48E693BF" w14:textId="77777777" w:rsidR="00FD638D" w:rsidRPr="00C429FB" w:rsidRDefault="00FD638D" w:rsidP="00D20F91">
            <w:pPr>
              <w:spacing w:line="360" w:lineRule="auto"/>
              <w:rPr>
                <w:sz w:val="22"/>
                <w:szCs w:val="22"/>
              </w:rPr>
            </w:pPr>
            <w:r w:rsidRPr="00C429FB">
              <w:rPr>
                <w:sz w:val="22"/>
                <w:szCs w:val="22"/>
              </w:rPr>
              <w:t>Needs a clean dashboard, survey insights, stable logs, and a reliable way to monitor or switch user modes.</w:t>
            </w:r>
          </w:p>
        </w:tc>
      </w:tr>
      <w:tr w:rsidR="00FD638D" w:rsidRPr="00C429FB" w14:paraId="5444D944" w14:textId="77777777">
        <w:trPr>
          <w:trHeight w:val="540"/>
        </w:trPr>
        <w:tc>
          <w:tcPr>
            <w:tcW w:w="0" w:type="auto"/>
            <w:tcBorders>
              <w:top w:val="nil"/>
              <w:left w:val="single" w:sz="6" w:space="0" w:color="E0E0E0"/>
              <w:bottom w:val="single" w:sz="6" w:space="0" w:color="E0E0E0"/>
              <w:right w:val="single" w:sz="6" w:space="0" w:color="E0E0E0"/>
            </w:tcBorders>
            <w:hideMark/>
          </w:tcPr>
          <w:p w14:paraId="4498EF28" w14:textId="77777777" w:rsidR="00FD638D" w:rsidRPr="00C429FB" w:rsidRDefault="00FD638D" w:rsidP="00D20F91">
            <w:pPr>
              <w:spacing w:line="360" w:lineRule="auto"/>
              <w:rPr>
                <w:sz w:val="22"/>
                <w:szCs w:val="22"/>
              </w:rPr>
            </w:pPr>
            <w:r w:rsidRPr="00C429FB">
              <w:rPr>
                <w:b/>
                <w:bCs/>
                <w:sz w:val="22"/>
                <w:szCs w:val="22"/>
              </w:rPr>
              <w:t>Developer (Software Engineer / Data Analyst)</w:t>
            </w:r>
          </w:p>
        </w:tc>
        <w:tc>
          <w:tcPr>
            <w:tcW w:w="0" w:type="auto"/>
            <w:tcBorders>
              <w:top w:val="nil"/>
              <w:left w:val="single" w:sz="6" w:space="0" w:color="E0E0E0"/>
              <w:bottom w:val="single" w:sz="6" w:space="0" w:color="E0E0E0"/>
              <w:right w:val="single" w:sz="6" w:space="0" w:color="E0E0E0"/>
            </w:tcBorders>
            <w:hideMark/>
          </w:tcPr>
          <w:p w14:paraId="3A1BB6E9" w14:textId="77777777" w:rsidR="00FD638D" w:rsidRPr="00C429FB" w:rsidRDefault="00FD638D" w:rsidP="00D20F91">
            <w:pPr>
              <w:spacing w:line="360" w:lineRule="auto"/>
              <w:rPr>
                <w:sz w:val="22"/>
                <w:szCs w:val="22"/>
              </w:rPr>
            </w:pPr>
            <w:r w:rsidRPr="00C429FB">
              <w:rPr>
                <w:sz w:val="22"/>
                <w:szCs w:val="22"/>
              </w:rPr>
              <w:t>Wants maintainable code, predictable data formats, and components that can be deployed without friction.</w:t>
            </w:r>
          </w:p>
        </w:tc>
      </w:tr>
    </w:tbl>
    <w:p w14:paraId="7DF3645D" w14:textId="77777777" w:rsidR="00FD638D" w:rsidRDefault="00FD638D" w:rsidP="00D20F91">
      <w:pPr>
        <w:spacing w:line="360" w:lineRule="auto"/>
      </w:pPr>
    </w:p>
    <w:p w14:paraId="7CFC7008" w14:textId="405795F0" w:rsidR="00FD638D" w:rsidRDefault="00FD638D" w:rsidP="001D2668">
      <w:pPr>
        <w:pStyle w:val="Heading4"/>
      </w:pPr>
      <w:r>
        <w:t>Containing System Stakeholders</w:t>
      </w:r>
    </w:p>
    <w:p w14:paraId="7B62D64B" w14:textId="77777777" w:rsidR="00FD638D" w:rsidRPr="001D2668" w:rsidRDefault="00FD638D" w:rsidP="00D20F91">
      <w:pPr>
        <w:spacing w:line="360" w:lineRule="auto"/>
        <w:rPr>
          <w:sz w:val="22"/>
          <w:szCs w:val="22"/>
        </w:rPr>
      </w:pPr>
      <w:r w:rsidRPr="001D2668">
        <w:rPr>
          <w:sz w:val="22"/>
          <w:szCs w:val="22"/>
        </w:rPr>
        <w:t>These parties influence what the system must comply with or rely on.</w:t>
      </w:r>
    </w:p>
    <w:p w14:paraId="23786E34" w14:textId="77777777" w:rsidR="00544492" w:rsidRPr="001D2668" w:rsidRDefault="00544492"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82"/>
        <w:gridCol w:w="5628"/>
      </w:tblGrid>
      <w:tr w:rsidR="00FD638D" w:rsidRPr="001D2668" w14:paraId="0681DE70" w14:textId="77777777">
        <w:trPr>
          <w:trHeight w:val="540"/>
        </w:trPr>
        <w:tc>
          <w:tcPr>
            <w:tcW w:w="2505" w:type="dxa"/>
            <w:tcBorders>
              <w:top w:val="single" w:sz="6" w:space="0" w:color="E0E0E0"/>
              <w:left w:val="single" w:sz="6" w:space="0" w:color="E0E0E0"/>
              <w:bottom w:val="single" w:sz="6" w:space="0" w:color="E0E0E0"/>
              <w:right w:val="single" w:sz="6" w:space="0" w:color="E0E0E0"/>
            </w:tcBorders>
            <w:hideMark/>
          </w:tcPr>
          <w:p w14:paraId="2ACB204E" w14:textId="77777777" w:rsidR="00FD638D" w:rsidRPr="001D2668" w:rsidRDefault="00FD638D" w:rsidP="00D20F91">
            <w:pPr>
              <w:spacing w:line="360" w:lineRule="auto"/>
              <w:rPr>
                <w:sz w:val="22"/>
                <w:szCs w:val="22"/>
              </w:rPr>
            </w:pPr>
            <w:r w:rsidRPr="001D2668">
              <w:rPr>
                <w:b/>
                <w:bCs/>
                <w:sz w:val="22"/>
                <w:szCs w:val="22"/>
              </w:rPr>
              <w:t>Stakeholder</w:t>
            </w:r>
          </w:p>
        </w:tc>
        <w:tc>
          <w:tcPr>
            <w:tcW w:w="9195" w:type="dxa"/>
            <w:tcBorders>
              <w:top w:val="single" w:sz="6" w:space="0" w:color="E0E0E0"/>
              <w:left w:val="single" w:sz="6" w:space="0" w:color="E0E0E0"/>
              <w:bottom w:val="single" w:sz="6" w:space="0" w:color="E0E0E0"/>
              <w:right w:val="single" w:sz="6" w:space="0" w:color="E0E0E0"/>
            </w:tcBorders>
            <w:hideMark/>
          </w:tcPr>
          <w:p w14:paraId="4DA322FB" w14:textId="77777777" w:rsidR="00FD638D" w:rsidRPr="001D2668" w:rsidRDefault="00FD638D" w:rsidP="00D20F91">
            <w:pPr>
              <w:spacing w:line="360" w:lineRule="auto"/>
              <w:rPr>
                <w:sz w:val="22"/>
                <w:szCs w:val="22"/>
              </w:rPr>
            </w:pPr>
            <w:r w:rsidRPr="001D2668">
              <w:rPr>
                <w:b/>
                <w:bCs/>
                <w:sz w:val="22"/>
                <w:szCs w:val="22"/>
              </w:rPr>
              <w:t>Viewpoint / Expectations</w:t>
            </w:r>
          </w:p>
        </w:tc>
      </w:tr>
      <w:tr w:rsidR="00FD638D" w:rsidRPr="001D2668" w14:paraId="40511503" w14:textId="77777777">
        <w:trPr>
          <w:trHeight w:val="540"/>
        </w:trPr>
        <w:tc>
          <w:tcPr>
            <w:tcW w:w="0" w:type="auto"/>
            <w:tcBorders>
              <w:top w:val="nil"/>
              <w:left w:val="single" w:sz="6" w:space="0" w:color="E0E0E0"/>
              <w:bottom w:val="single" w:sz="6" w:space="0" w:color="E0E0E0"/>
              <w:right w:val="single" w:sz="6" w:space="0" w:color="E0E0E0"/>
            </w:tcBorders>
            <w:hideMark/>
          </w:tcPr>
          <w:p w14:paraId="3F3F2DB4" w14:textId="77777777" w:rsidR="00FD638D" w:rsidRPr="001D2668" w:rsidRDefault="00FD638D" w:rsidP="00D20F91">
            <w:pPr>
              <w:spacing w:line="360" w:lineRule="auto"/>
              <w:rPr>
                <w:sz w:val="22"/>
                <w:szCs w:val="22"/>
              </w:rPr>
            </w:pPr>
            <w:r w:rsidRPr="001D2668">
              <w:rPr>
                <w:b/>
                <w:bCs/>
                <w:sz w:val="22"/>
                <w:szCs w:val="22"/>
              </w:rPr>
              <w:t>Third-Party Vendors (e.g., OpenAI, hosting providers)</w:t>
            </w:r>
          </w:p>
        </w:tc>
        <w:tc>
          <w:tcPr>
            <w:tcW w:w="0" w:type="auto"/>
            <w:tcBorders>
              <w:top w:val="nil"/>
              <w:left w:val="single" w:sz="6" w:space="0" w:color="E0E0E0"/>
              <w:bottom w:val="single" w:sz="6" w:space="0" w:color="E0E0E0"/>
              <w:right w:val="single" w:sz="6" w:space="0" w:color="E0E0E0"/>
            </w:tcBorders>
            <w:hideMark/>
          </w:tcPr>
          <w:p w14:paraId="75C92303" w14:textId="77777777" w:rsidR="00FD638D" w:rsidRPr="001D2668" w:rsidRDefault="00FD638D" w:rsidP="00D20F91">
            <w:pPr>
              <w:spacing w:line="360" w:lineRule="auto"/>
              <w:rPr>
                <w:sz w:val="22"/>
                <w:szCs w:val="22"/>
              </w:rPr>
            </w:pPr>
            <w:r w:rsidRPr="001D2668">
              <w:rPr>
                <w:sz w:val="22"/>
                <w:szCs w:val="22"/>
              </w:rPr>
              <w:t>Expect proper API usage, stable traffic patterns, and compliance with platform limits.</w:t>
            </w:r>
          </w:p>
        </w:tc>
      </w:tr>
      <w:tr w:rsidR="00FD638D" w:rsidRPr="001D2668" w14:paraId="263C1760" w14:textId="77777777">
        <w:trPr>
          <w:trHeight w:val="540"/>
        </w:trPr>
        <w:tc>
          <w:tcPr>
            <w:tcW w:w="0" w:type="auto"/>
            <w:tcBorders>
              <w:top w:val="nil"/>
              <w:left w:val="single" w:sz="6" w:space="0" w:color="E0E0E0"/>
              <w:bottom w:val="single" w:sz="6" w:space="0" w:color="E0E0E0"/>
              <w:right w:val="single" w:sz="6" w:space="0" w:color="E0E0E0"/>
            </w:tcBorders>
            <w:hideMark/>
          </w:tcPr>
          <w:p w14:paraId="019FF5BA" w14:textId="77777777" w:rsidR="00FD638D" w:rsidRPr="001D2668" w:rsidRDefault="00FD638D" w:rsidP="00D20F91">
            <w:pPr>
              <w:spacing w:line="360" w:lineRule="auto"/>
              <w:rPr>
                <w:sz w:val="22"/>
                <w:szCs w:val="22"/>
              </w:rPr>
            </w:pPr>
            <w:r w:rsidRPr="001D2668">
              <w:rPr>
                <w:b/>
                <w:bCs/>
                <w:sz w:val="22"/>
                <w:szCs w:val="22"/>
              </w:rPr>
              <w:t>Regulators (Data &amp; Financial Compliance)</w:t>
            </w:r>
          </w:p>
        </w:tc>
        <w:tc>
          <w:tcPr>
            <w:tcW w:w="0" w:type="auto"/>
            <w:tcBorders>
              <w:top w:val="nil"/>
              <w:left w:val="single" w:sz="6" w:space="0" w:color="E0E0E0"/>
              <w:bottom w:val="single" w:sz="6" w:space="0" w:color="E0E0E0"/>
              <w:right w:val="single" w:sz="6" w:space="0" w:color="E0E0E0"/>
            </w:tcBorders>
            <w:hideMark/>
          </w:tcPr>
          <w:p w14:paraId="70A287AE" w14:textId="77777777" w:rsidR="00FD638D" w:rsidRPr="001D2668" w:rsidRDefault="00FD638D" w:rsidP="00D20F91">
            <w:pPr>
              <w:spacing w:line="360" w:lineRule="auto"/>
              <w:rPr>
                <w:sz w:val="22"/>
                <w:szCs w:val="22"/>
              </w:rPr>
            </w:pPr>
            <w:r w:rsidRPr="001D2668">
              <w:rPr>
                <w:sz w:val="22"/>
                <w:szCs w:val="22"/>
              </w:rPr>
              <w:t>Expect fairness, safety, accountability, and alignment with data-protection rules</w:t>
            </w:r>
          </w:p>
        </w:tc>
      </w:tr>
    </w:tbl>
    <w:p w14:paraId="0AB0DEBE" w14:textId="77777777" w:rsidR="00FD638D" w:rsidRDefault="00FD638D" w:rsidP="00D20F91">
      <w:pPr>
        <w:spacing w:line="360" w:lineRule="auto"/>
      </w:pPr>
    </w:p>
    <w:p w14:paraId="133B2A7B" w14:textId="6F70EF5B" w:rsidR="00FD638D" w:rsidRDefault="00FD638D" w:rsidP="001D2668">
      <w:pPr>
        <w:pStyle w:val="Heading4"/>
      </w:pPr>
      <w:r>
        <w:t>Wider Environment</w:t>
      </w:r>
    </w:p>
    <w:p w14:paraId="5FD96847" w14:textId="77777777" w:rsidR="00FD638D" w:rsidRPr="001D2668" w:rsidRDefault="00FD638D" w:rsidP="00D20F91">
      <w:pPr>
        <w:spacing w:line="360" w:lineRule="auto"/>
        <w:rPr>
          <w:sz w:val="22"/>
          <w:szCs w:val="22"/>
        </w:rPr>
      </w:pPr>
      <w:r w:rsidRPr="001D2668">
        <w:rPr>
          <w:sz w:val="22"/>
          <w:szCs w:val="22"/>
        </w:rPr>
        <w:t>These stakeholders do not use the system directly but are influenced by its existence and behaviour.</w:t>
      </w:r>
    </w:p>
    <w:p w14:paraId="02330FF5" w14:textId="77777777" w:rsidR="00FD638D" w:rsidRPr="001D2668" w:rsidRDefault="00FD638D"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8"/>
        <w:gridCol w:w="6532"/>
      </w:tblGrid>
      <w:tr w:rsidR="00FD638D" w:rsidRPr="001D2668" w14:paraId="42A7DBA9" w14:textId="77777777">
        <w:trPr>
          <w:trHeight w:val="540"/>
        </w:trPr>
        <w:tc>
          <w:tcPr>
            <w:tcW w:w="2520" w:type="dxa"/>
            <w:tcBorders>
              <w:top w:val="single" w:sz="6" w:space="0" w:color="E0E0E0"/>
              <w:left w:val="single" w:sz="6" w:space="0" w:color="E0E0E0"/>
              <w:bottom w:val="single" w:sz="6" w:space="0" w:color="E0E0E0"/>
              <w:right w:val="single" w:sz="6" w:space="0" w:color="E0E0E0"/>
            </w:tcBorders>
            <w:hideMark/>
          </w:tcPr>
          <w:p w14:paraId="694102D5" w14:textId="77777777" w:rsidR="00FD638D" w:rsidRPr="001D2668" w:rsidRDefault="00FD638D" w:rsidP="00D20F91">
            <w:pPr>
              <w:spacing w:line="360" w:lineRule="auto"/>
              <w:rPr>
                <w:sz w:val="22"/>
                <w:szCs w:val="22"/>
              </w:rPr>
            </w:pPr>
            <w:r w:rsidRPr="001D2668">
              <w:rPr>
                <w:b/>
                <w:bCs/>
                <w:sz w:val="22"/>
                <w:szCs w:val="22"/>
              </w:rPr>
              <w:t>Stakeholder</w:t>
            </w:r>
          </w:p>
        </w:tc>
        <w:tc>
          <w:tcPr>
            <w:tcW w:w="9135" w:type="dxa"/>
            <w:tcBorders>
              <w:top w:val="single" w:sz="6" w:space="0" w:color="E0E0E0"/>
              <w:left w:val="single" w:sz="6" w:space="0" w:color="E0E0E0"/>
              <w:bottom w:val="single" w:sz="6" w:space="0" w:color="E0E0E0"/>
              <w:right w:val="single" w:sz="6" w:space="0" w:color="E0E0E0"/>
            </w:tcBorders>
            <w:hideMark/>
          </w:tcPr>
          <w:p w14:paraId="7E169039" w14:textId="77777777" w:rsidR="00FD638D" w:rsidRPr="001D2668" w:rsidRDefault="00FD638D" w:rsidP="00D20F91">
            <w:pPr>
              <w:spacing w:line="360" w:lineRule="auto"/>
              <w:rPr>
                <w:sz w:val="22"/>
                <w:szCs w:val="22"/>
              </w:rPr>
            </w:pPr>
            <w:r w:rsidRPr="001D2668">
              <w:rPr>
                <w:b/>
                <w:bCs/>
                <w:sz w:val="22"/>
                <w:szCs w:val="22"/>
              </w:rPr>
              <w:t>Viewpoint / Expectations</w:t>
            </w:r>
          </w:p>
        </w:tc>
      </w:tr>
      <w:tr w:rsidR="00FD638D" w:rsidRPr="001D2668" w14:paraId="2FC71612" w14:textId="77777777">
        <w:trPr>
          <w:trHeight w:val="540"/>
        </w:trPr>
        <w:tc>
          <w:tcPr>
            <w:tcW w:w="0" w:type="auto"/>
            <w:tcBorders>
              <w:top w:val="nil"/>
              <w:left w:val="single" w:sz="6" w:space="0" w:color="E0E0E0"/>
              <w:bottom w:val="single" w:sz="6" w:space="0" w:color="E0E0E0"/>
              <w:right w:val="single" w:sz="6" w:space="0" w:color="E0E0E0"/>
            </w:tcBorders>
            <w:hideMark/>
          </w:tcPr>
          <w:p w14:paraId="3CA2AD19" w14:textId="77777777" w:rsidR="00FD638D" w:rsidRPr="001D2668" w:rsidRDefault="00FD638D" w:rsidP="00D20F91">
            <w:pPr>
              <w:spacing w:line="360" w:lineRule="auto"/>
              <w:rPr>
                <w:sz w:val="22"/>
                <w:szCs w:val="22"/>
              </w:rPr>
            </w:pPr>
            <w:r w:rsidRPr="001D2668">
              <w:rPr>
                <w:b/>
                <w:bCs/>
                <w:sz w:val="22"/>
                <w:szCs w:val="22"/>
              </w:rPr>
              <w:lastRenderedPageBreak/>
              <w:t>General Public</w:t>
            </w:r>
          </w:p>
        </w:tc>
        <w:tc>
          <w:tcPr>
            <w:tcW w:w="0" w:type="auto"/>
            <w:tcBorders>
              <w:top w:val="nil"/>
              <w:left w:val="single" w:sz="6" w:space="0" w:color="E0E0E0"/>
              <w:bottom w:val="single" w:sz="6" w:space="0" w:color="E0E0E0"/>
              <w:right w:val="single" w:sz="6" w:space="0" w:color="E0E0E0"/>
            </w:tcBorders>
            <w:hideMark/>
          </w:tcPr>
          <w:p w14:paraId="47D77598" w14:textId="77777777" w:rsidR="00FD638D" w:rsidRPr="001D2668" w:rsidRDefault="00FD638D" w:rsidP="00D20F91">
            <w:pPr>
              <w:spacing w:line="360" w:lineRule="auto"/>
              <w:rPr>
                <w:sz w:val="22"/>
                <w:szCs w:val="22"/>
              </w:rPr>
            </w:pPr>
            <w:r w:rsidRPr="001D2668">
              <w:rPr>
                <w:sz w:val="22"/>
                <w:szCs w:val="22"/>
              </w:rPr>
              <w:t>Wants safe, unbiased, and transparent use of AI in financial decision-making.</w:t>
            </w:r>
          </w:p>
        </w:tc>
      </w:tr>
      <w:tr w:rsidR="00FD638D" w:rsidRPr="001D2668" w14:paraId="0E577D74" w14:textId="77777777">
        <w:trPr>
          <w:trHeight w:val="540"/>
        </w:trPr>
        <w:tc>
          <w:tcPr>
            <w:tcW w:w="0" w:type="auto"/>
            <w:tcBorders>
              <w:top w:val="nil"/>
              <w:left w:val="single" w:sz="6" w:space="0" w:color="E0E0E0"/>
              <w:bottom w:val="single" w:sz="6" w:space="0" w:color="E0E0E0"/>
              <w:right w:val="single" w:sz="6" w:space="0" w:color="E0E0E0"/>
            </w:tcBorders>
            <w:hideMark/>
          </w:tcPr>
          <w:p w14:paraId="03A67FD1" w14:textId="77777777" w:rsidR="00FD638D" w:rsidRPr="001D2668" w:rsidRDefault="00FD638D" w:rsidP="00D20F91">
            <w:pPr>
              <w:spacing w:line="360" w:lineRule="auto"/>
              <w:rPr>
                <w:sz w:val="22"/>
                <w:szCs w:val="22"/>
              </w:rPr>
            </w:pPr>
            <w:r w:rsidRPr="001D2668">
              <w:rPr>
                <w:b/>
                <w:bCs/>
                <w:sz w:val="22"/>
                <w:szCs w:val="22"/>
              </w:rPr>
              <w:t>Competitors</w:t>
            </w:r>
          </w:p>
        </w:tc>
        <w:tc>
          <w:tcPr>
            <w:tcW w:w="0" w:type="auto"/>
            <w:tcBorders>
              <w:top w:val="nil"/>
              <w:left w:val="single" w:sz="6" w:space="0" w:color="E0E0E0"/>
              <w:bottom w:val="single" w:sz="6" w:space="0" w:color="E0E0E0"/>
              <w:right w:val="single" w:sz="6" w:space="0" w:color="E0E0E0"/>
            </w:tcBorders>
            <w:hideMark/>
          </w:tcPr>
          <w:p w14:paraId="25822F26" w14:textId="77777777" w:rsidR="00FD638D" w:rsidRPr="001D2668" w:rsidRDefault="00FD638D" w:rsidP="00D20F91">
            <w:pPr>
              <w:spacing w:line="360" w:lineRule="auto"/>
              <w:rPr>
                <w:sz w:val="22"/>
                <w:szCs w:val="22"/>
              </w:rPr>
            </w:pPr>
            <w:r w:rsidRPr="001D2668">
              <w:rPr>
                <w:sz w:val="22"/>
                <w:szCs w:val="22"/>
              </w:rPr>
              <w:t>Benchmark aginst the system, pushing the expectation for better accuracy and explanations.</w:t>
            </w:r>
          </w:p>
        </w:tc>
      </w:tr>
      <w:tr w:rsidR="00FD638D" w:rsidRPr="001D2668" w14:paraId="5AC472FF" w14:textId="77777777">
        <w:trPr>
          <w:trHeight w:val="540"/>
        </w:trPr>
        <w:tc>
          <w:tcPr>
            <w:tcW w:w="0" w:type="auto"/>
            <w:tcBorders>
              <w:top w:val="nil"/>
              <w:left w:val="single" w:sz="6" w:space="0" w:color="E0E0E0"/>
              <w:bottom w:val="single" w:sz="6" w:space="0" w:color="E0E0E0"/>
              <w:right w:val="single" w:sz="6" w:space="0" w:color="E0E0E0"/>
            </w:tcBorders>
            <w:hideMark/>
          </w:tcPr>
          <w:p w14:paraId="4D748AE7" w14:textId="77777777" w:rsidR="00FD638D" w:rsidRPr="001D2668" w:rsidRDefault="00FD638D" w:rsidP="00D20F91">
            <w:pPr>
              <w:spacing w:line="360" w:lineRule="auto"/>
              <w:rPr>
                <w:sz w:val="22"/>
                <w:szCs w:val="22"/>
              </w:rPr>
            </w:pPr>
            <w:r w:rsidRPr="001D2668">
              <w:rPr>
                <w:b/>
                <w:bCs/>
                <w:sz w:val="22"/>
                <w:szCs w:val="22"/>
              </w:rPr>
              <w:t>Technology Ecosystem</w:t>
            </w:r>
          </w:p>
        </w:tc>
        <w:tc>
          <w:tcPr>
            <w:tcW w:w="0" w:type="auto"/>
            <w:tcBorders>
              <w:top w:val="nil"/>
              <w:left w:val="single" w:sz="6" w:space="0" w:color="E0E0E0"/>
              <w:bottom w:val="single" w:sz="6" w:space="0" w:color="E0E0E0"/>
              <w:right w:val="single" w:sz="6" w:space="0" w:color="E0E0E0"/>
            </w:tcBorders>
            <w:hideMark/>
          </w:tcPr>
          <w:p w14:paraId="0B01AFDD" w14:textId="77777777" w:rsidR="00FD638D" w:rsidRPr="001D2668" w:rsidRDefault="00FD638D" w:rsidP="00D20F91">
            <w:pPr>
              <w:spacing w:line="360" w:lineRule="auto"/>
              <w:rPr>
                <w:sz w:val="22"/>
                <w:szCs w:val="22"/>
              </w:rPr>
            </w:pPr>
            <w:r w:rsidRPr="001D2668">
              <w:rPr>
                <w:sz w:val="22"/>
                <w:szCs w:val="22"/>
              </w:rPr>
              <w:t>Their evolution (NLP models, SHAP tooling, hosting platforms) sets the limits of what the system can realistically achieve.</w:t>
            </w:r>
          </w:p>
        </w:tc>
      </w:tr>
      <w:tr w:rsidR="00FD638D" w:rsidRPr="001D2668" w14:paraId="2E1811F0" w14:textId="77777777">
        <w:trPr>
          <w:trHeight w:val="540"/>
        </w:trPr>
        <w:tc>
          <w:tcPr>
            <w:tcW w:w="0" w:type="auto"/>
            <w:tcBorders>
              <w:top w:val="nil"/>
              <w:left w:val="single" w:sz="6" w:space="0" w:color="E0E0E0"/>
              <w:bottom w:val="single" w:sz="6" w:space="0" w:color="E0E0E0"/>
              <w:right w:val="single" w:sz="6" w:space="0" w:color="E0E0E0"/>
            </w:tcBorders>
            <w:hideMark/>
          </w:tcPr>
          <w:p w14:paraId="3D7C85F1" w14:textId="77777777" w:rsidR="00FD638D" w:rsidRPr="001D2668" w:rsidRDefault="00FD638D" w:rsidP="00D20F91">
            <w:pPr>
              <w:spacing w:line="360" w:lineRule="auto"/>
              <w:rPr>
                <w:sz w:val="22"/>
                <w:szCs w:val="22"/>
              </w:rPr>
            </w:pPr>
            <w:r w:rsidRPr="001D2668">
              <w:rPr>
                <w:b/>
                <w:bCs/>
                <w:sz w:val="22"/>
                <w:szCs w:val="22"/>
              </w:rPr>
              <w:t>Government &amp; Economic Conditions</w:t>
            </w:r>
          </w:p>
        </w:tc>
        <w:tc>
          <w:tcPr>
            <w:tcW w:w="0" w:type="auto"/>
            <w:tcBorders>
              <w:top w:val="nil"/>
              <w:left w:val="single" w:sz="6" w:space="0" w:color="E0E0E0"/>
              <w:bottom w:val="single" w:sz="6" w:space="0" w:color="E0E0E0"/>
              <w:right w:val="single" w:sz="6" w:space="0" w:color="E0E0E0"/>
            </w:tcBorders>
            <w:hideMark/>
          </w:tcPr>
          <w:p w14:paraId="6D2B3834" w14:textId="77777777" w:rsidR="00FD638D" w:rsidRPr="001D2668" w:rsidRDefault="00FD638D" w:rsidP="00D20F91">
            <w:pPr>
              <w:spacing w:line="360" w:lineRule="auto"/>
              <w:rPr>
                <w:sz w:val="22"/>
                <w:szCs w:val="22"/>
              </w:rPr>
            </w:pPr>
            <w:r w:rsidRPr="001D2668">
              <w:rPr>
                <w:sz w:val="22"/>
                <w:szCs w:val="22"/>
              </w:rPr>
              <w:t>Influence how loans should be interpreted through policy, interest rates, and macro-economic realities.</w:t>
            </w:r>
          </w:p>
        </w:tc>
      </w:tr>
    </w:tbl>
    <w:p w14:paraId="53101821" w14:textId="77777777" w:rsidR="00FD638D" w:rsidRDefault="00FD638D" w:rsidP="00D20F91">
      <w:pPr>
        <w:spacing w:line="360" w:lineRule="auto"/>
      </w:pPr>
    </w:p>
    <w:p w14:paraId="0A0E664F" w14:textId="77777777" w:rsidR="00FD638D" w:rsidRDefault="00FD638D" w:rsidP="00D20F91">
      <w:pPr>
        <w:pStyle w:val="Heading2"/>
        <w:spacing w:before="120" w:after="120" w:line="360" w:lineRule="auto"/>
      </w:pPr>
      <w:bookmarkStart w:id="47" w:name="_Toc216999605"/>
      <w:r>
        <w:t>3.4 Requirement Gathering Techniques</w:t>
      </w:r>
      <w:bookmarkEnd w:id="47"/>
    </w:p>
    <w:p w14:paraId="6577A223" w14:textId="77777777" w:rsidR="00FD638D" w:rsidRPr="00D750B5" w:rsidRDefault="00FD638D" w:rsidP="00D20F91">
      <w:pPr>
        <w:spacing w:line="360" w:lineRule="auto"/>
        <w:rPr>
          <w:sz w:val="22"/>
          <w:szCs w:val="22"/>
        </w:rPr>
      </w:pPr>
      <w:r w:rsidRPr="00D750B5">
        <w:rPr>
          <w:sz w:val="22"/>
          <w:szCs w:val="22"/>
        </w:rPr>
        <w:t>Below are the requirement gathering techniques used in this project.</w:t>
      </w:r>
    </w:p>
    <w:p w14:paraId="399416D2" w14:textId="77777777" w:rsidR="00FD638D" w:rsidRDefault="00FD638D" w:rsidP="00D750B5">
      <w:pPr>
        <w:pStyle w:val="Heading4"/>
      </w:pPr>
      <w:r>
        <w:t xml:space="preserve">1. Interviews With a Domain Expert </w:t>
      </w:r>
    </w:p>
    <w:p w14:paraId="013C44AB" w14:textId="77777777" w:rsidR="00FD638D" w:rsidRPr="00D750B5" w:rsidRDefault="00FD638D" w:rsidP="00D20F91">
      <w:pPr>
        <w:spacing w:line="360" w:lineRule="auto"/>
        <w:rPr>
          <w:sz w:val="22"/>
          <w:szCs w:val="22"/>
        </w:rPr>
      </w:pPr>
      <w:r w:rsidRPr="00D750B5">
        <w:rPr>
          <w:sz w:val="22"/>
          <w:szCs w:val="22"/>
        </w:rPr>
        <w:t xml:space="preserve">Before building anything, the most important approach would be to speak with a loan officer who’s directly involved in lending decisions. They understand what actually happens during an approval process. </w:t>
      </w:r>
    </w:p>
    <w:p w14:paraId="00230774" w14:textId="77777777" w:rsidR="00FD638D" w:rsidRPr="00D750B5" w:rsidRDefault="00FD638D" w:rsidP="00D20F91">
      <w:pPr>
        <w:spacing w:line="360" w:lineRule="auto"/>
        <w:rPr>
          <w:sz w:val="22"/>
          <w:szCs w:val="22"/>
        </w:rPr>
      </w:pPr>
    </w:p>
    <w:p w14:paraId="5AE18A83" w14:textId="77777777" w:rsidR="00FD638D" w:rsidRPr="00D750B5" w:rsidRDefault="00FD638D" w:rsidP="00D20F91">
      <w:pPr>
        <w:spacing w:line="360" w:lineRule="auto"/>
        <w:rPr>
          <w:sz w:val="22"/>
          <w:szCs w:val="22"/>
        </w:rPr>
      </w:pPr>
      <w:r w:rsidRPr="00D750B5">
        <w:rPr>
          <w:b/>
          <w:bCs/>
          <w:sz w:val="22"/>
          <w:szCs w:val="22"/>
        </w:rPr>
        <w:t>Why is this technique suitable?</w:t>
      </w:r>
    </w:p>
    <w:p w14:paraId="198BB0B9"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Loan officers reveal how real borderline decisions are made.</w:t>
      </w:r>
    </w:p>
    <w:p w14:paraId="1F077137"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can explain common customer mistakes, exceptions, and risks.</w:t>
      </w:r>
    </w:p>
    <w:p w14:paraId="7B8F13CF"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help clarify which features matter most during assessment.</w:t>
      </w:r>
    </w:p>
    <w:p w14:paraId="3AF7DB52"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expose hidden constraints (e.g., policies, thresholds, workflow issues)</w:t>
      </w:r>
    </w:p>
    <w:p w14:paraId="51A59AA6" w14:textId="77777777" w:rsidR="00FD638D" w:rsidRPr="00D750B5" w:rsidRDefault="00FD638D" w:rsidP="00D20F91">
      <w:pPr>
        <w:spacing w:line="360" w:lineRule="auto"/>
        <w:rPr>
          <w:sz w:val="22"/>
          <w:szCs w:val="22"/>
        </w:rPr>
      </w:pPr>
    </w:p>
    <w:p w14:paraId="592AC58B" w14:textId="77777777" w:rsidR="00FD638D" w:rsidRPr="00D750B5" w:rsidRDefault="00FD638D" w:rsidP="00D20F91">
      <w:pPr>
        <w:spacing w:line="360" w:lineRule="auto"/>
        <w:rPr>
          <w:sz w:val="22"/>
          <w:szCs w:val="22"/>
        </w:rPr>
      </w:pPr>
      <w:r w:rsidRPr="00D750B5">
        <w:rPr>
          <w:sz w:val="22"/>
          <w:szCs w:val="22"/>
        </w:rPr>
        <w:t>This technique would give the project a grounded understanding of the problem rather than assumptions.</w:t>
      </w:r>
    </w:p>
    <w:p w14:paraId="58E94D45" w14:textId="77777777" w:rsidR="00FD638D" w:rsidRPr="00D750B5" w:rsidRDefault="00FD638D" w:rsidP="00D20F91">
      <w:pPr>
        <w:spacing w:line="360" w:lineRule="auto"/>
        <w:rPr>
          <w:sz w:val="22"/>
          <w:szCs w:val="22"/>
        </w:rPr>
      </w:pPr>
    </w:p>
    <w:p w14:paraId="09463FDD" w14:textId="77777777" w:rsidR="00FD638D" w:rsidRDefault="00FD638D" w:rsidP="00D750B5">
      <w:pPr>
        <w:pStyle w:val="Heading4"/>
      </w:pPr>
      <w:r>
        <w:t>2. Secondary Data Analysis (To Validate Input Requirements)</w:t>
      </w:r>
    </w:p>
    <w:p w14:paraId="670CB50F" w14:textId="77777777" w:rsidR="00FD638D" w:rsidRPr="00D750B5" w:rsidRDefault="00FD638D" w:rsidP="00D20F91">
      <w:pPr>
        <w:spacing w:line="360" w:lineRule="auto"/>
        <w:rPr>
          <w:sz w:val="22"/>
          <w:szCs w:val="22"/>
        </w:rPr>
      </w:pPr>
      <w:r w:rsidRPr="00D750B5">
        <w:rPr>
          <w:sz w:val="22"/>
          <w:szCs w:val="22"/>
        </w:rPr>
        <w:t>Because the system relies on loan prediction, analysing an existing public dataset would shape early requirements.</w:t>
      </w:r>
    </w:p>
    <w:p w14:paraId="6D8AEDFE" w14:textId="77777777" w:rsidR="00FD638D" w:rsidRPr="00D750B5" w:rsidRDefault="00FD638D" w:rsidP="00D20F91">
      <w:pPr>
        <w:spacing w:line="360" w:lineRule="auto"/>
        <w:rPr>
          <w:sz w:val="22"/>
          <w:szCs w:val="22"/>
        </w:rPr>
      </w:pPr>
    </w:p>
    <w:p w14:paraId="05D9188C" w14:textId="77777777" w:rsidR="00FD638D" w:rsidRPr="00D750B5" w:rsidRDefault="00FD638D" w:rsidP="00D20F91">
      <w:pPr>
        <w:spacing w:line="360" w:lineRule="auto"/>
        <w:rPr>
          <w:sz w:val="22"/>
          <w:szCs w:val="22"/>
        </w:rPr>
      </w:pPr>
      <w:r w:rsidRPr="00D750B5">
        <w:rPr>
          <w:b/>
          <w:bCs/>
          <w:sz w:val="22"/>
          <w:szCs w:val="22"/>
        </w:rPr>
        <w:t>Why is this technique suitable?</w:t>
      </w:r>
    </w:p>
    <w:p w14:paraId="748F5C4B"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Shows what real loan features typically look like.</w:t>
      </w:r>
    </w:p>
    <w:p w14:paraId="3AD4943F"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Helps identify which fields must be included in the form.</w:t>
      </w:r>
    </w:p>
    <w:p w14:paraId="0847F70D"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lastRenderedPageBreak/>
        <w:t>Reveals which inputs need validation.</w:t>
      </w:r>
    </w:p>
    <w:p w14:paraId="4BDD701C"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Confirms whether the proposed ML model is feasible at all</w:t>
      </w:r>
    </w:p>
    <w:p w14:paraId="0922B978" w14:textId="77777777" w:rsidR="00FD638D" w:rsidRPr="00D750B5" w:rsidRDefault="00FD638D" w:rsidP="00D20F91">
      <w:pPr>
        <w:spacing w:line="360" w:lineRule="auto"/>
        <w:rPr>
          <w:sz w:val="22"/>
          <w:szCs w:val="22"/>
        </w:rPr>
      </w:pPr>
    </w:p>
    <w:p w14:paraId="1431D529" w14:textId="77777777" w:rsidR="00FD638D" w:rsidRPr="00D750B5" w:rsidRDefault="00FD638D" w:rsidP="00D20F91">
      <w:pPr>
        <w:spacing w:line="360" w:lineRule="auto"/>
        <w:rPr>
          <w:sz w:val="22"/>
          <w:szCs w:val="22"/>
        </w:rPr>
      </w:pPr>
      <w:r w:rsidRPr="00D750B5">
        <w:rPr>
          <w:sz w:val="22"/>
          <w:szCs w:val="22"/>
        </w:rPr>
        <w:t>This technique is low-cost, accessible, and practical for an academic setting.</w:t>
      </w:r>
    </w:p>
    <w:p w14:paraId="4AE6018A" w14:textId="77777777" w:rsidR="00FD638D" w:rsidRDefault="00FD638D" w:rsidP="00D20F91">
      <w:pPr>
        <w:spacing w:line="360" w:lineRule="auto"/>
      </w:pPr>
    </w:p>
    <w:p w14:paraId="3F0DA9D8" w14:textId="7ECE90B9" w:rsidR="00FD638D" w:rsidRDefault="00FD638D" w:rsidP="00D750B5">
      <w:pPr>
        <w:pStyle w:val="Heading2"/>
        <w:spacing w:before="120" w:after="120" w:line="360" w:lineRule="auto"/>
      </w:pPr>
      <w:bookmarkStart w:id="48" w:name="_Toc216999606"/>
      <w:r>
        <w:t>3.5 Survey Question Design</w:t>
      </w:r>
      <w:bookmarkEnd w:id="48"/>
    </w:p>
    <w:p w14:paraId="0A39A88D" w14:textId="41EF0BB8" w:rsidR="00FD638D" w:rsidRDefault="00FD638D" w:rsidP="00D20F91">
      <w:pPr>
        <w:pStyle w:val="Heading3"/>
        <w:spacing w:before="240" w:after="120" w:line="360" w:lineRule="auto"/>
      </w:pPr>
      <w:bookmarkStart w:id="49" w:name="_Toc216999607"/>
      <w:r>
        <w:t>Goal-Oriented Question Design</w:t>
      </w:r>
      <w:bookmarkEnd w:id="49"/>
    </w:p>
    <w:p w14:paraId="6103DDF8" w14:textId="77777777" w:rsidR="00FD638D" w:rsidRPr="00993709" w:rsidRDefault="00FD638D" w:rsidP="00D20F91">
      <w:pPr>
        <w:spacing w:line="360" w:lineRule="auto"/>
        <w:rPr>
          <w:sz w:val="22"/>
          <w:szCs w:val="22"/>
        </w:rPr>
      </w:pPr>
      <w:r w:rsidRPr="00993709">
        <w:rPr>
          <w:sz w:val="22"/>
          <w:szCs w:val="22"/>
        </w:rPr>
        <w:t xml:space="preserve">The question design phase followed a simple and straightforward rule. Which is to </w:t>
      </w:r>
      <w:r w:rsidRPr="00993709">
        <w:rPr>
          <w:b/>
          <w:bCs/>
          <w:sz w:val="22"/>
          <w:szCs w:val="22"/>
        </w:rPr>
        <w:t>first identify a goal</w:t>
      </w:r>
      <w:r w:rsidRPr="00993709">
        <w:rPr>
          <w:sz w:val="22"/>
          <w:szCs w:val="22"/>
        </w:rPr>
        <w:t xml:space="preserve">, then </w:t>
      </w:r>
      <w:r w:rsidRPr="00993709">
        <w:rPr>
          <w:b/>
          <w:bCs/>
          <w:sz w:val="22"/>
          <w:szCs w:val="22"/>
        </w:rPr>
        <w:t>write the question that uncovers knowledge about that goal</w:t>
      </w:r>
      <w:r w:rsidRPr="00993709">
        <w:rPr>
          <w:sz w:val="22"/>
          <w:szCs w:val="22"/>
        </w:rPr>
        <w:t>. This keeps the conversation grounded and prevents going into irrelevant topic and wasting time.</w:t>
      </w:r>
    </w:p>
    <w:p w14:paraId="6C676E80" w14:textId="77777777" w:rsidR="00FD638D" w:rsidRPr="00993709" w:rsidRDefault="00FD638D" w:rsidP="00D20F91">
      <w:pPr>
        <w:spacing w:line="360" w:lineRule="auto"/>
        <w:rPr>
          <w:sz w:val="22"/>
          <w:szCs w:val="22"/>
        </w:rPr>
      </w:pPr>
    </w:p>
    <w:p w14:paraId="5707048F" w14:textId="77777777" w:rsidR="00FD638D" w:rsidRPr="00993709" w:rsidRDefault="00FD638D" w:rsidP="00D20F91">
      <w:pPr>
        <w:spacing w:line="360" w:lineRule="auto"/>
        <w:rPr>
          <w:sz w:val="22"/>
          <w:szCs w:val="22"/>
        </w:rPr>
      </w:pPr>
      <w:r w:rsidRPr="00993709">
        <w:rPr>
          <w:sz w:val="22"/>
          <w:szCs w:val="22"/>
        </w:rPr>
        <w:t>The goals were mentioned as below,</w:t>
      </w:r>
    </w:p>
    <w:p w14:paraId="4346B68B"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1: </w:t>
      </w:r>
      <w:r w:rsidRPr="00993709">
        <w:rPr>
          <w:sz w:val="22"/>
          <w:szCs w:val="22"/>
        </w:rPr>
        <w:t>Understand how real loan decisions occur in practice.</w:t>
      </w:r>
    </w:p>
    <w:p w14:paraId="0AD5CF1C"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2: </w:t>
      </w:r>
      <w:r w:rsidRPr="00993709">
        <w:rPr>
          <w:sz w:val="22"/>
          <w:szCs w:val="22"/>
        </w:rPr>
        <w:t>Identify the minimum information required for a loan decision.</w:t>
      </w:r>
    </w:p>
    <w:p w14:paraId="47772C21"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Goal 3:</w:t>
      </w:r>
      <w:r w:rsidRPr="00993709">
        <w:rPr>
          <w:sz w:val="22"/>
          <w:szCs w:val="22"/>
        </w:rPr>
        <w:t xml:space="preserve"> Understand typical customer behaviour and confusion points</w:t>
      </w:r>
    </w:p>
    <w:p w14:paraId="41E4C85A"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4: </w:t>
      </w:r>
      <w:r w:rsidRPr="00993709">
        <w:rPr>
          <w:sz w:val="22"/>
          <w:szCs w:val="22"/>
        </w:rPr>
        <w:t>Validate whether an AI assistant is viable in real lending workflows.</w:t>
      </w:r>
    </w:p>
    <w:p w14:paraId="3915DB90" w14:textId="0EF0A561" w:rsidR="00FD638D" w:rsidRPr="00806384" w:rsidRDefault="00FD638D" w:rsidP="00D20F91">
      <w:pPr>
        <w:numPr>
          <w:ilvl w:val="0"/>
          <w:numId w:val="42"/>
        </w:numPr>
        <w:spacing w:before="120" w:after="120" w:line="360" w:lineRule="auto"/>
        <w:rPr>
          <w:sz w:val="22"/>
          <w:szCs w:val="22"/>
        </w:rPr>
      </w:pPr>
      <w:r w:rsidRPr="00993709">
        <w:rPr>
          <w:b/>
          <w:bCs/>
          <w:sz w:val="22"/>
          <w:szCs w:val="22"/>
        </w:rPr>
        <w:t>Goal 5:</w:t>
      </w:r>
      <w:r w:rsidRPr="00993709">
        <w:rPr>
          <w:sz w:val="22"/>
          <w:szCs w:val="22"/>
        </w:rPr>
        <w:t xml:space="preserve"> Identify early risks in fairness, transparency, and decision clarity.</w:t>
      </w:r>
    </w:p>
    <w:p w14:paraId="1694F42A" w14:textId="77777777" w:rsidR="00FD638D" w:rsidRPr="00993709" w:rsidRDefault="00FD638D" w:rsidP="00D20F91">
      <w:pPr>
        <w:spacing w:line="360" w:lineRule="auto"/>
        <w:rPr>
          <w:sz w:val="22"/>
          <w:szCs w:val="22"/>
        </w:rPr>
      </w:pPr>
      <w:r w:rsidRPr="00993709">
        <w:rPr>
          <w:sz w:val="22"/>
          <w:szCs w:val="22"/>
        </w:rPr>
        <w:t xml:space="preserve">Each question asked during the expert interview mapped directly to one of the goals. </w:t>
      </w:r>
    </w:p>
    <w:p w14:paraId="6B67ADD2" w14:textId="77777777" w:rsidR="00FD638D" w:rsidRDefault="00FD638D" w:rsidP="009229A6"/>
    <w:p w14:paraId="0451564E" w14:textId="4105216D" w:rsidR="00FD638D" w:rsidRDefault="00FD638D" w:rsidP="00806384">
      <w:pPr>
        <w:pStyle w:val="Heading3"/>
        <w:spacing w:before="240" w:after="120" w:line="360" w:lineRule="auto"/>
      </w:pPr>
      <w:bookmarkStart w:id="50" w:name="_Toc216999608"/>
      <w:r>
        <w:t>Expert Interview Questions</w:t>
      </w:r>
      <w:bookmarkEnd w:id="50"/>
    </w:p>
    <w:p w14:paraId="3F68A748" w14:textId="77777777" w:rsidR="00FD638D" w:rsidRPr="00F10833" w:rsidRDefault="00FD638D" w:rsidP="00D20F91">
      <w:pPr>
        <w:spacing w:line="360" w:lineRule="auto"/>
        <w:rPr>
          <w:sz w:val="22"/>
          <w:szCs w:val="22"/>
        </w:rPr>
      </w:pPr>
      <w:r w:rsidRPr="00F10833">
        <w:rPr>
          <w:sz w:val="22"/>
          <w:szCs w:val="22"/>
        </w:rPr>
        <w:t>A semi-structured interview with a loan officer was planned using these questions. All the questions were focused on the domain understanding, as it will help in the implementation and evaluation phase.</w:t>
      </w:r>
    </w:p>
    <w:p w14:paraId="2CE650CC" w14:textId="77777777" w:rsidR="00FD638D" w:rsidRDefault="00FD638D" w:rsidP="00D20F91">
      <w:pPr>
        <w:spacing w:line="360" w:lineRule="auto"/>
      </w:pPr>
    </w:p>
    <w:p w14:paraId="1AB65B35" w14:textId="77777777" w:rsidR="00FD638D" w:rsidRDefault="00FD638D" w:rsidP="00D20F91">
      <w:pPr>
        <w:pStyle w:val="Heading4"/>
        <w:spacing w:line="360" w:lineRule="auto"/>
      </w:pPr>
      <w:r>
        <w:rPr>
          <w:b/>
          <w:bCs/>
        </w:rPr>
        <w:t xml:space="preserve">Goal 1: </w:t>
      </w:r>
      <w:r>
        <w:t>Understand how real loan decisions occur in practice.</w:t>
      </w:r>
    </w:p>
    <w:p w14:paraId="60D5C377" w14:textId="77777777" w:rsidR="00FD638D" w:rsidRPr="00F10833" w:rsidRDefault="00FD638D" w:rsidP="00D20F91">
      <w:pPr>
        <w:numPr>
          <w:ilvl w:val="0"/>
          <w:numId w:val="43"/>
        </w:numPr>
        <w:spacing w:before="120" w:after="120" w:line="360" w:lineRule="auto"/>
        <w:rPr>
          <w:sz w:val="22"/>
          <w:szCs w:val="22"/>
        </w:rPr>
      </w:pPr>
      <w:r w:rsidRPr="00F10833">
        <w:rPr>
          <w:sz w:val="22"/>
          <w:szCs w:val="22"/>
        </w:rPr>
        <w:t>What factors do you examine first when assessing loan eligibility?</w:t>
      </w:r>
    </w:p>
    <w:p w14:paraId="03B88373" w14:textId="77777777" w:rsidR="00FD638D" w:rsidRPr="00F10833" w:rsidRDefault="00FD638D" w:rsidP="00D20F91">
      <w:pPr>
        <w:numPr>
          <w:ilvl w:val="0"/>
          <w:numId w:val="43"/>
        </w:numPr>
        <w:spacing w:before="120" w:after="120" w:line="360" w:lineRule="auto"/>
        <w:rPr>
          <w:sz w:val="22"/>
          <w:szCs w:val="22"/>
        </w:rPr>
      </w:pPr>
      <w:r w:rsidRPr="00F10833">
        <w:rPr>
          <w:sz w:val="22"/>
          <w:szCs w:val="22"/>
        </w:rPr>
        <w:t>Which variables typically decide approval vs rejection?</w:t>
      </w:r>
    </w:p>
    <w:p w14:paraId="4A7EA0D5" w14:textId="530C235F" w:rsidR="00FD638D" w:rsidRPr="00AD09A2" w:rsidRDefault="00FD638D" w:rsidP="00D20F91">
      <w:pPr>
        <w:numPr>
          <w:ilvl w:val="0"/>
          <w:numId w:val="43"/>
        </w:numPr>
        <w:spacing w:before="120" w:after="120" w:line="360" w:lineRule="auto"/>
        <w:rPr>
          <w:sz w:val="22"/>
          <w:szCs w:val="22"/>
        </w:rPr>
      </w:pPr>
      <w:r w:rsidRPr="00F10833">
        <w:rPr>
          <w:sz w:val="22"/>
          <w:szCs w:val="22"/>
        </w:rPr>
        <w:t>Are there criteria that borrowers misunderstand or overlook?</w:t>
      </w:r>
    </w:p>
    <w:p w14:paraId="76ECF2DA" w14:textId="77777777" w:rsidR="00FD638D" w:rsidRDefault="00FD638D" w:rsidP="00D20F91">
      <w:pPr>
        <w:pStyle w:val="Heading4"/>
        <w:spacing w:line="360" w:lineRule="auto"/>
      </w:pPr>
      <w:r>
        <w:rPr>
          <w:b/>
          <w:bCs/>
        </w:rPr>
        <w:t xml:space="preserve">Goal 2: </w:t>
      </w:r>
      <w:r>
        <w:t>Identify the minimum information required for a loan decision.</w:t>
      </w:r>
    </w:p>
    <w:p w14:paraId="7B2D8F7A"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What information must be collected before a loan can be assessed?</w:t>
      </w:r>
    </w:p>
    <w:p w14:paraId="1DE625F2"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lastRenderedPageBreak/>
        <w:t>Which fields are essential vs optional?</w:t>
      </w:r>
    </w:p>
    <w:p w14:paraId="214A7AAD"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Any other information that is used, which is on the bank side, such as previous loans or current bank assets?</w:t>
      </w:r>
    </w:p>
    <w:p w14:paraId="4150F672" w14:textId="77777777" w:rsidR="00FD638D" w:rsidRDefault="00FD638D" w:rsidP="00D20F91">
      <w:pPr>
        <w:spacing w:line="360" w:lineRule="auto"/>
      </w:pPr>
    </w:p>
    <w:p w14:paraId="5A0B44B6" w14:textId="77777777" w:rsidR="00FD638D" w:rsidRDefault="00FD638D" w:rsidP="00D20F91">
      <w:pPr>
        <w:pStyle w:val="Heading4"/>
        <w:spacing w:line="360" w:lineRule="auto"/>
      </w:pPr>
      <w:r>
        <w:rPr>
          <w:b/>
          <w:bCs/>
        </w:rPr>
        <w:t>Goal 3:</w:t>
      </w:r>
      <w:r>
        <w:t xml:space="preserve"> Understand typical customer behaviour and confusion points.</w:t>
      </w:r>
    </w:p>
    <w:p w14:paraId="7D57D706" w14:textId="77777777" w:rsidR="00FD638D" w:rsidRDefault="00FD638D" w:rsidP="00D20F91">
      <w:pPr>
        <w:numPr>
          <w:ilvl w:val="0"/>
          <w:numId w:val="45"/>
        </w:numPr>
        <w:spacing w:before="120" w:after="120" w:line="360" w:lineRule="auto"/>
      </w:pPr>
      <w:r>
        <w:t>What questions do customers frequently ask about loans?</w:t>
      </w:r>
    </w:p>
    <w:p w14:paraId="2DE10A60" w14:textId="77777777" w:rsidR="00FD638D" w:rsidRDefault="00FD638D" w:rsidP="00D20F91">
      <w:pPr>
        <w:numPr>
          <w:ilvl w:val="0"/>
          <w:numId w:val="45"/>
        </w:numPr>
        <w:spacing w:before="120" w:after="120" w:line="360" w:lineRule="auto"/>
      </w:pPr>
      <w:r>
        <w:t>Which parts of the process confuse them the most?</w:t>
      </w:r>
    </w:p>
    <w:p w14:paraId="1CA67F92" w14:textId="64F282EB" w:rsidR="00FD638D" w:rsidRDefault="00FD638D" w:rsidP="00D20F91">
      <w:pPr>
        <w:numPr>
          <w:ilvl w:val="0"/>
          <w:numId w:val="45"/>
        </w:numPr>
        <w:spacing w:before="120" w:after="120" w:line="360" w:lineRule="auto"/>
      </w:pPr>
      <w:r>
        <w:t>How do customers typically react when a loan is rejected?</w:t>
      </w:r>
    </w:p>
    <w:p w14:paraId="3A78D4BD" w14:textId="77777777" w:rsidR="00FD638D" w:rsidRDefault="00FD638D" w:rsidP="00D20F91">
      <w:pPr>
        <w:pStyle w:val="Heading4"/>
        <w:spacing w:line="360" w:lineRule="auto"/>
      </w:pPr>
      <w:r>
        <w:rPr>
          <w:b/>
          <w:bCs/>
        </w:rPr>
        <w:t xml:space="preserve">Goal 4: </w:t>
      </w:r>
      <w:r>
        <w:t>Validate whether an AI assistant is viable in real lending workflows.</w:t>
      </w:r>
    </w:p>
    <w:p w14:paraId="48862230" w14:textId="77777777" w:rsidR="00FD638D" w:rsidRPr="00F10833" w:rsidRDefault="00FD638D" w:rsidP="00D20F91">
      <w:pPr>
        <w:numPr>
          <w:ilvl w:val="0"/>
          <w:numId w:val="46"/>
        </w:numPr>
        <w:spacing w:before="120" w:after="120" w:line="360" w:lineRule="auto"/>
        <w:rPr>
          <w:sz w:val="22"/>
          <w:szCs w:val="22"/>
        </w:rPr>
      </w:pPr>
      <w:r w:rsidRPr="00F10833">
        <w:rPr>
          <w:sz w:val="22"/>
          <w:szCs w:val="22"/>
        </w:rPr>
        <w:t>Would an AI-based assistant be helpful in early assessments?</w:t>
      </w:r>
    </w:p>
    <w:p w14:paraId="5CDA68DF" w14:textId="77777777" w:rsidR="00FD638D" w:rsidRPr="00F10833" w:rsidRDefault="00FD638D" w:rsidP="00D20F91">
      <w:pPr>
        <w:numPr>
          <w:ilvl w:val="0"/>
          <w:numId w:val="46"/>
        </w:numPr>
        <w:spacing w:before="120" w:after="120" w:line="360" w:lineRule="auto"/>
        <w:rPr>
          <w:sz w:val="22"/>
          <w:szCs w:val="22"/>
        </w:rPr>
      </w:pPr>
      <w:r w:rsidRPr="00F10833">
        <w:rPr>
          <w:sz w:val="22"/>
          <w:szCs w:val="22"/>
        </w:rPr>
        <w:t>What worries you about using AI in loan decisions?</w:t>
      </w:r>
    </w:p>
    <w:p w14:paraId="1A405760" w14:textId="39E5100A" w:rsidR="00FD638D" w:rsidRPr="00AD09A2" w:rsidRDefault="00FD638D" w:rsidP="00D20F91">
      <w:pPr>
        <w:numPr>
          <w:ilvl w:val="0"/>
          <w:numId w:val="46"/>
        </w:numPr>
        <w:spacing w:before="120" w:after="120" w:line="360" w:lineRule="auto"/>
        <w:rPr>
          <w:sz w:val="22"/>
          <w:szCs w:val="22"/>
        </w:rPr>
      </w:pPr>
      <w:r w:rsidRPr="00F10833">
        <w:rPr>
          <w:sz w:val="22"/>
          <w:szCs w:val="22"/>
        </w:rPr>
        <w:t xml:space="preserve">What should an automated system </w:t>
      </w:r>
      <w:r w:rsidRPr="00F10833">
        <w:rPr>
          <w:i/>
          <w:iCs/>
          <w:sz w:val="22"/>
          <w:szCs w:val="22"/>
        </w:rPr>
        <w:t>never</w:t>
      </w:r>
      <w:r w:rsidRPr="00F10833">
        <w:rPr>
          <w:sz w:val="22"/>
          <w:szCs w:val="22"/>
        </w:rPr>
        <w:t xml:space="preserve"> say to an applicant?</w:t>
      </w:r>
    </w:p>
    <w:p w14:paraId="3164B7B9" w14:textId="77777777" w:rsidR="00FD638D" w:rsidRDefault="00FD638D" w:rsidP="00D20F91">
      <w:pPr>
        <w:pStyle w:val="Heading4"/>
        <w:spacing w:line="360" w:lineRule="auto"/>
      </w:pPr>
      <w:r>
        <w:rPr>
          <w:b/>
          <w:bCs/>
        </w:rPr>
        <w:t>Goal 5:</w:t>
      </w:r>
      <w:r>
        <w:t xml:space="preserve"> Identify early risks in fairness, transparency, and decision clarity.</w:t>
      </w:r>
    </w:p>
    <w:p w14:paraId="7FE8F05F" w14:textId="77777777" w:rsidR="00FD638D" w:rsidRPr="00F10833" w:rsidRDefault="00FD638D" w:rsidP="00D20F91">
      <w:pPr>
        <w:numPr>
          <w:ilvl w:val="0"/>
          <w:numId w:val="47"/>
        </w:numPr>
        <w:spacing w:before="120" w:after="120" w:line="360" w:lineRule="auto"/>
        <w:rPr>
          <w:sz w:val="22"/>
          <w:szCs w:val="22"/>
        </w:rPr>
      </w:pPr>
      <w:r w:rsidRPr="00F10833">
        <w:rPr>
          <w:sz w:val="22"/>
          <w:szCs w:val="22"/>
        </w:rPr>
        <w:t>Where do loan assessments usually go wrong?</w:t>
      </w:r>
    </w:p>
    <w:p w14:paraId="7537A397" w14:textId="0079DA5D" w:rsidR="00FD638D" w:rsidRPr="00AD09A2" w:rsidRDefault="00FD638D" w:rsidP="00D20F91">
      <w:pPr>
        <w:numPr>
          <w:ilvl w:val="0"/>
          <w:numId w:val="47"/>
        </w:numPr>
        <w:spacing w:before="120" w:after="120" w:line="360" w:lineRule="auto"/>
        <w:rPr>
          <w:sz w:val="22"/>
          <w:szCs w:val="22"/>
        </w:rPr>
      </w:pPr>
      <w:r w:rsidRPr="00F10833">
        <w:rPr>
          <w:sz w:val="22"/>
          <w:szCs w:val="22"/>
        </w:rPr>
        <w:t>Are there applicant groups that require extra caution?</w:t>
      </w:r>
    </w:p>
    <w:p w14:paraId="78F2745F" w14:textId="18E17714" w:rsidR="00FD638D" w:rsidRDefault="00FD638D" w:rsidP="00D20F91">
      <w:pPr>
        <w:pStyle w:val="Heading3"/>
        <w:spacing w:before="240" w:after="120" w:line="360" w:lineRule="auto"/>
      </w:pPr>
      <w:bookmarkStart w:id="51" w:name="_Toc216999609"/>
      <w:r>
        <w:t>Evidence Collection for Expert Feedback</w:t>
      </w:r>
      <w:bookmarkEnd w:id="51"/>
    </w:p>
    <w:p w14:paraId="0867473E" w14:textId="77777777" w:rsidR="00FD638D" w:rsidRPr="00F10833" w:rsidRDefault="00FD638D" w:rsidP="00D20F91">
      <w:pPr>
        <w:spacing w:line="360" w:lineRule="auto"/>
        <w:rPr>
          <w:sz w:val="22"/>
          <w:szCs w:val="22"/>
        </w:rPr>
      </w:pPr>
      <w:r w:rsidRPr="00F10833">
        <w:rPr>
          <w:sz w:val="22"/>
          <w:szCs w:val="22"/>
        </w:rPr>
        <w:t xml:space="preserve">To prove that the interviews were performed, simple evidence is used. </w:t>
      </w:r>
    </w:p>
    <w:p w14:paraId="7D24CA32" w14:textId="77777777" w:rsidR="00FD638D" w:rsidRPr="00F10833" w:rsidRDefault="00FD638D" w:rsidP="00D20F91">
      <w:pPr>
        <w:numPr>
          <w:ilvl w:val="0"/>
          <w:numId w:val="48"/>
        </w:numPr>
        <w:spacing w:before="120" w:after="120" w:line="360" w:lineRule="auto"/>
        <w:rPr>
          <w:sz w:val="22"/>
          <w:szCs w:val="22"/>
        </w:rPr>
      </w:pPr>
      <w:r w:rsidRPr="00F10833">
        <w:rPr>
          <w:sz w:val="22"/>
          <w:szCs w:val="22"/>
        </w:rPr>
        <w:t>A photo of handwritten interview notes.</w:t>
      </w:r>
    </w:p>
    <w:p w14:paraId="1B81FC21" w14:textId="62955EA9" w:rsidR="00FD638D" w:rsidRPr="00AD09A2" w:rsidRDefault="00FD638D" w:rsidP="00D20F91">
      <w:pPr>
        <w:numPr>
          <w:ilvl w:val="0"/>
          <w:numId w:val="48"/>
        </w:numPr>
        <w:spacing w:before="120" w:after="120" w:line="360" w:lineRule="auto"/>
        <w:rPr>
          <w:sz w:val="22"/>
          <w:szCs w:val="22"/>
        </w:rPr>
      </w:pPr>
      <w:r w:rsidRPr="00F10833">
        <w:rPr>
          <w:sz w:val="22"/>
          <w:szCs w:val="22"/>
        </w:rPr>
        <w:t>A section containing the interview questions and paraphrased answers.</w:t>
      </w:r>
    </w:p>
    <w:p w14:paraId="64B22BD8" w14:textId="77777777" w:rsidR="00FD638D" w:rsidRPr="004D1C39" w:rsidRDefault="00FD638D" w:rsidP="00D20F91">
      <w:pPr>
        <w:spacing w:line="360" w:lineRule="auto"/>
        <w:rPr>
          <w:i/>
          <w:iCs/>
          <w:sz w:val="22"/>
          <w:szCs w:val="22"/>
        </w:rPr>
      </w:pPr>
      <w:r w:rsidRPr="004D1C39">
        <w:rPr>
          <w:i/>
          <w:iCs/>
          <w:sz w:val="22"/>
          <w:szCs w:val="22"/>
        </w:rPr>
        <w:t>The evidence was attached in the appendix.</w:t>
      </w:r>
    </w:p>
    <w:p w14:paraId="2248DD9B" w14:textId="77777777" w:rsidR="00FD638D" w:rsidRDefault="00FD638D" w:rsidP="00D20F91">
      <w:pPr>
        <w:spacing w:line="360" w:lineRule="auto"/>
      </w:pPr>
    </w:p>
    <w:p w14:paraId="3267F85E" w14:textId="77777777" w:rsidR="00055FD2" w:rsidRDefault="00055FD2" w:rsidP="00D20F91">
      <w:pPr>
        <w:pStyle w:val="Heading2"/>
        <w:spacing w:before="120" w:after="120" w:line="360" w:lineRule="auto"/>
      </w:pPr>
      <w:bookmarkStart w:id="52" w:name="_Toc216999610"/>
      <w:r>
        <w:t>3.6 Method of Procuring the Dataset</w:t>
      </w:r>
      <w:bookmarkEnd w:id="52"/>
    </w:p>
    <w:p w14:paraId="59B00956" w14:textId="77777777" w:rsidR="00055FD2" w:rsidRPr="00850A05" w:rsidRDefault="00055FD2" w:rsidP="00D20F91">
      <w:pPr>
        <w:spacing w:line="360" w:lineRule="auto"/>
        <w:rPr>
          <w:sz w:val="22"/>
          <w:szCs w:val="22"/>
        </w:rPr>
      </w:pPr>
      <w:r w:rsidRPr="00850A05">
        <w:rPr>
          <w:sz w:val="22"/>
          <w:szCs w:val="22"/>
        </w:rPr>
        <w:t xml:space="preserve">The entire system depends on a supervised learning model, so choosing the right dataset mattered more than expected. Since this is an academic prototype without access to confidential banking systems, the project relied fully on </w:t>
      </w:r>
      <w:r w:rsidRPr="00850A05">
        <w:rPr>
          <w:b/>
          <w:bCs/>
          <w:sz w:val="22"/>
          <w:szCs w:val="22"/>
        </w:rPr>
        <w:t>secondary data</w:t>
      </w:r>
      <w:r w:rsidRPr="00850A05">
        <w:rPr>
          <w:sz w:val="22"/>
          <w:szCs w:val="22"/>
        </w:rPr>
        <w:t>, not primary data. This shaped the modelling choices, the feature engineering pipeline, and even the decisions about how SHAP explanations should behave.</w:t>
      </w:r>
    </w:p>
    <w:p w14:paraId="51630441" w14:textId="77777777" w:rsidR="00055FD2" w:rsidRPr="00850A05" w:rsidRDefault="00055FD2" w:rsidP="00D20F91">
      <w:pPr>
        <w:spacing w:line="360" w:lineRule="auto"/>
        <w:rPr>
          <w:sz w:val="22"/>
          <w:szCs w:val="22"/>
        </w:rPr>
      </w:pPr>
    </w:p>
    <w:p w14:paraId="5EA70D8C" w14:textId="77777777" w:rsidR="00055FD2" w:rsidRPr="00850A05" w:rsidRDefault="00055FD2" w:rsidP="00D20F91">
      <w:pPr>
        <w:spacing w:line="360" w:lineRule="auto"/>
        <w:rPr>
          <w:sz w:val="22"/>
          <w:szCs w:val="22"/>
        </w:rPr>
      </w:pPr>
      <w:r w:rsidRPr="00850A05">
        <w:rPr>
          <w:sz w:val="22"/>
          <w:szCs w:val="22"/>
        </w:rPr>
        <w:lastRenderedPageBreak/>
        <w:t xml:space="preserve">The dataset chosen was a public </w:t>
      </w:r>
      <w:r w:rsidRPr="00850A05">
        <w:rPr>
          <w:b/>
          <w:bCs/>
          <w:sz w:val="22"/>
          <w:szCs w:val="22"/>
        </w:rPr>
        <w:t xml:space="preserve">loan eligibility dataset </w:t>
      </w:r>
      <w:r w:rsidRPr="00850A05">
        <w:rPr>
          <w:sz w:val="22"/>
          <w:szCs w:val="22"/>
        </w:rPr>
        <w:t>in CSV format, sourced from Kaggle. It contains a collection of financial records and associated information used to determine the eligibility of individuals or organisations for obtaining loans from a lending institution. It includes various facts such as CIBIL score, income, employment status, loan term, loan amount, etc. The dataset is commonly used in machine learning and data analysis in order to develop models and alogorithms that predict the likelihood of loan approval based on the given features.</w:t>
      </w:r>
    </w:p>
    <w:p w14:paraId="49BFAF31" w14:textId="77777777" w:rsidR="00055FD2" w:rsidRPr="00850A05" w:rsidRDefault="00055FD2" w:rsidP="00D20F91">
      <w:pPr>
        <w:spacing w:line="360" w:lineRule="auto"/>
        <w:rPr>
          <w:sz w:val="22"/>
          <w:szCs w:val="22"/>
        </w:rPr>
      </w:pPr>
    </w:p>
    <w:p w14:paraId="59B0C3E4" w14:textId="77777777" w:rsidR="00055FD2" w:rsidRPr="00850A05" w:rsidRDefault="00055FD2" w:rsidP="00D20F91">
      <w:pPr>
        <w:spacing w:line="360" w:lineRule="auto"/>
        <w:rPr>
          <w:sz w:val="22"/>
          <w:szCs w:val="22"/>
        </w:rPr>
      </w:pPr>
      <w:r w:rsidRPr="00850A05">
        <w:rPr>
          <w:sz w:val="22"/>
          <w:szCs w:val="22"/>
        </w:rPr>
        <w:t xml:space="preserve">The dataset can be found here: - </w:t>
      </w:r>
      <w:hyperlink r:id="rId20" w:history="1">
        <w:r w:rsidRPr="00850A05">
          <w:rPr>
            <w:rStyle w:val="Hyperlink"/>
            <w:rFonts w:eastAsiaTheme="majorEastAsia"/>
            <w:sz w:val="22"/>
            <w:szCs w:val="22"/>
          </w:rPr>
          <w:t>https://www.kaggle.com/datasets/architsharma01/loan-approval-prediction-dataset</w:t>
        </w:r>
      </w:hyperlink>
    </w:p>
    <w:p w14:paraId="6D57DA8A" w14:textId="77777777" w:rsidR="00055FD2" w:rsidRPr="00850A05" w:rsidRDefault="00055FD2" w:rsidP="00D20F91">
      <w:pPr>
        <w:spacing w:line="360" w:lineRule="auto"/>
        <w:rPr>
          <w:sz w:val="22"/>
          <w:szCs w:val="22"/>
        </w:rPr>
      </w:pPr>
    </w:p>
    <w:p w14:paraId="5E67E2BB" w14:textId="77777777" w:rsidR="00055FD2" w:rsidRPr="00850A05" w:rsidRDefault="00055FD2" w:rsidP="00D20F91">
      <w:pPr>
        <w:spacing w:line="360" w:lineRule="auto"/>
        <w:rPr>
          <w:sz w:val="22"/>
          <w:szCs w:val="22"/>
        </w:rPr>
      </w:pPr>
      <w:r w:rsidRPr="00850A05">
        <w:rPr>
          <w:sz w:val="22"/>
          <w:szCs w:val="22"/>
        </w:rPr>
        <w:t>The dataset was selected for multiple reasons. They are mentioned below,</w:t>
      </w:r>
    </w:p>
    <w:p w14:paraId="527210DA"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is well-balanced:</w:t>
      </w:r>
      <w:r w:rsidRPr="00850A05">
        <w:rPr>
          <w:sz w:val="22"/>
          <w:szCs w:val="22"/>
        </w:rPr>
        <w:t>- Approved and rejected cases are represented in reasonable proportions, which reduces the risk of developing a biased model.</w:t>
      </w:r>
    </w:p>
    <w:p w14:paraId="7CFD4AC4"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contains realistic variables</w:t>
      </w:r>
      <w:r w:rsidRPr="00850A05">
        <w:rPr>
          <w:sz w:val="22"/>
          <w:szCs w:val="22"/>
        </w:rPr>
        <w:t>: - Many features map directly to real decision-making criteria in financial lending.</w:t>
      </w:r>
    </w:p>
    <w:p w14:paraId="1C2A3DA9"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The structure is documented</w:t>
      </w:r>
      <w:r w:rsidRPr="00850A05">
        <w:rPr>
          <w:sz w:val="22"/>
          <w:szCs w:val="22"/>
        </w:rPr>
        <w:t>: - Column definitions and value meanings are described, which reduces uncertainty about how to encode them.</w:t>
      </w:r>
    </w:p>
    <w:p w14:paraId="1B8C4AFF"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is clean enough to begin modelling immediately</w:t>
      </w:r>
      <w:r w:rsidRPr="00850A05">
        <w:rPr>
          <w:sz w:val="22"/>
          <w:szCs w:val="22"/>
        </w:rPr>
        <w:t>: - It required only light preprocessing before starting modelling. That saved time during the early stages.</w:t>
      </w:r>
    </w:p>
    <w:p w14:paraId="7025E0DD" w14:textId="77777777" w:rsidR="00055FD2" w:rsidRPr="00850A05" w:rsidRDefault="00055FD2" w:rsidP="00D20F91">
      <w:pPr>
        <w:spacing w:line="360" w:lineRule="auto"/>
        <w:rPr>
          <w:sz w:val="22"/>
          <w:szCs w:val="22"/>
        </w:rPr>
      </w:pPr>
    </w:p>
    <w:p w14:paraId="78308261" w14:textId="77777777" w:rsidR="00055FD2" w:rsidRPr="00850A05" w:rsidRDefault="00055FD2" w:rsidP="00D20F91">
      <w:pPr>
        <w:spacing w:line="360" w:lineRule="auto"/>
        <w:rPr>
          <w:sz w:val="22"/>
          <w:szCs w:val="22"/>
        </w:rPr>
      </w:pPr>
      <w:r w:rsidRPr="00850A05">
        <w:rPr>
          <w:sz w:val="22"/>
          <w:szCs w:val="22"/>
        </w:rPr>
        <w:t>These qualities made the dataset more than just a placeholder. It acted as a guide. Many engineered features, such as log transformations, ratio-based indicators, and binary asset flags, emerged because the dataset displayed clear patterns. Without that data, the pipeline would have been built blindly.</w:t>
      </w:r>
    </w:p>
    <w:p w14:paraId="7806CC6E" w14:textId="77777777" w:rsidR="00055FD2" w:rsidRPr="00850A05" w:rsidRDefault="00055FD2" w:rsidP="00D20F91">
      <w:pPr>
        <w:spacing w:line="360" w:lineRule="auto"/>
        <w:rPr>
          <w:sz w:val="22"/>
          <w:szCs w:val="22"/>
        </w:rPr>
      </w:pPr>
    </w:p>
    <w:p w14:paraId="37DD8847" w14:textId="77777777" w:rsidR="00055FD2" w:rsidRPr="00850A05" w:rsidRDefault="00055FD2" w:rsidP="00D20F91">
      <w:pPr>
        <w:spacing w:line="360" w:lineRule="auto"/>
        <w:rPr>
          <w:sz w:val="22"/>
          <w:szCs w:val="22"/>
        </w:rPr>
      </w:pPr>
      <w:r w:rsidRPr="00850A05">
        <w:rPr>
          <w:sz w:val="22"/>
          <w:szCs w:val="22"/>
        </w:rPr>
        <w:t>And also, the dataset lacked some features like below,</w:t>
      </w:r>
    </w:p>
    <w:p w14:paraId="48C1F06C" w14:textId="77777777" w:rsidR="00055FD2" w:rsidRPr="00850A05" w:rsidRDefault="00055FD2" w:rsidP="00D20F91">
      <w:pPr>
        <w:numPr>
          <w:ilvl w:val="0"/>
          <w:numId w:val="50"/>
        </w:numPr>
        <w:spacing w:before="120" w:after="120" w:line="360" w:lineRule="auto"/>
        <w:rPr>
          <w:sz w:val="22"/>
          <w:szCs w:val="22"/>
        </w:rPr>
      </w:pPr>
      <w:r w:rsidRPr="00850A05">
        <w:rPr>
          <w:b/>
          <w:bCs/>
          <w:sz w:val="22"/>
          <w:szCs w:val="22"/>
        </w:rPr>
        <w:t>Contains no liability data</w:t>
      </w:r>
      <w:r w:rsidRPr="00850A05">
        <w:rPr>
          <w:sz w:val="22"/>
          <w:szCs w:val="22"/>
        </w:rPr>
        <w:t>: - The dataset does not contain information about the liabilities of the customers. That is a limitation.</w:t>
      </w:r>
    </w:p>
    <w:p w14:paraId="533136E6" w14:textId="77777777" w:rsidR="00055FD2" w:rsidRPr="00850A05" w:rsidRDefault="00055FD2" w:rsidP="00D20F91">
      <w:pPr>
        <w:spacing w:line="360" w:lineRule="auto"/>
        <w:rPr>
          <w:sz w:val="22"/>
          <w:szCs w:val="22"/>
        </w:rPr>
      </w:pPr>
    </w:p>
    <w:p w14:paraId="22140354" w14:textId="77777777" w:rsidR="00055FD2" w:rsidRPr="00850A05" w:rsidRDefault="00055FD2" w:rsidP="00D20F91">
      <w:pPr>
        <w:spacing w:line="360" w:lineRule="auto"/>
        <w:rPr>
          <w:sz w:val="22"/>
          <w:szCs w:val="22"/>
        </w:rPr>
      </w:pPr>
      <w:r w:rsidRPr="00850A05">
        <w:rPr>
          <w:sz w:val="22"/>
          <w:szCs w:val="22"/>
        </w:rPr>
        <w:t xml:space="preserve">It is also important to mention this as no internal bank datasets were available, partly due to privacy constraints and because the system was designed as a general financial chatbot rather than a tool bound to one organisation. </w:t>
      </w:r>
    </w:p>
    <w:p w14:paraId="74D064F6" w14:textId="77777777" w:rsidR="00055FD2" w:rsidRPr="00850A05" w:rsidRDefault="00055FD2" w:rsidP="00D20F91">
      <w:pPr>
        <w:spacing w:line="360" w:lineRule="auto"/>
        <w:rPr>
          <w:sz w:val="22"/>
          <w:szCs w:val="22"/>
        </w:rPr>
      </w:pPr>
    </w:p>
    <w:p w14:paraId="56A77668" w14:textId="22B99769" w:rsidR="00FD638D" w:rsidRPr="00AD09A2" w:rsidRDefault="00055FD2" w:rsidP="00D20F91">
      <w:pPr>
        <w:spacing w:line="360" w:lineRule="auto"/>
        <w:rPr>
          <w:sz w:val="22"/>
          <w:szCs w:val="22"/>
        </w:rPr>
      </w:pPr>
      <w:r w:rsidRPr="00850A05">
        <w:rPr>
          <w:sz w:val="22"/>
          <w:szCs w:val="22"/>
        </w:rPr>
        <w:t xml:space="preserve">Therefore, the dataset is secondary, public, safe to use, and good enough for the scope of this prototype. It reflects the typical constraints of academic machine learning work. And even though it is </w:t>
      </w:r>
      <w:r w:rsidRPr="00850A05">
        <w:rPr>
          <w:sz w:val="22"/>
          <w:szCs w:val="22"/>
        </w:rPr>
        <w:lastRenderedPageBreak/>
        <w:t>not a perfect mirror of what banks handle internally, it allowed the model to learn genuine relationships that make the prototype behave in a convincing and explainable way.</w:t>
      </w:r>
    </w:p>
    <w:p w14:paraId="3ABD041E" w14:textId="77777777" w:rsidR="00B8303B" w:rsidRDefault="00B8303B" w:rsidP="00D20F91">
      <w:pPr>
        <w:pStyle w:val="Heading2"/>
        <w:spacing w:before="120" w:after="120" w:line="360" w:lineRule="auto"/>
      </w:pPr>
      <w:bookmarkStart w:id="53" w:name="_Toc216999611"/>
      <w:r>
        <w:t>3.7 Analysis of Results</w:t>
      </w:r>
      <w:bookmarkEnd w:id="53"/>
    </w:p>
    <w:p w14:paraId="0053CA6B" w14:textId="77777777" w:rsidR="00B8303B" w:rsidRPr="00850A05" w:rsidRDefault="00B8303B" w:rsidP="00D20F91">
      <w:pPr>
        <w:spacing w:line="360" w:lineRule="auto"/>
        <w:rPr>
          <w:sz w:val="22"/>
          <w:szCs w:val="22"/>
        </w:rPr>
      </w:pPr>
      <w:r w:rsidRPr="00850A05">
        <w:rPr>
          <w:sz w:val="22"/>
          <w:szCs w:val="22"/>
        </w:rPr>
        <w:t>The discussion with the loan officer produced a set of clear, grounded insights about how the lending decisions occur in the real world. Even though the answers were qualitative, they revealed patterns that shaped how the system should behave, what inputs matter, and how explanations ought to be framed. The findings are presented via opinion reviews and the researcher’s interpretation of those opinions. They show how the real lending logic influenced the requirements of the prototype.</w:t>
      </w:r>
    </w:p>
    <w:p w14:paraId="29892458" w14:textId="77777777" w:rsidR="00B8303B" w:rsidRDefault="00B8303B" w:rsidP="00D20F91">
      <w:pPr>
        <w:spacing w:line="360" w:lineRule="auto"/>
      </w:pPr>
    </w:p>
    <w:p w14:paraId="054D3B65" w14:textId="2D057484" w:rsidR="00B8303B" w:rsidRDefault="00B8303B" w:rsidP="00850A05">
      <w:pPr>
        <w:pStyle w:val="Heading4"/>
      </w:pPr>
      <w:r>
        <w:t>Opinion Review 1 - How real loan decisions begin</w:t>
      </w:r>
    </w:p>
    <w:p w14:paraId="4B2E9CE2" w14:textId="750DA1C3" w:rsidR="00B8303B" w:rsidRDefault="00B8303B" w:rsidP="00D20F91">
      <w:pPr>
        <w:spacing w:line="360" w:lineRule="auto"/>
        <w:rPr>
          <w:sz w:val="22"/>
          <w:szCs w:val="22"/>
        </w:rPr>
      </w:pPr>
      <w:r w:rsidRPr="00850A05">
        <w:rPr>
          <w:sz w:val="22"/>
          <w:szCs w:val="22"/>
        </w:rPr>
        <w:t>The loan officer repeatedly emphasised that the initial checks focus on broad eligibility. It can be called the initial evaluation process. It consists of gathering the information such as loan, category, age, job, loan term, and past credit behaviour. The officer also stressed that the customer’s credit history matters heavily, especially data from the previous five years and also the customer’s relationship with the bank pays a subtle role.</w:t>
      </w:r>
    </w:p>
    <w:p w14:paraId="559F27D4" w14:textId="77777777" w:rsidR="00B22787" w:rsidRPr="00B22787" w:rsidRDefault="00B22787" w:rsidP="00D20F91">
      <w:pPr>
        <w:spacing w:line="360" w:lineRule="auto"/>
        <w:rPr>
          <w:sz w:val="22"/>
          <w:szCs w:val="22"/>
        </w:rPr>
      </w:pPr>
    </w:p>
    <w:p w14:paraId="423CC203" w14:textId="310F6859" w:rsidR="00B8303B" w:rsidRDefault="00B8303B" w:rsidP="00850A05">
      <w:pPr>
        <w:pStyle w:val="Heading5"/>
      </w:pPr>
      <w:r>
        <w:t>Researcher Interpretation</w:t>
      </w:r>
    </w:p>
    <w:p w14:paraId="02B73016" w14:textId="44F25CE7" w:rsidR="00B8303B" w:rsidRDefault="00B8303B" w:rsidP="00AD09A2">
      <w:pPr>
        <w:spacing w:line="360" w:lineRule="auto"/>
        <w:rPr>
          <w:sz w:val="22"/>
          <w:szCs w:val="22"/>
        </w:rPr>
      </w:pPr>
      <w:r w:rsidRPr="00850A05">
        <w:rPr>
          <w:sz w:val="22"/>
          <w:szCs w:val="22"/>
        </w:rPr>
        <w:t xml:space="preserve">This confirmed that the system’s input fields needed to reflect not only numerical values like income and credit score, but also contextual factors such as employment and burrower type. Even though the prototype does not have CRIB access, the importance of credit history validated the decision to include </w:t>
      </w:r>
      <w:r w:rsidRPr="00850A05">
        <w:rPr>
          <w:b/>
          <w:bCs/>
          <w:sz w:val="22"/>
          <w:szCs w:val="22"/>
        </w:rPr>
        <w:t xml:space="preserve">“credit score” </w:t>
      </w:r>
      <w:r w:rsidRPr="00850A05">
        <w:rPr>
          <w:sz w:val="22"/>
          <w:szCs w:val="22"/>
        </w:rPr>
        <w:t>as a major model driver.</w:t>
      </w:r>
    </w:p>
    <w:p w14:paraId="3BE67409" w14:textId="77777777" w:rsidR="00AD09A2" w:rsidRPr="00AD09A2" w:rsidRDefault="00AD09A2" w:rsidP="00AD09A2">
      <w:pPr>
        <w:spacing w:line="360" w:lineRule="auto"/>
        <w:rPr>
          <w:sz w:val="22"/>
          <w:szCs w:val="22"/>
        </w:rPr>
      </w:pPr>
    </w:p>
    <w:p w14:paraId="7FA5A4EC" w14:textId="68CA6541" w:rsidR="00B8303B" w:rsidRDefault="00B8303B" w:rsidP="00850A05">
      <w:pPr>
        <w:pStyle w:val="Heading4"/>
      </w:pPr>
      <w:r>
        <w:t>Opinion Review 2  - What drives approval vs rejection</w:t>
      </w:r>
    </w:p>
    <w:p w14:paraId="09073875" w14:textId="55C7DCCF" w:rsidR="00B22787" w:rsidRDefault="00B8303B" w:rsidP="00B22787">
      <w:pPr>
        <w:spacing w:line="360" w:lineRule="auto"/>
        <w:rPr>
          <w:sz w:val="22"/>
          <w:szCs w:val="22"/>
        </w:rPr>
      </w:pPr>
      <w:r w:rsidRPr="00850A05">
        <w:rPr>
          <w:sz w:val="22"/>
          <w:szCs w:val="22"/>
        </w:rPr>
        <w:t>When discussing what typically flips a case from approval to rejection, the officer pointed to three elements, which include income, credit history, and the security of guarantees attached to the loan. For housing loans, property becomes the anchor, and for personal loans, guarantors fill that role.</w:t>
      </w:r>
    </w:p>
    <w:p w14:paraId="0CB45F2A" w14:textId="77777777" w:rsidR="00B22787" w:rsidRPr="00B22787" w:rsidRDefault="00B22787" w:rsidP="00B22787">
      <w:pPr>
        <w:spacing w:line="360" w:lineRule="auto"/>
        <w:rPr>
          <w:sz w:val="22"/>
          <w:szCs w:val="22"/>
        </w:rPr>
      </w:pPr>
    </w:p>
    <w:p w14:paraId="175E0CB8" w14:textId="12827000" w:rsidR="00B8303B" w:rsidRDefault="00B8303B" w:rsidP="00850A05">
      <w:pPr>
        <w:pStyle w:val="Heading5"/>
      </w:pPr>
      <w:r>
        <w:t>Researcher Interpretation</w:t>
      </w:r>
    </w:p>
    <w:p w14:paraId="40157836" w14:textId="7EB3882D" w:rsidR="00FE3C48" w:rsidRDefault="00B8303B" w:rsidP="00D20F91">
      <w:pPr>
        <w:spacing w:line="360" w:lineRule="auto"/>
        <w:rPr>
          <w:sz w:val="22"/>
          <w:szCs w:val="22"/>
        </w:rPr>
      </w:pPr>
      <w:r w:rsidRPr="00850A05">
        <w:rPr>
          <w:sz w:val="22"/>
          <w:szCs w:val="22"/>
        </w:rPr>
        <w:t xml:space="preserve">This matched remarkably well with the model’s internal logic, where icnome, liabilities, and customer assets strongly influence predictions. It reassured the developer who chose the features. Those features include, especially, the income and assets fields. These were aligned with real-world decision-making. It also highlighted a limitation, which is that the prototype cannot incorporate guarantor data. </w:t>
      </w:r>
    </w:p>
    <w:p w14:paraId="5A78C814" w14:textId="77777777" w:rsidR="00B22787" w:rsidRPr="00B22787" w:rsidRDefault="00B22787" w:rsidP="00D20F91">
      <w:pPr>
        <w:spacing w:line="360" w:lineRule="auto"/>
        <w:rPr>
          <w:sz w:val="22"/>
          <w:szCs w:val="22"/>
        </w:rPr>
      </w:pPr>
    </w:p>
    <w:p w14:paraId="20243D98" w14:textId="12B178C0" w:rsidR="00B8303B" w:rsidRDefault="00B8303B" w:rsidP="00850A05">
      <w:pPr>
        <w:pStyle w:val="Heading4"/>
      </w:pPr>
      <w:r>
        <w:lastRenderedPageBreak/>
        <w:t>Opinion Review 3 - Common customer confusion</w:t>
      </w:r>
    </w:p>
    <w:p w14:paraId="3B2AFAC5" w14:textId="4EFD75AB" w:rsidR="00B8303B" w:rsidRPr="00850A05" w:rsidRDefault="00B8303B" w:rsidP="00D20F91">
      <w:pPr>
        <w:spacing w:line="360" w:lineRule="auto"/>
        <w:rPr>
          <w:sz w:val="22"/>
          <w:szCs w:val="22"/>
        </w:rPr>
      </w:pPr>
      <w:r w:rsidRPr="00850A05">
        <w:rPr>
          <w:sz w:val="22"/>
          <w:szCs w:val="22"/>
        </w:rPr>
        <w:t>Customers often misunderstand documentation requirements when it comes  to housing loans. The officer noted that customers rarely anticipate how many documents the bank may request.</w:t>
      </w:r>
    </w:p>
    <w:p w14:paraId="7AE31E38" w14:textId="77777777" w:rsidR="00B8303B" w:rsidRDefault="00B8303B" w:rsidP="00D20F91">
      <w:pPr>
        <w:spacing w:line="360" w:lineRule="auto"/>
      </w:pPr>
    </w:p>
    <w:p w14:paraId="2BDE3B86" w14:textId="2DD2FEB7" w:rsidR="00B8303B" w:rsidRDefault="00B8303B" w:rsidP="00850A05">
      <w:pPr>
        <w:pStyle w:val="Heading5"/>
      </w:pPr>
      <w:r>
        <w:t>Researcher Interpretation</w:t>
      </w:r>
    </w:p>
    <w:p w14:paraId="5CDBFE03" w14:textId="66A095B5" w:rsidR="00B8303B" w:rsidRDefault="00B8303B" w:rsidP="00D20F91">
      <w:pPr>
        <w:spacing w:line="360" w:lineRule="auto"/>
        <w:rPr>
          <w:sz w:val="22"/>
          <w:szCs w:val="22"/>
        </w:rPr>
      </w:pPr>
      <w:r w:rsidRPr="00850A05">
        <w:rPr>
          <w:sz w:val="22"/>
          <w:szCs w:val="22"/>
        </w:rPr>
        <w:t>There are lot of documentation needed from the customers when it comes to property loans. This documentation and its verification are done by banking officers who have to connect with some government sector offices. Which means it is hard for the prototype to automate that process.</w:t>
      </w:r>
    </w:p>
    <w:p w14:paraId="38F39A02" w14:textId="77777777" w:rsidR="00B22787" w:rsidRPr="00B22787" w:rsidRDefault="00B22787" w:rsidP="00D20F91">
      <w:pPr>
        <w:spacing w:line="360" w:lineRule="auto"/>
        <w:rPr>
          <w:sz w:val="22"/>
          <w:szCs w:val="22"/>
        </w:rPr>
      </w:pPr>
    </w:p>
    <w:p w14:paraId="3DBB8410" w14:textId="1B447F43" w:rsidR="00B8303B" w:rsidRDefault="00B8303B" w:rsidP="00850A05">
      <w:pPr>
        <w:pStyle w:val="Heading4"/>
      </w:pPr>
      <w:r>
        <w:t>Opinion Review 4 - Minimum information required</w:t>
      </w:r>
    </w:p>
    <w:p w14:paraId="19450D7F" w14:textId="746800E3" w:rsidR="00B8303B" w:rsidRDefault="00B8303B" w:rsidP="00B22787">
      <w:pPr>
        <w:spacing w:line="360" w:lineRule="auto"/>
        <w:rPr>
          <w:sz w:val="22"/>
          <w:szCs w:val="22"/>
        </w:rPr>
      </w:pPr>
      <w:r w:rsidRPr="00850A05">
        <w:rPr>
          <w:sz w:val="22"/>
          <w:szCs w:val="22"/>
        </w:rPr>
        <w:t>The officer distinguished between initial evaluation fields (loan category, job, age, loan term) and deeper verification (documents, employer checks, identity proof). They also noted that the bank privately verifies information without telling the customer, such as the customer’s job and income verification with their employer.</w:t>
      </w:r>
    </w:p>
    <w:p w14:paraId="1FF72E46" w14:textId="77777777" w:rsidR="00B22787" w:rsidRPr="00B22787" w:rsidRDefault="00B22787" w:rsidP="00B22787">
      <w:pPr>
        <w:spacing w:line="360" w:lineRule="auto"/>
        <w:rPr>
          <w:sz w:val="22"/>
          <w:szCs w:val="22"/>
        </w:rPr>
      </w:pPr>
    </w:p>
    <w:p w14:paraId="312EF1D8" w14:textId="1A53C8A1" w:rsidR="00B8303B" w:rsidRDefault="00B8303B" w:rsidP="00850A05">
      <w:pPr>
        <w:pStyle w:val="Heading5"/>
      </w:pPr>
      <w:r>
        <w:t>Researcher Interpretation</w:t>
      </w:r>
    </w:p>
    <w:p w14:paraId="456A7BB3" w14:textId="68B6FE5B" w:rsidR="00B8303B" w:rsidRDefault="00B8303B" w:rsidP="00B22787">
      <w:pPr>
        <w:spacing w:line="360" w:lineRule="auto"/>
        <w:rPr>
          <w:sz w:val="22"/>
          <w:szCs w:val="22"/>
        </w:rPr>
      </w:pPr>
      <w:r w:rsidRPr="00850A05">
        <w:rPr>
          <w:sz w:val="22"/>
          <w:szCs w:val="22"/>
        </w:rPr>
        <w:t>This validates the system’s simplified loan form. The prototype handles only the “initial evaluation” layer, not full verification. It also warns the developer that the bot should never imply that it verifies employment or contacts third parties. That becomes an ethical requirement in the privacy policy and trust and safety issues.</w:t>
      </w:r>
    </w:p>
    <w:p w14:paraId="391898CF" w14:textId="77777777" w:rsidR="00B22787" w:rsidRPr="00B22787" w:rsidRDefault="00B22787" w:rsidP="00B22787">
      <w:pPr>
        <w:spacing w:line="360" w:lineRule="auto"/>
        <w:rPr>
          <w:sz w:val="22"/>
          <w:szCs w:val="22"/>
        </w:rPr>
      </w:pPr>
    </w:p>
    <w:p w14:paraId="3E162A7E" w14:textId="75961941" w:rsidR="00B8303B" w:rsidRDefault="00B8303B" w:rsidP="00850A05">
      <w:pPr>
        <w:pStyle w:val="Heading4"/>
      </w:pPr>
      <w:r>
        <w:t>Opinion Review 5 - Typical customer behaviour</w:t>
      </w:r>
    </w:p>
    <w:p w14:paraId="51379B20" w14:textId="3DDB9E21" w:rsidR="00AE69D7" w:rsidRDefault="00B8303B" w:rsidP="00D20F91">
      <w:pPr>
        <w:spacing w:line="360" w:lineRule="auto"/>
        <w:rPr>
          <w:sz w:val="22"/>
          <w:szCs w:val="22"/>
        </w:rPr>
      </w:pPr>
      <w:r w:rsidRPr="00850A05">
        <w:rPr>
          <w:sz w:val="22"/>
          <w:szCs w:val="22"/>
        </w:rPr>
        <w:t>Customers usually ask about three things. These points include how fast the loan can be processed, the total cost, and the maximum loan amount they can borrow. Rejection reactions are often emotional and not being satisfied, but giving clear reasons always helps them understand the decision and helps them trust the final decision.</w:t>
      </w:r>
    </w:p>
    <w:p w14:paraId="2C365F8D" w14:textId="77777777" w:rsidR="00903079" w:rsidRPr="00903079" w:rsidRDefault="00903079" w:rsidP="00D20F91">
      <w:pPr>
        <w:spacing w:line="360" w:lineRule="auto"/>
        <w:rPr>
          <w:sz w:val="22"/>
          <w:szCs w:val="22"/>
        </w:rPr>
      </w:pPr>
    </w:p>
    <w:p w14:paraId="63499545" w14:textId="59B7A732" w:rsidR="00B8303B" w:rsidRDefault="00B8303B" w:rsidP="00850A05">
      <w:pPr>
        <w:pStyle w:val="Heading5"/>
      </w:pPr>
      <w:r>
        <w:t>Researcher Interpretation</w:t>
      </w:r>
    </w:p>
    <w:p w14:paraId="57D633B1" w14:textId="3CFC6CD4" w:rsidR="00B8303B" w:rsidRDefault="00B8303B" w:rsidP="00903079">
      <w:pPr>
        <w:spacing w:line="360" w:lineRule="auto"/>
        <w:rPr>
          <w:sz w:val="22"/>
          <w:szCs w:val="22"/>
        </w:rPr>
      </w:pPr>
      <w:r w:rsidRPr="00850A05">
        <w:rPr>
          <w:sz w:val="22"/>
          <w:szCs w:val="22"/>
        </w:rPr>
        <w:t>This reinforced the core research idea, which is explanations perceived fairness. The officer’s comments aligned perfectly with the aim of testing whether transparent reasoning improves trust compared to simple “Approved / Rejected” responses. It also guided the design of the human-friendly explanation template, which ends with supportive,actionable guidance.</w:t>
      </w:r>
    </w:p>
    <w:p w14:paraId="6BD23495" w14:textId="77777777" w:rsidR="00903079" w:rsidRPr="00903079" w:rsidRDefault="00903079" w:rsidP="00903079">
      <w:pPr>
        <w:spacing w:line="360" w:lineRule="auto"/>
        <w:rPr>
          <w:sz w:val="22"/>
          <w:szCs w:val="22"/>
        </w:rPr>
      </w:pPr>
    </w:p>
    <w:p w14:paraId="7A410D0E" w14:textId="2F3D3219" w:rsidR="00B8303B" w:rsidRDefault="00B8303B" w:rsidP="00850A05">
      <w:pPr>
        <w:pStyle w:val="Heading4"/>
      </w:pPr>
      <w:r>
        <w:lastRenderedPageBreak/>
        <w:t>Opinion Review 6 - Viability of AI in lending workflows</w:t>
      </w:r>
    </w:p>
    <w:p w14:paraId="2C9ECAA6" w14:textId="77777777" w:rsidR="00B8303B" w:rsidRDefault="00B8303B" w:rsidP="00D20F91">
      <w:pPr>
        <w:spacing w:line="360" w:lineRule="auto"/>
      </w:pPr>
      <w:r w:rsidRPr="00E37B23">
        <w:rPr>
          <w:sz w:val="22"/>
          <w:szCs w:val="22"/>
        </w:rPr>
        <w:t>The officer felt AI could help in the early stage of evaluation by checking income, job, and rough eligibility. However, they warned strongly about data protection rules. Customer information must not be shared outside the bank</w:t>
      </w:r>
      <w:r>
        <w:t>.</w:t>
      </w:r>
    </w:p>
    <w:p w14:paraId="62D0FFD2" w14:textId="77777777" w:rsidR="00B8303B" w:rsidRDefault="00B8303B" w:rsidP="00D20F91">
      <w:pPr>
        <w:spacing w:line="360" w:lineRule="auto"/>
      </w:pPr>
    </w:p>
    <w:p w14:paraId="326D9C41" w14:textId="496CE065" w:rsidR="00B8303B" w:rsidRDefault="00B8303B" w:rsidP="00E37B23">
      <w:pPr>
        <w:pStyle w:val="Heading5"/>
      </w:pPr>
      <w:r>
        <w:t>Researcher Interpretation</w:t>
      </w:r>
    </w:p>
    <w:p w14:paraId="35012A6D" w14:textId="2CDDB52B" w:rsidR="00B8303B" w:rsidRDefault="00B8303B" w:rsidP="00A52B52">
      <w:pPr>
        <w:spacing w:line="360" w:lineRule="auto"/>
        <w:rPr>
          <w:sz w:val="22"/>
          <w:szCs w:val="22"/>
        </w:rPr>
      </w:pPr>
      <w:r w:rsidRPr="00E37B23">
        <w:rPr>
          <w:sz w:val="22"/>
          <w:szCs w:val="22"/>
        </w:rPr>
        <w:t xml:space="preserve">This confirms the system boundary. This prototype is not particularly designed to automate a banking process. However,  it can mimic the initial loan evaluation stage inside banks. And with the rules and regulations the banks have, they are not able to share customer data with third parties, which confirms why this research can not access to a local banking dataset. </w:t>
      </w:r>
    </w:p>
    <w:p w14:paraId="7B7B7056" w14:textId="77777777" w:rsidR="00A52B52" w:rsidRPr="00A52B52" w:rsidRDefault="00A52B52" w:rsidP="00A52B52">
      <w:pPr>
        <w:spacing w:line="360" w:lineRule="auto"/>
        <w:rPr>
          <w:sz w:val="22"/>
          <w:szCs w:val="22"/>
        </w:rPr>
      </w:pPr>
    </w:p>
    <w:p w14:paraId="17B21D7A" w14:textId="1CA2DE22" w:rsidR="00B8303B" w:rsidRDefault="00B8303B" w:rsidP="00E37B23">
      <w:pPr>
        <w:pStyle w:val="Heading4"/>
      </w:pPr>
      <w:r>
        <w:t>Opinion Review 7 - Risks, fairness, and decision clarity</w:t>
      </w:r>
    </w:p>
    <w:p w14:paraId="4DFE601D" w14:textId="49917E64" w:rsidR="00B8303B" w:rsidRDefault="00B8303B" w:rsidP="00D20F91">
      <w:pPr>
        <w:spacing w:line="360" w:lineRule="auto"/>
        <w:rPr>
          <w:sz w:val="22"/>
          <w:szCs w:val="22"/>
        </w:rPr>
      </w:pPr>
      <w:r w:rsidRPr="00E37B23">
        <w:rPr>
          <w:sz w:val="22"/>
          <w:szCs w:val="22"/>
        </w:rPr>
        <w:t>Human errors are common in manual data entry, but they are mitigated through multi-level reviews. Extra caution is required for certain job sectors depending on economic conditions. These rules change over time.</w:t>
      </w:r>
    </w:p>
    <w:p w14:paraId="43C0401B" w14:textId="77777777" w:rsidR="00A52B52" w:rsidRPr="00A52B52" w:rsidRDefault="00A52B52" w:rsidP="00D20F91">
      <w:pPr>
        <w:spacing w:line="360" w:lineRule="auto"/>
        <w:rPr>
          <w:sz w:val="22"/>
          <w:szCs w:val="22"/>
        </w:rPr>
      </w:pPr>
    </w:p>
    <w:p w14:paraId="294588B1" w14:textId="2AC48BAF" w:rsidR="00B8303B" w:rsidRDefault="00B8303B" w:rsidP="00E37B23">
      <w:pPr>
        <w:pStyle w:val="Heading5"/>
      </w:pPr>
      <w:r>
        <w:t>Researcher Interpretation</w:t>
      </w:r>
    </w:p>
    <w:p w14:paraId="25310ACD" w14:textId="416823D9" w:rsidR="00E37B23" w:rsidRPr="00E37B23" w:rsidRDefault="00B8303B" w:rsidP="00D20F91">
      <w:pPr>
        <w:spacing w:line="360" w:lineRule="auto"/>
        <w:rPr>
          <w:sz w:val="22"/>
          <w:szCs w:val="22"/>
        </w:rPr>
      </w:pPr>
      <w:r w:rsidRPr="00E37B23">
        <w:rPr>
          <w:sz w:val="22"/>
          <w:szCs w:val="22"/>
        </w:rPr>
        <w:t>This reminded the developer that any AI explanation should avoid sounding static or overly authoritative. Real bank shift their criteria based on economic trends. Therefore, explanations in XAI mode intentionally avoid absolute statements. They highlight influential features without implying bank-level certainty. This protects fairness and avoids misleading users.</w:t>
      </w:r>
    </w:p>
    <w:p w14:paraId="75DD6872" w14:textId="77777777" w:rsidR="00B8303B" w:rsidRDefault="00B8303B" w:rsidP="00D20F91">
      <w:pPr>
        <w:pStyle w:val="Heading2"/>
        <w:spacing w:before="120" w:after="120" w:line="360" w:lineRule="auto"/>
      </w:pPr>
      <w:bookmarkStart w:id="54" w:name="_Toc216999612"/>
      <w:r>
        <w:lastRenderedPageBreak/>
        <w:t>3.8 Use Case Diagram</w:t>
      </w:r>
      <w:bookmarkEnd w:id="54"/>
      <w:r>
        <w:t xml:space="preserve"> </w:t>
      </w:r>
    </w:p>
    <w:p w14:paraId="142BD9D7" w14:textId="77777777" w:rsidR="00CD5D1B" w:rsidRDefault="00B8303B" w:rsidP="00CD5D1B">
      <w:pPr>
        <w:keepNext/>
        <w:spacing w:line="360" w:lineRule="auto"/>
        <w:jc w:val="center"/>
      </w:pPr>
      <w:r>
        <w:fldChar w:fldCharType="begin"/>
      </w:r>
      <w:r>
        <w:instrText xml:space="preserve"> INCLUDEPICTURE "https://codahosted.io/docs/3RNd3QGXEX/blobs/bl-Ne4LYAJSRl/b4f14a37944860fdb086ee760df7391f051b6fe2549fcd13703e2f9649a79f4b2fe161e9f08482d89a4543e773c3e0397b5215cca227ad8e0d064bcfe6ae02be6f2dcf636345e049f50f9c77facfb96368abbd03c46e56739a62e6ec4aab79f3d23c674d" \* MERGEFORMATINET </w:instrText>
      </w:r>
      <w:r>
        <w:fldChar w:fldCharType="separate"/>
      </w:r>
      <w:r>
        <w:rPr>
          <w:noProof/>
        </w:rPr>
        <w:drawing>
          <wp:inline distT="0" distB="0" distL="0" distR="0" wp14:anchorId="77548F27" wp14:editId="3F18020B">
            <wp:extent cx="4241800" cy="3907663"/>
            <wp:effectExtent l="0" t="0" r="0" b="4445"/>
            <wp:docPr id="437004506" name="Picture 2"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04506" name="Picture 2" descr="A diagram of a chatbot&#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48885" cy="3914190"/>
                    </a:xfrm>
                    <a:prstGeom prst="rect">
                      <a:avLst/>
                    </a:prstGeom>
                    <a:noFill/>
                    <a:ln>
                      <a:noFill/>
                    </a:ln>
                  </pic:spPr>
                </pic:pic>
              </a:graphicData>
            </a:graphic>
          </wp:inline>
        </w:drawing>
      </w:r>
      <w:r>
        <w:fldChar w:fldCharType="end"/>
      </w:r>
    </w:p>
    <w:p w14:paraId="0204B4E5" w14:textId="646EC0AE" w:rsidR="00B8303B" w:rsidRDefault="00CD5D1B" w:rsidP="00CD5D1B">
      <w:pPr>
        <w:pStyle w:val="Caption"/>
        <w:jc w:val="center"/>
      </w:pPr>
      <w:bookmarkStart w:id="55" w:name="_Toc216999431"/>
      <w:r>
        <w:t xml:space="preserve">Figure </w:t>
      </w:r>
      <w:fldSimple w:instr=" SEQ Figure \* ARABIC ">
        <w:r w:rsidR="00384C96">
          <w:rPr>
            <w:noProof/>
          </w:rPr>
          <w:t>3</w:t>
        </w:r>
        <w:bookmarkEnd w:id="55"/>
      </w:fldSimple>
    </w:p>
    <w:p w14:paraId="3053F777" w14:textId="77777777" w:rsidR="00B8303B" w:rsidRDefault="00B8303B" w:rsidP="00D20F91">
      <w:pPr>
        <w:spacing w:line="360" w:lineRule="auto"/>
      </w:pPr>
    </w:p>
    <w:p w14:paraId="661C5D5A" w14:textId="77777777" w:rsidR="00B8303B" w:rsidRDefault="00B8303B" w:rsidP="00D20F91">
      <w:pPr>
        <w:pStyle w:val="Heading2"/>
        <w:spacing w:before="120" w:after="120" w:line="360" w:lineRule="auto"/>
      </w:pPr>
      <w:bookmarkStart w:id="56" w:name="_Toc216999613"/>
      <w:r>
        <w:t>3.9 Use Case Diagram Analysis</w:t>
      </w:r>
      <w:bookmarkEnd w:id="56"/>
    </w:p>
    <w:p w14:paraId="6091EC55" w14:textId="53342614" w:rsidR="00B8303B" w:rsidRDefault="00B8303B" w:rsidP="00D20F91">
      <w:pPr>
        <w:spacing w:line="360" w:lineRule="auto"/>
      </w:pPr>
      <w:r>
        <w:t>The following section describes the use case of the use cases represented in the diagram.</w:t>
      </w:r>
    </w:p>
    <w:p w14:paraId="61AE6CB4" w14:textId="596BB4BC" w:rsidR="00B8303B" w:rsidRDefault="00B8303B" w:rsidP="00BF5FC5">
      <w:pPr>
        <w:pStyle w:val="Heading3"/>
        <w:spacing w:before="240" w:after="120" w:line="360" w:lineRule="auto"/>
      </w:pPr>
      <w:bookmarkStart w:id="57" w:name="_Toc216999614"/>
      <w:r>
        <w:t>Use Case Description</w:t>
      </w:r>
      <w:bookmarkEnd w:id="57"/>
    </w:p>
    <w:p w14:paraId="7B8D21CF" w14:textId="77777777" w:rsidR="00B8303B" w:rsidRDefault="00B8303B" w:rsidP="00D20F91">
      <w:pPr>
        <w:pStyle w:val="Heading4"/>
        <w:spacing w:line="360" w:lineRule="auto"/>
      </w:pPr>
      <w:r>
        <w:t>Use Case 1 - Login</w:t>
      </w:r>
    </w:p>
    <w:p w14:paraId="7056FC08" w14:textId="7259BCC3" w:rsidR="00B8303B"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 (Normal or Admin)</w:t>
      </w:r>
      <w:r w:rsidRPr="00BF5FC5">
        <w:rPr>
          <w:sz w:val="22"/>
          <w:szCs w:val="22"/>
        </w:rPr>
        <w:br/>
      </w:r>
      <w:r w:rsidRPr="00BF5FC5">
        <w:rPr>
          <w:b/>
          <w:bCs/>
          <w:sz w:val="22"/>
          <w:szCs w:val="22"/>
        </w:rPr>
        <w:t>Goal:</w:t>
      </w:r>
      <w:r w:rsidRPr="00BF5FC5">
        <w:rPr>
          <w:sz w:val="22"/>
          <w:szCs w:val="22"/>
        </w:rPr>
        <w:t xml:space="preserve"> Access the system securely using social login.</w:t>
      </w:r>
      <w:r w:rsidRPr="00BF5FC5">
        <w:rPr>
          <w:sz w:val="22"/>
          <w:szCs w:val="22"/>
        </w:rPr>
        <w:br/>
      </w:r>
      <w:r w:rsidRPr="00BF5FC5">
        <w:rPr>
          <w:b/>
          <w:bCs/>
          <w:sz w:val="22"/>
          <w:szCs w:val="22"/>
        </w:rPr>
        <w:t>Precondition:</w:t>
      </w:r>
      <w:r w:rsidRPr="00BF5FC5">
        <w:rPr>
          <w:sz w:val="22"/>
          <w:szCs w:val="22"/>
        </w:rPr>
        <w:t xml:space="preserve"> User has social login credentials.</w:t>
      </w:r>
      <w:r w:rsidRPr="00BF5FC5">
        <w:rPr>
          <w:sz w:val="22"/>
          <w:szCs w:val="22"/>
        </w:rPr>
        <w:br/>
      </w:r>
      <w:r w:rsidRPr="00BF5FC5">
        <w:rPr>
          <w:b/>
          <w:bCs/>
          <w:sz w:val="22"/>
          <w:szCs w:val="22"/>
        </w:rPr>
        <w:t>Postcondition:</w:t>
      </w:r>
      <w:r w:rsidRPr="00BF5FC5">
        <w:rPr>
          <w:sz w:val="22"/>
          <w:szCs w:val="22"/>
        </w:rPr>
        <w:t xml:space="preserve"> User is authenticated and assigned a mode (baseline or XAI).</w:t>
      </w:r>
    </w:p>
    <w:p w14:paraId="540FA615" w14:textId="77777777" w:rsidR="00B8303B" w:rsidRPr="00BF5FC5" w:rsidRDefault="00B8303B" w:rsidP="00D20F91">
      <w:pPr>
        <w:spacing w:line="360" w:lineRule="auto"/>
        <w:rPr>
          <w:sz w:val="22"/>
          <w:szCs w:val="22"/>
        </w:rPr>
      </w:pPr>
    </w:p>
    <w:p w14:paraId="7763521C" w14:textId="77777777" w:rsidR="00B8303B" w:rsidRPr="00BF5FC5" w:rsidRDefault="00B8303B" w:rsidP="00D20F91">
      <w:pPr>
        <w:spacing w:line="360" w:lineRule="auto"/>
        <w:rPr>
          <w:sz w:val="22"/>
          <w:szCs w:val="22"/>
        </w:rPr>
      </w:pPr>
      <w:r w:rsidRPr="00BF5FC5">
        <w:rPr>
          <w:b/>
          <w:bCs/>
          <w:sz w:val="22"/>
          <w:szCs w:val="22"/>
        </w:rPr>
        <w:t>Main Flow:</w:t>
      </w:r>
    </w:p>
    <w:p w14:paraId="3851FE40"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The user selects “Login”.</w:t>
      </w:r>
    </w:p>
    <w:p w14:paraId="3C939D50"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The system redirects to the social login provider.</w:t>
      </w:r>
    </w:p>
    <w:p w14:paraId="0606EB85"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lastRenderedPageBreak/>
        <w:t>User details are verified.</w:t>
      </w:r>
    </w:p>
    <w:p w14:paraId="5285FE8B"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If a new user, a mode is assigned, or if an existing user, the mode is retrieved.</w:t>
      </w:r>
    </w:p>
    <w:p w14:paraId="23522627" w14:textId="0BD0D81D" w:rsidR="003E6235" w:rsidRPr="00A52B52" w:rsidRDefault="00B8303B" w:rsidP="00D20F91">
      <w:pPr>
        <w:numPr>
          <w:ilvl w:val="0"/>
          <w:numId w:val="51"/>
        </w:numPr>
        <w:spacing w:before="120" w:after="120" w:line="360" w:lineRule="auto"/>
        <w:rPr>
          <w:sz w:val="22"/>
          <w:szCs w:val="22"/>
        </w:rPr>
      </w:pPr>
      <w:r w:rsidRPr="00BF5FC5">
        <w:rPr>
          <w:sz w:val="22"/>
          <w:szCs w:val="22"/>
        </w:rPr>
        <w:t>User enters the chatbot interface.</w:t>
      </w:r>
    </w:p>
    <w:p w14:paraId="31D5A28B" w14:textId="77777777" w:rsidR="00B8303B" w:rsidRPr="00BF5FC5" w:rsidRDefault="00B8303B" w:rsidP="00D20F91">
      <w:pPr>
        <w:spacing w:line="360" w:lineRule="auto"/>
        <w:rPr>
          <w:sz w:val="22"/>
          <w:szCs w:val="22"/>
        </w:rPr>
      </w:pPr>
      <w:r w:rsidRPr="00BF5FC5">
        <w:rPr>
          <w:b/>
          <w:bCs/>
          <w:sz w:val="22"/>
          <w:szCs w:val="22"/>
        </w:rPr>
        <w:t>Includes:</w:t>
      </w:r>
    </w:p>
    <w:p w14:paraId="6BC9718E" w14:textId="77777777" w:rsidR="00B8303B" w:rsidRPr="00BF5FC5" w:rsidRDefault="00B8303B" w:rsidP="00D20F91">
      <w:pPr>
        <w:numPr>
          <w:ilvl w:val="0"/>
          <w:numId w:val="52"/>
        </w:numPr>
        <w:spacing w:before="120" w:after="120" w:line="360" w:lineRule="auto"/>
        <w:rPr>
          <w:sz w:val="22"/>
          <w:szCs w:val="22"/>
        </w:rPr>
      </w:pPr>
      <w:r w:rsidRPr="00BF5FC5">
        <w:rPr>
          <w:i/>
          <w:iCs/>
          <w:sz w:val="22"/>
          <w:szCs w:val="22"/>
        </w:rPr>
        <w:t>Verify Social Login</w:t>
      </w:r>
    </w:p>
    <w:p w14:paraId="2A16443B" w14:textId="77777777" w:rsidR="00B8303B" w:rsidRDefault="00B8303B" w:rsidP="00D20F91">
      <w:pPr>
        <w:spacing w:line="360" w:lineRule="auto"/>
      </w:pPr>
    </w:p>
    <w:p w14:paraId="334457A3" w14:textId="77777777" w:rsidR="00B8303B" w:rsidRDefault="00B8303B" w:rsidP="00D20F91">
      <w:pPr>
        <w:pStyle w:val="Heading4"/>
        <w:spacing w:line="360" w:lineRule="auto"/>
      </w:pPr>
      <w:r>
        <w:t>Use Case 2 - View Chat History</w:t>
      </w:r>
    </w:p>
    <w:p w14:paraId="262CE7BC" w14:textId="65FF7B78" w:rsidR="00366C21" w:rsidRPr="00BF5FC5" w:rsidRDefault="00B8303B" w:rsidP="00A52B52">
      <w:pPr>
        <w:spacing w:line="360" w:lineRule="auto"/>
        <w:ind w:left="720"/>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Review previous questions, predictions, and explanations.</w:t>
      </w:r>
      <w:r w:rsidRPr="00BF5FC5">
        <w:rPr>
          <w:sz w:val="22"/>
          <w:szCs w:val="22"/>
        </w:rPr>
        <w:br/>
      </w:r>
      <w:r w:rsidRPr="00BF5FC5">
        <w:rPr>
          <w:b/>
          <w:bCs/>
          <w:sz w:val="22"/>
          <w:szCs w:val="22"/>
        </w:rPr>
        <w:t>Precondition:</w:t>
      </w:r>
      <w:r w:rsidRPr="00BF5FC5">
        <w:rPr>
          <w:sz w:val="22"/>
          <w:szCs w:val="22"/>
        </w:rPr>
        <w:t xml:space="preserve"> User must be logged in.</w:t>
      </w:r>
      <w:r w:rsidRPr="00BF5FC5">
        <w:rPr>
          <w:sz w:val="22"/>
          <w:szCs w:val="22"/>
        </w:rPr>
        <w:br/>
      </w:r>
      <w:r w:rsidRPr="00BF5FC5">
        <w:rPr>
          <w:b/>
          <w:bCs/>
          <w:sz w:val="22"/>
          <w:szCs w:val="22"/>
        </w:rPr>
        <w:t>Postcondition:</w:t>
      </w:r>
      <w:r w:rsidRPr="00BF5FC5">
        <w:rPr>
          <w:sz w:val="22"/>
          <w:szCs w:val="22"/>
        </w:rPr>
        <w:t xml:space="preserve"> Chat history is displayed.</w:t>
      </w:r>
    </w:p>
    <w:p w14:paraId="1C7776BD" w14:textId="6DCA708A" w:rsidR="00B8303B" w:rsidRPr="00BF5FC5" w:rsidRDefault="000517CA" w:rsidP="00D20F91">
      <w:pPr>
        <w:spacing w:line="360" w:lineRule="auto"/>
        <w:rPr>
          <w:sz w:val="22"/>
          <w:szCs w:val="22"/>
        </w:rPr>
      </w:pPr>
      <w:r w:rsidRPr="00BF5FC5">
        <w:rPr>
          <w:b/>
          <w:bCs/>
          <w:sz w:val="22"/>
          <w:szCs w:val="22"/>
        </w:rPr>
        <w:t xml:space="preserve">       </w:t>
      </w:r>
      <w:r w:rsidR="00A52B52">
        <w:rPr>
          <w:b/>
          <w:bCs/>
          <w:sz w:val="22"/>
          <w:szCs w:val="22"/>
        </w:rPr>
        <w:tab/>
      </w:r>
      <w:r w:rsidR="00B8303B" w:rsidRPr="00BF5FC5">
        <w:rPr>
          <w:b/>
          <w:bCs/>
          <w:sz w:val="22"/>
          <w:szCs w:val="22"/>
        </w:rPr>
        <w:t>Main Flow:</w:t>
      </w:r>
    </w:p>
    <w:p w14:paraId="2E12E111" w14:textId="77777777" w:rsidR="00B8303B" w:rsidRPr="00BF5FC5" w:rsidRDefault="00B8303B" w:rsidP="00D20F91">
      <w:pPr>
        <w:numPr>
          <w:ilvl w:val="0"/>
          <w:numId w:val="53"/>
        </w:numPr>
        <w:spacing w:before="120" w:after="120" w:line="360" w:lineRule="auto"/>
        <w:rPr>
          <w:sz w:val="22"/>
          <w:szCs w:val="22"/>
        </w:rPr>
      </w:pPr>
      <w:r w:rsidRPr="00BF5FC5">
        <w:rPr>
          <w:sz w:val="22"/>
          <w:szCs w:val="22"/>
        </w:rPr>
        <w:t>System fetches stored messages from Supabase.</w:t>
      </w:r>
    </w:p>
    <w:p w14:paraId="255109B1" w14:textId="77777777" w:rsidR="00B8303B" w:rsidRPr="00BF5FC5" w:rsidRDefault="00B8303B" w:rsidP="00D20F91">
      <w:pPr>
        <w:numPr>
          <w:ilvl w:val="0"/>
          <w:numId w:val="53"/>
        </w:numPr>
        <w:spacing w:before="120" w:after="120" w:line="360" w:lineRule="auto"/>
        <w:rPr>
          <w:sz w:val="22"/>
          <w:szCs w:val="22"/>
        </w:rPr>
      </w:pPr>
      <w:r w:rsidRPr="00BF5FC5">
        <w:rPr>
          <w:sz w:val="22"/>
          <w:szCs w:val="22"/>
        </w:rPr>
        <w:t>Messages appear in chronological order.</w:t>
      </w:r>
    </w:p>
    <w:p w14:paraId="30ED8DD7" w14:textId="77777777" w:rsidR="00B8303B" w:rsidRDefault="00B8303B" w:rsidP="00D20F91">
      <w:pPr>
        <w:spacing w:line="360" w:lineRule="auto"/>
      </w:pPr>
    </w:p>
    <w:p w14:paraId="24672FF9" w14:textId="77777777" w:rsidR="00B8303B" w:rsidRDefault="00B8303B" w:rsidP="00D20F91">
      <w:pPr>
        <w:pStyle w:val="Heading4"/>
        <w:spacing w:line="360" w:lineRule="auto"/>
      </w:pPr>
      <w:r>
        <w:t>Use Case 3 - Ask FAQ</w:t>
      </w:r>
    </w:p>
    <w:p w14:paraId="58ADE59E" w14:textId="15308782" w:rsidR="00195FB1"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Ask any financial question and receive an AI-generated answer.</w:t>
      </w:r>
      <w:r w:rsidRPr="00BF5FC5">
        <w:rPr>
          <w:sz w:val="22"/>
          <w:szCs w:val="22"/>
        </w:rPr>
        <w:br/>
      </w:r>
      <w:r w:rsidRPr="00BF5FC5">
        <w:rPr>
          <w:b/>
          <w:bCs/>
          <w:sz w:val="22"/>
          <w:szCs w:val="22"/>
        </w:rPr>
        <w:t>Precondition:</w:t>
      </w:r>
      <w:r w:rsidRPr="00BF5FC5">
        <w:rPr>
          <w:sz w:val="22"/>
          <w:szCs w:val="22"/>
        </w:rPr>
        <w:t xml:space="preserve"> User is logged in.</w:t>
      </w:r>
      <w:r w:rsidRPr="00BF5FC5">
        <w:rPr>
          <w:sz w:val="22"/>
          <w:szCs w:val="22"/>
        </w:rPr>
        <w:br/>
      </w:r>
      <w:r w:rsidRPr="00BF5FC5">
        <w:rPr>
          <w:b/>
          <w:bCs/>
          <w:sz w:val="22"/>
          <w:szCs w:val="22"/>
        </w:rPr>
        <w:t>Postcondition:</w:t>
      </w:r>
      <w:r w:rsidRPr="00BF5FC5">
        <w:rPr>
          <w:sz w:val="22"/>
          <w:szCs w:val="22"/>
        </w:rPr>
        <w:t xml:space="preserve"> A new FAQ entry is logged.</w:t>
      </w:r>
    </w:p>
    <w:p w14:paraId="3ECC263E" w14:textId="77777777" w:rsidR="00B8303B" w:rsidRPr="00BF5FC5" w:rsidRDefault="00B8303B" w:rsidP="00D20F91">
      <w:pPr>
        <w:spacing w:line="360" w:lineRule="auto"/>
        <w:rPr>
          <w:sz w:val="22"/>
          <w:szCs w:val="22"/>
        </w:rPr>
      </w:pPr>
      <w:r w:rsidRPr="00BF5FC5">
        <w:rPr>
          <w:b/>
          <w:bCs/>
          <w:sz w:val="22"/>
          <w:szCs w:val="22"/>
        </w:rPr>
        <w:t>Main Flow:</w:t>
      </w:r>
    </w:p>
    <w:p w14:paraId="38E3F955"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User enters a question.</w:t>
      </w:r>
    </w:p>
    <w:p w14:paraId="1CE0FF6F"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The system sends it to the backend.</w:t>
      </w:r>
    </w:p>
    <w:p w14:paraId="7EB3F8B9"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GPT-based module generates an answer.</w:t>
      </w:r>
    </w:p>
    <w:p w14:paraId="5959C246"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Response is shown.</w:t>
      </w:r>
    </w:p>
    <w:p w14:paraId="637ED503"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System logs the query.</w:t>
      </w:r>
    </w:p>
    <w:p w14:paraId="13BECF46" w14:textId="77777777" w:rsidR="00B8303B" w:rsidRDefault="00B8303B" w:rsidP="00D20F91">
      <w:pPr>
        <w:spacing w:line="360" w:lineRule="auto"/>
      </w:pPr>
    </w:p>
    <w:p w14:paraId="1A227B96" w14:textId="77777777" w:rsidR="00B8303B" w:rsidRDefault="00B8303B" w:rsidP="00D20F91">
      <w:pPr>
        <w:pStyle w:val="Heading4"/>
        <w:spacing w:line="360" w:lineRule="auto"/>
      </w:pPr>
      <w:r>
        <w:t>Use Case 4 - Submit Loan Form</w:t>
      </w:r>
    </w:p>
    <w:p w14:paraId="7E43A9DA" w14:textId="01CB42B3" w:rsidR="006C6BD4" w:rsidRPr="00BF5FC5" w:rsidRDefault="00B8303B" w:rsidP="00A52B52">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Request a loan prediction.</w:t>
      </w:r>
      <w:r w:rsidRPr="00BF5FC5">
        <w:rPr>
          <w:sz w:val="22"/>
          <w:szCs w:val="22"/>
        </w:rPr>
        <w:br/>
      </w:r>
      <w:r w:rsidRPr="00BF5FC5">
        <w:rPr>
          <w:b/>
          <w:bCs/>
          <w:sz w:val="22"/>
          <w:szCs w:val="22"/>
        </w:rPr>
        <w:lastRenderedPageBreak/>
        <w:t>Precondition:</w:t>
      </w:r>
      <w:r w:rsidRPr="00BF5FC5">
        <w:rPr>
          <w:sz w:val="22"/>
          <w:szCs w:val="22"/>
        </w:rPr>
        <w:t xml:space="preserve"> User is logged in.</w:t>
      </w:r>
      <w:r w:rsidRPr="00BF5FC5">
        <w:rPr>
          <w:sz w:val="22"/>
          <w:szCs w:val="22"/>
        </w:rPr>
        <w:br/>
      </w:r>
      <w:r w:rsidRPr="00BF5FC5">
        <w:rPr>
          <w:b/>
          <w:bCs/>
          <w:sz w:val="22"/>
          <w:szCs w:val="22"/>
        </w:rPr>
        <w:t>Postcondition:</w:t>
      </w:r>
      <w:r w:rsidRPr="00BF5FC5">
        <w:rPr>
          <w:sz w:val="22"/>
          <w:szCs w:val="22"/>
        </w:rPr>
        <w:t xml:space="preserve"> Prediction request is forwarded for processing.</w:t>
      </w:r>
    </w:p>
    <w:p w14:paraId="6F99FB7A" w14:textId="77777777" w:rsidR="00B8303B" w:rsidRPr="00BF5FC5" w:rsidRDefault="00B8303B" w:rsidP="00D20F91">
      <w:pPr>
        <w:spacing w:line="360" w:lineRule="auto"/>
        <w:rPr>
          <w:sz w:val="22"/>
          <w:szCs w:val="22"/>
        </w:rPr>
      </w:pPr>
      <w:r w:rsidRPr="00BF5FC5">
        <w:rPr>
          <w:b/>
          <w:bCs/>
          <w:sz w:val="22"/>
          <w:szCs w:val="22"/>
        </w:rPr>
        <w:t>Main Flow:</w:t>
      </w:r>
    </w:p>
    <w:p w14:paraId="01516F36" w14:textId="77777777" w:rsidR="00B8303B" w:rsidRPr="00BF5FC5" w:rsidRDefault="00B8303B" w:rsidP="00D20F91">
      <w:pPr>
        <w:numPr>
          <w:ilvl w:val="0"/>
          <w:numId w:val="55"/>
        </w:numPr>
        <w:spacing w:before="120" w:after="120" w:line="360" w:lineRule="auto"/>
        <w:rPr>
          <w:sz w:val="22"/>
          <w:szCs w:val="22"/>
        </w:rPr>
      </w:pPr>
      <w:r w:rsidRPr="00BF5FC5">
        <w:rPr>
          <w:sz w:val="22"/>
          <w:szCs w:val="22"/>
        </w:rPr>
        <w:t>User fills in financial details.</w:t>
      </w:r>
    </w:p>
    <w:p w14:paraId="2C240FB5" w14:textId="77777777" w:rsidR="00B8303B" w:rsidRPr="00BF5FC5" w:rsidRDefault="00B8303B" w:rsidP="00D20F91">
      <w:pPr>
        <w:numPr>
          <w:ilvl w:val="0"/>
          <w:numId w:val="55"/>
        </w:numPr>
        <w:spacing w:before="120" w:after="120" w:line="360" w:lineRule="auto"/>
        <w:rPr>
          <w:sz w:val="22"/>
          <w:szCs w:val="22"/>
        </w:rPr>
      </w:pPr>
      <w:r w:rsidRPr="00BF5FC5">
        <w:rPr>
          <w:sz w:val="22"/>
          <w:szCs w:val="22"/>
        </w:rPr>
        <w:t>The system performs input validation.</w:t>
      </w:r>
    </w:p>
    <w:p w14:paraId="3B74A391" w14:textId="63524E95" w:rsidR="001D3F9D" w:rsidRPr="00D81AB6" w:rsidRDefault="00B8303B" w:rsidP="00D20F91">
      <w:pPr>
        <w:numPr>
          <w:ilvl w:val="0"/>
          <w:numId w:val="55"/>
        </w:numPr>
        <w:spacing w:before="120" w:after="120" w:line="360" w:lineRule="auto"/>
        <w:rPr>
          <w:sz w:val="22"/>
          <w:szCs w:val="22"/>
        </w:rPr>
      </w:pPr>
      <w:r w:rsidRPr="00BF5FC5">
        <w:rPr>
          <w:sz w:val="22"/>
          <w:szCs w:val="22"/>
        </w:rPr>
        <w:t>Data is packaged and sent to the machine learning model.</w:t>
      </w:r>
    </w:p>
    <w:p w14:paraId="5F808636" w14:textId="77777777" w:rsidR="00B8303B" w:rsidRPr="00BF5FC5" w:rsidRDefault="00B8303B" w:rsidP="00D20F91">
      <w:pPr>
        <w:spacing w:line="360" w:lineRule="auto"/>
        <w:rPr>
          <w:sz w:val="22"/>
          <w:szCs w:val="22"/>
        </w:rPr>
      </w:pPr>
      <w:r w:rsidRPr="00BF5FC5">
        <w:rPr>
          <w:b/>
          <w:bCs/>
          <w:sz w:val="22"/>
          <w:szCs w:val="22"/>
        </w:rPr>
        <w:t>Includes:</w:t>
      </w:r>
    </w:p>
    <w:p w14:paraId="67820FB9" w14:textId="24D35A17" w:rsidR="00B8303B" w:rsidRDefault="00B8303B" w:rsidP="00D20F91">
      <w:pPr>
        <w:numPr>
          <w:ilvl w:val="0"/>
          <w:numId w:val="56"/>
        </w:numPr>
        <w:spacing w:before="120" w:after="120" w:line="360" w:lineRule="auto"/>
        <w:rPr>
          <w:sz w:val="22"/>
          <w:szCs w:val="22"/>
        </w:rPr>
      </w:pPr>
      <w:r w:rsidRPr="00BF5FC5">
        <w:rPr>
          <w:i/>
          <w:iCs/>
          <w:sz w:val="22"/>
          <w:szCs w:val="22"/>
        </w:rPr>
        <w:t>Verify Inputs</w:t>
      </w:r>
    </w:p>
    <w:p w14:paraId="6F1F95B8" w14:textId="77777777" w:rsidR="00D81AB6" w:rsidRPr="00D81AB6" w:rsidRDefault="00D81AB6" w:rsidP="00D81AB6">
      <w:pPr>
        <w:spacing w:before="120" w:after="120" w:line="360" w:lineRule="auto"/>
        <w:rPr>
          <w:sz w:val="22"/>
          <w:szCs w:val="22"/>
        </w:rPr>
      </w:pPr>
    </w:p>
    <w:p w14:paraId="03A2255F" w14:textId="77777777" w:rsidR="00B8303B" w:rsidRDefault="00B8303B" w:rsidP="00D20F91">
      <w:pPr>
        <w:pStyle w:val="Heading4"/>
        <w:spacing w:line="360" w:lineRule="auto"/>
      </w:pPr>
      <w:r>
        <w:t>Use Case 5 - Receive Loan Prediction</w:t>
      </w:r>
    </w:p>
    <w:p w14:paraId="0670B887" w14:textId="1E66933A" w:rsidR="00773267"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See whether the loan is approved or rejected.</w:t>
      </w:r>
      <w:r w:rsidRPr="00BF5FC5">
        <w:rPr>
          <w:sz w:val="22"/>
          <w:szCs w:val="22"/>
        </w:rPr>
        <w:br/>
      </w:r>
      <w:r w:rsidRPr="00BF5FC5">
        <w:rPr>
          <w:b/>
          <w:bCs/>
          <w:sz w:val="22"/>
          <w:szCs w:val="22"/>
        </w:rPr>
        <w:t>Precondition:</w:t>
      </w:r>
      <w:r w:rsidRPr="00BF5FC5">
        <w:rPr>
          <w:sz w:val="22"/>
          <w:szCs w:val="22"/>
        </w:rPr>
        <w:t xml:space="preserve"> User has submitted the loan form.</w:t>
      </w:r>
      <w:r w:rsidRPr="00BF5FC5">
        <w:rPr>
          <w:sz w:val="22"/>
          <w:szCs w:val="22"/>
        </w:rPr>
        <w:br/>
      </w:r>
      <w:r w:rsidRPr="00BF5FC5">
        <w:rPr>
          <w:b/>
          <w:bCs/>
          <w:sz w:val="22"/>
          <w:szCs w:val="22"/>
        </w:rPr>
        <w:t>Postcondition:</w:t>
      </w:r>
      <w:r w:rsidRPr="00BF5FC5">
        <w:rPr>
          <w:sz w:val="22"/>
          <w:szCs w:val="22"/>
        </w:rPr>
        <w:t xml:space="preserve"> Prediction is displayed.</w:t>
      </w:r>
    </w:p>
    <w:p w14:paraId="1C6F0E98" w14:textId="77777777" w:rsidR="00B8303B" w:rsidRPr="00BF5FC5" w:rsidRDefault="00B8303B" w:rsidP="00D20F91">
      <w:pPr>
        <w:spacing w:line="360" w:lineRule="auto"/>
        <w:rPr>
          <w:sz w:val="22"/>
          <w:szCs w:val="22"/>
        </w:rPr>
      </w:pPr>
      <w:r w:rsidRPr="00BF5FC5">
        <w:rPr>
          <w:b/>
          <w:bCs/>
          <w:sz w:val="22"/>
          <w:szCs w:val="22"/>
        </w:rPr>
        <w:t>Main Flow:</w:t>
      </w:r>
    </w:p>
    <w:p w14:paraId="6B8FAEAA"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System receives model output (Approved / Rejected).</w:t>
      </w:r>
    </w:p>
    <w:p w14:paraId="022C9A9C"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 xml:space="preserve">If the mode is </w:t>
      </w:r>
      <w:r w:rsidRPr="00BF5FC5">
        <w:rPr>
          <w:b/>
          <w:bCs/>
          <w:sz w:val="22"/>
          <w:szCs w:val="22"/>
        </w:rPr>
        <w:t>XAI</w:t>
      </w:r>
      <w:r w:rsidRPr="00BF5FC5">
        <w:rPr>
          <w:sz w:val="22"/>
          <w:szCs w:val="22"/>
        </w:rPr>
        <w:t>, the system also generates explanations with SHAP values.</w:t>
      </w:r>
    </w:p>
    <w:p w14:paraId="043406E7"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 xml:space="preserve">User receives the loan prediction and explanation (only in </w:t>
      </w:r>
      <w:r w:rsidRPr="00BF5FC5">
        <w:rPr>
          <w:b/>
          <w:bCs/>
          <w:sz w:val="22"/>
          <w:szCs w:val="22"/>
        </w:rPr>
        <w:t xml:space="preserve">XAI </w:t>
      </w:r>
      <w:r w:rsidRPr="00BF5FC5">
        <w:rPr>
          <w:sz w:val="22"/>
          <w:szCs w:val="22"/>
        </w:rPr>
        <w:t>mode).</w:t>
      </w:r>
    </w:p>
    <w:p w14:paraId="5AF9702F"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The prediction message is stored in chat history.</w:t>
      </w:r>
    </w:p>
    <w:p w14:paraId="2E51A89E" w14:textId="77777777" w:rsidR="00B8303B" w:rsidRDefault="00B8303B" w:rsidP="00D20F91">
      <w:pPr>
        <w:spacing w:line="360" w:lineRule="auto"/>
      </w:pPr>
    </w:p>
    <w:p w14:paraId="0DBE76AA" w14:textId="77777777" w:rsidR="00B8303B" w:rsidRDefault="00B8303B" w:rsidP="00D20F91">
      <w:pPr>
        <w:pStyle w:val="Heading4"/>
        <w:spacing w:line="360" w:lineRule="auto"/>
      </w:pPr>
      <w:r>
        <w:t>Use Case 6 - Submit Trust Survey</w:t>
      </w:r>
    </w:p>
    <w:p w14:paraId="260C7A84" w14:textId="602ADA3B" w:rsidR="000E1C8E" w:rsidRPr="00BF5FC5" w:rsidRDefault="00B8303B" w:rsidP="0067440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Provide feedback on whether the explanation or output was trustworthy.</w:t>
      </w:r>
      <w:r w:rsidRPr="00BF5FC5">
        <w:rPr>
          <w:sz w:val="22"/>
          <w:szCs w:val="22"/>
        </w:rPr>
        <w:br/>
      </w:r>
      <w:r w:rsidRPr="00BF5FC5">
        <w:rPr>
          <w:b/>
          <w:bCs/>
          <w:sz w:val="22"/>
          <w:szCs w:val="22"/>
        </w:rPr>
        <w:t>Precondition:</w:t>
      </w:r>
      <w:r w:rsidRPr="00BF5FC5">
        <w:rPr>
          <w:sz w:val="22"/>
          <w:szCs w:val="22"/>
        </w:rPr>
        <w:t xml:space="preserve"> User has received a prediction.</w:t>
      </w:r>
      <w:r w:rsidRPr="00BF5FC5">
        <w:rPr>
          <w:sz w:val="22"/>
          <w:szCs w:val="22"/>
        </w:rPr>
        <w:br/>
      </w:r>
      <w:r w:rsidRPr="00BF5FC5">
        <w:rPr>
          <w:b/>
          <w:bCs/>
          <w:sz w:val="22"/>
          <w:szCs w:val="22"/>
        </w:rPr>
        <w:t>Postcondition:</w:t>
      </w:r>
      <w:r w:rsidRPr="00BF5FC5">
        <w:rPr>
          <w:sz w:val="22"/>
          <w:szCs w:val="22"/>
        </w:rPr>
        <w:t xml:space="preserve"> Survey is saved to Supabase.</w:t>
      </w:r>
    </w:p>
    <w:p w14:paraId="157E60A2" w14:textId="77777777" w:rsidR="00B8303B" w:rsidRPr="00BF5FC5" w:rsidRDefault="00B8303B" w:rsidP="00D20F91">
      <w:pPr>
        <w:spacing w:line="360" w:lineRule="auto"/>
        <w:rPr>
          <w:sz w:val="22"/>
          <w:szCs w:val="22"/>
        </w:rPr>
      </w:pPr>
      <w:r w:rsidRPr="00BF5FC5">
        <w:rPr>
          <w:b/>
          <w:bCs/>
          <w:sz w:val="22"/>
          <w:szCs w:val="22"/>
        </w:rPr>
        <w:t>Main Flow:</w:t>
      </w:r>
    </w:p>
    <w:p w14:paraId="2C4DED49" w14:textId="77777777" w:rsidR="00B8303B" w:rsidRPr="00BF5FC5" w:rsidRDefault="00B8303B" w:rsidP="00D20F91">
      <w:pPr>
        <w:numPr>
          <w:ilvl w:val="0"/>
          <w:numId w:val="58"/>
        </w:numPr>
        <w:spacing w:before="120" w:after="120" w:line="360" w:lineRule="auto"/>
        <w:rPr>
          <w:sz w:val="22"/>
          <w:szCs w:val="22"/>
        </w:rPr>
      </w:pPr>
      <w:r w:rsidRPr="00BF5FC5">
        <w:rPr>
          <w:sz w:val="22"/>
          <w:szCs w:val="22"/>
        </w:rPr>
        <w:t>User answers survey questions.</w:t>
      </w:r>
    </w:p>
    <w:p w14:paraId="4494D978" w14:textId="77777777" w:rsidR="00B8303B" w:rsidRPr="00BF5FC5" w:rsidRDefault="00B8303B" w:rsidP="00D20F91">
      <w:pPr>
        <w:numPr>
          <w:ilvl w:val="0"/>
          <w:numId w:val="58"/>
        </w:numPr>
        <w:spacing w:before="120" w:after="120" w:line="360" w:lineRule="auto"/>
        <w:rPr>
          <w:sz w:val="22"/>
          <w:szCs w:val="22"/>
        </w:rPr>
      </w:pPr>
      <w:r w:rsidRPr="00BF5FC5">
        <w:rPr>
          <w:sz w:val="22"/>
          <w:szCs w:val="22"/>
        </w:rPr>
        <w:t>The system stores the survey entry.</w:t>
      </w:r>
    </w:p>
    <w:p w14:paraId="1D67A32B" w14:textId="77777777" w:rsidR="00B8303B" w:rsidRDefault="00B8303B" w:rsidP="00D20F91">
      <w:pPr>
        <w:spacing w:line="360" w:lineRule="auto"/>
      </w:pPr>
    </w:p>
    <w:p w14:paraId="2BEB628B" w14:textId="77777777" w:rsidR="00B8303B" w:rsidRDefault="00B8303B" w:rsidP="00D20F91">
      <w:pPr>
        <w:pStyle w:val="Heading4"/>
        <w:spacing w:line="360" w:lineRule="auto"/>
      </w:pPr>
      <w:r>
        <w:lastRenderedPageBreak/>
        <w:t>Use Case 7  - View Privacy Policy</w:t>
      </w:r>
    </w:p>
    <w:p w14:paraId="003031A3" w14:textId="77777777" w:rsidR="00B8303B" w:rsidRPr="00813D80" w:rsidRDefault="00B8303B" w:rsidP="00D20F91">
      <w:pPr>
        <w:spacing w:line="360" w:lineRule="auto"/>
        <w:rPr>
          <w:sz w:val="22"/>
          <w:szCs w:val="22"/>
        </w:rPr>
      </w:pPr>
      <w:r w:rsidRPr="00813D80">
        <w:rPr>
          <w:b/>
          <w:bCs/>
          <w:sz w:val="22"/>
          <w:szCs w:val="22"/>
        </w:rPr>
        <w:t>Actor:</w:t>
      </w:r>
      <w:r w:rsidRPr="00813D80">
        <w:rPr>
          <w:sz w:val="22"/>
          <w:szCs w:val="22"/>
        </w:rPr>
        <w:t xml:space="preserve"> User</w:t>
      </w:r>
      <w:r w:rsidRPr="00813D80">
        <w:rPr>
          <w:sz w:val="22"/>
          <w:szCs w:val="22"/>
        </w:rPr>
        <w:br/>
      </w:r>
      <w:r w:rsidRPr="00813D80">
        <w:rPr>
          <w:b/>
          <w:bCs/>
          <w:sz w:val="22"/>
          <w:szCs w:val="22"/>
        </w:rPr>
        <w:t>Goal:</w:t>
      </w:r>
      <w:r w:rsidRPr="00813D80">
        <w:rPr>
          <w:sz w:val="22"/>
          <w:szCs w:val="22"/>
        </w:rPr>
        <w:t xml:space="preserve"> See policy on data handling, fairness, and AI ethics.</w:t>
      </w:r>
      <w:r w:rsidRPr="00813D80">
        <w:rPr>
          <w:sz w:val="22"/>
          <w:szCs w:val="22"/>
        </w:rPr>
        <w:br/>
      </w:r>
      <w:r w:rsidRPr="00813D80">
        <w:rPr>
          <w:b/>
          <w:bCs/>
          <w:sz w:val="22"/>
          <w:szCs w:val="22"/>
        </w:rPr>
        <w:t>Precondition:</w:t>
      </w:r>
      <w:r w:rsidRPr="00813D80">
        <w:rPr>
          <w:sz w:val="22"/>
          <w:szCs w:val="22"/>
        </w:rPr>
        <w:t xml:space="preserve"> The User should be logged in.</w:t>
      </w:r>
      <w:r w:rsidRPr="00813D80">
        <w:rPr>
          <w:sz w:val="22"/>
          <w:szCs w:val="22"/>
        </w:rPr>
        <w:br/>
      </w:r>
      <w:r w:rsidRPr="00813D80">
        <w:rPr>
          <w:b/>
          <w:bCs/>
          <w:sz w:val="22"/>
          <w:szCs w:val="22"/>
        </w:rPr>
        <w:t>Postcondition:</w:t>
      </w:r>
      <w:r w:rsidRPr="00813D80">
        <w:rPr>
          <w:sz w:val="22"/>
          <w:szCs w:val="22"/>
        </w:rPr>
        <w:t xml:space="preserve"> Policy is displayed.</w:t>
      </w:r>
    </w:p>
    <w:p w14:paraId="53ECE419" w14:textId="77777777" w:rsidR="00B8303B" w:rsidRDefault="00B8303B" w:rsidP="00D20F91">
      <w:pPr>
        <w:spacing w:line="360" w:lineRule="auto"/>
      </w:pPr>
    </w:p>
    <w:p w14:paraId="41F78187" w14:textId="77777777" w:rsidR="00B8303B" w:rsidRDefault="00B8303B" w:rsidP="00D20F91">
      <w:pPr>
        <w:pStyle w:val="Heading4"/>
        <w:spacing w:line="360" w:lineRule="auto"/>
      </w:pPr>
      <w:r>
        <w:t>Use Case 8 - Switch User Mode</w:t>
      </w:r>
    </w:p>
    <w:p w14:paraId="73C53DC8" w14:textId="6702F22E" w:rsidR="00177642" w:rsidRPr="00674401" w:rsidRDefault="00B8303B" w:rsidP="00674401">
      <w:pPr>
        <w:spacing w:line="360" w:lineRule="auto"/>
        <w:rPr>
          <w:sz w:val="22"/>
          <w:szCs w:val="22"/>
        </w:rPr>
      </w:pPr>
      <w:r w:rsidRPr="00813D80">
        <w:rPr>
          <w:b/>
          <w:bCs/>
          <w:sz w:val="22"/>
          <w:szCs w:val="22"/>
        </w:rPr>
        <w:t>Actor:</w:t>
      </w:r>
      <w:r w:rsidRPr="00813D80">
        <w:rPr>
          <w:sz w:val="22"/>
          <w:szCs w:val="22"/>
        </w:rPr>
        <w:t xml:space="preserve"> Admin</w:t>
      </w:r>
      <w:r w:rsidRPr="00813D80">
        <w:rPr>
          <w:sz w:val="22"/>
          <w:szCs w:val="22"/>
        </w:rPr>
        <w:br/>
      </w:r>
      <w:r w:rsidRPr="00813D80">
        <w:rPr>
          <w:b/>
          <w:bCs/>
          <w:sz w:val="22"/>
          <w:szCs w:val="22"/>
        </w:rPr>
        <w:t>Goal:</w:t>
      </w:r>
      <w:r w:rsidRPr="00813D80">
        <w:rPr>
          <w:sz w:val="22"/>
          <w:szCs w:val="22"/>
        </w:rPr>
        <w:t xml:space="preserve"> Change a user’s mode to baseline or XAI.</w:t>
      </w:r>
      <w:r w:rsidRPr="00813D80">
        <w:rPr>
          <w:sz w:val="22"/>
          <w:szCs w:val="22"/>
        </w:rPr>
        <w:br/>
      </w:r>
      <w:r w:rsidRPr="00813D80">
        <w:rPr>
          <w:b/>
          <w:bCs/>
          <w:sz w:val="22"/>
          <w:szCs w:val="22"/>
        </w:rPr>
        <w:t>Precondition:</w:t>
      </w:r>
      <w:r w:rsidRPr="00813D80">
        <w:rPr>
          <w:sz w:val="22"/>
          <w:szCs w:val="22"/>
        </w:rPr>
        <w:t xml:space="preserve"> Admin must be logged in.</w:t>
      </w:r>
      <w:r w:rsidRPr="00813D80">
        <w:rPr>
          <w:sz w:val="22"/>
          <w:szCs w:val="22"/>
        </w:rPr>
        <w:br/>
      </w:r>
      <w:r w:rsidRPr="00813D80">
        <w:rPr>
          <w:b/>
          <w:bCs/>
          <w:sz w:val="22"/>
          <w:szCs w:val="22"/>
        </w:rPr>
        <w:t>Postcondition:</w:t>
      </w:r>
      <w:r w:rsidRPr="00813D80">
        <w:rPr>
          <w:sz w:val="22"/>
          <w:szCs w:val="22"/>
        </w:rPr>
        <w:t xml:space="preserve"> Admin user’s mode updated in the database.</w:t>
      </w:r>
    </w:p>
    <w:p w14:paraId="2462F546" w14:textId="77777777" w:rsidR="00B8303B" w:rsidRPr="00813D80" w:rsidRDefault="00B8303B" w:rsidP="00D20F91">
      <w:pPr>
        <w:spacing w:line="360" w:lineRule="auto"/>
        <w:rPr>
          <w:sz w:val="22"/>
          <w:szCs w:val="22"/>
        </w:rPr>
      </w:pPr>
      <w:r w:rsidRPr="00813D80">
        <w:rPr>
          <w:b/>
          <w:bCs/>
          <w:sz w:val="22"/>
          <w:szCs w:val="22"/>
        </w:rPr>
        <w:t>Main Flow:</w:t>
      </w:r>
    </w:p>
    <w:p w14:paraId="03684EFB" w14:textId="77777777" w:rsidR="00B8303B" w:rsidRPr="00813D80" w:rsidRDefault="00B8303B" w:rsidP="00D20F91">
      <w:pPr>
        <w:numPr>
          <w:ilvl w:val="0"/>
          <w:numId w:val="59"/>
        </w:numPr>
        <w:spacing w:before="120" w:after="120" w:line="360" w:lineRule="auto"/>
        <w:rPr>
          <w:sz w:val="22"/>
          <w:szCs w:val="22"/>
        </w:rPr>
      </w:pPr>
      <w:r w:rsidRPr="00813D80">
        <w:rPr>
          <w:sz w:val="22"/>
          <w:szCs w:val="22"/>
        </w:rPr>
        <w:t xml:space="preserve">Admin changes the mode between </w:t>
      </w:r>
      <w:r w:rsidRPr="00813D80">
        <w:rPr>
          <w:b/>
          <w:bCs/>
          <w:sz w:val="22"/>
          <w:szCs w:val="22"/>
        </w:rPr>
        <w:t>XAI and</w:t>
      </w:r>
      <w:r w:rsidRPr="00813D80">
        <w:rPr>
          <w:sz w:val="22"/>
          <w:szCs w:val="22"/>
        </w:rPr>
        <w:t xml:space="preserve"> </w:t>
      </w:r>
      <w:r w:rsidRPr="00813D80">
        <w:rPr>
          <w:b/>
          <w:bCs/>
          <w:sz w:val="22"/>
          <w:szCs w:val="22"/>
        </w:rPr>
        <w:t>Baseline</w:t>
      </w:r>
      <w:r w:rsidRPr="00813D80">
        <w:rPr>
          <w:sz w:val="22"/>
          <w:szCs w:val="22"/>
        </w:rPr>
        <w:t>.</w:t>
      </w:r>
    </w:p>
    <w:p w14:paraId="53AAB0C6" w14:textId="77777777" w:rsidR="00B8303B" w:rsidRPr="00813D80" w:rsidRDefault="00B8303B" w:rsidP="00D20F91">
      <w:pPr>
        <w:numPr>
          <w:ilvl w:val="0"/>
          <w:numId w:val="59"/>
        </w:numPr>
        <w:spacing w:before="120" w:after="120" w:line="360" w:lineRule="auto"/>
        <w:rPr>
          <w:sz w:val="22"/>
          <w:szCs w:val="22"/>
        </w:rPr>
      </w:pPr>
      <w:r w:rsidRPr="00813D80">
        <w:rPr>
          <w:sz w:val="22"/>
          <w:szCs w:val="22"/>
        </w:rPr>
        <w:t>System updates the database.</w:t>
      </w:r>
    </w:p>
    <w:p w14:paraId="564C819B" w14:textId="77777777" w:rsidR="00B8303B" w:rsidRDefault="00B8303B" w:rsidP="00D20F91">
      <w:pPr>
        <w:spacing w:line="360" w:lineRule="auto"/>
      </w:pPr>
    </w:p>
    <w:p w14:paraId="501503CE" w14:textId="77777777" w:rsidR="00B8303B" w:rsidRDefault="00B8303B" w:rsidP="00D20F91">
      <w:pPr>
        <w:pStyle w:val="Heading4"/>
        <w:spacing w:line="360" w:lineRule="auto"/>
      </w:pPr>
      <w:r>
        <w:t>Use Case 9 - View Admin Dashboard</w:t>
      </w:r>
    </w:p>
    <w:p w14:paraId="3B06F068" w14:textId="7711CC5D" w:rsidR="002941CE" w:rsidRPr="00674401" w:rsidRDefault="00B8303B" w:rsidP="00D20F91">
      <w:pPr>
        <w:spacing w:line="360" w:lineRule="auto"/>
        <w:rPr>
          <w:sz w:val="22"/>
          <w:szCs w:val="22"/>
        </w:rPr>
      </w:pPr>
      <w:r w:rsidRPr="00813D80">
        <w:rPr>
          <w:b/>
          <w:bCs/>
          <w:sz w:val="22"/>
          <w:szCs w:val="22"/>
        </w:rPr>
        <w:t>Actor:</w:t>
      </w:r>
      <w:r w:rsidRPr="00813D80">
        <w:rPr>
          <w:sz w:val="22"/>
          <w:szCs w:val="22"/>
        </w:rPr>
        <w:t xml:space="preserve"> Admin</w:t>
      </w:r>
      <w:r w:rsidRPr="00813D80">
        <w:rPr>
          <w:sz w:val="22"/>
          <w:szCs w:val="22"/>
        </w:rPr>
        <w:br/>
      </w:r>
      <w:r w:rsidRPr="00813D80">
        <w:rPr>
          <w:b/>
          <w:bCs/>
          <w:sz w:val="22"/>
          <w:szCs w:val="22"/>
        </w:rPr>
        <w:t>Goal:</w:t>
      </w:r>
      <w:r w:rsidRPr="00813D80">
        <w:rPr>
          <w:sz w:val="22"/>
          <w:szCs w:val="22"/>
        </w:rPr>
        <w:t xml:space="preserve"> Check analytics such as trust ratings, etc.</w:t>
      </w:r>
      <w:r w:rsidRPr="00813D80">
        <w:rPr>
          <w:sz w:val="22"/>
          <w:szCs w:val="22"/>
        </w:rPr>
        <w:br/>
      </w:r>
      <w:r w:rsidRPr="00813D80">
        <w:rPr>
          <w:b/>
          <w:bCs/>
          <w:sz w:val="22"/>
          <w:szCs w:val="22"/>
        </w:rPr>
        <w:t>Precondition:</w:t>
      </w:r>
      <w:r w:rsidRPr="00813D80">
        <w:rPr>
          <w:sz w:val="22"/>
          <w:szCs w:val="22"/>
        </w:rPr>
        <w:t xml:space="preserve"> Admin is authenticated.</w:t>
      </w:r>
      <w:r w:rsidRPr="00813D80">
        <w:rPr>
          <w:sz w:val="22"/>
          <w:szCs w:val="22"/>
        </w:rPr>
        <w:br/>
      </w:r>
      <w:r w:rsidRPr="00813D80">
        <w:rPr>
          <w:b/>
          <w:bCs/>
          <w:sz w:val="22"/>
          <w:szCs w:val="22"/>
        </w:rPr>
        <w:t>Postcondition:</w:t>
      </w:r>
      <w:r w:rsidRPr="00813D80">
        <w:rPr>
          <w:sz w:val="22"/>
          <w:szCs w:val="22"/>
        </w:rPr>
        <w:t xml:space="preserve"> Dashboard is visible.</w:t>
      </w:r>
    </w:p>
    <w:p w14:paraId="1825F07D" w14:textId="7020F293" w:rsidR="00B8303B" w:rsidRPr="00813D80" w:rsidRDefault="00B8303B" w:rsidP="00D20F91">
      <w:pPr>
        <w:spacing w:line="360" w:lineRule="auto"/>
        <w:rPr>
          <w:sz w:val="22"/>
          <w:szCs w:val="22"/>
        </w:rPr>
      </w:pPr>
      <w:r w:rsidRPr="00813D80">
        <w:rPr>
          <w:b/>
          <w:bCs/>
          <w:sz w:val="22"/>
          <w:szCs w:val="22"/>
        </w:rPr>
        <w:t>Main Flow:</w:t>
      </w:r>
    </w:p>
    <w:p w14:paraId="0287A3D6" w14:textId="77777777" w:rsidR="00B8303B" w:rsidRPr="00813D80" w:rsidRDefault="00B8303B" w:rsidP="00D20F91">
      <w:pPr>
        <w:numPr>
          <w:ilvl w:val="0"/>
          <w:numId w:val="60"/>
        </w:numPr>
        <w:spacing w:before="120" w:after="120" w:line="360" w:lineRule="auto"/>
        <w:rPr>
          <w:sz w:val="22"/>
          <w:szCs w:val="22"/>
        </w:rPr>
      </w:pPr>
      <w:r w:rsidRPr="00813D80">
        <w:rPr>
          <w:sz w:val="22"/>
          <w:szCs w:val="22"/>
        </w:rPr>
        <w:t>Admin logs in.</w:t>
      </w:r>
    </w:p>
    <w:p w14:paraId="28A4F39A" w14:textId="77777777" w:rsidR="00B8303B" w:rsidRPr="00813D80" w:rsidRDefault="00B8303B" w:rsidP="00D20F91">
      <w:pPr>
        <w:numPr>
          <w:ilvl w:val="0"/>
          <w:numId w:val="60"/>
        </w:numPr>
        <w:spacing w:before="120" w:after="120" w:line="360" w:lineRule="auto"/>
        <w:rPr>
          <w:sz w:val="22"/>
          <w:szCs w:val="22"/>
        </w:rPr>
      </w:pPr>
      <w:r w:rsidRPr="00813D80">
        <w:rPr>
          <w:sz w:val="22"/>
          <w:szCs w:val="22"/>
        </w:rPr>
        <w:t>System verifies admin role.</w:t>
      </w:r>
    </w:p>
    <w:p w14:paraId="56E2849E" w14:textId="0B0E7075" w:rsidR="00813D80" w:rsidRDefault="00B8303B" w:rsidP="00674401">
      <w:pPr>
        <w:numPr>
          <w:ilvl w:val="0"/>
          <w:numId w:val="60"/>
        </w:numPr>
        <w:spacing w:before="120" w:after="120" w:line="360" w:lineRule="auto"/>
        <w:rPr>
          <w:sz w:val="22"/>
          <w:szCs w:val="22"/>
        </w:rPr>
      </w:pPr>
      <w:r w:rsidRPr="00813D80">
        <w:rPr>
          <w:sz w:val="22"/>
          <w:szCs w:val="22"/>
        </w:rPr>
        <w:t>Dashboard loads with trust survey metrics.</w:t>
      </w:r>
    </w:p>
    <w:p w14:paraId="58661452" w14:textId="77777777" w:rsidR="00674401" w:rsidRPr="00674401" w:rsidRDefault="00674401" w:rsidP="00674401">
      <w:pPr>
        <w:spacing w:before="120" w:after="120" w:line="360" w:lineRule="auto"/>
        <w:rPr>
          <w:sz w:val="22"/>
          <w:szCs w:val="22"/>
        </w:rPr>
      </w:pPr>
    </w:p>
    <w:p w14:paraId="57B0FD6A" w14:textId="789DC02D" w:rsidR="00B8303B" w:rsidRDefault="00B8303B" w:rsidP="00813D80">
      <w:pPr>
        <w:pStyle w:val="Heading3"/>
        <w:spacing w:before="240" w:after="120" w:line="360" w:lineRule="auto"/>
      </w:pPr>
      <w:bookmarkStart w:id="58" w:name="_Toc216999615"/>
      <w:r>
        <w:t>Use Case Actors</w:t>
      </w:r>
      <w:bookmarkEnd w:id="58"/>
    </w:p>
    <w:p w14:paraId="02851E3D" w14:textId="4C491539" w:rsidR="00B8303B" w:rsidRDefault="00B8303B" w:rsidP="00813D80">
      <w:pPr>
        <w:pStyle w:val="Heading5"/>
      </w:pPr>
      <w:r>
        <w:t>User (Primary Actor)</w:t>
      </w:r>
    </w:p>
    <w:p w14:paraId="47E5B41F" w14:textId="0E64D7D9" w:rsidR="00B8303B" w:rsidRPr="00813D80" w:rsidRDefault="00B8303B" w:rsidP="00D20F91">
      <w:pPr>
        <w:pStyle w:val="ListParagraph"/>
        <w:numPr>
          <w:ilvl w:val="0"/>
          <w:numId w:val="61"/>
        </w:numPr>
        <w:spacing w:before="120" w:after="120" w:line="360" w:lineRule="auto"/>
        <w:rPr>
          <w:sz w:val="22"/>
          <w:szCs w:val="22"/>
        </w:rPr>
      </w:pPr>
      <w:r w:rsidRPr="00813D80">
        <w:rPr>
          <w:sz w:val="22"/>
          <w:szCs w:val="22"/>
        </w:rPr>
        <w:t>a person who logs in and interacts with the chatbot</w:t>
      </w:r>
    </w:p>
    <w:p w14:paraId="2B46614E" w14:textId="748791B4" w:rsidR="00541F73" w:rsidRPr="00674401" w:rsidRDefault="00B8303B" w:rsidP="00D20F91">
      <w:pPr>
        <w:pStyle w:val="ListParagraph"/>
        <w:numPr>
          <w:ilvl w:val="0"/>
          <w:numId w:val="61"/>
        </w:numPr>
        <w:spacing w:before="120" w:after="120" w:line="360" w:lineRule="auto"/>
        <w:rPr>
          <w:sz w:val="22"/>
          <w:szCs w:val="22"/>
        </w:rPr>
      </w:pPr>
      <w:r w:rsidRPr="00813D80">
        <w:rPr>
          <w:sz w:val="22"/>
          <w:szCs w:val="22"/>
        </w:rPr>
        <w:t>can submit a loan form, ask FAQs, view history, and complete surveys</w:t>
      </w:r>
    </w:p>
    <w:p w14:paraId="0BC0F655" w14:textId="04563C8F" w:rsidR="00B8303B" w:rsidRDefault="00B8303B" w:rsidP="00813D80">
      <w:pPr>
        <w:pStyle w:val="Heading5"/>
      </w:pPr>
      <w:r>
        <w:t>Normal User</w:t>
      </w:r>
    </w:p>
    <w:p w14:paraId="1C336708" w14:textId="3044C8C1" w:rsidR="00541F73" w:rsidRPr="00674401" w:rsidRDefault="00B8303B" w:rsidP="00D20F91">
      <w:pPr>
        <w:pStyle w:val="ListParagraph"/>
        <w:numPr>
          <w:ilvl w:val="0"/>
          <w:numId w:val="61"/>
        </w:numPr>
        <w:spacing w:before="120" w:after="120" w:line="360" w:lineRule="auto"/>
        <w:rPr>
          <w:sz w:val="22"/>
          <w:szCs w:val="22"/>
        </w:rPr>
      </w:pPr>
      <w:r w:rsidRPr="00EB4531">
        <w:rPr>
          <w:sz w:val="22"/>
          <w:szCs w:val="22"/>
        </w:rPr>
        <w:t>The normal user can perform everything the User (Primary Actoc) can perform.</w:t>
      </w:r>
    </w:p>
    <w:p w14:paraId="289CEFD5" w14:textId="676DA828" w:rsidR="00B8303B" w:rsidRDefault="00B8303B" w:rsidP="00813D80">
      <w:pPr>
        <w:pStyle w:val="Heading5"/>
      </w:pPr>
      <w:r>
        <w:lastRenderedPageBreak/>
        <w:t>Admin User (Specialised Actor)</w:t>
      </w:r>
    </w:p>
    <w:p w14:paraId="27A97BE6" w14:textId="10F98315" w:rsidR="00B8303B" w:rsidRPr="00EB4531" w:rsidRDefault="00B8303B" w:rsidP="00D20F91">
      <w:pPr>
        <w:pStyle w:val="ListParagraph"/>
        <w:numPr>
          <w:ilvl w:val="0"/>
          <w:numId w:val="61"/>
        </w:numPr>
        <w:spacing w:before="120" w:after="120" w:line="360" w:lineRule="auto"/>
        <w:rPr>
          <w:sz w:val="22"/>
          <w:szCs w:val="22"/>
        </w:rPr>
      </w:pPr>
      <w:r w:rsidRPr="00EB4531">
        <w:rPr>
          <w:sz w:val="22"/>
          <w:szCs w:val="22"/>
        </w:rPr>
        <w:t>inherits all User actions</w:t>
      </w:r>
    </w:p>
    <w:p w14:paraId="4BE46DA1" w14:textId="77777777" w:rsidR="00541F73" w:rsidRPr="00EB4531" w:rsidRDefault="00B8303B" w:rsidP="00D20F91">
      <w:pPr>
        <w:pStyle w:val="ListParagraph"/>
        <w:numPr>
          <w:ilvl w:val="0"/>
          <w:numId w:val="61"/>
        </w:numPr>
        <w:spacing w:before="120" w:after="120" w:line="360" w:lineRule="auto"/>
        <w:rPr>
          <w:sz w:val="22"/>
          <w:szCs w:val="22"/>
        </w:rPr>
      </w:pPr>
      <w:r w:rsidRPr="00EB4531">
        <w:rPr>
          <w:sz w:val="22"/>
          <w:szCs w:val="22"/>
        </w:rPr>
        <w:t>can switch modes</w:t>
      </w:r>
    </w:p>
    <w:p w14:paraId="19D143D9" w14:textId="6B7F4FC2" w:rsidR="00B8303B" w:rsidRPr="00674401" w:rsidRDefault="00B8303B" w:rsidP="00D20F91">
      <w:pPr>
        <w:pStyle w:val="ListParagraph"/>
        <w:numPr>
          <w:ilvl w:val="0"/>
          <w:numId w:val="61"/>
        </w:numPr>
        <w:spacing w:before="120" w:after="120" w:line="360" w:lineRule="auto"/>
        <w:rPr>
          <w:sz w:val="22"/>
          <w:szCs w:val="22"/>
        </w:rPr>
      </w:pPr>
      <w:r w:rsidRPr="00EB4531">
        <w:rPr>
          <w:sz w:val="22"/>
          <w:szCs w:val="22"/>
        </w:rPr>
        <w:t>can view the admin dashboard</w:t>
      </w:r>
    </w:p>
    <w:p w14:paraId="561A26D9" w14:textId="0E23AE9B" w:rsidR="006E3294" w:rsidRDefault="006E3294" w:rsidP="00674401">
      <w:pPr>
        <w:pStyle w:val="Heading2"/>
        <w:spacing w:before="120" w:after="120" w:line="360" w:lineRule="auto"/>
      </w:pPr>
      <w:bookmarkStart w:id="59" w:name="_Toc216999616"/>
      <w:r>
        <w:t>3.10 Functional Requirements</w:t>
      </w:r>
      <w:bookmarkEnd w:id="59"/>
    </w:p>
    <w:p w14:paraId="0FBE074B" w14:textId="05780036" w:rsidR="00F054AF" w:rsidRPr="00F054AF" w:rsidRDefault="006E3294" w:rsidP="00EB4531">
      <w:pPr>
        <w:pStyle w:val="Heading3"/>
        <w:spacing w:before="240" w:after="120" w:line="360" w:lineRule="auto"/>
      </w:pPr>
      <w:bookmarkStart w:id="60" w:name="_Toc216999617"/>
      <w:r>
        <w:t>Functional Requirements</w:t>
      </w:r>
      <w:bookmarkEnd w:id="60"/>
    </w:p>
    <w:p w14:paraId="7B2E1D01" w14:textId="77777777" w:rsidR="006E3294" w:rsidRPr="00EB4531" w:rsidRDefault="006E3294" w:rsidP="00D20F91">
      <w:pPr>
        <w:spacing w:line="360" w:lineRule="auto"/>
        <w:rPr>
          <w:sz w:val="22"/>
          <w:szCs w:val="22"/>
        </w:rPr>
      </w:pPr>
      <w:r w:rsidRPr="00EB4531">
        <w:rPr>
          <w:sz w:val="22"/>
          <w:szCs w:val="22"/>
        </w:rPr>
        <w:t>These are the functional requirements identified from this process.</w:t>
      </w:r>
    </w:p>
    <w:p w14:paraId="331BA65A" w14:textId="77777777" w:rsidR="006E3294" w:rsidRDefault="006E3294" w:rsidP="00D20F91">
      <w:pPr>
        <w:spacing w:line="360" w:lineRule="auto"/>
      </w:pPr>
    </w:p>
    <w:p w14:paraId="3D89922C" w14:textId="66D2308D" w:rsidR="006E3294" w:rsidRDefault="006E3294" w:rsidP="00EB4531">
      <w:pPr>
        <w:pStyle w:val="Heading4"/>
        <w:spacing w:line="360" w:lineRule="auto"/>
      </w:pPr>
      <w:r>
        <w:t xml:space="preserve">FR1 </w:t>
      </w:r>
      <w:r w:rsidR="009229A6">
        <w:t>-</w:t>
      </w:r>
      <w:r>
        <w:t xml:space="preserve"> The system shall authenticate users through login.</w:t>
      </w:r>
    </w:p>
    <w:p w14:paraId="61B9687D" w14:textId="77777777" w:rsidR="006E3294" w:rsidRPr="00EB4531" w:rsidRDefault="006E3294" w:rsidP="00D20F91">
      <w:pPr>
        <w:spacing w:line="360" w:lineRule="auto"/>
        <w:rPr>
          <w:sz w:val="22"/>
          <w:szCs w:val="22"/>
        </w:rPr>
      </w:pPr>
      <w:r>
        <w:t>This requirement ensures that each and every interaction begins with a verified identity. It keeps the system private, prevents anonymous misuse and lets the system link predictions, conversations, and trust ratings back to a specific user. The login mechanism also creates the foundation for role-based behaviours such as admin access. Without a functioning login, everything becomes disconnected because the system cannot personalise outputs or maintain a history. It is a simple requirement on the surface, but it carries most of the responsibility for continuity and security in the prototype.</w:t>
      </w:r>
    </w:p>
    <w:p w14:paraId="20EA80B1" w14:textId="77777777" w:rsidR="006E3294" w:rsidRDefault="006E3294" w:rsidP="00D20F91">
      <w:pPr>
        <w:spacing w:line="360" w:lineRule="auto"/>
      </w:pPr>
    </w:p>
    <w:p w14:paraId="4789AA68" w14:textId="1D2BF599" w:rsidR="006E3294" w:rsidRDefault="006E3294" w:rsidP="00EB4531">
      <w:pPr>
        <w:pStyle w:val="Heading4"/>
        <w:spacing w:line="360" w:lineRule="auto"/>
      </w:pPr>
      <w:r>
        <w:t xml:space="preserve">FR2 </w:t>
      </w:r>
      <w:r w:rsidR="009229A6">
        <w:t>-</w:t>
      </w:r>
      <w:r>
        <w:t xml:space="preserve"> The system shall accept loan form inputs and return a prediction.</w:t>
      </w:r>
    </w:p>
    <w:p w14:paraId="075B3DC3" w14:textId="77777777" w:rsidR="006E3294" w:rsidRDefault="006E3294" w:rsidP="00D20F91">
      <w:pPr>
        <w:spacing w:line="360" w:lineRule="auto"/>
      </w:pPr>
      <w:r w:rsidRPr="00EB4531">
        <w:rPr>
          <w:sz w:val="22"/>
          <w:szCs w:val="22"/>
        </w:rPr>
        <w:t>This is the core of the entire system. The loan form gathers financial information such as income, dependents, credit score, and asset values. Once submitted, the backend processes the data, engineers new features, and runs the prediction model. The result is an “Approved” or “Rejected” decision. Therefore, it defines the main operational flow of the system</w:t>
      </w:r>
      <w:r>
        <w:t xml:space="preserve">. </w:t>
      </w:r>
    </w:p>
    <w:p w14:paraId="525D1D7B" w14:textId="77777777" w:rsidR="006E3294" w:rsidRDefault="006E3294" w:rsidP="00D20F91">
      <w:pPr>
        <w:spacing w:line="360" w:lineRule="auto"/>
      </w:pPr>
    </w:p>
    <w:p w14:paraId="2A112C8E" w14:textId="7FEE11C2" w:rsidR="006E3294" w:rsidRDefault="006E3294" w:rsidP="00EB4531">
      <w:pPr>
        <w:pStyle w:val="Heading4"/>
        <w:spacing w:line="360" w:lineRule="auto"/>
      </w:pPr>
      <w:r>
        <w:t xml:space="preserve">FR3 </w:t>
      </w:r>
      <w:r w:rsidR="009229A6">
        <w:t>-</w:t>
      </w:r>
      <w:r>
        <w:t xml:space="preserve"> The system shall provide SHAP-based explanations for XAI-mode users.</w:t>
      </w:r>
    </w:p>
    <w:p w14:paraId="6FE71448" w14:textId="77777777" w:rsidR="006E3294" w:rsidRPr="00EB4531" w:rsidRDefault="006E3294" w:rsidP="00D20F91">
      <w:pPr>
        <w:spacing w:line="360" w:lineRule="auto"/>
        <w:rPr>
          <w:sz w:val="22"/>
          <w:szCs w:val="22"/>
        </w:rPr>
      </w:pPr>
      <w:r>
        <w:t>This requirement introduces explainability into the system. When a user is assigned to XAI mode, the prediction is accompanied by a SHAP explanation and a human-friendly summary. The explanation highlights which financial features influenced the model the most. This is essential for the research problem as the project investigates trust in AI-generated decisions.</w:t>
      </w:r>
    </w:p>
    <w:p w14:paraId="0F02000D" w14:textId="77777777" w:rsidR="006E3294" w:rsidRDefault="006E3294" w:rsidP="00D20F91">
      <w:pPr>
        <w:spacing w:line="360" w:lineRule="auto"/>
      </w:pPr>
    </w:p>
    <w:p w14:paraId="5F26BDFD" w14:textId="2C1E3177" w:rsidR="006E3294" w:rsidRDefault="006E3294" w:rsidP="00EB4531">
      <w:pPr>
        <w:pStyle w:val="Heading4"/>
        <w:spacing w:line="360" w:lineRule="auto"/>
      </w:pPr>
      <w:r>
        <w:lastRenderedPageBreak/>
        <w:t xml:space="preserve">FR4 </w:t>
      </w:r>
      <w:r w:rsidR="009229A6">
        <w:t>-</w:t>
      </w:r>
      <w:r>
        <w:t xml:space="preserve"> The system shall answer financial FAQ questions.</w:t>
      </w:r>
    </w:p>
    <w:p w14:paraId="6C538CAB" w14:textId="77777777" w:rsidR="006E3294" w:rsidRPr="00EB4531" w:rsidRDefault="006E3294" w:rsidP="00D20F91">
      <w:pPr>
        <w:spacing w:line="360" w:lineRule="auto"/>
        <w:rPr>
          <w:sz w:val="22"/>
          <w:szCs w:val="22"/>
        </w:rPr>
      </w:pPr>
      <w:r w:rsidRPr="00EB4531">
        <w:rPr>
          <w:sz w:val="22"/>
          <w:szCs w:val="22"/>
        </w:rPr>
        <w:t>This requirement supports general financial assistance. Users often have questions that are not part of the loan form. For example, “What affects credit score?”. The system uses a GPT-based service to generate short, accurate answers. This keeps the chatbot experience natural and continuous instead of limiting users to loan predictions only. It also reflects a real banking assistant, where people expect to ask small questions along the way. It increases usability and makes the system feel more complete.</w:t>
      </w:r>
    </w:p>
    <w:p w14:paraId="5C485C54" w14:textId="77777777" w:rsidR="006E3294" w:rsidRDefault="006E3294" w:rsidP="00D20F91">
      <w:pPr>
        <w:spacing w:line="360" w:lineRule="auto"/>
      </w:pPr>
    </w:p>
    <w:p w14:paraId="4001D1BB" w14:textId="647C046A" w:rsidR="006E3294" w:rsidRDefault="006E3294" w:rsidP="00EB4531">
      <w:pPr>
        <w:pStyle w:val="Heading4"/>
        <w:spacing w:line="360" w:lineRule="auto"/>
      </w:pPr>
      <w:r>
        <w:t xml:space="preserve">FR5 </w:t>
      </w:r>
      <w:r w:rsidR="009229A6">
        <w:t>-</w:t>
      </w:r>
      <w:r>
        <w:t xml:space="preserve"> The system shall store user trust surveys in the database.</w:t>
      </w:r>
    </w:p>
    <w:p w14:paraId="20D7BAA4" w14:textId="77777777" w:rsidR="006E3294" w:rsidRPr="00EB4531" w:rsidRDefault="006E3294" w:rsidP="00D20F91">
      <w:pPr>
        <w:spacing w:line="360" w:lineRule="auto"/>
        <w:rPr>
          <w:sz w:val="22"/>
          <w:szCs w:val="22"/>
        </w:rPr>
      </w:pPr>
      <w:r w:rsidRPr="00EB4531">
        <w:rPr>
          <w:sz w:val="22"/>
          <w:szCs w:val="22"/>
        </w:rPr>
        <w:t>After receiving a prediction, the user is shown a survey which needs to be filled out. This survey information is the key data source for evaluating whether explainability improves user trust. Without this, the research would have no quantitative evidence. Therefore, the requirement is tied directly to the research aim, not just the system behaviour. The stored information can later be analysed in the admin dashboard.</w:t>
      </w:r>
    </w:p>
    <w:p w14:paraId="0F1FF8E7" w14:textId="77777777" w:rsidR="006E3294" w:rsidRPr="00EB4531" w:rsidRDefault="006E3294" w:rsidP="00D20F91">
      <w:pPr>
        <w:spacing w:line="360" w:lineRule="auto"/>
        <w:rPr>
          <w:sz w:val="22"/>
          <w:szCs w:val="22"/>
        </w:rPr>
      </w:pPr>
    </w:p>
    <w:p w14:paraId="036D1A67" w14:textId="07BAC4F4" w:rsidR="006E3294" w:rsidRDefault="006E3294" w:rsidP="00EB4531">
      <w:pPr>
        <w:pStyle w:val="Heading4"/>
        <w:spacing w:line="360" w:lineRule="auto"/>
      </w:pPr>
      <w:r>
        <w:t>FR6</w:t>
      </w:r>
      <w:r w:rsidR="009229A6">
        <w:t xml:space="preserve"> -</w:t>
      </w:r>
      <w:r>
        <w:t xml:space="preserve"> The system shall allow users to view their past conversations.</w:t>
      </w:r>
    </w:p>
    <w:p w14:paraId="0B9A8F0E" w14:textId="77777777" w:rsidR="006E3294" w:rsidRPr="00EB4531" w:rsidRDefault="006E3294" w:rsidP="00D20F91">
      <w:pPr>
        <w:spacing w:line="360" w:lineRule="auto"/>
        <w:rPr>
          <w:sz w:val="22"/>
          <w:szCs w:val="22"/>
        </w:rPr>
      </w:pPr>
      <w:r w:rsidRPr="00EB4531">
        <w:rPr>
          <w:sz w:val="22"/>
          <w:szCs w:val="22"/>
        </w:rPr>
        <w:t>Users sometimes return to check previous loan decisions or FAQ answers. This requirement gives them a history that shows earlier predictions and messages. It improves the continuity of the experience. The history also gives users transparency becuase they can verify what the system said before. While this may feel like a convenience feature, it contributes to both trust and usability.</w:t>
      </w:r>
    </w:p>
    <w:p w14:paraId="436EB0F3" w14:textId="77777777" w:rsidR="006E3294" w:rsidRDefault="006E3294" w:rsidP="00D20F91">
      <w:pPr>
        <w:spacing w:line="360" w:lineRule="auto"/>
      </w:pPr>
    </w:p>
    <w:p w14:paraId="284794A9" w14:textId="042BFBFF" w:rsidR="00B162C3" w:rsidRPr="00B162C3" w:rsidRDefault="006E3294" w:rsidP="0055137C">
      <w:pPr>
        <w:pStyle w:val="Heading4"/>
        <w:spacing w:line="360" w:lineRule="auto"/>
      </w:pPr>
      <w:r>
        <w:t xml:space="preserve">FR7 </w:t>
      </w:r>
      <w:r w:rsidR="009229A6">
        <w:t>-</w:t>
      </w:r>
      <w:r>
        <w:t xml:space="preserve"> The admin dashboard shall display aggregated analytics.</w:t>
      </w:r>
    </w:p>
    <w:p w14:paraId="4D8E61DF" w14:textId="77777777" w:rsidR="006E3294" w:rsidRPr="0055137C" w:rsidRDefault="006E3294" w:rsidP="00D20F91">
      <w:pPr>
        <w:spacing w:line="360" w:lineRule="auto"/>
        <w:rPr>
          <w:sz w:val="22"/>
          <w:szCs w:val="22"/>
        </w:rPr>
      </w:pPr>
      <w:r w:rsidRPr="0055137C">
        <w:rPr>
          <w:sz w:val="22"/>
          <w:szCs w:val="22"/>
        </w:rPr>
        <w:t>The admin user needs more than raw data. They need patterns and insights. This requirement ensures the dashboard presents charts summarising trust levels, comparison between modes, distributions, and other insights. The dashboard becomes the main place where the research findings appear during deployment. It turns survey data into meaningful information. For internal evaluation, this requirement is essential because it allows a quick assessment of whether XAI mode performs differently from baseline mode.</w:t>
      </w:r>
    </w:p>
    <w:p w14:paraId="6A4D964E" w14:textId="77777777" w:rsidR="006E3294" w:rsidRDefault="006E3294" w:rsidP="00D20F91">
      <w:pPr>
        <w:spacing w:line="360" w:lineRule="auto"/>
      </w:pPr>
    </w:p>
    <w:p w14:paraId="07025D82" w14:textId="3F94B0FE" w:rsidR="00B162C3" w:rsidRPr="00B162C3" w:rsidRDefault="006E3294" w:rsidP="0055137C">
      <w:pPr>
        <w:pStyle w:val="Heading4"/>
        <w:spacing w:line="360" w:lineRule="auto"/>
      </w:pPr>
      <w:r>
        <w:t xml:space="preserve">FR8 </w:t>
      </w:r>
      <w:r w:rsidR="009229A6">
        <w:t>-</w:t>
      </w:r>
      <w:r>
        <w:t xml:space="preserve"> The system shall switch user modes (baseline/XAI) for only admin users.</w:t>
      </w:r>
    </w:p>
    <w:p w14:paraId="3A329C37" w14:textId="77777777" w:rsidR="006E3294" w:rsidRPr="0055137C" w:rsidRDefault="006E3294" w:rsidP="00D20F91">
      <w:pPr>
        <w:spacing w:line="360" w:lineRule="auto"/>
        <w:rPr>
          <w:sz w:val="22"/>
          <w:szCs w:val="22"/>
        </w:rPr>
      </w:pPr>
      <w:r w:rsidRPr="0055137C">
        <w:rPr>
          <w:sz w:val="22"/>
          <w:szCs w:val="22"/>
        </w:rPr>
        <w:t>This requirement controls experimental conditions. The system randomly assigns new users to baseline, or XAI mode, but only admins can override the mode. This prevents normal users from switching between conditions and breaking the A/B testing design. It protects the integrity of the research experiment. Mode switching is therefore restricted to admin accounts to avoid bias and keep the comparison between modes clean and meaningful.</w:t>
      </w:r>
    </w:p>
    <w:p w14:paraId="429FB369" w14:textId="77777777" w:rsidR="006E3294" w:rsidRDefault="006E3294" w:rsidP="00D20F91">
      <w:pPr>
        <w:spacing w:line="360" w:lineRule="auto"/>
      </w:pPr>
    </w:p>
    <w:p w14:paraId="5E505026" w14:textId="0AA4771C" w:rsidR="00B162C3" w:rsidRPr="00B162C3" w:rsidRDefault="006E3294" w:rsidP="0055137C">
      <w:pPr>
        <w:pStyle w:val="Heading4"/>
        <w:spacing w:line="360" w:lineRule="auto"/>
      </w:pPr>
      <w:r>
        <w:t xml:space="preserve">FR9 </w:t>
      </w:r>
      <w:r w:rsidR="009229A6">
        <w:t>-</w:t>
      </w:r>
      <w:r>
        <w:t xml:space="preserve"> The system shall show users a privacy policy.</w:t>
      </w:r>
    </w:p>
    <w:p w14:paraId="7648C0B3" w14:textId="77777777" w:rsidR="006E3294" w:rsidRPr="0055137C" w:rsidRDefault="006E3294" w:rsidP="00D20F91">
      <w:pPr>
        <w:spacing w:line="360" w:lineRule="auto"/>
        <w:rPr>
          <w:sz w:val="22"/>
          <w:szCs w:val="22"/>
        </w:rPr>
      </w:pPr>
      <w:r w:rsidRPr="0055137C">
        <w:rPr>
          <w:sz w:val="22"/>
          <w:szCs w:val="22"/>
        </w:rPr>
        <w:t>This requirement is really important when it comes to users’ trust. The system stores users’ email, financial information, as well as the previous chats. Therefore, the user needs to see how that information is going to be used. Therefore, a privacy policy is a must, which also makes the user more confident using the system.</w:t>
      </w:r>
    </w:p>
    <w:p w14:paraId="6015824B" w14:textId="77777777" w:rsidR="006E3294" w:rsidRDefault="006E3294" w:rsidP="00D20F91">
      <w:pPr>
        <w:spacing w:line="360" w:lineRule="auto"/>
      </w:pPr>
    </w:p>
    <w:p w14:paraId="04DFAD1C" w14:textId="4F423DF5" w:rsidR="00D2334B" w:rsidRPr="00D2334B" w:rsidRDefault="006E3294" w:rsidP="00D20F91">
      <w:pPr>
        <w:pStyle w:val="Heading3"/>
        <w:spacing w:before="240" w:after="120" w:line="360" w:lineRule="auto"/>
      </w:pPr>
      <w:bookmarkStart w:id="61" w:name="_Toc216999618"/>
      <w:r>
        <w:t>Use Case to Functional Requirement Mapping</w:t>
      </w:r>
      <w:bookmarkEnd w:id="61"/>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11"/>
        <w:gridCol w:w="2201"/>
        <w:gridCol w:w="2037"/>
        <w:gridCol w:w="3361"/>
      </w:tblGrid>
      <w:tr w:rsidR="00A405DF" w:rsidRPr="00705F91" w14:paraId="45DAF18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9E31A45" w14:textId="77777777" w:rsidR="00A405DF" w:rsidRPr="00705F91" w:rsidRDefault="00A405DF" w:rsidP="00D20F91">
            <w:pPr>
              <w:spacing w:line="360" w:lineRule="auto"/>
              <w:rPr>
                <w:sz w:val="22"/>
                <w:szCs w:val="22"/>
              </w:rPr>
            </w:pPr>
            <w:r w:rsidRPr="00705F91">
              <w:rPr>
                <w:b/>
                <w:bCs/>
                <w:sz w:val="22"/>
                <w:szCs w:val="22"/>
              </w:rPr>
              <w:t>Use Case</w:t>
            </w:r>
          </w:p>
        </w:tc>
        <w:tc>
          <w:tcPr>
            <w:tcW w:w="2250" w:type="dxa"/>
            <w:tcBorders>
              <w:top w:val="single" w:sz="6" w:space="0" w:color="E0E0E0"/>
              <w:left w:val="single" w:sz="6" w:space="0" w:color="E0E0E0"/>
              <w:bottom w:val="single" w:sz="6" w:space="0" w:color="E0E0E0"/>
              <w:right w:val="single" w:sz="6" w:space="0" w:color="E0E0E0"/>
            </w:tcBorders>
            <w:hideMark/>
          </w:tcPr>
          <w:p w14:paraId="4873BD48" w14:textId="77777777" w:rsidR="00A405DF" w:rsidRPr="00705F91" w:rsidRDefault="00A405DF" w:rsidP="00D20F91">
            <w:pPr>
              <w:spacing w:line="360" w:lineRule="auto"/>
              <w:rPr>
                <w:sz w:val="22"/>
                <w:szCs w:val="22"/>
              </w:rPr>
            </w:pPr>
            <w:r w:rsidRPr="00705F91">
              <w:rPr>
                <w:b/>
                <w:bCs/>
                <w:sz w:val="22"/>
                <w:szCs w:val="22"/>
              </w:rPr>
              <w:t>Description</w:t>
            </w:r>
          </w:p>
        </w:tc>
        <w:tc>
          <w:tcPr>
            <w:tcW w:w="2505" w:type="dxa"/>
            <w:tcBorders>
              <w:top w:val="single" w:sz="6" w:space="0" w:color="E0E0E0"/>
              <w:left w:val="single" w:sz="6" w:space="0" w:color="E0E0E0"/>
              <w:bottom w:val="single" w:sz="6" w:space="0" w:color="E0E0E0"/>
              <w:right w:val="single" w:sz="6" w:space="0" w:color="E0E0E0"/>
            </w:tcBorders>
            <w:hideMark/>
          </w:tcPr>
          <w:p w14:paraId="1B31426F" w14:textId="77777777" w:rsidR="00A405DF" w:rsidRPr="00705F91" w:rsidRDefault="00A405DF" w:rsidP="00D20F91">
            <w:pPr>
              <w:spacing w:line="360" w:lineRule="auto"/>
              <w:rPr>
                <w:sz w:val="22"/>
                <w:szCs w:val="22"/>
              </w:rPr>
            </w:pPr>
            <w:r w:rsidRPr="00705F91">
              <w:rPr>
                <w:b/>
                <w:bCs/>
                <w:sz w:val="22"/>
                <w:szCs w:val="22"/>
              </w:rPr>
              <w:t>Functional Requirement</w:t>
            </w:r>
          </w:p>
        </w:tc>
        <w:tc>
          <w:tcPr>
            <w:tcW w:w="5355" w:type="dxa"/>
            <w:tcBorders>
              <w:top w:val="single" w:sz="6" w:space="0" w:color="E0E0E0"/>
              <w:left w:val="single" w:sz="6" w:space="0" w:color="E0E0E0"/>
              <w:bottom w:val="single" w:sz="6" w:space="0" w:color="E0E0E0"/>
              <w:right w:val="single" w:sz="6" w:space="0" w:color="E0E0E0"/>
            </w:tcBorders>
            <w:hideMark/>
          </w:tcPr>
          <w:p w14:paraId="4BCE568B" w14:textId="77777777" w:rsidR="00A405DF" w:rsidRPr="00705F91" w:rsidRDefault="00A405DF" w:rsidP="00D20F91">
            <w:pPr>
              <w:spacing w:line="360" w:lineRule="auto"/>
              <w:rPr>
                <w:sz w:val="22"/>
                <w:szCs w:val="22"/>
              </w:rPr>
            </w:pPr>
            <w:r w:rsidRPr="00705F91">
              <w:rPr>
                <w:b/>
                <w:bCs/>
                <w:sz w:val="22"/>
                <w:szCs w:val="22"/>
              </w:rPr>
              <w:t>Reasoning</w:t>
            </w:r>
          </w:p>
        </w:tc>
      </w:tr>
      <w:tr w:rsidR="00A405DF" w:rsidRPr="00705F91" w14:paraId="4A9BF12A" w14:textId="77777777">
        <w:trPr>
          <w:trHeight w:val="540"/>
        </w:trPr>
        <w:tc>
          <w:tcPr>
            <w:tcW w:w="0" w:type="auto"/>
            <w:tcBorders>
              <w:top w:val="nil"/>
              <w:left w:val="single" w:sz="6" w:space="0" w:color="E0E0E0"/>
              <w:bottom w:val="single" w:sz="6" w:space="0" w:color="E0E0E0"/>
              <w:right w:val="single" w:sz="6" w:space="0" w:color="E0E0E0"/>
            </w:tcBorders>
            <w:hideMark/>
          </w:tcPr>
          <w:p w14:paraId="7B6FC7FD" w14:textId="77777777" w:rsidR="00A405DF" w:rsidRPr="00705F91" w:rsidRDefault="00A405DF" w:rsidP="00D20F91">
            <w:pPr>
              <w:spacing w:line="360" w:lineRule="auto"/>
              <w:rPr>
                <w:sz w:val="22"/>
                <w:szCs w:val="22"/>
              </w:rPr>
            </w:pPr>
            <w:r w:rsidRPr="00705F91">
              <w:rPr>
                <w:b/>
                <w:bCs/>
                <w:sz w:val="22"/>
                <w:szCs w:val="22"/>
              </w:rPr>
              <w:t>UC1 – Login</w:t>
            </w:r>
          </w:p>
        </w:tc>
        <w:tc>
          <w:tcPr>
            <w:tcW w:w="0" w:type="auto"/>
            <w:tcBorders>
              <w:top w:val="nil"/>
              <w:left w:val="single" w:sz="6" w:space="0" w:color="E0E0E0"/>
              <w:bottom w:val="single" w:sz="6" w:space="0" w:color="E0E0E0"/>
              <w:right w:val="single" w:sz="6" w:space="0" w:color="E0E0E0"/>
            </w:tcBorders>
            <w:hideMark/>
          </w:tcPr>
          <w:p w14:paraId="0A5824DB" w14:textId="77777777" w:rsidR="00A405DF" w:rsidRPr="00705F91" w:rsidRDefault="00A405DF" w:rsidP="00D20F91">
            <w:pPr>
              <w:spacing w:line="360" w:lineRule="auto"/>
              <w:rPr>
                <w:sz w:val="22"/>
                <w:szCs w:val="22"/>
              </w:rPr>
            </w:pPr>
            <w:r w:rsidRPr="00705F91">
              <w:rPr>
                <w:sz w:val="22"/>
                <w:szCs w:val="22"/>
              </w:rPr>
              <w:t>User authenticates using social login</w:t>
            </w:r>
          </w:p>
        </w:tc>
        <w:tc>
          <w:tcPr>
            <w:tcW w:w="0" w:type="auto"/>
            <w:tcBorders>
              <w:top w:val="nil"/>
              <w:left w:val="single" w:sz="6" w:space="0" w:color="E0E0E0"/>
              <w:bottom w:val="single" w:sz="6" w:space="0" w:color="E0E0E0"/>
              <w:right w:val="single" w:sz="6" w:space="0" w:color="E0E0E0"/>
            </w:tcBorders>
            <w:hideMark/>
          </w:tcPr>
          <w:p w14:paraId="728AA745" w14:textId="77777777" w:rsidR="00A405DF" w:rsidRPr="00705F91" w:rsidRDefault="00A405DF" w:rsidP="00D20F91">
            <w:pPr>
              <w:spacing w:line="360" w:lineRule="auto"/>
              <w:rPr>
                <w:sz w:val="22"/>
                <w:szCs w:val="22"/>
              </w:rPr>
            </w:pPr>
            <w:r w:rsidRPr="00705F91">
              <w:rPr>
                <w:b/>
                <w:bCs/>
                <w:sz w:val="22"/>
                <w:szCs w:val="22"/>
              </w:rPr>
              <w:t>FR1 – Authenticate users</w:t>
            </w:r>
          </w:p>
        </w:tc>
        <w:tc>
          <w:tcPr>
            <w:tcW w:w="0" w:type="auto"/>
            <w:tcBorders>
              <w:top w:val="nil"/>
              <w:left w:val="single" w:sz="6" w:space="0" w:color="E0E0E0"/>
              <w:bottom w:val="single" w:sz="6" w:space="0" w:color="E0E0E0"/>
              <w:right w:val="single" w:sz="6" w:space="0" w:color="E0E0E0"/>
            </w:tcBorders>
            <w:hideMark/>
          </w:tcPr>
          <w:p w14:paraId="4C3FE75E" w14:textId="77777777" w:rsidR="00A405DF" w:rsidRPr="00705F91" w:rsidRDefault="00A405DF" w:rsidP="00D20F91">
            <w:pPr>
              <w:spacing w:line="360" w:lineRule="auto"/>
              <w:rPr>
                <w:sz w:val="22"/>
                <w:szCs w:val="22"/>
              </w:rPr>
            </w:pPr>
            <w:r w:rsidRPr="00705F91">
              <w:rPr>
                <w:sz w:val="22"/>
                <w:szCs w:val="22"/>
              </w:rPr>
              <w:t>Logging in is the system’s first mandatory action. The use case directly implements FR1 because it verifies identity, loads roles, and assigns modes.</w:t>
            </w:r>
          </w:p>
        </w:tc>
      </w:tr>
      <w:tr w:rsidR="00A405DF" w:rsidRPr="00705F91" w14:paraId="2FAAD989" w14:textId="77777777">
        <w:trPr>
          <w:trHeight w:val="540"/>
        </w:trPr>
        <w:tc>
          <w:tcPr>
            <w:tcW w:w="0" w:type="auto"/>
            <w:tcBorders>
              <w:top w:val="nil"/>
              <w:left w:val="single" w:sz="6" w:space="0" w:color="E0E0E0"/>
              <w:bottom w:val="single" w:sz="6" w:space="0" w:color="E0E0E0"/>
              <w:right w:val="single" w:sz="6" w:space="0" w:color="E0E0E0"/>
            </w:tcBorders>
            <w:hideMark/>
          </w:tcPr>
          <w:p w14:paraId="5B7FC74D" w14:textId="77777777" w:rsidR="00A405DF" w:rsidRPr="00705F91" w:rsidRDefault="00A405DF" w:rsidP="00D20F91">
            <w:pPr>
              <w:spacing w:line="360" w:lineRule="auto"/>
              <w:rPr>
                <w:sz w:val="22"/>
                <w:szCs w:val="22"/>
              </w:rPr>
            </w:pPr>
            <w:r w:rsidRPr="00705F91">
              <w:rPr>
                <w:b/>
                <w:bCs/>
                <w:sz w:val="22"/>
                <w:szCs w:val="22"/>
              </w:rPr>
              <w:t>UC2 – View Chat History</w:t>
            </w:r>
          </w:p>
        </w:tc>
        <w:tc>
          <w:tcPr>
            <w:tcW w:w="0" w:type="auto"/>
            <w:tcBorders>
              <w:top w:val="nil"/>
              <w:left w:val="single" w:sz="6" w:space="0" w:color="E0E0E0"/>
              <w:bottom w:val="single" w:sz="6" w:space="0" w:color="E0E0E0"/>
              <w:right w:val="single" w:sz="6" w:space="0" w:color="E0E0E0"/>
            </w:tcBorders>
            <w:hideMark/>
          </w:tcPr>
          <w:p w14:paraId="500DB627" w14:textId="77777777" w:rsidR="00A405DF" w:rsidRPr="00705F91" w:rsidRDefault="00A405DF" w:rsidP="00D20F91">
            <w:pPr>
              <w:spacing w:line="360" w:lineRule="auto"/>
              <w:rPr>
                <w:sz w:val="22"/>
                <w:szCs w:val="22"/>
              </w:rPr>
            </w:pPr>
            <w:r w:rsidRPr="00705F91">
              <w:rPr>
                <w:sz w:val="22"/>
                <w:szCs w:val="22"/>
              </w:rPr>
              <w:t>User views previous messages and predictions</w:t>
            </w:r>
          </w:p>
        </w:tc>
        <w:tc>
          <w:tcPr>
            <w:tcW w:w="0" w:type="auto"/>
            <w:tcBorders>
              <w:top w:val="nil"/>
              <w:left w:val="single" w:sz="6" w:space="0" w:color="E0E0E0"/>
              <w:bottom w:val="single" w:sz="6" w:space="0" w:color="E0E0E0"/>
              <w:right w:val="single" w:sz="6" w:space="0" w:color="E0E0E0"/>
            </w:tcBorders>
            <w:hideMark/>
          </w:tcPr>
          <w:p w14:paraId="3911E690" w14:textId="77777777" w:rsidR="00A405DF" w:rsidRPr="00705F91" w:rsidRDefault="00A405DF" w:rsidP="00D20F91">
            <w:pPr>
              <w:spacing w:line="360" w:lineRule="auto"/>
              <w:rPr>
                <w:sz w:val="22"/>
                <w:szCs w:val="22"/>
              </w:rPr>
            </w:pPr>
            <w:r w:rsidRPr="00705F91">
              <w:rPr>
                <w:b/>
                <w:bCs/>
                <w:sz w:val="22"/>
                <w:szCs w:val="22"/>
              </w:rPr>
              <w:t>FR6 – View past conversations</w:t>
            </w:r>
          </w:p>
        </w:tc>
        <w:tc>
          <w:tcPr>
            <w:tcW w:w="0" w:type="auto"/>
            <w:tcBorders>
              <w:top w:val="nil"/>
              <w:left w:val="single" w:sz="6" w:space="0" w:color="E0E0E0"/>
              <w:bottom w:val="single" w:sz="6" w:space="0" w:color="E0E0E0"/>
              <w:right w:val="single" w:sz="6" w:space="0" w:color="E0E0E0"/>
            </w:tcBorders>
            <w:hideMark/>
          </w:tcPr>
          <w:p w14:paraId="7EC6E778" w14:textId="77777777" w:rsidR="00A405DF" w:rsidRPr="00705F91" w:rsidRDefault="00A405DF" w:rsidP="00D20F91">
            <w:pPr>
              <w:spacing w:line="360" w:lineRule="auto"/>
              <w:rPr>
                <w:sz w:val="22"/>
                <w:szCs w:val="22"/>
              </w:rPr>
            </w:pPr>
            <w:r w:rsidRPr="00705F91">
              <w:rPr>
                <w:sz w:val="22"/>
                <w:szCs w:val="22"/>
              </w:rPr>
              <w:t>The use case retrieves stored conversations from Supabase, which corresponds exactly to FR6.</w:t>
            </w:r>
          </w:p>
        </w:tc>
      </w:tr>
      <w:tr w:rsidR="00A405DF" w:rsidRPr="00705F91" w14:paraId="1C052D6D" w14:textId="77777777">
        <w:trPr>
          <w:trHeight w:val="540"/>
        </w:trPr>
        <w:tc>
          <w:tcPr>
            <w:tcW w:w="0" w:type="auto"/>
            <w:tcBorders>
              <w:top w:val="nil"/>
              <w:left w:val="single" w:sz="6" w:space="0" w:color="E0E0E0"/>
              <w:bottom w:val="single" w:sz="6" w:space="0" w:color="E0E0E0"/>
              <w:right w:val="single" w:sz="6" w:space="0" w:color="E0E0E0"/>
            </w:tcBorders>
            <w:hideMark/>
          </w:tcPr>
          <w:p w14:paraId="486828AC" w14:textId="77777777" w:rsidR="00A405DF" w:rsidRPr="00705F91" w:rsidRDefault="00A405DF" w:rsidP="00D20F91">
            <w:pPr>
              <w:spacing w:line="360" w:lineRule="auto"/>
              <w:rPr>
                <w:sz w:val="22"/>
                <w:szCs w:val="22"/>
              </w:rPr>
            </w:pPr>
            <w:r w:rsidRPr="00705F91">
              <w:rPr>
                <w:b/>
                <w:bCs/>
                <w:sz w:val="22"/>
                <w:szCs w:val="22"/>
              </w:rPr>
              <w:t>UC3 – Ask FAQ</w:t>
            </w:r>
          </w:p>
        </w:tc>
        <w:tc>
          <w:tcPr>
            <w:tcW w:w="0" w:type="auto"/>
            <w:tcBorders>
              <w:top w:val="nil"/>
              <w:left w:val="single" w:sz="6" w:space="0" w:color="E0E0E0"/>
              <w:bottom w:val="single" w:sz="6" w:space="0" w:color="E0E0E0"/>
              <w:right w:val="single" w:sz="6" w:space="0" w:color="E0E0E0"/>
            </w:tcBorders>
            <w:hideMark/>
          </w:tcPr>
          <w:p w14:paraId="5EED2866" w14:textId="77777777" w:rsidR="00A405DF" w:rsidRPr="00705F91" w:rsidRDefault="00A405DF" w:rsidP="00D20F91">
            <w:pPr>
              <w:spacing w:line="360" w:lineRule="auto"/>
              <w:rPr>
                <w:sz w:val="22"/>
                <w:szCs w:val="22"/>
              </w:rPr>
            </w:pPr>
            <w:r w:rsidRPr="00705F91">
              <w:rPr>
                <w:sz w:val="22"/>
                <w:szCs w:val="22"/>
              </w:rPr>
              <w:t>User submits a financial question</w:t>
            </w:r>
          </w:p>
        </w:tc>
        <w:tc>
          <w:tcPr>
            <w:tcW w:w="0" w:type="auto"/>
            <w:tcBorders>
              <w:top w:val="nil"/>
              <w:left w:val="single" w:sz="6" w:space="0" w:color="E0E0E0"/>
              <w:bottom w:val="single" w:sz="6" w:space="0" w:color="E0E0E0"/>
              <w:right w:val="single" w:sz="6" w:space="0" w:color="E0E0E0"/>
            </w:tcBorders>
            <w:hideMark/>
          </w:tcPr>
          <w:p w14:paraId="4B33A9B2" w14:textId="77777777" w:rsidR="00A405DF" w:rsidRPr="00705F91" w:rsidRDefault="00A405DF" w:rsidP="00D20F91">
            <w:pPr>
              <w:spacing w:line="360" w:lineRule="auto"/>
              <w:rPr>
                <w:sz w:val="22"/>
                <w:szCs w:val="22"/>
              </w:rPr>
            </w:pPr>
            <w:r w:rsidRPr="00705F91">
              <w:rPr>
                <w:b/>
                <w:bCs/>
                <w:sz w:val="22"/>
                <w:szCs w:val="22"/>
              </w:rPr>
              <w:t>FR4 – Answer financial FAQ questions</w:t>
            </w:r>
          </w:p>
        </w:tc>
        <w:tc>
          <w:tcPr>
            <w:tcW w:w="0" w:type="auto"/>
            <w:tcBorders>
              <w:top w:val="nil"/>
              <w:left w:val="single" w:sz="6" w:space="0" w:color="E0E0E0"/>
              <w:bottom w:val="single" w:sz="6" w:space="0" w:color="E0E0E0"/>
              <w:right w:val="single" w:sz="6" w:space="0" w:color="E0E0E0"/>
            </w:tcBorders>
            <w:hideMark/>
          </w:tcPr>
          <w:p w14:paraId="1801E6EF" w14:textId="77777777" w:rsidR="00A405DF" w:rsidRPr="00705F91" w:rsidRDefault="00A405DF" w:rsidP="00D20F91">
            <w:pPr>
              <w:spacing w:line="360" w:lineRule="auto"/>
              <w:rPr>
                <w:sz w:val="22"/>
                <w:szCs w:val="22"/>
              </w:rPr>
            </w:pPr>
            <w:r w:rsidRPr="00705F91">
              <w:rPr>
                <w:sz w:val="22"/>
                <w:szCs w:val="22"/>
              </w:rPr>
              <w:t>Asking questions triggers the GPT module and logs the query, which is the behaviour defined in FR4.</w:t>
            </w:r>
          </w:p>
        </w:tc>
      </w:tr>
      <w:tr w:rsidR="00A405DF" w:rsidRPr="00705F91" w14:paraId="656F0E6B" w14:textId="77777777">
        <w:trPr>
          <w:trHeight w:val="540"/>
        </w:trPr>
        <w:tc>
          <w:tcPr>
            <w:tcW w:w="0" w:type="auto"/>
            <w:tcBorders>
              <w:top w:val="nil"/>
              <w:left w:val="single" w:sz="6" w:space="0" w:color="E0E0E0"/>
              <w:bottom w:val="single" w:sz="6" w:space="0" w:color="E0E0E0"/>
              <w:right w:val="single" w:sz="6" w:space="0" w:color="E0E0E0"/>
            </w:tcBorders>
            <w:hideMark/>
          </w:tcPr>
          <w:p w14:paraId="0DAC76D5" w14:textId="77777777" w:rsidR="00A405DF" w:rsidRPr="00705F91" w:rsidRDefault="00A405DF" w:rsidP="00D20F91">
            <w:pPr>
              <w:spacing w:line="360" w:lineRule="auto"/>
              <w:rPr>
                <w:sz w:val="22"/>
                <w:szCs w:val="22"/>
              </w:rPr>
            </w:pPr>
            <w:r w:rsidRPr="00705F91">
              <w:rPr>
                <w:b/>
                <w:bCs/>
                <w:sz w:val="22"/>
                <w:szCs w:val="22"/>
              </w:rPr>
              <w:t>UC4 – Submit Loan Form</w:t>
            </w:r>
          </w:p>
        </w:tc>
        <w:tc>
          <w:tcPr>
            <w:tcW w:w="0" w:type="auto"/>
            <w:tcBorders>
              <w:top w:val="nil"/>
              <w:left w:val="single" w:sz="6" w:space="0" w:color="E0E0E0"/>
              <w:bottom w:val="single" w:sz="6" w:space="0" w:color="E0E0E0"/>
              <w:right w:val="single" w:sz="6" w:space="0" w:color="E0E0E0"/>
            </w:tcBorders>
            <w:hideMark/>
          </w:tcPr>
          <w:p w14:paraId="2C5780C1" w14:textId="77777777" w:rsidR="00A405DF" w:rsidRPr="00705F91" w:rsidRDefault="00A405DF" w:rsidP="00D20F91">
            <w:pPr>
              <w:spacing w:line="360" w:lineRule="auto"/>
              <w:rPr>
                <w:sz w:val="22"/>
                <w:szCs w:val="22"/>
              </w:rPr>
            </w:pPr>
            <w:r w:rsidRPr="00705F91">
              <w:rPr>
                <w:sz w:val="22"/>
                <w:szCs w:val="22"/>
              </w:rPr>
              <w:t>User provides financial details for prediction</w:t>
            </w:r>
          </w:p>
        </w:tc>
        <w:tc>
          <w:tcPr>
            <w:tcW w:w="0" w:type="auto"/>
            <w:tcBorders>
              <w:top w:val="nil"/>
              <w:left w:val="single" w:sz="6" w:space="0" w:color="E0E0E0"/>
              <w:bottom w:val="single" w:sz="6" w:space="0" w:color="E0E0E0"/>
              <w:right w:val="single" w:sz="6" w:space="0" w:color="E0E0E0"/>
            </w:tcBorders>
            <w:hideMark/>
          </w:tcPr>
          <w:p w14:paraId="33F32882" w14:textId="77777777" w:rsidR="00A405DF" w:rsidRPr="00705F91" w:rsidRDefault="00A405DF" w:rsidP="00D20F91">
            <w:pPr>
              <w:spacing w:line="360" w:lineRule="auto"/>
              <w:rPr>
                <w:sz w:val="22"/>
                <w:szCs w:val="22"/>
              </w:rPr>
            </w:pPr>
            <w:r w:rsidRPr="00705F91">
              <w:rPr>
                <w:b/>
                <w:bCs/>
                <w:sz w:val="22"/>
                <w:szCs w:val="22"/>
              </w:rPr>
              <w:t>FR2 – Accept loan inputs &amp; return prediction</w:t>
            </w:r>
          </w:p>
        </w:tc>
        <w:tc>
          <w:tcPr>
            <w:tcW w:w="0" w:type="auto"/>
            <w:tcBorders>
              <w:top w:val="nil"/>
              <w:left w:val="single" w:sz="6" w:space="0" w:color="E0E0E0"/>
              <w:bottom w:val="single" w:sz="6" w:space="0" w:color="E0E0E0"/>
              <w:right w:val="single" w:sz="6" w:space="0" w:color="E0E0E0"/>
            </w:tcBorders>
            <w:hideMark/>
          </w:tcPr>
          <w:p w14:paraId="1265C624" w14:textId="77777777" w:rsidR="00A405DF" w:rsidRPr="00705F91" w:rsidRDefault="00A405DF" w:rsidP="00D20F91">
            <w:pPr>
              <w:spacing w:line="360" w:lineRule="auto"/>
              <w:rPr>
                <w:sz w:val="22"/>
                <w:szCs w:val="22"/>
              </w:rPr>
            </w:pPr>
            <w:r w:rsidRPr="00705F91">
              <w:rPr>
                <w:sz w:val="22"/>
                <w:szCs w:val="22"/>
              </w:rPr>
              <w:t>This use case prepares the data pathway for the prediction model. It implements the first half of FR2 (input gathering + validation).</w:t>
            </w:r>
          </w:p>
        </w:tc>
      </w:tr>
      <w:tr w:rsidR="00A405DF" w:rsidRPr="00705F91" w14:paraId="026ABFA5" w14:textId="77777777">
        <w:trPr>
          <w:trHeight w:val="540"/>
        </w:trPr>
        <w:tc>
          <w:tcPr>
            <w:tcW w:w="0" w:type="auto"/>
            <w:tcBorders>
              <w:top w:val="nil"/>
              <w:left w:val="single" w:sz="6" w:space="0" w:color="E0E0E0"/>
              <w:bottom w:val="single" w:sz="6" w:space="0" w:color="E0E0E0"/>
              <w:right w:val="single" w:sz="6" w:space="0" w:color="E0E0E0"/>
            </w:tcBorders>
            <w:hideMark/>
          </w:tcPr>
          <w:p w14:paraId="708919AD" w14:textId="77777777" w:rsidR="00A405DF" w:rsidRPr="00705F91" w:rsidRDefault="00A405DF" w:rsidP="00D20F91">
            <w:pPr>
              <w:spacing w:line="360" w:lineRule="auto"/>
              <w:rPr>
                <w:sz w:val="22"/>
                <w:szCs w:val="22"/>
              </w:rPr>
            </w:pPr>
            <w:r w:rsidRPr="00705F91">
              <w:rPr>
                <w:b/>
                <w:bCs/>
                <w:sz w:val="22"/>
                <w:szCs w:val="22"/>
              </w:rPr>
              <w:t>UC5 – Receive Loan Prediction</w:t>
            </w:r>
          </w:p>
        </w:tc>
        <w:tc>
          <w:tcPr>
            <w:tcW w:w="0" w:type="auto"/>
            <w:tcBorders>
              <w:top w:val="nil"/>
              <w:left w:val="single" w:sz="6" w:space="0" w:color="E0E0E0"/>
              <w:bottom w:val="single" w:sz="6" w:space="0" w:color="E0E0E0"/>
              <w:right w:val="single" w:sz="6" w:space="0" w:color="E0E0E0"/>
            </w:tcBorders>
            <w:hideMark/>
          </w:tcPr>
          <w:p w14:paraId="56AAF6E2" w14:textId="77777777" w:rsidR="00A405DF" w:rsidRPr="00705F91" w:rsidRDefault="00A405DF" w:rsidP="00D20F91">
            <w:pPr>
              <w:spacing w:line="360" w:lineRule="auto"/>
              <w:rPr>
                <w:sz w:val="22"/>
                <w:szCs w:val="22"/>
              </w:rPr>
            </w:pPr>
            <w:r w:rsidRPr="00705F91">
              <w:rPr>
                <w:sz w:val="22"/>
                <w:szCs w:val="22"/>
              </w:rPr>
              <w:t>System returns “Approved / Rejected” and optional XAI explanation</w:t>
            </w:r>
          </w:p>
        </w:tc>
        <w:tc>
          <w:tcPr>
            <w:tcW w:w="0" w:type="auto"/>
            <w:tcBorders>
              <w:top w:val="nil"/>
              <w:left w:val="single" w:sz="6" w:space="0" w:color="E0E0E0"/>
              <w:bottom w:val="single" w:sz="6" w:space="0" w:color="E0E0E0"/>
              <w:right w:val="single" w:sz="6" w:space="0" w:color="E0E0E0"/>
            </w:tcBorders>
            <w:hideMark/>
          </w:tcPr>
          <w:p w14:paraId="77CE31A9" w14:textId="77777777" w:rsidR="00A405DF" w:rsidRPr="00705F91" w:rsidRDefault="00A405DF" w:rsidP="00D20F91">
            <w:pPr>
              <w:spacing w:line="360" w:lineRule="auto"/>
              <w:rPr>
                <w:sz w:val="22"/>
                <w:szCs w:val="22"/>
              </w:rPr>
            </w:pPr>
            <w:r w:rsidRPr="00705F91">
              <w:rPr>
                <w:b/>
                <w:bCs/>
                <w:sz w:val="22"/>
                <w:szCs w:val="22"/>
              </w:rPr>
              <w:t>FR2 – Prediction</w:t>
            </w:r>
            <w:r w:rsidRPr="00705F91">
              <w:rPr>
                <w:sz w:val="22"/>
                <w:szCs w:val="22"/>
              </w:rPr>
              <w:t xml:space="preserve">, </w:t>
            </w:r>
            <w:r w:rsidRPr="00705F91">
              <w:rPr>
                <w:b/>
                <w:bCs/>
                <w:sz w:val="22"/>
                <w:szCs w:val="22"/>
              </w:rPr>
              <w:t>FR3 – SHAP explanations (XAI users)</w:t>
            </w:r>
          </w:p>
        </w:tc>
        <w:tc>
          <w:tcPr>
            <w:tcW w:w="0" w:type="auto"/>
            <w:tcBorders>
              <w:top w:val="nil"/>
              <w:left w:val="single" w:sz="6" w:space="0" w:color="E0E0E0"/>
              <w:bottom w:val="single" w:sz="6" w:space="0" w:color="E0E0E0"/>
              <w:right w:val="single" w:sz="6" w:space="0" w:color="E0E0E0"/>
            </w:tcBorders>
            <w:hideMark/>
          </w:tcPr>
          <w:p w14:paraId="3C54205F" w14:textId="77777777" w:rsidR="00A405DF" w:rsidRPr="00705F91" w:rsidRDefault="00A405DF" w:rsidP="00D20F91">
            <w:pPr>
              <w:spacing w:line="360" w:lineRule="auto"/>
              <w:rPr>
                <w:sz w:val="22"/>
                <w:szCs w:val="22"/>
              </w:rPr>
            </w:pPr>
            <w:r w:rsidRPr="00705F91">
              <w:rPr>
                <w:sz w:val="22"/>
                <w:szCs w:val="22"/>
              </w:rPr>
              <w:t>This use case completes FR2 by delivering the model output to the user and extends into FR3 when the user is in the XAI condition.</w:t>
            </w:r>
          </w:p>
        </w:tc>
      </w:tr>
      <w:tr w:rsidR="00A405DF" w:rsidRPr="00705F91" w14:paraId="13364329" w14:textId="77777777">
        <w:trPr>
          <w:trHeight w:val="540"/>
        </w:trPr>
        <w:tc>
          <w:tcPr>
            <w:tcW w:w="0" w:type="auto"/>
            <w:tcBorders>
              <w:top w:val="nil"/>
              <w:left w:val="single" w:sz="6" w:space="0" w:color="E0E0E0"/>
              <w:bottom w:val="single" w:sz="6" w:space="0" w:color="E0E0E0"/>
              <w:right w:val="single" w:sz="6" w:space="0" w:color="E0E0E0"/>
            </w:tcBorders>
            <w:hideMark/>
          </w:tcPr>
          <w:p w14:paraId="5446DC54" w14:textId="77777777" w:rsidR="00A405DF" w:rsidRPr="00705F91" w:rsidRDefault="00A405DF" w:rsidP="00D20F91">
            <w:pPr>
              <w:spacing w:line="360" w:lineRule="auto"/>
              <w:rPr>
                <w:sz w:val="22"/>
                <w:szCs w:val="22"/>
              </w:rPr>
            </w:pPr>
            <w:r w:rsidRPr="00705F91">
              <w:rPr>
                <w:b/>
                <w:bCs/>
                <w:sz w:val="22"/>
                <w:szCs w:val="22"/>
              </w:rPr>
              <w:t>UC6 – Submit Trust Survey</w:t>
            </w:r>
          </w:p>
        </w:tc>
        <w:tc>
          <w:tcPr>
            <w:tcW w:w="0" w:type="auto"/>
            <w:tcBorders>
              <w:top w:val="nil"/>
              <w:left w:val="single" w:sz="6" w:space="0" w:color="E0E0E0"/>
              <w:bottom w:val="single" w:sz="6" w:space="0" w:color="E0E0E0"/>
              <w:right w:val="single" w:sz="6" w:space="0" w:color="E0E0E0"/>
            </w:tcBorders>
            <w:hideMark/>
          </w:tcPr>
          <w:p w14:paraId="3D7F75FC" w14:textId="77777777" w:rsidR="00A405DF" w:rsidRPr="00705F91" w:rsidRDefault="00A405DF" w:rsidP="00D20F91">
            <w:pPr>
              <w:spacing w:line="360" w:lineRule="auto"/>
              <w:rPr>
                <w:sz w:val="22"/>
                <w:szCs w:val="22"/>
              </w:rPr>
            </w:pPr>
            <w:r w:rsidRPr="00705F91">
              <w:rPr>
                <w:sz w:val="22"/>
                <w:szCs w:val="22"/>
              </w:rPr>
              <w:t>User submits ratings about trust</w:t>
            </w:r>
          </w:p>
        </w:tc>
        <w:tc>
          <w:tcPr>
            <w:tcW w:w="0" w:type="auto"/>
            <w:tcBorders>
              <w:top w:val="nil"/>
              <w:left w:val="single" w:sz="6" w:space="0" w:color="E0E0E0"/>
              <w:bottom w:val="single" w:sz="6" w:space="0" w:color="E0E0E0"/>
              <w:right w:val="single" w:sz="6" w:space="0" w:color="E0E0E0"/>
            </w:tcBorders>
            <w:hideMark/>
          </w:tcPr>
          <w:p w14:paraId="5DDE0B81" w14:textId="77777777" w:rsidR="00A405DF" w:rsidRPr="00705F91" w:rsidRDefault="00A405DF" w:rsidP="00D20F91">
            <w:pPr>
              <w:spacing w:line="360" w:lineRule="auto"/>
              <w:rPr>
                <w:sz w:val="22"/>
                <w:szCs w:val="22"/>
              </w:rPr>
            </w:pPr>
            <w:r w:rsidRPr="00705F91">
              <w:rPr>
                <w:b/>
                <w:bCs/>
                <w:sz w:val="22"/>
                <w:szCs w:val="22"/>
              </w:rPr>
              <w:t>FR5 – Store trust surveys</w:t>
            </w:r>
          </w:p>
        </w:tc>
        <w:tc>
          <w:tcPr>
            <w:tcW w:w="0" w:type="auto"/>
            <w:tcBorders>
              <w:top w:val="nil"/>
              <w:left w:val="single" w:sz="6" w:space="0" w:color="E0E0E0"/>
              <w:bottom w:val="single" w:sz="6" w:space="0" w:color="E0E0E0"/>
              <w:right w:val="single" w:sz="6" w:space="0" w:color="E0E0E0"/>
            </w:tcBorders>
            <w:hideMark/>
          </w:tcPr>
          <w:p w14:paraId="2A6C2E3A" w14:textId="77777777" w:rsidR="00A405DF" w:rsidRPr="00705F91" w:rsidRDefault="00A405DF" w:rsidP="00D20F91">
            <w:pPr>
              <w:spacing w:line="360" w:lineRule="auto"/>
              <w:rPr>
                <w:sz w:val="22"/>
                <w:szCs w:val="22"/>
              </w:rPr>
            </w:pPr>
            <w:r w:rsidRPr="00705F91">
              <w:rPr>
                <w:sz w:val="22"/>
                <w:szCs w:val="22"/>
              </w:rPr>
              <w:t>The use case inserts survey answers into the database, fulfilling FR5 directly.</w:t>
            </w:r>
          </w:p>
        </w:tc>
      </w:tr>
      <w:tr w:rsidR="00A405DF" w:rsidRPr="00705F91" w14:paraId="419AFFE8" w14:textId="77777777">
        <w:trPr>
          <w:trHeight w:val="540"/>
        </w:trPr>
        <w:tc>
          <w:tcPr>
            <w:tcW w:w="0" w:type="auto"/>
            <w:tcBorders>
              <w:top w:val="nil"/>
              <w:left w:val="single" w:sz="6" w:space="0" w:color="E0E0E0"/>
              <w:bottom w:val="single" w:sz="6" w:space="0" w:color="E0E0E0"/>
              <w:right w:val="single" w:sz="6" w:space="0" w:color="E0E0E0"/>
            </w:tcBorders>
            <w:hideMark/>
          </w:tcPr>
          <w:p w14:paraId="23BB3870" w14:textId="77777777" w:rsidR="00A405DF" w:rsidRPr="00705F91" w:rsidRDefault="00A405DF" w:rsidP="00D20F91">
            <w:pPr>
              <w:spacing w:line="360" w:lineRule="auto"/>
              <w:rPr>
                <w:sz w:val="22"/>
                <w:szCs w:val="22"/>
              </w:rPr>
            </w:pPr>
            <w:r w:rsidRPr="00705F91">
              <w:rPr>
                <w:b/>
                <w:bCs/>
                <w:sz w:val="22"/>
                <w:szCs w:val="22"/>
              </w:rPr>
              <w:lastRenderedPageBreak/>
              <w:t>UC7 – View Privacy Policy</w:t>
            </w:r>
          </w:p>
        </w:tc>
        <w:tc>
          <w:tcPr>
            <w:tcW w:w="0" w:type="auto"/>
            <w:tcBorders>
              <w:top w:val="nil"/>
              <w:left w:val="single" w:sz="6" w:space="0" w:color="E0E0E0"/>
              <w:bottom w:val="single" w:sz="6" w:space="0" w:color="E0E0E0"/>
              <w:right w:val="single" w:sz="6" w:space="0" w:color="E0E0E0"/>
            </w:tcBorders>
            <w:hideMark/>
          </w:tcPr>
          <w:p w14:paraId="6070F189" w14:textId="77777777" w:rsidR="00A405DF" w:rsidRPr="00705F91" w:rsidRDefault="00A405DF" w:rsidP="00D20F91">
            <w:pPr>
              <w:spacing w:line="360" w:lineRule="auto"/>
              <w:rPr>
                <w:sz w:val="22"/>
                <w:szCs w:val="22"/>
              </w:rPr>
            </w:pPr>
            <w:r w:rsidRPr="00705F91">
              <w:rPr>
                <w:sz w:val="22"/>
                <w:szCs w:val="22"/>
              </w:rPr>
              <w:t>User opens the privacy policy page</w:t>
            </w:r>
          </w:p>
        </w:tc>
        <w:tc>
          <w:tcPr>
            <w:tcW w:w="0" w:type="auto"/>
            <w:tcBorders>
              <w:top w:val="nil"/>
              <w:left w:val="single" w:sz="6" w:space="0" w:color="E0E0E0"/>
              <w:bottom w:val="single" w:sz="6" w:space="0" w:color="E0E0E0"/>
              <w:right w:val="single" w:sz="6" w:space="0" w:color="E0E0E0"/>
            </w:tcBorders>
            <w:hideMark/>
          </w:tcPr>
          <w:p w14:paraId="67EEEE3B" w14:textId="77777777" w:rsidR="00A405DF" w:rsidRPr="00705F91" w:rsidRDefault="00A405DF" w:rsidP="00D20F91">
            <w:pPr>
              <w:spacing w:line="360" w:lineRule="auto"/>
              <w:rPr>
                <w:sz w:val="22"/>
                <w:szCs w:val="22"/>
              </w:rPr>
            </w:pPr>
            <w:r w:rsidRPr="00705F91">
              <w:rPr>
                <w:b/>
                <w:bCs/>
                <w:sz w:val="22"/>
                <w:szCs w:val="22"/>
              </w:rPr>
              <w:t>FR9 - Show Privacy Policy</w:t>
            </w:r>
          </w:p>
        </w:tc>
        <w:tc>
          <w:tcPr>
            <w:tcW w:w="0" w:type="auto"/>
            <w:tcBorders>
              <w:top w:val="nil"/>
              <w:left w:val="single" w:sz="6" w:space="0" w:color="E0E0E0"/>
              <w:bottom w:val="single" w:sz="6" w:space="0" w:color="E0E0E0"/>
              <w:right w:val="single" w:sz="6" w:space="0" w:color="E0E0E0"/>
            </w:tcBorders>
            <w:hideMark/>
          </w:tcPr>
          <w:p w14:paraId="543648FD" w14:textId="77777777" w:rsidR="00A405DF" w:rsidRPr="00705F91" w:rsidRDefault="00A405DF" w:rsidP="00D20F91">
            <w:pPr>
              <w:spacing w:line="360" w:lineRule="auto"/>
              <w:rPr>
                <w:sz w:val="22"/>
                <w:szCs w:val="22"/>
              </w:rPr>
            </w:pPr>
            <w:r w:rsidRPr="00705F91">
              <w:rPr>
                <w:sz w:val="22"/>
                <w:szCs w:val="22"/>
              </w:rPr>
              <w:t>The user case shows the privacy policy and directly maps and complese the FR9.</w:t>
            </w:r>
          </w:p>
        </w:tc>
      </w:tr>
      <w:tr w:rsidR="00A405DF" w14:paraId="6EDD8396" w14:textId="77777777">
        <w:trPr>
          <w:trHeight w:val="540"/>
        </w:trPr>
        <w:tc>
          <w:tcPr>
            <w:tcW w:w="0" w:type="auto"/>
            <w:tcBorders>
              <w:top w:val="nil"/>
              <w:left w:val="single" w:sz="6" w:space="0" w:color="E0E0E0"/>
              <w:bottom w:val="single" w:sz="6" w:space="0" w:color="E0E0E0"/>
              <w:right w:val="single" w:sz="6" w:space="0" w:color="E0E0E0"/>
            </w:tcBorders>
            <w:hideMark/>
          </w:tcPr>
          <w:p w14:paraId="725833A1" w14:textId="77777777" w:rsidR="00A405DF" w:rsidRPr="00705F91" w:rsidRDefault="00A405DF" w:rsidP="00D20F91">
            <w:pPr>
              <w:spacing w:line="360" w:lineRule="auto"/>
              <w:rPr>
                <w:sz w:val="22"/>
                <w:szCs w:val="22"/>
              </w:rPr>
            </w:pPr>
            <w:r w:rsidRPr="00705F91">
              <w:rPr>
                <w:b/>
                <w:bCs/>
                <w:sz w:val="22"/>
                <w:szCs w:val="22"/>
              </w:rPr>
              <w:t>UC8 – Switch User Mode</w:t>
            </w:r>
          </w:p>
        </w:tc>
        <w:tc>
          <w:tcPr>
            <w:tcW w:w="0" w:type="auto"/>
            <w:tcBorders>
              <w:top w:val="nil"/>
              <w:left w:val="single" w:sz="6" w:space="0" w:color="E0E0E0"/>
              <w:bottom w:val="single" w:sz="6" w:space="0" w:color="E0E0E0"/>
              <w:right w:val="single" w:sz="6" w:space="0" w:color="E0E0E0"/>
            </w:tcBorders>
            <w:hideMark/>
          </w:tcPr>
          <w:p w14:paraId="3CC1AB36" w14:textId="77777777" w:rsidR="00A405DF" w:rsidRPr="00705F91" w:rsidRDefault="00A405DF" w:rsidP="00D20F91">
            <w:pPr>
              <w:spacing w:line="360" w:lineRule="auto"/>
              <w:rPr>
                <w:sz w:val="22"/>
                <w:szCs w:val="22"/>
              </w:rPr>
            </w:pPr>
            <w:r w:rsidRPr="00705F91">
              <w:rPr>
                <w:sz w:val="22"/>
                <w:szCs w:val="22"/>
              </w:rPr>
              <w:t>Admin changes user mode (baseline/XAI)</w:t>
            </w:r>
          </w:p>
        </w:tc>
        <w:tc>
          <w:tcPr>
            <w:tcW w:w="0" w:type="auto"/>
            <w:tcBorders>
              <w:top w:val="nil"/>
              <w:left w:val="single" w:sz="6" w:space="0" w:color="E0E0E0"/>
              <w:bottom w:val="single" w:sz="6" w:space="0" w:color="E0E0E0"/>
              <w:right w:val="single" w:sz="6" w:space="0" w:color="E0E0E0"/>
            </w:tcBorders>
            <w:hideMark/>
          </w:tcPr>
          <w:p w14:paraId="6CD21CE4" w14:textId="77777777" w:rsidR="00A405DF" w:rsidRPr="00705F91" w:rsidRDefault="00A405DF" w:rsidP="00D20F91">
            <w:pPr>
              <w:spacing w:line="360" w:lineRule="auto"/>
              <w:rPr>
                <w:sz w:val="22"/>
                <w:szCs w:val="22"/>
              </w:rPr>
            </w:pPr>
            <w:r w:rsidRPr="00705F91">
              <w:rPr>
                <w:b/>
                <w:bCs/>
                <w:sz w:val="22"/>
                <w:szCs w:val="22"/>
              </w:rPr>
              <w:t>FR8 – Switch user modes (Admin only)</w:t>
            </w:r>
          </w:p>
        </w:tc>
        <w:tc>
          <w:tcPr>
            <w:tcW w:w="0" w:type="auto"/>
            <w:tcBorders>
              <w:top w:val="nil"/>
              <w:left w:val="single" w:sz="6" w:space="0" w:color="E0E0E0"/>
              <w:bottom w:val="single" w:sz="6" w:space="0" w:color="E0E0E0"/>
              <w:right w:val="single" w:sz="6" w:space="0" w:color="E0E0E0"/>
            </w:tcBorders>
            <w:hideMark/>
          </w:tcPr>
          <w:p w14:paraId="53AB54B5" w14:textId="77777777" w:rsidR="00A405DF" w:rsidRPr="00705F91" w:rsidRDefault="00A405DF" w:rsidP="00D20F91">
            <w:pPr>
              <w:spacing w:line="360" w:lineRule="auto"/>
              <w:rPr>
                <w:sz w:val="22"/>
                <w:szCs w:val="22"/>
              </w:rPr>
            </w:pPr>
            <w:r w:rsidRPr="00705F91">
              <w:rPr>
                <w:sz w:val="22"/>
                <w:szCs w:val="22"/>
              </w:rPr>
              <w:t>This use case is the system-level action that allows only admins to see both user variants in their account.</w:t>
            </w:r>
          </w:p>
        </w:tc>
      </w:tr>
      <w:tr w:rsidR="00A405DF" w14:paraId="3DE9C33D" w14:textId="77777777">
        <w:trPr>
          <w:trHeight w:val="540"/>
        </w:trPr>
        <w:tc>
          <w:tcPr>
            <w:tcW w:w="0" w:type="auto"/>
            <w:tcBorders>
              <w:top w:val="nil"/>
              <w:left w:val="single" w:sz="6" w:space="0" w:color="E0E0E0"/>
              <w:bottom w:val="single" w:sz="6" w:space="0" w:color="E0E0E0"/>
              <w:right w:val="single" w:sz="6" w:space="0" w:color="E0E0E0"/>
            </w:tcBorders>
            <w:hideMark/>
          </w:tcPr>
          <w:p w14:paraId="430DF78B" w14:textId="77777777" w:rsidR="00A405DF" w:rsidRPr="00705F91" w:rsidRDefault="00A405DF" w:rsidP="00D20F91">
            <w:pPr>
              <w:spacing w:line="360" w:lineRule="auto"/>
              <w:rPr>
                <w:sz w:val="22"/>
                <w:szCs w:val="22"/>
              </w:rPr>
            </w:pPr>
            <w:r w:rsidRPr="00705F91">
              <w:rPr>
                <w:b/>
                <w:bCs/>
                <w:sz w:val="22"/>
                <w:szCs w:val="22"/>
              </w:rPr>
              <w:t>UC9 – View Admin Dashboard</w:t>
            </w:r>
          </w:p>
        </w:tc>
        <w:tc>
          <w:tcPr>
            <w:tcW w:w="0" w:type="auto"/>
            <w:tcBorders>
              <w:top w:val="nil"/>
              <w:left w:val="single" w:sz="6" w:space="0" w:color="E0E0E0"/>
              <w:bottom w:val="single" w:sz="6" w:space="0" w:color="E0E0E0"/>
              <w:right w:val="single" w:sz="6" w:space="0" w:color="E0E0E0"/>
            </w:tcBorders>
            <w:hideMark/>
          </w:tcPr>
          <w:p w14:paraId="09DE7879" w14:textId="77777777" w:rsidR="00A405DF" w:rsidRPr="00705F91" w:rsidRDefault="00A405DF" w:rsidP="00D20F91">
            <w:pPr>
              <w:spacing w:line="360" w:lineRule="auto"/>
              <w:rPr>
                <w:sz w:val="22"/>
                <w:szCs w:val="22"/>
              </w:rPr>
            </w:pPr>
            <w:r w:rsidRPr="00705F91">
              <w:rPr>
                <w:sz w:val="22"/>
                <w:szCs w:val="22"/>
              </w:rPr>
              <w:t>Admin accesses analytics and charts</w:t>
            </w:r>
          </w:p>
        </w:tc>
        <w:tc>
          <w:tcPr>
            <w:tcW w:w="0" w:type="auto"/>
            <w:tcBorders>
              <w:top w:val="nil"/>
              <w:left w:val="single" w:sz="6" w:space="0" w:color="E0E0E0"/>
              <w:bottom w:val="single" w:sz="6" w:space="0" w:color="E0E0E0"/>
              <w:right w:val="single" w:sz="6" w:space="0" w:color="E0E0E0"/>
            </w:tcBorders>
            <w:hideMark/>
          </w:tcPr>
          <w:p w14:paraId="36C07FCB" w14:textId="77777777" w:rsidR="00A405DF" w:rsidRPr="00705F91" w:rsidRDefault="00A405DF" w:rsidP="00D20F91">
            <w:pPr>
              <w:spacing w:line="360" w:lineRule="auto"/>
              <w:rPr>
                <w:sz w:val="22"/>
                <w:szCs w:val="22"/>
              </w:rPr>
            </w:pPr>
            <w:r w:rsidRPr="00705F91">
              <w:rPr>
                <w:b/>
                <w:bCs/>
                <w:sz w:val="22"/>
                <w:szCs w:val="22"/>
              </w:rPr>
              <w:t>FR7 – Admin dashboard with analytics</w:t>
            </w:r>
          </w:p>
        </w:tc>
        <w:tc>
          <w:tcPr>
            <w:tcW w:w="0" w:type="auto"/>
            <w:tcBorders>
              <w:top w:val="nil"/>
              <w:left w:val="single" w:sz="6" w:space="0" w:color="E0E0E0"/>
              <w:bottom w:val="single" w:sz="6" w:space="0" w:color="E0E0E0"/>
              <w:right w:val="single" w:sz="6" w:space="0" w:color="E0E0E0"/>
            </w:tcBorders>
            <w:hideMark/>
          </w:tcPr>
          <w:p w14:paraId="11F34D50" w14:textId="77777777" w:rsidR="00A405DF" w:rsidRPr="00705F91" w:rsidRDefault="00A405DF" w:rsidP="00D20F91">
            <w:pPr>
              <w:spacing w:line="360" w:lineRule="auto"/>
              <w:rPr>
                <w:sz w:val="22"/>
                <w:szCs w:val="22"/>
              </w:rPr>
            </w:pPr>
            <w:r w:rsidRPr="00705F91">
              <w:rPr>
                <w:sz w:val="22"/>
                <w:szCs w:val="22"/>
              </w:rPr>
              <w:t>The dashboard visualises trust survey results which is exactly the behaviour specified in FR7.</w:t>
            </w:r>
          </w:p>
        </w:tc>
      </w:tr>
    </w:tbl>
    <w:p w14:paraId="68715D2C" w14:textId="77777777" w:rsidR="006E3294" w:rsidRDefault="006E3294" w:rsidP="00D20F91">
      <w:pPr>
        <w:spacing w:line="360" w:lineRule="auto"/>
      </w:pPr>
    </w:p>
    <w:p w14:paraId="6DC2C863" w14:textId="0832718B" w:rsidR="000759CD" w:rsidRDefault="000759CD" w:rsidP="00705F91">
      <w:pPr>
        <w:pStyle w:val="Heading2"/>
        <w:spacing w:before="120" w:after="120" w:line="360" w:lineRule="auto"/>
      </w:pPr>
      <w:bookmarkStart w:id="62" w:name="_Toc216999619"/>
      <w:r>
        <w:t>3.11 Non-Functional Requirements</w:t>
      </w:r>
      <w:bookmarkEnd w:id="62"/>
    </w:p>
    <w:p w14:paraId="648E7998" w14:textId="19F8B6B4" w:rsidR="000759CD" w:rsidRDefault="000759CD" w:rsidP="00705F91">
      <w:pPr>
        <w:pStyle w:val="Heading4"/>
      </w:pPr>
      <w:r>
        <w:t xml:space="preserve">NFR1 </w:t>
      </w:r>
      <w:r w:rsidR="0028792F">
        <w:t>-</w:t>
      </w:r>
      <w:r>
        <w:t xml:space="preserve"> Trust</w:t>
      </w:r>
    </w:p>
    <w:p w14:paraId="2F29204E" w14:textId="38BB0EFB" w:rsidR="000759CD" w:rsidRPr="00674401" w:rsidRDefault="000759CD" w:rsidP="00D20F91">
      <w:pPr>
        <w:numPr>
          <w:ilvl w:val="0"/>
          <w:numId w:val="62"/>
        </w:numPr>
        <w:spacing w:before="120" w:after="120" w:line="360" w:lineRule="auto"/>
        <w:rPr>
          <w:sz w:val="22"/>
          <w:szCs w:val="22"/>
        </w:rPr>
      </w:pPr>
      <w:r w:rsidRPr="00705F91">
        <w:rPr>
          <w:sz w:val="22"/>
          <w:szCs w:val="22"/>
        </w:rPr>
        <w:t>The average Trust Index for the XAI group shall be higher than the average Trust Index for the Baseline group.</w:t>
      </w:r>
    </w:p>
    <w:p w14:paraId="57C92E12" w14:textId="4AA47752" w:rsidR="000759CD" w:rsidRDefault="000759CD" w:rsidP="00705F91">
      <w:pPr>
        <w:pStyle w:val="Heading4"/>
      </w:pPr>
      <w:r>
        <w:t xml:space="preserve">NFR2 </w:t>
      </w:r>
      <w:r w:rsidR="0028792F">
        <w:t xml:space="preserve">- </w:t>
      </w:r>
      <w:r>
        <w:t>Security</w:t>
      </w:r>
    </w:p>
    <w:p w14:paraId="5BF94B4B"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All API keys shall be stored in environment variables.</w:t>
      </w:r>
    </w:p>
    <w:p w14:paraId="05CA6586"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Only admins may access the dashboard.</w:t>
      </w:r>
    </w:p>
    <w:p w14:paraId="40A58106"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Every user must be authenticated before entering the system.</w:t>
      </w:r>
    </w:p>
    <w:p w14:paraId="285397A0" w14:textId="77777777" w:rsidR="000759CD" w:rsidRDefault="000759CD" w:rsidP="00D20F91">
      <w:pPr>
        <w:spacing w:line="360" w:lineRule="auto"/>
      </w:pPr>
    </w:p>
    <w:p w14:paraId="29ECA3CD" w14:textId="398E6427" w:rsidR="000759CD" w:rsidRDefault="000759CD" w:rsidP="00705F91">
      <w:pPr>
        <w:pStyle w:val="Heading4"/>
      </w:pPr>
      <w:r>
        <w:t xml:space="preserve">NFR3 </w:t>
      </w:r>
      <w:r w:rsidR="0028792F">
        <w:t>-</w:t>
      </w:r>
      <w:r>
        <w:t xml:space="preserve"> Performance</w:t>
      </w:r>
    </w:p>
    <w:p w14:paraId="2C23A61A" w14:textId="64A7AABA" w:rsidR="000759CD" w:rsidRPr="00674401" w:rsidRDefault="000759CD" w:rsidP="00D20F91">
      <w:pPr>
        <w:numPr>
          <w:ilvl w:val="0"/>
          <w:numId w:val="64"/>
        </w:numPr>
        <w:spacing w:before="120" w:after="120" w:line="360" w:lineRule="auto"/>
        <w:rPr>
          <w:sz w:val="22"/>
          <w:szCs w:val="22"/>
        </w:rPr>
      </w:pPr>
      <w:r w:rsidRPr="00705F91">
        <w:rPr>
          <w:sz w:val="22"/>
          <w:szCs w:val="22"/>
        </w:rPr>
        <w:t xml:space="preserve">Each prediction request should respond within </w:t>
      </w:r>
      <w:r w:rsidR="00B84DA1" w:rsidRPr="00705F91">
        <w:rPr>
          <w:b/>
          <w:bCs/>
          <w:sz w:val="22"/>
          <w:szCs w:val="22"/>
        </w:rPr>
        <w:t>5</w:t>
      </w:r>
      <w:r w:rsidRPr="00705F91">
        <w:rPr>
          <w:b/>
          <w:bCs/>
          <w:sz w:val="22"/>
          <w:szCs w:val="22"/>
        </w:rPr>
        <w:t xml:space="preserve"> seconds</w:t>
      </w:r>
      <w:r w:rsidRPr="00705F91">
        <w:rPr>
          <w:sz w:val="22"/>
          <w:szCs w:val="22"/>
        </w:rPr>
        <w:t xml:space="preserve"> under normal load.</w:t>
      </w:r>
    </w:p>
    <w:p w14:paraId="6EA7F036" w14:textId="5B4FCD78" w:rsidR="000759CD" w:rsidRDefault="000759CD" w:rsidP="00D20F91">
      <w:pPr>
        <w:pStyle w:val="Heading3"/>
        <w:spacing w:line="360" w:lineRule="auto"/>
      </w:pPr>
      <w:bookmarkStart w:id="63" w:name="_Toc216999620"/>
      <w:r>
        <w:t xml:space="preserve">NFR4 </w:t>
      </w:r>
      <w:r w:rsidR="0028792F">
        <w:t>-</w:t>
      </w:r>
      <w:r>
        <w:t xml:space="preserve"> Usability</w:t>
      </w:r>
      <w:bookmarkEnd w:id="63"/>
    </w:p>
    <w:p w14:paraId="7D54629C" w14:textId="4E15437F" w:rsidR="000759CD" w:rsidRPr="00674401" w:rsidRDefault="000759CD" w:rsidP="00D20F91">
      <w:pPr>
        <w:numPr>
          <w:ilvl w:val="0"/>
          <w:numId w:val="65"/>
        </w:numPr>
        <w:spacing w:before="120" w:after="120" w:line="360" w:lineRule="auto"/>
        <w:rPr>
          <w:sz w:val="22"/>
          <w:szCs w:val="22"/>
        </w:rPr>
      </w:pPr>
      <w:r w:rsidRPr="00705F91">
        <w:rPr>
          <w:sz w:val="22"/>
          <w:szCs w:val="22"/>
        </w:rPr>
        <w:t xml:space="preserve">The interface shall require no more than </w:t>
      </w:r>
      <w:r w:rsidRPr="00705F91">
        <w:rPr>
          <w:b/>
          <w:bCs/>
          <w:sz w:val="22"/>
          <w:szCs w:val="22"/>
        </w:rPr>
        <w:t>one click</w:t>
      </w:r>
      <w:r w:rsidRPr="00705F91">
        <w:rPr>
          <w:sz w:val="22"/>
          <w:szCs w:val="22"/>
        </w:rPr>
        <w:t xml:space="preserve"> from login to loan form.</w:t>
      </w:r>
    </w:p>
    <w:p w14:paraId="2957F75B" w14:textId="18C0409C" w:rsidR="000759CD" w:rsidRDefault="000759CD" w:rsidP="00705F91">
      <w:pPr>
        <w:pStyle w:val="Heading4"/>
      </w:pPr>
      <w:r>
        <w:t xml:space="preserve">NFR5 </w:t>
      </w:r>
      <w:r w:rsidR="0028792F">
        <w:t xml:space="preserve">- </w:t>
      </w:r>
      <w:r>
        <w:t>Reliability</w:t>
      </w:r>
    </w:p>
    <w:p w14:paraId="0E5275E4" w14:textId="1D8AC62A" w:rsidR="000759CD" w:rsidRPr="00674401" w:rsidRDefault="000759CD" w:rsidP="00D20F91">
      <w:pPr>
        <w:numPr>
          <w:ilvl w:val="0"/>
          <w:numId w:val="66"/>
        </w:numPr>
        <w:spacing w:before="120" w:after="120" w:line="360" w:lineRule="auto"/>
        <w:rPr>
          <w:sz w:val="22"/>
          <w:szCs w:val="22"/>
        </w:rPr>
      </w:pPr>
      <w:r w:rsidRPr="00705F91">
        <w:rPr>
          <w:sz w:val="22"/>
          <w:szCs w:val="22"/>
        </w:rPr>
        <w:t xml:space="preserve">The system should maintain </w:t>
      </w:r>
      <w:r w:rsidRPr="00705F91">
        <w:rPr>
          <w:b/>
          <w:bCs/>
          <w:sz w:val="22"/>
          <w:szCs w:val="22"/>
        </w:rPr>
        <w:t>95% uptime</w:t>
      </w:r>
      <w:r w:rsidRPr="00705F91">
        <w:rPr>
          <w:sz w:val="22"/>
          <w:szCs w:val="22"/>
        </w:rPr>
        <w:t xml:space="preserve"> during testing.</w:t>
      </w:r>
    </w:p>
    <w:p w14:paraId="5B90B53B" w14:textId="6FE10190" w:rsidR="000759CD" w:rsidRDefault="000759CD" w:rsidP="00674401">
      <w:pPr>
        <w:pStyle w:val="Heading2"/>
        <w:spacing w:before="240" w:after="120" w:line="360" w:lineRule="auto"/>
      </w:pPr>
      <w:bookmarkStart w:id="64" w:name="_Toc216999621"/>
      <w:r>
        <w:t>3.12 Requirement Prioritisation</w:t>
      </w:r>
      <w:bookmarkEnd w:id="64"/>
    </w:p>
    <w:p w14:paraId="59856DC7" w14:textId="77777777" w:rsidR="000759CD" w:rsidRPr="006D777D" w:rsidRDefault="000759CD" w:rsidP="00D20F91">
      <w:pPr>
        <w:spacing w:line="360" w:lineRule="auto"/>
        <w:rPr>
          <w:sz w:val="22"/>
          <w:szCs w:val="22"/>
        </w:rPr>
      </w:pPr>
      <w:r w:rsidRPr="006D777D">
        <w:rPr>
          <w:sz w:val="22"/>
          <w:szCs w:val="22"/>
        </w:rPr>
        <w:t xml:space="preserve">To prioritise the requirements, the MoSCoW method was used. This method separates the features into four groups as mentioned below. </w:t>
      </w:r>
    </w:p>
    <w:p w14:paraId="6ED140DC"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Must</w:t>
      </w:r>
    </w:p>
    <w:p w14:paraId="6CB22265"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Should</w:t>
      </w:r>
    </w:p>
    <w:p w14:paraId="08DE5AE1"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lastRenderedPageBreak/>
        <w:t>Could</w:t>
      </w:r>
    </w:p>
    <w:p w14:paraId="555129A7"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Won’t</w:t>
      </w:r>
    </w:p>
    <w:p w14:paraId="5E668481" w14:textId="1E068080" w:rsidR="00D17BAB" w:rsidRPr="008F319D" w:rsidRDefault="000759CD" w:rsidP="008F319D">
      <w:pPr>
        <w:spacing w:line="360" w:lineRule="auto"/>
        <w:rPr>
          <w:sz w:val="22"/>
          <w:szCs w:val="22"/>
        </w:rPr>
      </w:pPr>
      <w:r w:rsidRPr="006D777D">
        <w:rPr>
          <w:sz w:val="22"/>
          <w:szCs w:val="22"/>
        </w:rPr>
        <w:t>It forces a clear separation between what is crucial for the study and what can remain optional without affecting the outcome. In this study, the priority decisions were made based on the research aim, which is to measure trust in AI explanations. Any requirement that directly supported that aim was elevated to Must-Have. Other features that were helpful, but not strictly necessary, were placed lower.</w:t>
      </w:r>
    </w:p>
    <w:p w14:paraId="25F1F1FC" w14:textId="1226325B" w:rsidR="0021182B" w:rsidRPr="0021182B" w:rsidRDefault="000759CD" w:rsidP="00D20F91">
      <w:pPr>
        <w:pStyle w:val="Heading3"/>
        <w:spacing w:before="240" w:after="120" w:line="360" w:lineRule="auto"/>
      </w:pPr>
      <w:bookmarkStart w:id="65" w:name="_Toc216999622"/>
      <w:r>
        <w:t>Must-Have Requirements</w:t>
      </w:r>
      <w:bookmarkEnd w:id="65"/>
    </w:p>
    <w:p w14:paraId="2F99C765" w14:textId="100DEEF6" w:rsidR="000759CD" w:rsidRDefault="000759CD" w:rsidP="00D20F91">
      <w:pPr>
        <w:spacing w:line="360" w:lineRule="auto"/>
        <w:rPr>
          <w:sz w:val="22"/>
          <w:szCs w:val="22"/>
        </w:rPr>
      </w:pPr>
      <w:r w:rsidRPr="006D777D">
        <w:rPr>
          <w:sz w:val="22"/>
          <w:szCs w:val="22"/>
        </w:rPr>
        <w:t>These are the most important requirements when it comes to the main research question. They ensure the system can produce predictions, explain those predictions, and collect trust data.</w:t>
      </w:r>
    </w:p>
    <w:p w14:paraId="3DCD971B" w14:textId="77777777" w:rsidR="008F319D" w:rsidRPr="008F319D" w:rsidRDefault="008F319D" w:rsidP="00D20F91">
      <w:pPr>
        <w:spacing w:line="360" w:lineRule="auto"/>
        <w:rPr>
          <w:sz w:val="22"/>
          <w:szCs w:val="22"/>
        </w:rPr>
      </w:pPr>
    </w:p>
    <w:p w14:paraId="39832C42" w14:textId="77777777" w:rsidR="000759CD" w:rsidRDefault="000759CD" w:rsidP="00D20F91">
      <w:pPr>
        <w:pStyle w:val="Heading4"/>
        <w:spacing w:line="360" w:lineRule="auto"/>
      </w:pPr>
      <w:r>
        <w:t>Loan prediction</w:t>
      </w:r>
    </w:p>
    <w:p w14:paraId="24108E75" w14:textId="0195025A" w:rsidR="000759CD" w:rsidRDefault="000759CD" w:rsidP="00D20F91">
      <w:pPr>
        <w:spacing w:line="360" w:lineRule="auto"/>
        <w:rPr>
          <w:sz w:val="22"/>
          <w:szCs w:val="22"/>
        </w:rPr>
      </w:pPr>
      <w:r w:rsidRPr="006D777D">
        <w:rPr>
          <w:sz w:val="22"/>
          <w:szCs w:val="22"/>
        </w:rPr>
        <w:t>The model must give predictions. Otherwise, there is nothing to explain nothing to rate.</w:t>
      </w:r>
    </w:p>
    <w:p w14:paraId="0504E586" w14:textId="77777777" w:rsidR="008F319D" w:rsidRPr="008F319D" w:rsidRDefault="008F319D" w:rsidP="00D20F91">
      <w:pPr>
        <w:spacing w:line="360" w:lineRule="auto"/>
        <w:rPr>
          <w:sz w:val="22"/>
          <w:szCs w:val="22"/>
        </w:rPr>
      </w:pPr>
    </w:p>
    <w:p w14:paraId="2A35D787" w14:textId="77777777" w:rsidR="000759CD" w:rsidRDefault="000759CD" w:rsidP="00D20F91">
      <w:pPr>
        <w:pStyle w:val="Heading4"/>
        <w:spacing w:line="360" w:lineRule="auto"/>
      </w:pPr>
      <w:r>
        <w:t>SHAP explanations</w:t>
      </w:r>
    </w:p>
    <w:p w14:paraId="27BC55DC" w14:textId="425D4ADE" w:rsidR="000759CD" w:rsidRDefault="000759CD" w:rsidP="00D20F91">
      <w:pPr>
        <w:spacing w:line="360" w:lineRule="auto"/>
        <w:rPr>
          <w:sz w:val="22"/>
          <w:szCs w:val="22"/>
        </w:rPr>
      </w:pPr>
      <w:r w:rsidRPr="006D777D">
        <w:rPr>
          <w:sz w:val="22"/>
          <w:szCs w:val="22"/>
        </w:rPr>
        <w:t>This is the main element of the XAI variant. The entire experiment depends on comparing explanations vs no-explanation conditions.</w:t>
      </w:r>
    </w:p>
    <w:p w14:paraId="49FDE3EB" w14:textId="77777777" w:rsidR="008F319D" w:rsidRPr="008F319D" w:rsidRDefault="008F319D" w:rsidP="00D20F91">
      <w:pPr>
        <w:spacing w:line="360" w:lineRule="auto"/>
        <w:rPr>
          <w:sz w:val="22"/>
          <w:szCs w:val="22"/>
        </w:rPr>
      </w:pPr>
    </w:p>
    <w:p w14:paraId="7F369C94" w14:textId="77777777" w:rsidR="000759CD" w:rsidRDefault="000759CD" w:rsidP="00D20F91">
      <w:pPr>
        <w:pStyle w:val="Heading4"/>
        <w:spacing w:line="360" w:lineRule="auto"/>
      </w:pPr>
      <w:r>
        <w:t>FAQ module</w:t>
      </w:r>
    </w:p>
    <w:p w14:paraId="46D36F58" w14:textId="023B9204" w:rsidR="000759CD" w:rsidRDefault="000759CD" w:rsidP="00D20F91">
      <w:pPr>
        <w:spacing w:line="360" w:lineRule="auto"/>
        <w:rPr>
          <w:sz w:val="22"/>
          <w:szCs w:val="22"/>
        </w:rPr>
      </w:pPr>
      <w:r w:rsidRPr="006D777D">
        <w:rPr>
          <w:sz w:val="22"/>
          <w:szCs w:val="22"/>
        </w:rPr>
        <w:t>Users expect a conversational assistant, not just a static prediction system. It keeps the interaction realistic.</w:t>
      </w:r>
    </w:p>
    <w:p w14:paraId="579037D1" w14:textId="77777777" w:rsidR="008F319D" w:rsidRPr="008F319D" w:rsidRDefault="008F319D" w:rsidP="00D20F91">
      <w:pPr>
        <w:spacing w:line="360" w:lineRule="auto"/>
        <w:rPr>
          <w:sz w:val="22"/>
          <w:szCs w:val="22"/>
        </w:rPr>
      </w:pPr>
    </w:p>
    <w:p w14:paraId="38635577" w14:textId="77777777" w:rsidR="000759CD" w:rsidRDefault="000759CD" w:rsidP="00D20F91">
      <w:pPr>
        <w:pStyle w:val="Heading4"/>
        <w:spacing w:line="360" w:lineRule="auto"/>
      </w:pPr>
      <w:r>
        <w:t>Trust survey storage</w:t>
      </w:r>
    </w:p>
    <w:p w14:paraId="09D9B51F" w14:textId="4C87E5E6" w:rsidR="000759CD" w:rsidRDefault="000759CD" w:rsidP="00D20F91">
      <w:pPr>
        <w:spacing w:line="360" w:lineRule="auto"/>
        <w:rPr>
          <w:sz w:val="22"/>
          <w:szCs w:val="22"/>
        </w:rPr>
      </w:pPr>
      <w:r w:rsidRPr="006D777D">
        <w:rPr>
          <w:sz w:val="22"/>
          <w:szCs w:val="22"/>
        </w:rPr>
        <w:t>The research depends on collecting trust ratings. This is the only source of evaluation data.</w:t>
      </w:r>
    </w:p>
    <w:p w14:paraId="70B6208D" w14:textId="77777777" w:rsidR="008F319D" w:rsidRPr="008F319D" w:rsidRDefault="008F319D" w:rsidP="00D20F91">
      <w:pPr>
        <w:spacing w:line="360" w:lineRule="auto"/>
        <w:rPr>
          <w:sz w:val="22"/>
          <w:szCs w:val="22"/>
        </w:rPr>
      </w:pPr>
    </w:p>
    <w:p w14:paraId="00060FC7" w14:textId="77777777" w:rsidR="000759CD" w:rsidRDefault="000759CD" w:rsidP="00D20F91">
      <w:pPr>
        <w:pStyle w:val="Heading4"/>
        <w:spacing w:line="360" w:lineRule="auto"/>
      </w:pPr>
      <w:r>
        <w:t>User mode assignment</w:t>
      </w:r>
    </w:p>
    <w:p w14:paraId="760D47CF" w14:textId="12DB4D92" w:rsidR="000759CD" w:rsidRDefault="000759CD" w:rsidP="00D20F91">
      <w:pPr>
        <w:spacing w:line="360" w:lineRule="auto"/>
        <w:rPr>
          <w:sz w:val="22"/>
          <w:szCs w:val="22"/>
        </w:rPr>
      </w:pPr>
      <w:r w:rsidRPr="006D777D">
        <w:rPr>
          <w:sz w:val="22"/>
          <w:szCs w:val="22"/>
        </w:rPr>
        <w:t xml:space="preserve">Mode switching between </w:t>
      </w:r>
      <w:r w:rsidRPr="006D777D">
        <w:rPr>
          <w:b/>
          <w:bCs/>
          <w:sz w:val="22"/>
          <w:szCs w:val="22"/>
        </w:rPr>
        <w:t>baseline  </w:t>
      </w:r>
      <w:r w:rsidRPr="006D777D">
        <w:rPr>
          <w:sz w:val="22"/>
          <w:szCs w:val="22"/>
        </w:rPr>
        <w:t xml:space="preserve">vs </w:t>
      </w:r>
      <w:r w:rsidRPr="006D777D">
        <w:rPr>
          <w:b/>
          <w:bCs/>
          <w:sz w:val="22"/>
          <w:szCs w:val="22"/>
        </w:rPr>
        <w:t xml:space="preserve">XAI </w:t>
      </w:r>
      <w:r w:rsidRPr="006D777D">
        <w:rPr>
          <w:sz w:val="22"/>
          <w:szCs w:val="22"/>
        </w:rPr>
        <w:t>determines which variant the user sees. It is crucial for A/B testing.</w:t>
      </w:r>
    </w:p>
    <w:p w14:paraId="43EFEE02" w14:textId="77777777" w:rsidR="008F319D" w:rsidRPr="008F319D" w:rsidRDefault="008F319D" w:rsidP="00D20F91">
      <w:pPr>
        <w:spacing w:line="360" w:lineRule="auto"/>
        <w:rPr>
          <w:sz w:val="22"/>
          <w:szCs w:val="22"/>
        </w:rPr>
      </w:pPr>
    </w:p>
    <w:p w14:paraId="7688C6FA" w14:textId="77777777" w:rsidR="000759CD" w:rsidRDefault="000759CD" w:rsidP="00D20F91">
      <w:pPr>
        <w:pStyle w:val="Heading4"/>
        <w:spacing w:line="360" w:lineRule="auto"/>
      </w:pPr>
      <w:r>
        <w:t>Admin dashboard</w:t>
      </w:r>
    </w:p>
    <w:p w14:paraId="61584399" w14:textId="7A7C6FD6" w:rsidR="00D17BAB" w:rsidRPr="006D777D" w:rsidRDefault="000759CD" w:rsidP="00D20F91">
      <w:pPr>
        <w:spacing w:line="360" w:lineRule="auto"/>
        <w:rPr>
          <w:sz w:val="22"/>
          <w:szCs w:val="22"/>
        </w:rPr>
      </w:pPr>
      <w:r w:rsidRPr="006D777D">
        <w:rPr>
          <w:sz w:val="22"/>
          <w:szCs w:val="22"/>
        </w:rPr>
        <w:t>The admin needs a way to monitor survey results and analyse whether explanations influenced the trust factor. It is the primary evaluation interface.</w:t>
      </w:r>
    </w:p>
    <w:p w14:paraId="36B8E045" w14:textId="10C887DB" w:rsidR="0021182B" w:rsidRPr="0021182B" w:rsidRDefault="000759CD" w:rsidP="006D777D">
      <w:pPr>
        <w:pStyle w:val="Heading3"/>
        <w:spacing w:before="240" w:after="120" w:line="360" w:lineRule="auto"/>
      </w:pPr>
      <w:bookmarkStart w:id="66" w:name="_Toc216999623"/>
      <w:r>
        <w:lastRenderedPageBreak/>
        <w:t>Should-Have Requirements</w:t>
      </w:r>
      <w:bookmarkEnd w:id="66"/>
    </w:p>
    <w:p w14:paraId="3FC1AF20" w14:textId="49945D1E" w:rsidR="000759CD" w:rsidRDefault="000759CD" w:rsidP="00D20F91">
      <w:pPr>
        <w:spacing w:line="360" w:lineRule="auto"/>
        <w:rPr>
          <w:sz w:val="22"/>
          <w:szCs w:val="22"/>
        </w:rPr>
      </w:pPr>
      <w:r w:rsidRPr="006D777D">
        <w:rPr>
          <w:sz w:val="22"/>
          <w:szCs w:val="22"/>
        </w:rPr>
        <w:t>These requirements improve the usability and depth of the system. They are not essential to the study, by they make interaction smoother and help the admin work easily.</w:t>
      </w:r>
    </w:p>
    <w:p w14:paraId="4761072E" w14:textId="77777777" w:rsidR="008F319D" w:rsidRPr="008F319D" w:rsidRDefault="008F319D" w:rsidP="00D20F91">
      <w:pPr>
        <w:spacing w:line="360" w:lineRule="auto"/>
        <w:rPr>
          <w:sz w:val="22"/>
          <w:szCs w:val="22"/>
        </w:rPr>
      </w:pPr>
    </w:p>
    <w:p w14:paraId="046845BB" w14:textId="77777777" w:rsidR="000759CD" w:rsidRDefault="000759CD" w:rsidP="00D20F91">
      <w:pPr>
        <w:pStyle w:val="Heading4"/>
        <w:spacing w:line="360" w:lineRule="auto"/>
      </w:pPr>
      <w:r>
        <w:t>Word cloud view</w:t>
      </w:r>
    </w:p>
    <w:p w14:paraId="6FD0F3F4" w14:textId="148B9308" w:rsidR="000759CD" w:rsidRDefault="000759CD" w:rsidP="00D20F91">
      <w:pPr>
        <w:spacing w:line="360" w:lineRule="auto"/>
        <w:rPr>
          <w:sz w:val="22"/>
          <w:szCs w:val="22"/>
        </w:rPr>
      </w:pPr>
      <w:r w:rsidRPr="006D777D">
        <w:rPr>
          <w:sz w:val="22"/>
          <w:szCs w:val="22"/>
        </w:rPr>
        <w:t>Gives a qualitative view of user feedback. Nice to have, but not critical.</w:t>
      </w:r>
    </w:p>
    <w:p w14:paraId="33D8DF7A" w14:textId="77777777" w:rsidR="008F319D" w:rsidRPr="008F319D" w:rsidRDefault="008F319D" w:rsidP="00D20F91">
      <w:pPr>
        <w:spacing w:line="360" w:lineRule="auto"/>
        <w:rPr>
          <w:sz w:val="22"/>
          <w:szCs w:val="22"/>
        </w:rPr>
      </w:pPr>
    </w:p>
    <w:p w14:paraId="3E2BC1D1" w14:textId="77777777" w:rsidR="000759CD" w:rsidRDefault="000759CD" w:rsidP="00D20F91">
      <w:pPr>
        <w:pStyle w:val="Heading4"/>
        <w:spacing w:line="360" w:lineRule="auto"/>
      </w:pPr>
      <w:r>
        <w:t>Fast API responses</w:t>
      </w:r>
    </w:p>
    <w:p w14:paraId="21E8C17C" w14:textId="5BC51F1D" w:rsidR="000759CD" w:rsidRPr="008F319D" w:rsidRDefault="000759CD" w:rsidP="00D20F91">
      <w:pPr>
        <w:spacing w:line="360" w:lineRule="auto"/>
        <w:rPr>
          <w:sz w:val="22"/>
          <w:szCs w:val="22"/>
        </w:rPr>
      </w:pPr>
      <w:r w:rsidRPr="006D777D">
        <w:rPr>
          <w:sz w:val="22"/>
          <w:szCs w:val="22"/>
        </w:rPr>
        <w:t>Helps keep the experience smooth. The system technically works even if slightly slower, so it remains a Should-have.</w:t>
      </w:r>
    </w:p>
    <w:p w14:paraId="770A940C" w14:textId="78109474" w:rsidR="0021182B" w:rsidRPr="0021182B" w:rsidRDefault="000759CD" w:rsidP="006D777D">
      <w:pPr>
        <w:pStyle w:val="Heading3"/>
        <w:spacing w:before="240" w:after="120" w:line="360" w:lineRule="auto"/>
      </w:pPr>
      <w:bookmarkStart w:id="67" w:name="_Toc216999624"/>
      <w:r>
        <w:t>Could-Have Requirements</w:t>
      </w:r>
      <w:bookmarkEnd w:id="67"/>
    </w:p>
    <w:p w14:paraId="0C7568DA" w14:textId="344785DC" w:rsidR="000759CD" w:rsidRDefault="000759CD" w:rsidP="00D20F91">
      <w:pPr>
        <w:spacing w:line="360" w:lineRule="auto"/>
        <w:rPr>
          <w:sz w:val="22"/>
          <w:szCs w:val="22"/>
        </w:rPr>
      </w:pPr>
      <w:r w:rsidRPr="006D777D">
        <w:rPr>
          <w:sz w:val="22"/>
          <w:szCs w:val="22"/>
        </w:rPr>
        <w:t>These features can enhance the prototype, but they fall outside the scope of the research aim. They add sophistication but do not change the core experiment.</w:t>
      </w:r>
    </w:p>
    <w:p w14:paraId="701C60D3" w14:textId="77777777" w:rsidR="008F319D" w:rsidRPr="008F319D" w:rsidRDefault="008F319D" w:rsidP="00D20F91">
      <w:pPr>
        <w:spacing w:line="360" w:lineRule="auto"/>
        <w:rPr>
          <w:sz w:val="22"/>
          <w:szCs w:val="22"/>
        </w:rPr>
      </w:pPr>
    </w:p>
    <w:p w14:paraId="0F4431D7" w14:textId="77777777" w:rsidR="000759CD" w:rsidRDefault="000759CD" w:rsidP="00D20F91">
      <w:pPr>
        <w:pStyle w:val="Heading4"/>
        <w:spacing w:line="360" w:lineRule="auto"/>
      </w:pPr>
      <w:r>
        <w:t>More advanced visual explanations</w:t>
      </w:r>
    </w:p>
    <w:p w14:paraId="083387A2" w14:textId="36E71919" w:rsidR="000759CD" w:rsidRDefault="000759CD" w:rsidP="00D20F91">
      <w:pPr>
        <w:spacing w:line="360" w:lineRule="auto"/>
        <w:rPr>
          <w:sz w:val="22"/>
          <w:szCs w:val="22"/>
        </w:rPr>
      </w:pPr>
      <w:r w:rsidRPr="006D777D">
        <w:rPr>
          <w:sz w:val="22"/>
          <w:szCs w:val="22"/>
        </w:rPr>
        <w:t>For example, bar charts or feature-impact visuals can be considered here. But SHAP values alone meet the XAI requirement.</w:t>
      </w:r>
    </w:p>
    <w:p w14:paraId="38A8C7DC" w14:textId="77777777" w:rsidR="008F319D" w:rsidRPr="008F319D" w:rsidRDefault="008F319D" w:rsidP="00D20F91">
      <w:pPr>
        <w:spacing w:line="360" w:lineRule="auto"/>
        <w:rPr>
          <w:sz w:val="22"/>
          <w:szCs w:val="22"/>
        </w:rPr>
      </w:pPr>
    </w:p>
    <w:p w14:paraId="557876B6" w14:textId="096F1A35" w:rsidR="008F319D" w:rsidRPr="008F319D" w:rsidRDefault="000759CD" w:rsidP="008F319D">
      <w:pPr>
        <w:pStyle w:val="Heading4"/>
        <w:spacing w:line="360" w:lineRule="auto"/>
      </w:pPr>
      <w:r>
        <w:t>Multi-bank integration</w:t>
      </w:r>
    </w:p>
    <w:p w14:paraId="2447034D" w14:textId="5ABA9532" w:rsidR="000759CD" w:rsidRDefault="000759CD" w:rsidP="00D20F91">
      <w:pPr>
        <w:spacing w:line="360" w:lineRule="auto"/>
        <w:rPr>
          <w:sz w:val="22"/>
          <w:szCs w:val="22"/>
        </w:rPr>
      </w:pPr>
      <w:r w:rsidRPr="006D777D">
        <w:rPr>
          <w:sz w:val="22"/>
          <w:szCs w:val="22"/>
        </w:rPr>
        <w:t>Useful for a real deployment, but irrelevant for a research prototype.</w:t>
      </w:r>
    </w:p>
    <w:p w14:paraId="57F4C404" w14:textId="77777777" w:rsidR="008F319D" w:rsidRPr="008F319D" w:rsidRDefault="008F319D" w:rsidP="00D20F91">
      <w:pPr>
        <w:spacing w:line="360" w:lineRule="auto"/>
        <w:rPr>
          <w:sz w:val="22"/>
          <w:szCs w:val="22"/>
        </w:rPr>
      </w:pPr>
    </w:p>
    <w:p w14:paraId="5356660E" w14:textId="77777777" w:rsidR="000759CD" w:rsidRDefault="000759CD" w:rsidP="00D20F91">
      <w:pPr>
        <w:pStyle w:val="Heading4"/>
        <w:spacing w:line="360" w:lineRule="auto"/>
      </w:pPr>
      <w:r>
        <w:t>Voice input</w:t>
      </w:r>
    </w:p>
    <w:p w14:paraId="392E181E" w14:textId="42FA7315" w:rsidR="00674401" w:rsidRPr="00674401" w:rsidRDefault="000759CD" w:rsidP="00D20F91">
      <w:pPr>
        <w:spacing w:line="360" w:lineRule="auto"/>
        <w:rPr>
          <w:sz w:val="22"/>
          <w:szCs w:val="22"/>
        </w:rPr>
      </w:pPr>
      <w:r w:rsidRPr="006D777D">
        <w:rPr>
          <w:sz w:val="22"/>
          <w:szCs w:val="22"/>
        </w:rPr>
        <w:t>Enhances accessibility, but does not influence trust measurement.</w:t>
      </w:r>
    </w:p>
    <w:p w14:paraId="52A209FA" w14:textId="2F1C1350" w:rsidR="0021182B" w:rsidRPr="0021182B" w:rsidRDefault="000759CD" w:rsidP="006D777D">
      <w:pPr>
        <w:pStyle w:val="Heading3"/>
        <w:spacing w:before="240" w:after="120" w:line="360" w:lineRule="auto"/>
      </w:pPr>
      <w:bookmarkStart w:id="68" w:name="_Toc216999625"/>
      <w:r>
        <w:t>Won’t-Have Requirements</w:t>
      </w:r>
      <w:bookmarkEnd w:id="68"/>
    </w:p>
    <w:p w14:paraId="7958E26D" w14:textId="1D1DD741" w:rsidR="000759CD" w:rsidRPr="008F319D" w:rsidRDefault="000759CD" w:rsidP="00D20F91">
      <w:pPr>
        <w:spacing w:line="360" w:lineRule="auto"/>
        <w:rPr>
          <w:sz w:val="22"/>
          <w:szCs w:val="22"/>
        </w:rPr>
      </w:pPr>
      <w:r w:rsidRPr="006D777D">
        <w:rPr>
          <w:sz w:val="22"/>
          <w:szCs w:val="22"/>
        </w:rPr>
        <w:t>These requirements were allocated to these groups as they require significant resources, third-party integrations, or large design changes. They do not directly support the research aim.</w:t>
      </w:r>
    </w:p>
    <w:p w14:paraId="56DBBFB2" w14:textId="77777777" w:rsidR="008F319D" w:rsidRDefault="008F319D" w:rsidP="00D20F91">
      <w:pPr>
        <w:pStyle w:val="Heading4"/>
        <w:spacing w:line="360" w:lineRule="auto"/>
      </w:pPr>
    </w:p>
    <w:p w14:paraId="61F36588" w14:textId="6950ABCD" w:rsidR="000759CD" w:rsidRDefault="000759CD" w:rsidP="00D20F91">
      <w:pPr>
        <w:pStyle w:val="Heading4"/>
        <w:spacing w:line="360" w:lineRule="auto"/>
      </w:pPr>
      <w:r>
        <w:t>Real-time credit bureau integration</w:t>
      </w:r>
    </w:p>
    <w:p w14:paraId="5EC602CF" w14:textId="1CD79E4D" w:rsidR="000759CD" w:rsidRPr="008F319D" w:rsidRDefault="000759CD" w:rsidP="00D20F91">
      <w:pPr>
        <w:spacing w:line="360" w:lineRule="auto"/>
        <w:rPr>
          <w:sz w:val="22"/>
          <w:szCs w:val="22"/>
        </w:rPr>
      </w:pPr>
      <w:r w:rsidRPr="006D777D">
        <w:rPr>
          <w:sz w:val="22"/>
          <w:szCs w:val="22"/>
        </w:rPr>
        <w:t>Technically, this is really challenging, as it requires approval and is unnecessary for trust evaluation.</w:t>
      </w:r>
    </w:p>
    <w:p w14:paraId="49BA3FB2" w14:textId="77777777" w:rsidR="008F319D" w:rsidRDefault="008F319D" w:rsidP="00D20F91">
      <w:pPr>
        <w:pStyle w:val="Heading4"/>
        <w:spacing w:line="360" w:lineRule="auto"/>
      </w:pPr>
    </w:p>
    <w:p w14:paraId="6D66A6D3" w14:textId="475602E7" w:rsidR="000759CD" w:rsidRDefault="000759CD" w:rsidP="00D20F91">
      <w:pPr>
        <w:pStyle w:val="Heading4"/>
        <w:spacing w:line="360" w:lineRule="auto"/>
      </w:pPr>
      <w:r>
        <w:t>Mobile app versions</w:t>
      </w:r>
    </w:p>
    <w:p w14:paraId="247CF572" w14:textId="5607599E" w:rsidR="00200FBC" w:rsidRPr="006D777D" w:rsidRDefault="000759CD" w:rsidP="00D20F91">
      <w:pPr>
        <w:spacing w:line="360" w:lineRule="auto"/>
        <w:rPr>
          <w:sz w:val="22"/>
          <w:szCs w:val="22"/>
        </w:rPr>
      </w:pPr>
      <w:r w:rsidRPr="006D777D">
        <w:rPr>
          <w:sz w:val="22"/>
          <w:szCs w:val="22"/>
        </w:rPr>
        <w:t>The prototype is a web-based solution. A mobile version would require a separate development cycle. With the time constraints, a web solution only will be provided.</w:t>
      </w:r>
    </w:p>
    <w:p w14:paraId="152F04AA" w14:textId="77777777" w:rsidR="00200FBC" w:rsidRDefault="00200FBC" w:rsidP="00D20F91">
      <w:pPr>
        <w:spacing w:line="360" w:lineRule="auto"/>
        <w:rPr>
          <w:lang w:val="en-US"/>
        </w:rPr>
      </w:pPr>
    </w:p>
    <w:p w14:paraId="76B12A44" w14:textId="2D658AB9" w:rsidR="00200FBC" w:rsidRDefault="00D330B5" w:rsidP="00D20F91">
      <w:pPr>
        <w:spacing w:line="360" w:lineRule="auto"/>
        <w:rPr>
          <w:lang w:val="en-US"/>
        </w:rPr>
      </w:pPr>
      <w:r w:rsidRPr="00D330B5">
        <w:rPr>
          <w:noProof/>
          <w14:ligatures w14:val="standardContextual"/>
        </w:rPr>
        <w:pict w14:anchorId="1A60C5E8">
          <v:rect id="_x0000_i1032" alt="" style="width:451.3pt;height:.05pt;mso-width-percent:0;mso-height-percent:0;mso-width-percent:0;mso-height-percent:0" o:hralign="center" o:hrstd="t" o:hr="t" fillcolor="#a0a0a0" stroked="f"/>
        </w:pict>
      </w:r>
    </w:p>
    <w:p w14:paraId="1FC9DF5F" w14:textId="67D61846" w:rsidR="00F8084C" w:rsidRDefault="00F8084C" w:rsidP="00FA58A8">
      <w:pPr>
        <w:pStyle w:val="Heading1"/>
      </w:pPr>
      <w:bookmarkStart w:id="69" w:name="_Toc216999626"/>
      <w:r w:rsidRPr="00F8084C">
        <w:t>Chapter 4 – Methodology, Design Choices, Development Approach, Project Management, Risks, and Project Plan</w:t>
      </w:r>
      <w:bookmarkEnd w:id="69"/>
    </w:p>
    <w:p w14:paraId="6A9CC118" w14:textId="77777777" w:rsidR="00FA58A8" w:rsidRPr="00FA58A8" w:rsidRDefault="00FA58A8" w:rsidP="00FA58A8"/>
    <w:p w14:paraId="1C92B1EA" w14:textId="33B41D04" w:rsidR="00765DAE" w:rsidRDefault="00765DAE" w:rsidP="00D20F91">
      <w:pPr>
        <w:pStyle w:val="Heading2"/>
        <w:spacing w:before="120" w:after="120" w:line="360" w:lineRule="auto"/>
      </w:pPr>
      <w:bookmarkStart w:id="70" w:name="_Toc216999627"/>
      <w:r>
        <w:t>4.1 Research Methodology</w:t>
      </w:r>
      <w:bookmarkEnd w:id="70"/>
    </w:p>
    <w:p w14:paraId="42C0281D" w14:textId="77777777" w:rsidR="00765DAE" w:rsidRPr="006D777D" w:rsidRDefault="00765DAE" w:rsidP="00D20F91">
      <w:pPr>
        <w:spacing w:line="360" w:lineRule="auto"/>
        <w:rPr>
          <w:sz w:val="22"/>
          <w:szCs w:val="22"/>
        </w:rPr>
      </w:pPr>
      <w:r w:rsidRPr="006D777D">
        <w:rPr>
          <w:sz w:val="22"/>
          <w:szCs w:val="22"/>
        </w:rPr>
        <w:t>The research uses an experimental methodology, as the question at the heart of this work is whether explanations actually change trust. That can not be answered by reading papers or imagining user reactions. It has to be observed. Trust appears in motion when a person interacts with an AI system that gives answers in its own voice. Therefore, the study placed people inside controlled chat sessions where they either saw these differences, and then their reactions changed. Some barely noticed the model’s reasoning, while others leaned more toward trusting the system when the reasoning was visible. That tension became the core of the study.</w:t>
      </w:r>
    </w:p>
    <w:p w14:paraId="60CFACA9" w14:textId="77777777" w:rsidR="00765DAE" w:rsidRDefault="00765DAE" w:rsidP="00D20F91">
      <w:pPr>
        <w:pStyle w:val="Heading3"/>
        <w:spacing w:before="240" w:after="120" w:line="360" w:lineRule="auto"/>
      </w:pPr>
      <w:bookmarkStart w:id="71" w:name="_Toc216999628"/>
      <w:r>
        <w:t>Structure of the experiment</w:t>
      </w:r>
      <w:bookmarkEnd w:id="71"/>
    </w:p>
    <w:p w14:paraId="1A1FBE37" w14:textId="1073A506" w:rsidR="00765DAE" w:rsidRDefault="00765DAE" w:rsidP="00D20F91">
      <w:pPr>
        <w:pStyle w:val="Heading4"/>
        <w:spacing w:line="360" w:lineRule="auto"/>
      </w:pPr>
      <w:r>
        <w:t>Two modes: SHAP vs. No Explanatio</w:t>
      </w:r>
      <w:r w:rsidR="006D777D">
        <w:t>n</w:t>
      </w:r>
    </w:p>
    <w:p w14:paraId="4ED11042" w14:textId="77777777" w:rsidR="00765DAE" w:rsidRPr="006D777D" w:rsidRDefault="00765DAE" w:rsidP="00D20F91">
      <w:pPr>
        <w:spacing w:line="360" w:lineRule="auto"/>
        <w:rPr>
          <w:sz w:val="22"/>
          <w:szCs w:val="22"/>
        </w:rPr>
      </w:pPr>
      <w:r w:rsidRPr="006D777D">
        <w:rPr>
          <w:sz w:val="22"/>
          <w:szCs w:val="22"/>
        </w:rPr>
        <w:t>Every participant was automatically placed into one of the two groups. Once the group saw the model’s internal reasoning with the help of SHAP values. The other group saw a plain answer with nothing extra. In other words, just the answer with no explanations. This small gap between groups helped reveal how explanations influence trust.</w:t>
      </w:r>
    </w:p>
    <w:p w14:paraId="52DD1CA7" w14:textId="77777777" w:rsidR="00C13E90" w:rsidRDefault="00C13E90" w:rsidP="00D20F91">
      <w:pPr>
        <w:spacing w:line="360" w:lineRule="auto"/>
      </w:pPr>
    </w:p>
    <w:p w14:paraId="45698A5E" w14:textId="77777777" w:rsidR="00765DAE" w:rsidRDefault="00765DAE" w:rsidP="00D20F91">
      <w:pPr>
        <w:pStyle w:val="Heading4"/>
        <w:spacing w:line="360" w:lineRule="auto"/>
      </w:pPr>
      <w:r>
        <w:t>Short task-based interactions</w:t>
      </w:r>
    </w:p>
    <w:p w14:paraId="7CEE228B" w14:textId="77777777" w:rsidR="00765DAE" w:rsidRPr="006D777D" w:rsidRDefault="00765DAE" w:rsidP="00D20F91">
      <w:pPr>
        <w:spacing w:line="360" w:lineRule="auto"/>
        <w:rPr>
          <w:sz w:val="22"/>
          <w:szCs w:val="22"/>
        </w:rPr>
      </w:pPr>
      <w:r w:rsidRPr="006D777D">
        <w:rPr>
          <w:sz w:val="22"/>
          <w:szCs w:val="22"/>
        </w:rPr>
        <w:t>Participants asked questions similar to what someone might ask a financial or decision-support chatbot. The SHAP model revealed which input features shaped the answer. The no-explanation model only gave the answer with no reasons. These few minutes were enough to pull natural reactions from users.</w:t>
      </w:r>
    </w:p>
    <w:p w14:paraId="4DDD8991" w14:textId="77777777" w:rsidR="00C13E90" w:rsidRDefault="00C13E90" w:rsidP="00D20F91">
      <w:pPr>
        <w:spacing w:line="360" w:lineRule="auto"/>
      </w:pPr>
    </w:p>
    <w:p w14:paraId="56B02C00" w14:textId="77777777" w:rsidR="00765DAE" w:rsidRDefault="00765DAE" w:rsidP="00D20F91">
      <w:pPr>
        <w:pStyle w:val="Heading4"/>
        <w:spacing w:line="360" w:lineRule="auto"/>
      </w:pPr>
      <w:r>
        <w:lastRenderedPageBreak/>
        <w:t>Trust survey after the chat</w:t>
      </w:r>
    </w:p>
    <w:p w14:paraId="3F94DF6E" w14:textId="77777777" w:rsidR="00765DAE" w:rsidRPr="006D777D" w:rsidRDefault="00765DAE" w:rsidP="00D20F91">
      <w:pPr>
        <w:spacing w:line="360" w:lineRule="auto"/>
        <w:rPr>
          <w:sz w:val="22"/>
          <w:szCs w:val="22"/>
        </w:rPr>
      </w:pPr>
      <w:r w:rsidRPr="006D777D">
        <w:rPr>
          <w:sz w:val="22"/>
          <w:szCs w:val="22"/>
        </w:rPr>
        <w:t>Users gave a trust rating, a clarity score, and optional comments. These numbers did not always line up neatly.  However, they formed the backbone of the analysis. Some people trusted the system simply because it showed its reasoning. Others trusted it less, which was interesting in its own way.</w:t>
      </w:r>
    </w:p>
    <w:p w14:paraId="4D4C5A39" w14:textId="77777777" w:rsidR="00765DAE" w:rsidRPr="006D777D" w:rsidRDefault="00765DAE" w:rsidP="00D20F91">
      <w:pPr>
        <w:spacing w:line="360" w:lineRule="auto"/>
        <w:rPr>
          <w:sz w:val="22"/>
          <w:szCs w:val="22"/>
        </w:rPr>
      </w:pPr>
      <w:r w:rsidRPr="006D777D">
        <w:rPr>
          <w:sz w:val="22"/>
          <w:szCs w:val="22"/>
        </w:rPr>
        <w:t>This method was not free of noise, as some users typed vague questions. Others ignored SHAP hints entirely, and some did not understand what the explanation meant. Still, that is the point. Trust rarely behaves in a straight line.</w:t>
      </w:r>
    </w:p>
    <w:p w14:paraId="71295554" w14:textId="77777777" w:rsidR="00D57540" w:rsidRDefault="00D57540" w:rsidP="00D20F91">
      <w:pPr>
        <w:spacing w:line="360" w:lineRule="auto"/>
      </w:pPr>
    </w:p>
    <w:p w14:paraId="052E1FB1" w14:textId="77777777" w:rsidR="00765DAE" w:rsidRDefault="00765DAE" w:rsidP="00D20F91">
      <w:pPr>
        <w:pStyle w:val="Heading2"/>
        <w:spacing w:before="240" w:after="120" w:line="360" w:lineRule="auto"/>
      </w:pPr>
      <w:bookmarkStart w:id="72" w:name="_Toc216999629"/>
      <w:r>
        <w:t>4.2 Software Design Methodology (OOAD)</w:t>
      </w:r>
      <w:bookmarkEnd w:id="72"/>
    </w:p>
    <w:p w14:paraId="55827AC1" w14:textId="77777777" w:rsidR="00765DAE" w:rsidRPr="006D777D" w:rsidRDefault="00765DAE" w:rsidP="00D20F91">
      <w:pPr>
        <w:spacing w:line="360" w:lineRule="auto"/>
        <w:rPr>
          <w:sz w:val="22"/>
          <w:szCs w:val="22"/>
        </w:rPr>
      </w:pPr>
      <w:r w:rsidRPr="006D777D">
        <w:rPr>
          <w:sz w:val="22"/>
          <w:szCs w:val="22"/>
        </w:rPr>
        <w:t>OOAD was used to shape the system, as the prototype had many parts that needed space. A chatbot appears simple on the surface, even though it has different roles underneath, including a chat controller, a SHAP explanation module, a model adapter, a logging layer, and a rating handler. They each needed their own place. Therefore, the system did not collapse into a pile of scripts.</w:t>
      </w:r>
    </w:p>
    <w:p w14:paraId="09AC1376" w14:textId="77777777" w:rsidR="00765DAE" w:rsidRDefault="00765DAE" w:rsidP="006D777D">
      <w:pPr>
        <w:pStyle w:val="Heading4"/>
      </w:pPr>
      <w:r>
        <w:t>Why OOAD suited the system</w:t>
      </w:r>
    </w:p>
    <w:p w14:paraId="29734513"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Objects kept the logic clean.</w:t>
      </w:r>
    </w:p>
    <w:p w14:paraId="462DAE03" w14:textId="77777777" w:rsidR="00765DAE" w:rsidRPr="006D777D" w:rsidRDefault="00765DAE" w:rsidP="00D20F91">
      <w:pPr>
        <w:spacing w:line="360" w:lineRule="auto"/>
        <w:ind w:left="720"/>
        <w:rPr>
          <w:sz w:val="22"/>
          <w:szCs w:val="22"/>
        </w:rPr>
      </w:pPr>
      <w:r w:rsidRPr="006D777D">
        <w:rPr>
          <w:sz w:val="22"/>
          <w:szCs w:val="22"/>
        </w:rPr>
        <w:t>The explanation module dealt with only SHAP calculations. The controller handled the message flow. The logger stored the conversation in the database. Each part stayed in its lane, even when things got messy.</w:t>
      </w:r>
    </w:p>
    <w:p w14:paraId="61798733"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Easy to switch between explanation modes</w:t>
      </w:r>
    </w:p>
    <w:p w14:paraId="0E448EC4" w14:textId="77777777" w:rsidR="00765DAE" w:rsidRPr="006D777D" w:rsidRDefault="00765DAE" w:rsidP="00D20F91">
      <w:pPr>
        <w:spacing w:line="360" w:lineRule="auto"/>
        <w:ind w:left="720"/>
        <w:rPr>
          <w:sz w:val="22"/>
          <w:szCs w:val="22"/>
        </w:rPr>
      </w:pPr>
      <w:r w:rsidRPr="006D777D">
        <w:rPr>
          <w:sz w:val="22"/>
          <w:szCs w:val="22"/>
        </w:rPr>
        <w:t>The SHAP model and the no-explanation mode sat next to each other as separate behaviours. The system just decided which one to use for each user. OOAD made that switching simple.</w:t>
      </w:r>
    </w:p>
    <w:p w14:paraId="7725A381"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Future-proof structure</w:t>
      </w:r>
    </w:p>
    <w:p w14:paraId="79FE95CE" w14:textId="77777777" w:rsidR="00765DAE" w:rsidRPr="006D777D" w:rsidRDefault="00765DAE" w:rsidP="00D20F91">
      <w:pPr>
        <w:spacing w:line="360" w:lineRule="auto"/>
        <w:ind w:left="720"/>
        <w:rPr>
          <w:sz w:val="22"/>
          <w:szCs w:val="22"/>
        </w:rPr>
      </w:pPr>
      <w:r w:rsidRPr="006D777D">
        <w:rPr>
          <w:sz w:val="22"/>
          <w:szCs w:val="22"/>
        </w:rPr>
        <w:t>Even if the project only uses SHAP today, OOAD makes it painless to add a new XAI technique in the future. If another explanation technique is introduced, it will not break the design.</w:t>
      </w:r>
    </w:p>
    <w:p w14:paraId="36C5E91C"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Backend endpoints kept logic separate and maintainable.</w:t>
      </w:r>
    </w:p>
    <w:p w14:paraId="618CB8F4" w14:textId="77777777" w:rsidR="00765DAE" w:rsidRPr="006D777D" w:rsidRDefault="00765DAE" w:rsidP="00D20F91">
      <w:pPr>
        <w:spacing w:line="360" w:lineRule="auto"/>
        <w:ind w:left="720"/>
        <w:rPr>
          <w:sz w:val="22"/>
          <w:szCs w:val="22"/>
        </w:rPr>
      </w:pPr>
      <w:r w:rsidRPr="006D777D">
        <w:rPr>
          <w:sz w:val="22"/>
          <w:szCs w:val="22"/>
        </w:rPr>
        <w:t xml:space="preserve">Each backend endpoint and routing were separated into their own routes and controllers. Making the routes move into their own separate routing component made routing much simpler and maintainable. Each route contains their own endpoints, which were also moved into a separate controller for handling only the logic and making it more maintainable and readable. Even error handling moved into a grobal error handler, enabling the error handling </w:t>
      </w:r>
      <w:r w:rsidRPr="006D777D">
        <w:rPr>
          <w:sz w:val="22"/>
          <w:szCs w:val="22"/>
        </w:rPr>
        <w:lastRenderedPageBreak/>
        <w:t>in one single place. That also made the error handling and logging important information to the console more easy and maintainable.</w:t>
      </w:r>
    </w:p>
    <w:p w14:paraId="6EA0440D" w14:textId="77777777" w:rsidR="00765DAE" w:rsidRPr="006D777D" w:rsidRDefault="00765DAE" w:rsidP="00D20F91">
      <w:pPr>
        <w:spacing w:line="360" w:lineRule="auto"/>
        <w:rPr>
          <w:sz w:val="22"/>
          <w:szCs w:val="22"/>
        </w:rPr>
      </w:pPr>
      <w:r w:rsidRPr="006D777D">
        <w:rPr>
          <w:sz w:val="22"/>
          <w:szCs w:val="22"/>
        </w:rPr>
        <w:t>Some classes needed to be trimmed when they grew too large. But OOAD made those revisions manageable instead of painful.</w:t>
      </w:r>
    </w:p>
    <w:p w14:paraId="72C273DF" w14:textId="77777777" w:rsidR="00612866" w:rsidRPr="006D777D" w:rsidRDefault="00612866" w:rsidP="00D20F91">
      <w:pPr>
        <w:spacing w:line="360" w:lineRule="auto"/>
        <w:rPr>
          <w:sz w:val="22"/>
          <w:szCs w:val="22"/>
        </w:rPr>
      </w:pPr>
    </w:p>
    <w:p w14:paraId="155F97A4" w14:textId="77777777" w:rsidR="00765DAE" w:rsidRDefault="00765DAE" w:rsidP="00D20F91">
      <w:pPr>
        <w:pStyle w:val="Heading2"/>
        <w:spacing w:before="240" w:after="120" w:line="360" w:lineRule="auto"/>
      </w:pPr>
      <w:bookmarkStart w:id="73" w:name="_Toc216999630"/>
      <w:r>
        <w:t>4.3 Kanban as the Software Development Methodology</w:t>
      </w:r>
      <w:bookmarkEnd w:id="73"/>
    </w:p>
    <w:p w14:paraId="41873A8E" w14:textId="6E8BCC37" w:rsidR="00BC02BD" w:rsidRPr="006D777D" w:rsidRDefault="00765DAE" w:rsidP="00D20F91">
      <w:pPr>
        <w:spacing w:line="360" w:lineRule="auto"/>
        <w:rPr>
          <w:sz w:val="22"/>
          <w:szCs w:val="22"/>
        </w:rPr>
      </w:pPr>
      <w:r w:rsidRPr="006D777D">
        <w:rPr>
          <w:sz w:val="22"/>
          <w:szCs w:val="22"/>
        </w:rPr>
        <w:t xml:space="preserve">Kanban guided the whole development process. It did not control the process with deadlines. It simply lets the project move in the stop-start rhythm that AI always seems to have. The board helped to keep track of the tasks in a visually appealing way. Some tasks moved quickly, while others sat in the “In Progress” lane longer than expected. Some tasks even had to be broken into smaller ones. </w:t>
      </w:r>
    </w:p>
    <w:p w14:paraId="07E51423" w14:textId="77777777" w:rsidR="00765DAE" w:rsidRDefault="00765DAE" w:rsidP="00D20F91">
      <w:pPr>
        <w:pStyle w:val="Heading3"/>
        <w:spacing w:before="240" w:after="120" w:line="360" w:lineRule="auto"/>
      </w:pPr>
      <w:bookmarkStart w:id="74" w:name="_Toc216999631"/>
      <w:r>
        <w:t>Why Kanban worked best</w:t>
      </w:r>
      <w:bookmarkEnd w:id="74"/>
    </w:p>
    <w:p w14:paraId="7A4226C1" w14:textId="77777777" w:rsidR="00765DAE" w:rsidRPr="000D2C08" w:rsidRDefault="00765DAE" w:rsidP="00D20F91">
      <w:pPr>
        <w:numPr>
          <w:ilvl w:val="0"/>
          <w:numId w:val="86"/>
        </w:numPr>
        <w:spacing w:before="120" w:after="120" w:line="360" w:lineRule="auto"/>
        <w:rPr>
          <w:sz w:val="22"/>
          <w:szCs w:val="22"/>
        </w:rPr>
      </w:pPr>
      <w:r w:rsidRPr="000D2C08">
        <w:rPr>
          <w:b/>
          <w:bCs/>
          <w:sz w:val="22"/>
          <w:szCs w:val="22"/>
        </w:rPr>
        <w:t>Visual flow that matched the real pace</w:t>
      </w:r>
    </w:p>
    <w:p w14:paraId="56D5A21D" w14:textId="77777777" w:rsidR="00765DAE" w:rsidRPr="000D2C08" w:rsidRDefault="00765DAE" w:rsidP="00D20F91">
      <w:pPr>
        <w:spacing w:line="360" w:lineRule="auto"/>
        <w:rPr>
          <w:sz w:val="22"/>
          <w:szCs w:val="22"/>
        </w:rPr>
      </w:pPr>
      <w:r w:rsidRPr="000D2C08">
        <w:rPr>
          <w:sz w:val="22"/>
          <w:szCs w:val="22"/>
        </w:rPr>
        <w:t>Tasks shifted across the board without pressure. When a new bug appeared, a new card appeared instantly. No sprint walls as in Agile. No waiting for a cycle to finish.</w:t>
      </w:r>
    </w:p>
    <w:p w14:paraId="5CB910DE" w14:textId="77777777" w:rsidR="00765DAE" w:rsidRPr="000D2C08" w:rsidRDefault="00765DAE" w:rsidP="00D20F91">
      <w:pPr>
        <w:numPr>
          <w:ilvl w:val="0"/>
          <w:numId w:val="87"/>
        </w:numPr>
        <w:spacing w:before="120" w:after="120" w:line="360" w:lineRule="auto"/>
        <w:rPr>
          <w:sz w:val="22"/>
          <w:szCs w:val="22"/>
        </w:rPr>
      </w:pPr>
      <w:r w:rsidRPr="000D2C08">
        <w:rPr>
          <w:b/>
          <w:bCs/>
          <w:sz w:val="22"/>
          <w:szCs w:val="22"/>
        </w:rPr>
        <w:t>Supports sudden changes</w:t>
      </w:r>
    </w:p>
    <w:p w14:paraId="42C908CA" w14:textId="77777777" w:rsidR="00765DAE" w:rsidRPr="000D2C08" w:rsidRDefault="00765DAE" w:rsidP="00D20F91">
      <w:pPr>
        <w:spacing w:line="360" w:lineRule="auto"/>
        <w:rPr>
          <w:sz w:val="22"/>
          <w:szCs w:val="22"/>
        </w:rPr>
      </w:pPr>
      <w:r w:rsidRPr="000D2C08">
        <w:rPr>
          <w:sz w:val="22"/>
          <w:szCs w:val="22"/>
        </w:rPr>
        <w:t>Sometimes the deployment surprises you. One day it deploys all the new changes, and the next day it failed with an error “Timed out”. Kanban absorbed these surprises since nothing was locked into a rigid plan.</w:t>
      </w:r>
    </w:p>
    <w:p w14:paraId="3562F5B1" w14:textId="77777777" w:rsidR="00765DAE" w:rsidRPr="000D2C08" w:rsidRDefault="00765DAE" w:rsidP="00D20F91">
      <w:pPr>
        <w:spacing w:line="360" w:lineRule="auto"/>
        <w:rPr>
          <w:sz w:val="22"/>
          <w:szCs w:val="22"/>
        </w:rPr>
      </w:pPr>
    </w:p>
    <w:p w14:paraId="307845A4" w14:textId="77777777" w:rsidR="00765DAE" w:rsidRPr="000D2C08" w:rsidRDefault="00765DAE" w:rsidP="00D20F91">
      <w:pPr>
        <w:numPr>
          <w:ilvl w:val="0"/>
          <w:numId w:val="88"/>
        </w:numPr>
        <w:spacing w:before="120" w:after="120" w:line="360" w:lineRule="auto"/>
        <w:rPr>
          <w:sz w:val="22"/>
          <w:szCs w:val="22"/>
        </w:rPr>
      </w:pPr>
      <w:r w:rsidRPr="000D2C08">
        <w:rPr>
          <w:b/>
          <w:bCs/>
          <w:sz w:val="22"/>
          <w:szCs w:val="22"/>
        </w:rPr>
        <w:t>Less ceremony, more work</w:t>
      </w:r>
    </w:p>
    <w:p w14:paraId="11148337" w14:textId="77777777" w:rsidR="00765DAE" w:rsidRPr="000D2C08" w:rsidRDefault="00765DAE" w:rsidP="00D20F91">
      <w:pPr>
        <w:spacing w:line="360" w:lineRule="auto"/>
        <w:rPr>
          <w:sz w:val="22"/>
          <w:szCs w:val="22"/>
        </w:rPr>
      </w:pPr>
      <w:r w:rsidRPr="000D2C08">
        <w:rPr>
          <w:sz w:val="22"/>
          <w:szCs w:val="22"/>
        </w:rPr>
        <w:t>There were no daily stand-ups or sprint reviews as in Agile. The board itself tracked progress and showed bottlenecks, and that was way enough for this project.</w:t>
      </w:r>
    </w:p>
    <w:p w14:paraId="5AFA9844" w14:textId="77777777" w:rsidR="00765DAE" w:rsidRDefault="00765DAE" w:rsidP="00D20F91">
      <w:pPr>
        <w:pStyle w:val="Heading3"/>
        <w:spacing w:before="240" w:after="120" w:line="360" w:lineRule="auto"/>
      </w:pPr>
      <w:bookmarkStart w:id="75" w:name="_Toc216999632"/>
      <w:r>
        <w:t>Why Kanban over Waterfall</w:t>
      </w:r>
      <w:bookmarkEnd w:id="75"/>
    </w:p>
    <w:p w14:paraId="5AB046E3" w14:textId="77777777" w:rsidR="00765DAE" w:rsidRPr="000D2C08" w:rsidRDefault="00765DAE" w:rsidP="00D20F91">
      <w:pPr>
        <w:spacing w:line="360" w:lineRule="auto"/>
        <w:rPr>
          <w:sz w:val="22"/>
          <w:szCs w:val="22"/>
        </w:rPr>
      </w:pPr>
      <w:r w:rsidRPr="000D2C08">
        <w:rPr>
          <w:sz w:val="22"/>
          <w:szCs w:val="22"/>
        </w:rPr>
        <w:t>Waterfall expects you to know everything early. This project did not. SHAP explanations sometimes confused the developer, forcing redesigns. The method of survey changed. The UI changed. Even the explanation rendering changed. The waterfall would have collapsed under that movement.</w:t>
      </w:r>
    </w:p>
    <w:p w14:paraId="379C58AB" w14:textId="77777777" w:rsidR="00765DAE" w:rsidRPr="000D2C08" w:rsidRDefault="00765DAE" w:rsidP="00D20F91">
      <w:pPr>
        <w:spacing w:line="360" w:lineRule="auto"/>
        <w:rPr>
          <w:sz w:val="22"/>
          <w:szCs w:val="22"/>
        </w:rPr>
      </w:pPr>
      <w:r w:rsidRPr="000D2C08">
        <w:rPr>
          <w:sz w:val="22"/>
          <w:szCs w:val="22"/>
        </w:rPr>
        <w:t>Kanban stayed flexible and helped the development process progress.</w:t>
      </w:r>
    </w:p>
    <w:p w14:paraId="040268AC" w14:textId="77777777" w:rsidR="00765DAE" w:rsidRDefault="00765DAE" w:rsidP="00D20F91">
      <w:pPr>
        <w:spacing w:line="360" w:lineRule="auto"/>
      </w:pPr>
    </w:p>
    <w:p w14:paraId="6B764C13" w14:textId="77777777" w:rsidR="00765DAE" w:rsidRDefault="00765DAE" w:rsidP="00D20F91">
      <w:pPr>
        <w:pStyle w:val="Heading2"/>
        <w:spacing w:before="240" w:after="120" w:line="360" w:lineRule="auto"/>
      </w:pPr>
      <w:bookmarkStart w:id="76" w:name="_Toc216999633"/>
      <w:r>
        <w:lastRenderedPageBreak/>
        <w:t>4.4 Project Management Methodology (Kanban)</w:t>
      </w:r>
      <w:bookmarkEnd w:id="76"/>
    </w:p>
    <w:p w14:paraId="28D65C04" w14:textId="5A5CE3DD" w:rsidR="00FD3931" w:rsidRPr="00993B0B" w:rsidRDefault="00765DAE" w:rsidP="00D20F91">
      <w:pPr>
        <w:spacing w:line="360" w:lineRule="auto"/>
      </w:pPr>
      <w:r>
        <w:t>Kanban was also utilised as a project management method, not just a development style. Even though there are several methods, such as PRINCE2 or Agile, Kanban simply fits the real behaviour of this project well. The board became a quiet but reliable companion.</w:t>
      </w:r>
    </w:p>
    <w:p w14:paraId="300CCC57" w14:textId="77777777" w:rsidR="00765DAE" w:rsidRDefault="00765DAE" w:rsidP="00D20F91">
      <w:pPr>
        <w:pStyle w:val="Heading3"/>
        <w:spacing w:before="240" w:after="120" w:line="360" w:lineRule="auto"/>
      </w:pPr>
      <w:bookmarkStart w:id="77" w:name="_Toc216999634"/>
      <w:r>
        <w:t>How Kanban influenced the management</w:t>
      </w:r>
      <w:bookmarkEnd w:id="77"/>
    </w:p>
    <w:p w14:paraId="7607E0A5"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Clear awareness of bottlenecks</w:t>
      </w:r>
    </w:p>
    <w:p w14:paraId="27421F3E" w14:textId="77777777" w:rsidR="00765DAE" w:rsidRPr="000D2C08" w:rsidRDefault="00765DAE" w:rsidP="00D20F91">
      <w:pPr>
        <w:spacing w:line="360" w:lineRule="auto"/>
        <w:ind w:left="720"/>
        <w:rPr>
          <w:sz w:val="22"/>
          <w:szCs w:val="22"/>
        </w:rPr>
      </w:pPr>
      <w:r w:rsidRPr="000D2C08">
        <w:rPr>
          <w:sz w:val="22"/>
          <w:szCs w:val="22"/>
        </w:rPr>
        <w:t>When too many tasks sat in the status “In Progress”, it was a sign to slow down and finish what had already finished.</w:t>
      </w:r>
    </w:p>
    <w:p w14:paraId="2EB54665"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Adaptable to uneven progress</w:t>
      </w:r>
    </w:p>
    <w:p w14:paraId="7B5A655B" w14:textId="77777777" w:rsidR="00765DAE" w:rsidRPr="000D2C08" w:rsidRDefault="00765DAE" w:rsidP="00D20F91">
      <w:pPr>
        <w:spacing w:line="360" w:lineRule="auto"/>
        <w:ind w:left="720"/>
        <w:rPr>
          <w:sz w:val="22"/>
          <w:szCs w:val="22"/>
        </w:rPr>
      </w:pPr>
      <w:r w:rsidRPr="000D2C08">
        <w:rPr>
          <w:sz w:val="22"/>
          <w:szCs w:val="22"/>
        </w:rPr>
        <w:t>Some weeks focused entirely on fixing SHAP values and making them more understandable with the help of ChatGPT. Kanban was able to handle these jumps.</w:t>
      </w:r>
    </w:p>
    <w:p w14:paraId="55EF5E00"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Easy to evidence</w:t>
      </w:r>
    </w:p>
    <w:p w14:paraId="5AF60F46" w14:textId="77777777" w:rsidR="00765DAE" w:rsidRPr="000D2C08" w:rsidRDefault="00765DAE" w:rsidP="00D20F91">
      <w:pPr>
        <w:spacing w:line="360" w:lineRule="auto"/>
        <w:ind w:left="720"/>
        <w:rPr>
          <w:sz w:val="22"/>
          <w:szCs w:val="22"/>
        </w:rPr>
      </w:pPr>
      <w:r w:rsidRPr="000D2C08">
        <w:rPr>
          <w:sz w:val="22"/>
          <w:szCs w:val="22"/>
        </w:rPr>
        <w:t>A screenshot of a Kanban board fits as evidence showing exactly how the project moved forward.</w:t>
      </w:r>
    </w:p>
    <w:p w14:paraId="2CB4D223" w14:textId="77777777" w:rsidR="00765DAE" w:rsidRPr="000D2C08" w:rsidRDefault="00765DAE" w:rsidP="00D20F91">
      <w:pPr>
        <w:spacing w:line="360" w:lineRule="auto"/>
        <w:ind w:left="720"/>
        <w:rPr>
          <w:sz w:val="22"/>
          <w:szCs w:val="22"/>
        </w:rPr>
      </w:pPr>
      <w:r w:rsidRPr="000D2C08">
        <w:rPr>
          <w:sz w:val="22"/>
          <w:szCs w:val="22"/>
        </w:rPr>
        <w:t>One screenshot (evidence) is added to prove  that Kanban was used as the project management methodology. However, more screenshots (evidence) can be found in the appendix.</w:t>
      </w:r>
    </w:p>
    <w:p w14:paraId="1F9D54ED" w14:textId="77777777" w:rsidR="00765DAE" w:rsidRDefault="00765DAE" w:rsidP="00D20F91">
      <w:pPr>
        <w:spacing w:line="360" w:lineRule="auto"/>
        <w:rPr>
          <w:lang w:val="en-US"/>
        </w:rPr>
      </w:pPr>
    </w:p>
    <w:p w14:paraId="7B896A28" w14:textId="77777777" w:rsidR="002150F7" w:rsidRDefault="00765DAE" w:rsidP="002150F7">
      <w:pPr>
        <w:keepNext/>
        <w:spacing w:line="360" w:lineRule="auto"/>
        <w:jc w:val="center"/>
      </w:pPr>
      <w:r>
        <w:fldChar w:fldCharType="begin"/>
      </w:r>
      <w:r>
        <w:instrText xml:space="preserve"> INCLUDEPICTURE "https://codahosted.io/docs/CK7uImbIi7/blobs/bl-pCIAEb998d/7ee4d20767839df9f99e40843704c8573454f12d966caca51890d8e4c0985363bfc9813bc8480b4b4cf00175fa7f07147af2734de814d9a72bde25c6fcc5f5f90a0d503a5607f12bded3f00945397b043b8357e1f0bcdcfc4d2612f494c2ce4ae28f29c6" \* MERGEFORMATINET </w:instrText>
      </w:r>
      <w:r>
        <w:fldChar w:fldCharType="separate"/>
      </w:r>
      <w:r>
        <w:rPr>
          <w:noProof/>
        </w:rPr>
        <w:drawing>
          <wp:inline distT="0" distB="0" distL="0" distR="0" wp14:anchorId="4E232001" wp14:editId="4E6F7F46">
            <wp:extent cx="3060700" cy="1973212"/>
            <wp:effectExtent l="0" t="0" r="0" b="0"/>
            <wp:docPr id="494989818" name="Picture 4"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89818" name="Picture 4" descr="A screenshot of a project plan&#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68758" cy="1978407"/>
                    </a:xfrm>
                    <a:prstGeom prst="rect">
                      <a:avLst/>
                    </a:prstGeom>
                    <a:noFill/>
                    <a:ln>
                      <a:noFill/>
                    </a:ln>
                  </pic:spPr>
                </pic:pic>
              </a:graphicData>
            </a:graphic>
          </wp:inline>
        </w:drawing>
      </w:r>
      <w:r>
        <w:fldChar w:fldCharType="end"/>
      </w:r>
    </w:p>
    <w:p w14:paraId="647EB092" w14:textId="4A1B4BE3" w:rsidR="00765DAE" w:rsidRPr="00993B0B" w:rsidRDefault="002150F7" w:rsidP="002150F7">
      <w:pPr>
        <w:pStyle w:val="Caption"/>
        <w:jc w:val="center"/>
      </w:pPr>
      <w:bookmarkStart w:id="78" w:name="_Toc216999432"/>
      <w:r>
        <w:t xml:space="preserve">Figure </w:t>
      </w:r>
      <w:fldSimple w:instr=" SEQ Figure \* ARABIC ">
        <w:r w:rsidR="00384C96">
          <w:rPr>
            <w:noProof/>
          </w:rPr>
          <w:t>4</w:t>
        </w:r>
        <w:bookmarkEnd w:id="78"/>
      </w:fldSimple>
    </w:p>
    <w:p w14:paraId="328AEAEC" w14:textId="77777777" w:rsidR="00765DAE" w:rsidRPr="00EB4EC2" w:rsidRDefault="00765DAE" w:rsidP="00D20F91">
      <w:pPr>
        <w:numPr>
          <w:ilvl w:val="0"/>
          <w:numId w:val="90"/>
        </w:numPr>
        <w:spacing w:before="120" w:after="120" w:line="360" w:lineRule="auto"/>
        <w:rPr>
          <w:sz w:val="22"/>
          <w:szCs w:val="22"/>
        </w:rPr>
      </w:pPr>
      <w:r w:rsidRPr="00EB4EC2">
        <w:rPr>
          <w:b/>
          <w:bCs/>
          <w:sz w:val="22"/>
          <w:szCs w:val="22"/>
        </w:rPr>
        <w:t>No meetings or reviews</w:t>
      </w:r>
    </w:p>
    <w:p w14:paraId="166333A8" w14:textId="77777777" w:rsidR="00765DAE" w:rsidRPr="00EB4EC2" w:rsidRDefault="00765DAE" w:rsidP="00D20F91">
      <w:pPr>
        <w:spacing w:line="360" w:lineRule="auto"/>
        <w:ind w:left="720"/>
        <w:rPr>
          <w:sz w:val="22"/>
          <w:szCs w:val="22"/>
        </w:rPr>
      </w:pPr>
      <w:r w:rsidRPr="00EB4EC2">
        <w:rPr>
          <w:sz w:val="22"/>
          <w:szCs w:val="22"/>
        </w:rPr>
        <w:t>Agile consists of consistent meetings and reviews, which take considerable time, and can be used to complete tasks. Kanban, on the other hand, focuses on task completion instead of many meetings and reviews. Therefore, it helped to focus on completing tasks.</w:t>
      </w:r>
    </w:p>
    <w:p w14:paraId="328D4A42" w14:textId="77777777" w:rsidR="00765DAE" w:rsidRDefault="00765DAE" w:rsidP="00D20F91">
      <w:pPr>
        <w:spacing w:line="360" w:lineRule="auto"/>
        <w:rPr>
          <w:lang w:val="en-US"/>
        </w:rPr>
      </w:pPr>
    </w:p>
    <w:p w14:paraId="67E34F90" w14:textId="77777777" w:rsidR="00765DAE" w:rsidRDefault="00765DAE" w:rsidP="00D20F91">
      <w:pPr>
        <w:pStyle w:val="Heading2"/>
        <w:spacing w:before="120" w:after="120" w:line="360" w:lineRule="auto"/>
      </w:pPr>
      <w:bookmarkStart w:id="79" w:name="_Toc216999635"/>
      <w:r>
        <w:lastRenderedPageBreak/>
        <w:t>4.5 Risks and Mitigation</w:t>
      </w:r>
      <w:bookmarkEnd w:id="79"/>
    </w:p>
    <w:p w14:paraId="16702CEB" w14:textId="77777777" w:rsidR="00765DAE" w:rsidRPr="00EB4EC2" w:rsidRDefault="00765DAE" w:rsidP="00D20F91">
      <w:pPr>
        <w:spacing w:line="360" w:lineRule="auto"/>
        <w:rPr>
          <w:sz w:val="22"/>
          <w:szCs w:val="22"/>
        </w:rPr>
      </w:pPr>
      <w:r w:rsidRPr="00EB4EC2">
        <w:rPr>
          <w:sz w:val="22"/>
          <w:szCs w:val="22"/>
        </w:rPr>
        <w:t>Risks came from all directions as trust research sits between people and technology. Neither behaves consistently.</w:t>
      </w:r>
    </w:p>
    <w:p w14:paraId="6877F289" w14:textId="77777777" w:rsidR="00765DAE" w:rsidRDefault="00765DAE" w:rsidP="00EB4EC2">
      <w:pPr>
        <w:pStyle w:val="Heading4"/>
      </w:pPr>
      <w:r>
        <w:t>Technical Risks</w:t>
      </w:r>
    </w:p>
    <w:p w14:paraId="5CA05054" w14:textId="77777777" w:rsidR="00765DAE" w:rsidRPr="00EB4EC2" w:rsidRDefault="00765DAE" w:rsidP="00D20F91">
      <w:pPr>
        <w:numPr>
          <w:ilvl w:val="0"/>
          <w:numId w:val="91"/>
        </w:numPr>
        <w:spacing w:before="120" w:after="120" w:line="360" w:lineRule="auto"/>
        <w:rPr>
          <w:sz w:val="22"/>
          <w:szCs w:val="22"/>
        </w:rPr>
      </w:pPr>
      <w:r w:rsidRPr="00EB4EC2">
        <w:rPr>
          <w:b/>
          <w:bCs/>
          <w:sz w:val="22"/>
          <w:szCs w:val="22"/>
        </w:rPr>
        <w:t>SHAP explanations are taking too long</w:t>
      </w:r>
    </w:p>
    <w:p w14:paraId="0D368933" w14:textId="77777777" w:rsidR="00765DAE" w:rsidRPr="00EB4EC2" w:rsidRDefault="00765DAE" w:rsidP="00D20F91">
      <w:pPr>
        <w:spacing w:line="360" w:lineRule="auto"/>
        <w:ind w:left="720"/>
        <w:rPr>
          <w:sz w:val="22"/>
          <w:szCs w:val="22"/>
        </w:rPr>
      </w:pPr>
      <w:r w:rsidRPr="00EB4EC2">
        <w:rPr>
          <w:sz w:val="22"/>
          <w:szCs w:val="22"/>
        </w:rPr>
        <w:t>If SHAP calculations slowed, users lost patience.</w:t>
      </w:r>
    </w:p>
    <w:p w14:paraId="003A2579"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Caching inputs and limiting feature counts.</w:t>
      </w:r>
    </w:p>
    <w:p w14:paraId="51BC526C" w14:textId="77777777" w:rsidR="00765DAE" w:rsidRPr="00EB4EC2" w:rsidRDefault="00765DAE" w:rsidP="00D20F91">
      <w:pPr>
        <w:numPr>
          <w:ilvl w:val="0"/>
          <w:numId w:val="91"/>
        </w:numPr>
        <w:spacing w:before="120" w:after="120" w:line="360" w:lineRule="auto"/>
        <w:rPr>
          <w:sz w:val="22"/>
          <w:szCs w:val="22"/>
        </w:rPr>
      </w:pPr>
      <w:r w:rsidRPr="00EB4EC2">
        <w:rPr>
          <w:b/>
          <w:bCs/>
          <w:sz w:val="22"/>
          <w:szCs w:val="22"/>
        </w:rPr>
        <w:t>Inconsistent SHAP outputs</w:t>
      </w:r>
    </w:p>
    <w:p w14:paraId="40B2CD4E" w14:textId="77777777" w:rsidR="00765DAE" w:rsidRPr="00EB4EC2" w:rsidRDefault="00765DAE" w:rsidP="00D20F91">
      <w:pPr>
        <w:spacing w:line="360" w:lineRule="auto"/>
        <w:ind w:left="720"/>
        <w:rPr>
          <w:sz w:val="22"/>
          <w:szCs w:val="22"/>
        </w:rPr>
      </w:pPr>
      <w:r w:rsidRPr="00EB4EC2">
        <w:rPr>
          <w:sz w:val="22"/>
          <w:szCs w:val="22"/>
        </w:rPr>
        <w:t>Sometimes SHAP showed a pattern; sometimes it felt random.</w:t>
      </w:r>
    </w:p>
    <w:p w14:paraId="267B09EC"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Standardising prompts and testing edge cases.</w:t>
      </w:r>
    </w:p>
    <w:p w14:paraId="22EBE4F8" w14:textId="77777777" w:rsidR="00F2725A" w:rsidRDefault="00F2725A" w:rsidP="00D20F91">
      <w:pPr>
        <w:spacing w:line="360" w:lineRule="auto"/>
        <w:ind w:left="720"/>
      </w:pPr>
    </w:p>
    <w:p w14:paraId="59385B61" w14:textId="77777777" w:rsidR="00765DAE" w:rsidRDefault="00765DAE" w:rsidP="00EB4EC2">
      <w:pPr>
        <w:pStyle w:val="Heading4"/>
      </w:pPr>
      <w:r>
        <w:t>Operational Risks</w:t>
      </w:r>
    </w:p>
    <w:p w14:paraId="62167E5D" w14:textId="77777777" w:rsidR="00765DAE" w:rsidRPr="00EB4EC2" w:rsidRDefault="00765DAE" w:rsidP="00D20F91">
      <w:pPr>
        <w:numPr>
          <w:ilvl w:val="0"/>
          <w:numId w:val="92"/>
        </w:numPr>
        <w:spacing w:before="120" w:after="120" w:line="360" w:lineRule="auto"/>
        <w:rPr>
          <w:sz w:val="22"/>
          <w:szCs w:val="22"/>
        </w:rPr>
      </w:pPr>
      <w:r w:rsidRPr="00EB4EC2">
        <w:rPr>
          <w:b/>
          <w:bCs/>
          <w:sz w:val="22"/>
          <w:szCs w:val="22"/>
        </w:rPr>
        <w:t>Not enough participants</w:t>
      </w:r>
    </w:p>
    <w:p w14:paraId="13FAA5BB" w14:textId="77777777" w:rsidR="00765DAE" w:rsidRPr="00EB4EC2" w:rsidRDefault="00765DAE" w:rsidP="00D20F91">
      <w:pPr>
        <w:spacing w:line="360" w:lineRule="auto"/>
        <w:ind w:left="720"/>
        <w:rPr>
          <w:sz w:val="22"/>
          <w:szCs w:val="22"/>
        </w:rPr>
      </w:pPr>
      <w:r w:rsidRPr="00EB4EC2">
        <w:rPr>
          <w:sz w:val="22"/>
          <w:szCs w:val="22"/>
        </w:rPr>
        <w:t>Without enough users, trust scores become unreliable.</w:t>
      </w:r>
    </w:p>
    <w:p w14:paraId="11B4B8A6"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Early outreach and follow-ups.</w:t>
      </w:r>
    </w:p>
    <w:p w14:paraId="5D1C773E" w14:textId="77777777" w:rsidR="00765DAE" w:rsidRPr="00EB4EC2" w:rsidRDefault="00765DAE" w:rsidP="00D20F91">
      <w:pPr>
        <w:numPr>
          <w:ilvl w:val="0"/>
          <w:numId w:val="92"/>
        </w:numPr>
        <w:spacing w:before="120" w:after="120" w:line="360" w:lineRule="auto"/>
        <w:rPr>
          <w:sz w:val="22"/>
          <w:szCs w:val="22"/>
        </w:rPr>
      </w:pPr>
      <w:r w:rsidRPr="00EB4EC2">
        <w:rPr>
          <w:b/>
          <w:bCs/>
          <w:sz w:val="22"/>
          <w:szCs w:val="22"/>
        </w:rPr>
        <w:t>Participants are skipping the ratings and feedback.</w:t>
      </w:r>
    </w:p>
    <w:p w14:paraId="2817758B" w14:textId="77777777" w:rsidR="00765DAE" w:rsidRPr="00EB4EC2" w:rsidRDefault="00765DAE" w:rsidP="00D20F91">
      <w:pPr>
        <w:spacing w:line="360" w:lineRule="auto"/>
        <w:ind w:left="720"/>
        <w:rPr>
          <w:sz w:val="22"/>
          <w:szCs w:val="22"/>
        </w:rPr>
      </w:pPr>
      <w:r w:rsidRPr="00EB4EC2">
        <w:rPr>
          <w:sz w:val="22"/>
          <w:szCs w:val="22"/>
        </w:rPr>
        <w:t>The study depends on those scores.</w:t>
      </w:r>
    </w:p>
    <w:p w14:paraId="27051E2E"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Making the trust server easily visible to the user right after the loan approval prediction.</w:t>
      </w:r>
    </w:p>
    <w:p w14:paraId="72B376B8" w14:textId="77777777" w:rsidR="00556507" w:rsidRDefault="00556507" w:rsidP="00D20F91">
      <w:pPr>
        <w:spacing w:line="360" w:lineRule="auto"/>
        <w:ind w:left="720"/>
      </w:pPr>
    </w:p>
    <w:p w14:paraId="0A638589" w14:textId="77777777" w:rsidR="00765DAE" w:rsidRDefault="00765DAE" w:rsidP="00EB4EC2">
      <w:pPr>
        <w:pStyle w:val="Heading4"/>
      </w:pPr>
      <w:r>
        <w:t>Research Risks</w:t>
      </w:r>
    </w:p>
    <w:p w14:paraId="27067C70" w14:textId="77777777" w:rsidR="00765DAE" w:rsidRPr="00EB4EC2" w:rsidRDefault="00765DAE" w:rsidP="00D20F91">
      <w:pPr>
        <w:numPr>
          <w:ilvl w:val="0"/>
          <w:numId w:val="93"/>
        </w:numPr>
        <w:spacing w:before="120" w:after="120" w:line="360" w:lineRule="auto"/>
        <w:rPr>
          <w:sz w:val="22"/>
          <w:szCs w:val="22"/>
        </w:rPr>
      </w:pPr>
      <w:r w:rsidRPr="00EB4EC2">
        <w:rPr>
          <w:b/>
          <w:bCs/>
          <w:sz w:val="22"/>
          <w:szCs w:val="22"/>
        </w:rPr>
        <w:t>Users misreading SHAP values</w:t>
      </w:r>
    </w:p>
    <w:p w14:paraId="3EE099D9" w14:textId="77777777" w:rsidR="00765DAE" w:rsidRPr="00EB4EC2" w:rsidRDefault="00765DAE" w:rsidP="00D20F91">
      <w:pPr>
        <w:spacing w:line="360" w:lineRule="auto"/>
        <w:ind w:left="720"/>
        <w:rPr>
          <w:sz w:val="22"/>
          <w:szCs w:val="22"/>
        </w:rPr>
      </w:pPr>
      <w:r w:rsidRPr="00EB4EC2">
        <w:rPr>
          <w:sz w:val="22"/>
          <w:szCs w:val="22"/>
        </w:rPr>
        <w:t>SHAP explanations can be tricky.</w:t>
      </w:r>
    </w:p>
    <w:p w14:paraId="497AE669"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Get the Chat GPT to generate a more human friendly message out of the more technical only friendly SHAP values.</w:t>
      </w:r>
    </w:p>
    <w:p w14:paraId="0AE6160D" w14:textId="77777777" w:rsidR="00765DAE" w:rsidRPr="00EB4EC2" w:rsidRDefault="00765DAE" w:rsidP="00D20F91">
      <w:pPr>
        <w:numPr>
          <w:ilvl w:val="0"/>
          <w:numId w:val="93"/>
        </w:numPr>
        <w:spacing w:before="120" w:after="120" w:line="360" w:lineRule="auto"/>
        <w:rPr>
          <w:sz w:val="22"/>
          <w:szCs w:val="22"/>
        </w:rPr>
      </w:pPr>
      <w:r w:rsidRPr="00EB4EC2">
        <w:rPr>
          <w:b/>
          <w:bCs/>
          <w:sz w:val="22"/>
          <w:szCs w:val="22"/>
        </w:rPr>
        <w:t>User bias toward or against explanations</w:t>
      </w:r>
    </w:p>
    <w:p w14:paraId="37E8A446" w14:textId="77777777" w:rsidR="00765DAE" w:rsidRPr="00EB4EC2" w:rsidRDefault="00765DAE" w:rsidP="00D20F91">
      <w:pPr>
        <w:spacing w:line="360" w:lineRule="auto"/>
        <w:ind w:left="720"/>
        <w:rPr>
          <w:sz w:val="22"/>
          <w:szCs w:val="22"/>
        </w:rPr>
      </w:pPr>
      <w:r w:rsidRPr="00EB4EC2">
        <w:rPr>
          <w:sz w:val="22"/>
          <w:szCs w:val="22"/>
        </w:rPr>
        <w:t>Some people trust details too easily, even though others ignore them.</w:t>
      </w:r>
    </w:p>
    <w:p w14:paraId="72F2EA11"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Users were randomly assigned between </w:t>
      </w:r>
      <w:r w:rsidRPr="00EB4EC2">
        <w:rPr>
          <w:b/>
          <w:bCs/>
          <w:sz w:val="22"/>
          <w:szCs w:val="22"/>
        </w:rPr>
        <w:t xml:space="preserve">XAI </w:t>
      </w:r>
      <w:r w:rsidRPr="00EB4EC2">
        <w:rPr>
          <w:sz w:val="22"/>
          <w:szCs w:val="22"/>
        </w:rPr>
        <w:t>and Baseline</w:t>
      </w:r>
      <w:r w:rsidRPr="00EB4EC2">
        <w:rPr>
          <w:b/>
          <w:bCs/>
          <w:sz w:val="22"/>
          <w:szCs w:val="22"/>
        </w:rPr>
        <w:t xml:space="preserve"> </w:t>
      </w:r>
      <w:r w:rsidRPr="00EB4EC2">
        <w:rPr>
          <w:sz w:val="22"/>
          <w:szCs w:val="22"/>
        </w:rPr>
        <w:t>modes. Therefore, utilized a random A/B assignment.</w:t>
      </w:r>
    </w:p>
    <w:p w14:paraId="0257A089" w14:textId="77777777" w:rsidR="00FE3B3E" w:rsidRDefault="00FE3B3E" w:rsidP="00D20F91">
      <w:pPr>
        <w:spacing w:line="360" w:lineRule="auto"/>
        <w:ind w:left="720"/>
      </w:pPr>
    </w:p>
    <w:p w14:paraId="6C0A89CE" w14:textId="77777777" w:rsidR="00765DAE" w:rsidRDefault="00765DAE" w:rsidP="00EB4EC2">
      <w:pPr>
        <w:pStyle w:val="Heading4"/>
      </w:pPr>
      <w:r>
        <w:t>Ethical Risks</w:t>
      </w:r>
    </w:p>
    <w:p w14:paraId="6B5598CC" w14:textId="77777777" w:rsidR="00765DAE" w:rsidRPr="00EB4EC2" w:rsidRDefault="00765DAE" w:rsidP="00D20F91">
      <w:pPr>
        <w:numPr>
          <w:ilvl w:val="0"/>
          <w:numId w:val="94"/>
        </w:numPr>
        <w:spacing w:before="120" w:after="120" w:line="360" w:lineRule="auto"/>
        <w:rPr>
          <w:sz w:val="22"/>
          <w:szCs w:val="22"/>
        </w:rPr>
      </w:pPr>
      <w:r w:rsidRPr="00EB4EC2">
        <w:rPr>
          <w:b/>
          <w:bCs/>
          <w:sz w:val="22"/>
          <w:szCs w:val="22"/>
        </w:rPr>
        <w:t>Transparency and consent</w:t>
      </w:r>
    </w:p>
    <w:p w14:paraId="4DD3B8C7" w14:textId="77777777" w:rsidR="00765DAE" w:rsidRPr="00EB4EC2" w:rsidRDefault="00765DAE" w:rsidP="00D20F91">
      <w:pPr>
        <w:spacing w:line="360" w:lineRule="auto"/>
        <w:ind w:left="720"/>
        <w:rPr>
          <w:sz w:val="22"/>
          <w:szCs w:val="22"/>
        </w:rPr>
      </w:pPr>
      <w:r w:rsidRPr="00EB4EC2">
        <w:rPr>
          <w:sz w:val="22"/>
          <w:szCs w:val="22"/>
        </w:rPr>
        <w:lastRenderedPageBreak/>
        <w:t>Participants must know what is stored.</w:t>
      </w:r>
    </w:p>
    <w:p w14:paraId="4E648F12"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A clean privacy policy is given with the chatbot.</w:t>
      </w:r>
    </w:p>
    <w:p w14:paraId="2046635C" w14:textId="77777777" w:rsidR="00E74258" w:rsidRDefault="00E74258" w:rsidP="00D20F91">
      <w:pPr>
        <w:spacing w:line="360" w:lineRule="auto"/>
        <w:ind w:left="720"/>
      </w:pPr>
    </w:p>
    <w:p w14:paraId="02D18B25" w14:textId="77777777" w:rsidR="00765DAE" w:rsidRDefault="00765DAE" w:rsidP="00EB4EC2">
      <w:pPr>
        <w:pStyle w:val="Heading4"/>
      </w:pPr>
      <w:r>
        <w:t>Timeline Risks</w:t>
      </w:r>
    </w:p>
    <w:p w14:paraId="3BD3C99B" w14:textId="77777777" w:rsidR="00765DAE" w:rsidRPr="00EB4EC2" w:rsidRDefault="00765DAE" w:rsidP="00D20F91">
      <w:pPr>
        <w:numPr>
          <w:ilvl w:val="0"/>
          <w:numId w:val="95"/>
        </w:numPr>
        <w:spacing w:before="120" w:after="120" w:line="360" w:lineRule="auto"/>
        <w:rPr>
          <w:sz w:val="22"/>
          <w:szCs w:val="22"/>
        </w:rPr>
      </w:pPr>
      <w:r w:rsidRPr="00EB4EC2">
        <w:rPr>
          <w:b/>
          <w:bCs/>
          <w:sz w:val="22"/>
          <w:szCs w:val="22"/>
        </w:rPr>
        <w:t>API delays or model updates</w:t>
      </w:r>
    </w:p>
    <w:p w14:paraId="46EA1DDF" w14:textId="77777777" w:rsidR="00765DAE" w:rsidRPr="00EB4EC2" w:rsidRDefault="00765DAE" w:rsidP="00D20F91">
      <w:pPr>
        <w:spacing w:line="360" w:lineRule="auto"/>
        <w:ind w:left="720"/>
        <w:rPr>
          <w:sz w:val="22"/>
          <w:szCs w:val="22"/>
        </w:rPr>
      </w:pPr>
      <w:r w:rsidRPr="00EB4EC2">
        <w:rPr>
          <w:sz w:val="22"/>
          <w:szCs w:val="22"/>
        </w:rPr>
        <w:t>SHAP values change when models change.</w:t>
      </w:r>
    </w:p>
    <w:p w14:paraId="1E88C756"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Buffer time and early locking of the model version.</w:t>
      </w:r>
    </w:p>
    <w:p w14:paraId="0053E11F" w14:textId="77777777" w:rsidR="00765DAE" w:rsidRDefault="00765DAE" w:rsidP="00D20F91">
      <w:pPr>
        <w:spacing w:line="360" w:lineRule="auto"/>
      </w:pPr>
    </w:p>
    <w:p w14:paraId="7DA69198" w14:textId="29DC400C" w:rsidR="00603813" w:rsidRPr="00603813" w:rsidRDefault="00765DAE" w:rsidP="00EB4EC2">
      <w:pPr>
        <w:pStyle w:val="Heading2"/>
        <w:spacing w:before="240" w:after="120" w:line="360" w:lineRule="auto"/>
      </w:pPr>
      <w:bookmarkStart w:id="80" w:name="_Toc216999636"/>
      <w:r>
        <w:t>4.6 Project Plan</w:t>
      </w:r>
      <w:bookmarkEnd w:id="80"/>
    </w:p>
    <w:p w14:paraId="706DF0F5" w14:textId="74865A2E" w:rsidR="00765DAE" w:rsidRDefault="006D2EB3" w:rsidP="00D20F91">
      <w:pPr>
        <w:pStyle w:val="Heading3"/>
        <w:spacing w:before="120" w:after="120" w:line="360" w:lineRule="auto"/>
      </w:pPr>
      <w:bookmarkStart w:id="81" w:name="_Toc216999637"/>
      <w:r>
        <w:t xml:space="preserve">4.6.1 </w:t>
      </w:r>
      <w:r w:rsidR="00765DAE">
        <w:t>Gantt Chart</w:t>
      </w:r>
      <w:bookmarkEnd w:id="81"/>
    </w:p>
    <w:p w14:paraId="689E676C" w14:textId="1FF28E13" w:rsidR="00392F25" w:rsidRPr="00392F25" w:rsidRDefault="00765DAE" w:rsidP="00D20F91">
      <w:pPr>
        <w:spacing w:line="360" w:lineRule="auto"/>
        <w:rPr>
          <w:sz w:val="22"/>
          <w:szCs w:val="22"/>
        </w:rPr>
      </w:pPr>
      <w:r w:rsidRPr="00EB4EC2">
        <w:rPr>
          <w:sz w:val="22"/>
          <w:szCs w:val="22"/>
        </w:rPr>
        <w:t xml:space="preserve">The Gantt Chart is found in the Appendix. And also screenshots of the </w:t>
      </w:r>
      <w:r w:rsidRPr="00EB4EC2">
        <w:rPr>
          <w:b/>
          <w:bCs/>
          <w:sz w:val="22"/>
          <w:szCs w:val="22"/>
        </w:rPr>
        <w:t>Kanban board</w:t>
      </w:r>
      <w:r w:rsidRPr="00EB4EC2">
        <w:rPr>
          <w:sz w:val="22"/>
          <w:szCs w:val="22"/>
        </w:rPr>
        <w:t xml:space="preserve"> can be found in the appendix, proving that the Kanban was used as a project management methodology.</w:t>
      </w:r>
    </w:p>
    <w:p w14:paraId="6FF208B7" w14:textId="5A5496FC" w:rsidR="00200FBC" w:rsidRDefault="00D330B5" w:rsidP="00D20F91">
      <w:pPr>
        <w:spacing w:line="360" w:lineRule="auto"/>
        <w:rPr>
          <w:lang w:val="en-US"/>
        </w:rPr>
      </w:pPr>
      <w:r w:rsidRPr="00D330B5">
        <w:rPr>
          <w:noProof/>
          <w14:ligatures w14:val="standardContextual"/>
        </w:rPr>
        <w:pict w14:anchorId="5BB04E41">
          <v:rect id="_x0000_i1031" alt="" style="width:451.3pt;height:.05pt;mso-width-percent:0;mso-height-percent:0;mso-width-percent:0;mso-height-percent:0" o:hralign="center" o:hrstd="t" o:hr="t" fillcolor="#a0a0a0" stroked="f"/>
        </w:pict>
      </w:r>
    </w:p>
    <w:p w14:paraId="04224285" w14:textId="0191C90E" w:rsidR="00200FBC" w:rsidRPr="00EB4EC2" w:rsidRDefault="00DA39A6" w:rsidP="00EB4EC2">
      <w:pPr>
        <w:pStyle w:val="Heading1"/>
        <w:spacing w:before="120" w:after="120" w:line="360" w:lineRule="auto"/>
      </w:pPr>
      <w:bookmarkStart w:id="82" w:name="_Toc216999638"/>
      <w:r>
        <w:lastRenderedPageBreak/>
        <w:t>Chapter 5 - Design Diagrams</w:t>
      </w:r>
      <w:bookmarkEnd w:id="82"/>
    </w:p>
    <w:p w14:paraId="7AF8031E" w14:textId="44A45819" w:rsidR="00DA39A6" w:rsidRDefault="00C15028" w:rsidP="00D20F91">
      <w:pPr>
        <w:pStyle w:val="Heading2"/>
        <w:spacing w:before="120" w:after="120" w:line="360" w:lineRule="auto"/>
      </w:pPr>
      <w:bookmarkStart w:id="83" w:name="_Toc216999639"/>
      <w:r>
        <w:t xml:space="preserve">5.1 </w:t>
      </w:r>
      <w:r w:rsidR="00DA39A6">
        <w:t>Block Diagram</w:t>
      </w:r>
      <w:bookmarkEnd w:id="83"/>
    </w:p>
    <w:p w14:paraId="3FAB1ADF" w14:textId="77777777" w:rsidR="002150F7" w:rsidRDefault="00DA39A6" w:rsidP="002150F7">
      <w:pPr>
        <w:keepNext/>
        <w:spacing w:line="360" w:lineRule="auto"/>
        <w:jc w:val="center"/>
      </w:pPr>
      <w:r>
        <w:fldChar w:fldCharType="begin"/>
      </w:r>
      <w:r>
        <w:instrText xml:space="preserve"> INCLUDEPICTURE "https://codahosted.io/docs/SN2Z-9pYFx/blobs/bl-ucCTtZX1sE/f911a82867de3b97d08451048b418c94bae4070b686fbd0d7378d18574fe394c56ef861f90857e105a3477b236f1a59b41c266bc19ca2fb517f83c81be764c34c1fd030bd142a6f5597ba25bbcd79eee69053555f10c18ddbfac88a2ee3f3e034d41ccf8" \* MERGEFORMATINET </w:instrText>
      </w:r>
      <w:r>
        <w:fldChar w:fldCharType="separate"/>
      </w:r>
      <w:r>
        <w:rPr>
          <w:noProof/>
        </w:rPr>
        <w:drawing>
          <wp:inline distT="0" distB="0" distL="0" distR="0" wp14:anchorId="5E606B84" wp14:editId="04AFAF20">
            <wp:extent cx="4000500" cy="4860790"/>
            <wp:effectExtent l="0" t="0" r="0" b="3810"/>
            <wp:docPr id="1319741267" name="Picture 9" descr="A diagram of a software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741267" name="Picture 9" descr="A diagram of a software company&#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029933" cy="4896553"/>
                    </a:xfrm>
                    <a:prstGeom prst="rect">
                      <a:avLst/>
                    </a:prstGeom>
                    <a:noFill/>
                    <a:ln>
                      <a:noFill/>
                    </a:ln>
                  </pic:spPr>
                </pic:pic>
              </a:graphicData>
            </a:graphic>
          </wp:inline>
        </w:drawing>
      </w:r>
      <w:r>
        <w:fldChar w:fldCharType="end"/>
      </w:r>
    </w:p>
    <w:p w14:paraId="34099D7E" w14:textId="650408AA" w:rsidR="00DA39A6" w:rsidRDefault="002150F7" w:rsidP="002150F7">
      <w:pPr>
        <w:pStyle w:val="Caption"/>
        <w:jc w:val="center"/>
      </w:pPr>
      <w:bookmarkStart w:id="84" w:name="_Toc216999433"/>
      <w:r>
        <w:t xml:space="preserve">Figure </w:t>
      </w:r>
      <w:fldSimple w:instr=" SEQ Figure \* ARABIC ">
        <w:r w:rsidR="00384C96">
          <w:rPr>
            <w:noProof/>
          </w:rPr>
          <w:t>5</w:t>
        </w:r>
        <w:bookmarkEnd w:id="84"/>
      </w:fldSimple>
    </w:p>
    <w:p w14:paraId="30D3C8B7" w14:textId="77777777" w:rsidR="00DA39A6" w:rsidRDefault="00DA39A6" w:rsidP="00D20F91">
      <w:pPr>
        <w:spacing w:line="360" w:lineRule="auto"/>
        <w:rPr>
          <w:lang w:val="en-US"/>
        </w:rPr>
      </w:pPr>
    </w:p>
    <w:p w14:paraId="10D686A6" w14:textId="77777777" w:rsidR="00DA39A6" w:rsidRPr="004D6EF0" w:rsidRDefault="00DA39A6" w:rsidP="00D20F91">
      <w:pPr>
        <w:spacing w:line="360" w:lineRule="auto"/>
        <w:rPr>
          <w:sz w:val="22"/>
          <w:szCs w:val="22"/>
        </w:rPr>
      </w:pPr>
      <w:r w:rsidRPr="004D6EF0">
        <w:rPr>
          <w:sz w:val="22"/>
          <w:szCs w:val="22"/>
        </w:rPr>
        <w:t xml:space="preserve">The system contains three main components such as </w:t>
      </w:r>
      <w:r w:rsidRPr="004D6EF0">
        <w:rPr>
          <w:b/>
          <w:bCs/>
          <w:sz w:val="22"/>
          <w:szCs w:val="22"/>
        </w:rPr>
        <w:t>Prototype</w:t>
      </w:r>
      <w:r w:rsidRPr="004D6EF0">
        <w:rPr>
          <w:sz w:val="22"/>
          <w:szCs w:val="22"/>
        </w:rPr>
        <w:t xml:space="preserve">, </w:t>
      </w:r>
      <w:r w:rsidRPr="004D6EF0">
        <w:rPr>
          <w:b/>
          <w:bCs/>
          <w:sz w:val="22"/>
          <w:szCs w:val="22"/>
        </w:rPr>
        <w:t>Open AI Platform</w:t>
      </w:r>
      <w:r w:rsidRPr="004D6EF0">
        <w:rPr>
          <w:sz w:val="22"/>
          <w:szCs w:val="22"/>
        </w:rPr>
        <w:t xml:space="preserve">, and </w:t>
      </w:r>
      <w:r w:rsidRPr="004D6EF0">
        <w:rPr>
          <w:b/>
          <w:bCs/>
          <w:sz w:val="22"/>
          <w:szCs w:val="22"/>
        </w:rPr>
        <w:t>Supabase</w:t>
      </w:r>
      <w:r w:rsidRPr="004D6EF0">
        <w:rPr>
          <w:sz w:val="22"/>
          <w:szCs w:val="22"/>
        </w:rPr>
        <w:t xml:space="preserve"> </w:t>
      </w:r>
      <w:r w:rsidRPr="004D6EF0">
        <w:rPr>
          <w:b/>
          <w:bCs/>
          <w:sz w:val="22"/>
          <w:szCs w:val="22"/>
        </w:rPr>
        <w:t>Platform</w:t>
      </w:r>
      <w:r w:rsidRPr="004D6EF0">
        <w:rPr>
          <w:sz w:val="22"/>
          <w:szCs w:val="22"/>
        </w:rPr>
        <w:t xml:space="preserve">. The Supabase platform contains both Supabase authentication and Supabase database components. The prototype contains three main components like frontend, node backend, and machine learning backend. The node backend is responsible for routing and data persistence. The machine learning backend has only one responsibility, which is to generate the predictions and SHAP explanations with a human-readable explanation message. The OpenAI platform contains many models. However, in this system, the </w:t>
      </w:r>
      <w:r w:rsidRPr="004D6EF0">
        <w:rPr>
          <w:b/>
          <w:bCs/>
          <w:sz w:val="22"/>
          <w:szCs w:val="22"/>
        </w:rPr>
        <w:t>GPT-4 Turbo</w:t>
      </w:r>
      <w:r w:rsidRPr="004D6EF0">
        <w:rPr>
          <w:sz w:val="22"/>
          <w:szCs w:val="22"/>
        </w:rPr>
        <w:t xml:space="preserve"> and </w:t>
      </w:r>
      <w:r w:rsidRPr="004D6EF0">
        <w:rPr>
          <w:b/>
          <w:bCs/>
          <w:sz w:val="22"/>
          <w:szCs w:val="22"/>
        </w:rPr>
        <w:t>GPT-4o Mini are</w:t>
      </w:r>
      <w:r w:rsidRPr="004D6EF0">
        <w:rPr>
          <w:sz w:val="22"/>
          <w:szCs w:val="22"/>
        </w:rPr>
        <w:t xml:space="preserve"> used since they are lightweight and powerful. Below is how the system works,</w:t>
      </w:r>
    </w:p>
    <w:p w14:paraId="10F840E2" w14:textId="77777777" w:rsidR="00DA39A6" w:rsidRPr="004D6EF0" w:rsidRDefault="00DA39A6" w:rsidP="00D20F91">
      <w:pPr>
        <w:spacing w:line="360" w:lineRule="auto"/>
        <w:rPr>
          <w:sz w:val="22"/>
          <w:szCs w:val="22"/>
        </w:rPr>
      </w:pPr>
    </w:p>
    <w:p w14:paraId="1EDDE8E2" w14:textId="77777777" w:rsidR="00DA39A6" w:rsidRPr="004D6EF0" w:rsidRDefault="00DA39A6" w:rsidP="00D20F91">
      <w:pPr>
        <w:numPr>
          <w:ilvl w:val="0"/>
          <w:numId w:val="96"/>
        </w:numPr>
        <w:spacing w:before="120" w:after="120" w:line="360" w:lineRule="auto"/>
        <w:rPr>
          <w:sz w:val="22"/>
          <w:szCs w:val="22"/>
        </w:rPr>
      </w:pPr>
      <w:r w:rsidRPr="004D6EF0">
        <w:rPr>
          <w:b/>
          <w:bCs/>
          <w:sz w:val="22"/>
          <w:szCs w:val="22"/>
        </w:rPr>
        <w:lastRenderedPageBreak/>
        <w:t>Authentication Process</w:t>
      </w:r>
    </w:p>
    <w:p w14:paraId="423BE438" w14:textId="77777777" w:rsidR="00DA39A6" w:rsidRPr="004D6EF0" w:rsidRDefault="00DA39A6" w:rsidP="00D20F91">
      <w:pPr>
        <w:spacing w:line="360" w:lineRule="auto"/>
        <w:rPr>
          <w:sz w:val="22"/>
          <w:szCs w:val="22"/>
        </w:rPr>
      </w:pPr>
      <w:r w:rsidRPr="004D6EF0">
        <w:rPr>
          <w:sz w:val="22"/>
          <w:szCs w:val="22"/>
        </w:rPr>
        <w:t>The Login screen calls the Supabase Authentication service to authenticate users. Then it will call the User service to save the user if the user has newly registered.</w:t>
      </w:r>
    </w:p>
    <w:p w14:paraId="0EAF0214" w14:textId="77777777" w:rsidR="00DA39A6" w:rsidRPr="004D6EF0" w:rsidRDefault="00DA39A6" w:rsidP="00D20F91">
      <w:pPr>
        <w:spacing w:line="360" w:lineRule="auto"/>
        <w:rPr>
          <w:sz w:val="22"/>
          <w:szCs w:val="22"/>
        </w:rPr>
      </w:pPr>
    </w:p>
    <w:p w14:paraId="6AEF628C" w14:textId="77777777" w:rsidR="00DA39A6" w:rsidRPr="004D6EF0" w:rsidRDefault="00DA39A6" w:rsidP="00D20F91">
      <w:pPr>
        <w:numPr>
          <w:ilvl w:val="0"/>
          <w:numId w:val="97"/>
        </w:numPr>
        <w:spacing w:before="120" w:after="120" w:line="360" w:lineRule="auto"/>
        <w:rPr>
          <w:sz w:val="22"/>
          <w:szCs w:val="22"/>
        </w:rPr>
      </w:pPr>
      <w:r w:rsidRPr="004D6EF0">
        <w:rPr>
          <w:b/>
          <w:bCs/>
          <w:sz w:val="22"/>
          <w:szCs w:val="22"/>
        </w:rPr>
        <w:t>Loan Approval Process</w:t>
      </w:r>
    </w:p>
    <w:p w14:paraId="7CA49848" w14:textId="77777777" w:rsidR="00DA39A6" w:rsidRPr="004D6EF0" w:rsidRDefault="00DA39A6" w:rsidP="00D20F91">
      <w:pPr>
        <w:spacing w:line="360" w:lineRule="auto"/>
        <w:rPr>
          <w:sz w:val="22"/>
          <w:szCs w:val="22"/>
        </w:rPr>
      </w:pPr>
      <w:r w:rsidRPr="004D6EF0">
        <w:rPr>
          <w:sz w:val="22"/>
          <w:szCs w:val="22"/>
        </w:rPr>
        <w:t>Loan Form component  calls the Loan Prediction Service, which calls the ML Model / SHAP Service to generate a prediction and optional SHAP values. After that, the generated prediction and SHAP values are passed to the GPT-Turbo model to generate a more human-readable message, which will be passed to the Frontend component back through ML Model / SHAP Explainer Service → Loan Prediction Service → Loan Form. And the generated result will be saved in the Supabase database by the Chat.</w:t>
      </w:r>
    </w:p>
    <w:p w14:paraId="5172F2EC" w14:textId="77777777" w:rsidR="00DA39A6" w:rsidRPr="004D6EF0" w:rsidRDefault="00DA39A6" w:rsidP="00D20F91">
      <w:pPr>
        <w:spacing w:line="360" w:lineRule="auto"/>
        <w:rPr>
          <w:sz w:val="22"/>
          <w:szCs w:val="22"/>
        </w:rPr>
      </w:pPr>
    </w:p>
    <w:p w14:paraId="41DE2FCF" w14:textId="77777777" w:rsidR="00DA39A6" w:rsidRPr="004D6EF0" w:rsidRDefault="00DA39A6" w:rsidP="00D20F91">
      <w:pPr>
        <w:numPr>
          <w:ilvl w:val="0"/>
          <w:numId w:val="98"/>
        </w:numPr>
        <w:spacing w:before="120" w:after="120" w:line="360" w:lineRule="auto"/>
        <w:rPr>
          <w:sz w:val="22"/>
          <w:szCs w:val="22"/>
        </w:rPr>
      </w:pPr>
      <w:r w:rsidRPr="004D6EF0">
        <w:rPr>
          <w:b/>
          <w:bCs/>
          <w:sz w:val="22"/>
          <w:szCs w:val="22"/>
        </w:rPr>
        <w:t>FAQ Answering Process</w:t>
      </w:r>
    </w:p>
    <w:p w14:paraId="03DCFD82" w14:textId="77777777" w:rsidR="00DA39A6" w:rsidRPr="004D6EF0" w:rsidRDefault="00DA39A6" w:rsidP="00D20F91">
      <w:pPr>
        <w:spacing w:line="360" w:lineRule="auto"/>
        <w:rPr>
          <w:sz w:val="22"/>
          <w:szCs w:val="22"/>
        </w:rPr>
      </w:pPr>
      <w:r w:rsidRPr="004D6EF0">
        <w:rPr>
          <w:sz w:val="22"/>
          <w:szCs w:val="22"/>
        </w:rPr>
        <w:t>The Chat component calls the FAQ Service, which calls the GPT-4o Mini model to generate the answer. And the generated answer will be saved in the Supabase database by the FAQ Service and passed back to the chat screen.</w:t>
      </w:r>
    </w:p>
    <w:p w14:paraId="4FF60784" w14:textId="77777777" w:rsidR="00DA39A6" w:rsidRPr="004D6EF0" w:rsidRDefault="00DA39A6" w:rsidP="00D20F91">
      <w:pPr>
        <w:spacing w:line="360" w:lineRule="auto"/>
        <w:rPr>
          <w:sz w:val="22"/>
          <w:szCs w:val="22"/>
        </w:rPr>
      </w:pPr>
    </w:p>
    <w:p w14:paraId="2C8B4200" w14:textId="77777777" w:rsidR="00DA39A6" w:rsidRPr="004D6EF0" w:rsidRDefault="00DA39A6" w:rsidP="00D20F91">
      <w:pPr>
        <w:numPr>
          <w:ilvl w:val="0"/>
          <w:numId w:val="99"/>
        </w:numPr>
        <w:spacing w:before="120" w:after="120" w:line="360" w:lineRule="auto"/>
        <w:rPr>
          <w:sz w:val="22"/>
          <w:szCs w:val="22"/>
        </w:rPr>
      </w:pPr>
      <w:r w:rsidRPr="004D6EF0">
        <w:rPr>
          <w:b/>
          <w:bCs/>
          <w:sz w:val="22"/>
          <w:szCs w:val="22"/>
        </w:rPr>
        <w:t>Survey Process</w:t>
      </w:r>
    </w:p>
    <w:p w14:paraId="756FB4D1" w14:textId="77777777" w:rsidR="00DA39A6" w:rsidRPr="004D6EF0" w:rsidRDefault="00DA39A6" w:rsidP="00D20F91">
      <w:pPr>
        <w:spacing w:line="360" w:lineRule="auto"/>
        <w:rPr>
          <w:sz w:val="22"/>
          <w:szCs w:val="22"/>
        </w:rPr>
      </w:pPr>
      <w:r w:rsidRPr="004D6EF0">
        <w:rPr>
          <w:sz w:val="22"/>
          <w:szCs w:val="22"/>
        </w:rPr>
        <w:t>The Survey component calls the Survey Service to save the survey. The service saves the new survey to the Supabase database.</w:t>
      </w:r>
    </w:p>
    <w:p w14:paraId="5978A651" w14:textId="77777777" w:rsidR="00DA39A6" w:rsidRPr="004D6EF0" w:rsidRDefault="00DA39A6" w:rsidP="00D20F91">
      <w:pPr>
        <w:spacing w:line="360" w:lineRule="auto"/>
        <w:rPr>
          <w:sz w:val="22"/>
          <w:szCs w:val="22"/>
        </w:rPr>
      </w:pPr>
    </w:p>
    <w:p w14:paraId="04915CF4" w14:textId="77777777" w:rsidR="00DA39A6" w:rsidRPr="004D6EF0" w:rsidRDefault="00DA39A6" w:rsidP="00D20F91">
      <w:pPr>
        <w:numPr>
          <w:ilvl w:val="0"/>
          <w:numId w:val="100"/>
        </w:numPr>
        <w:spacing w:before="120" w:after="120" w:line="360" w:lineRule="auto"/>
        <w:rPr>
          <w:sz w:val="22"/>
          <w:szCs w:val="22"/>
        </w:rPr>
      </w:pPr>
      <w:r w:rsidRPr="004D6EF0">
        <w:rPr>
          <w:b/>
          <w:bCs/>
          <w:sz w:val="22"/>
          <w:szCs w:val="22"/>
        </w:rPr>
        <w:t>Admin Dashboard</w:t>
      </w:r>
    </w:p>
    <w:p w14:paraId="57A7A2DA" w14:textId="77777777" w:rsidR="00DA39A6" w:rsidRPr="004D6EF0" w:rsidRDefault="00DA39A6" w:rsidP="00D20F91">
      <w:pPr>
        <w:spacing w:line="360" w:lineRule="auto"/>
        <w:rPr>
          <w:sz w:val="22"/>
          <w:szCs w:val="22"/>
        </w:rPr>
      </w:pPr>
      <w:r w:rsidRPr="004D6EF0">
        <w:rPr>
          <w:sz w:val="22"/>
          <w:szCs w:val="22"/>
        </w:rPr>
        <w:t>Admin dashboard calls the Survey Service to get the aggregated survey results to show up in the dashboard. Survey Service fetches the data from the Supabase database and passes it back to the frontend.</w:t>
      </w:r>
    </w:p>
    <w:p w14:paraId="551F7776" w14:textId="77777777" w:rsidR="00DA39A6" w:rsidRDefault="00DA39A6" w:rsidP="00D20F91">
      <w:pPr>
        <w:spacing w:line="360" w:lineRule="auto"/>
      </w:pPr>
    </w:p>
    <w:p w14:paraId="072F3266" w14:textId="1E903755" w:rsidR="00B94A5A" w:rsidRPr="00B94A5A" w:rsidRDefault="00DD33EC" w:rsidP="00D20F91">
      <w:pPr>
        <w:pStyle w:val="Heading2"/>
        <w:spacing w:before="120" w:after="120" w:line="360" w:lineRule="auto"/>
      </w:pPr>
      <w:bookmarkStart w:id="85" w:name="_Toc216999640"/>
      <w:r>
        <w:lastRenderedPageBreak/>
        <w:t xml:space="preserve">5.2 </w:t>
      </w:r>
      <w:r w:rsidR="00DA39A6">
        <w:t>Layered Architecture Diagram</w:t>
      </w:r>
      <w:bookmarkEnd w:id="85"/>
    </w:p>
    <w:p w14:paraId="3EAE6980" w14:textId="77777777" w:rsidR="002150F7" w:rsidRDefault="00B94A5A" w:rsidP="002150F7">
      <w:pPr>
        <w:keepNext/>
        <w:spacing w:line="360" w:lineRule="auto"/>
        <w:jc w:val="center"/>
      </w:pPr>
      <w:r>
        <w:fldChar w:fldCharType="begin"/>
      </w:r>
      <w:r>
        <w:instrText xml:space="preserve"> INCLUDEPICTURE "https://codahosted.io/docs/SN2Z-9pYFx/blobs/bl-jiitVG5Mfc/69ded18f42c9cda164bb75e8ed553f39c72ba2d695872e2b8f258581eb9d56f7035236fdcba6c0b20e37813658d99ff189c8246a9adbcf57780fbdf4e06f6c5bc2bd75c35f1511c53cfdc812a2ff5095f67d2768921e70fe44229238fcf5ee50f1390476" \* MERGEFORMATINET </w:instrText>
      </w:r>
      <w:r>
        <w:fldChar w:fldCharType="separate"/>
      </w:r>
      <w:r>
        <w:rPr>
          <w:noProof/>
        </w:rPr>
        <w:drawing>
          <wp:inline distT="0" distB="0" distL="0" distR="0" wp14:anchorId="3610E3B1" wp14:editId="75F9A158">
            <wp:extent cx="3848100" cy="2988183"/>
            <wp:effectExtent l="0" t="0" r="0" b="0"/>
            <wp:docPr id="446488224" name="Picture 10"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88224" name="Picture 10" descr="A diagram of a software application&#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871378" cy="3006259"/>
                    </a:xfrm>
                    <a:prstGeom prst="rect">
                      <a:avLst/>
                    </a:prstGeom>
                    <a:noFill/>
                    <a:ln>
                      <a:noFill/>
                    </a:ln>
                  </pic:spPr>
                </pic:pic>
              </a:graphicData>
            </a:graphic>
          </wp:inline>
        </w:drawing>
      </w:r>
      <w:r>
        <w:fldChar w:fldCharType="end"/>
      </w:r>
    </w:p>
    <w:p w14:paraId="40FBBBF1" w14:textId="2503C6E2" w:rsidR="00B94A5A" w:rsidRDefault="002150F7" w:rsidP="002150F7">
      <w:pPr>
        <w:pStyle w:val="Caption"/>
        <w:jc w:val="center"/>
      </w:pPr>
      <w:bookmarkStart w:id="86" w:name="_Toc216999434"/>
      <w:r>
        <w:t xml:space="preserve">Figure </w:t>
      </w:r>
      <w:fldSimple w:instr=" SEQ Figure \* ARABIC ">
        <w:r w:rsidR="00384C96">
          <w:rPr>
            <w:noProof/>
          </w:rPr>
          <w:t>6</w:t>
        </w:r>
        <w:bookmarkEnd w:id="86"/>
      </w:fldSimple>
    </w:p>
    <w:p w14:paraId="71043E1E" w14:textId="77777777" w:rsidR="00DA39A6" w:rsidRDefault="00DA39A6" w:rsidP="00D20F91">
      <w:pPr>
        <w:spacing w:line="360" w:lineRule="auto"/>
        <w:rPr>
          <w:lang w:val="en-US"/>
        </w:rPr>
      </w:pPr>
    </w:p>
    <w:p w14:paraId="09824DFE" w14:textId="77777777" w:rsidR="00801194" w:rsidRPr="00605890" w:rsidRDefault="00801194" w:rsidP="00D20F91">
      <w:pPr>
        <w:spacing w:line="360" w:lineRule="auto"/>
        <w:rPr>
          <w:sz w:val="22"/>
          <w:szCs w:val="22"/>
        </w:rPr>
      </w:pPr>
      <w:r w:rsidRPr="00605890">
        <w:rPr>
          <w:sz w:val="22"/>
          <w:szCs w:val="22"/>
        </w:rPr>
        <w:t>This prototype follows a simple three-layer architecture. The presentation layer sits at the top. It contains user interfaces built in Next.js, such as the login screen, chat interface, the loan form, the trust survey, and the admin dashboard. The application layer sits right below that. It contains all the logic and communication, such as the Supabase authentication, the FAQ module, the loan prediction with SHAP explanation module, and the survey handler. Each and every service has its own responsibility. Finally, at the bottom, the Data layer is placed. It consists mainly of the Supabase database. It has the responsibility to persist all the data in the application.</w:t>
      </w:r>
    </w:p>
    <w:p w14:paraId="3C32A3F2" w14:textId="77777777" w:rsidR="00B94A5A" w:rsidRPr="00605890" w:rsidRDefault="00B94A5A" w:rsidP="00D20F91">
      <w:pPr>
        <w:spacing w:line="360" w:lineRule="auto"/>
        <w:rPr>
          <w:sz w:val="22"/>
          <w:szCs w:val="22"/>
          <w:lang w:val="en-US"/>
        </w:rPr>
      </w:pPr>
    </w:p>
    <w:p w14:paraId="09E55254" w14:textId="1BCD19B7" w:rsidR="00801194" w:rsidRPr="00801194" w:rsidRDefault="00DD33EC" w:rsidP="00D20F91">
      <w:pPr>
        <w:pStyle w:val="Heading2"/>
        <w:spacing w:before="120" w:after="120" w:line="360" w:lineRule="auto"/>
      </w:pPr>
      <w:bookmarkStart w:id="87" w:name="_Toc216999641"/>
      <w:r>
        <w:lastRenderedPageBreak/>
        <w:t xml:space="preserve">5.3 </w:t>
      </w:r>
      <w:r w:rsidR="00801194">
        <w:t>Research Design</w:t>
      </w:r>
      <w:bookmarkEnd w:id="87"/>
    </w:p>
    <w:p w14:paraId="2168C31E" w14:textId="77777777" w:rsidR="002150F7" w:rsidRDefault="00801194" w:rsidP="002150F7">
      <w:pPr>
        <w:keepNext/>
        <w:spacing w:line="360" w:lineRule="auto"/>
        <w:jc w:val="center"/>
      </w:pPr>
      <w:r>
        <w:fldChar w:fldCharType="begin"/>
      </w:r>
      <w:r>
        <w:instrText xml:space="preserve"> INCLUDEPICTURE "https://codahosted.io/docs/SN2Z-9pYFx/blobs/bl-OX_Ixne-md/a941d3f3cfe597545e10e5d4938c0ff73e889eafc9675c79b535fb74aa439eaca40ef294b98a1c4334b38d62b6cdf7f36e2a7d53d162766b8aca735e84063fe942e3508dc096fd9737fd6af44a36a56ab1dd056b24530751a5a244d657a287339eb74e58" \* MERGEFORMATINET </w:instrText>
      </w:r>
      <w:r>
        <w:fldChar w:fldCharType="separate"/>
      </w:r>
      <w:r>
        <w:rPr>
          <w:noProof/>
        </w:rPr>
        <w:drawing>
          <wp:inline distT="0" distB="0" distL="0" distR="0" wp14:anchorId="3E08E8CF" wp14:editId="4BEA48DA">
            <wp:extent cx="3625850" cy="4644591"/>
            <wp:effectExtent l="0" t="0" r="0" b="3810"/>
            <wp:docPr id="133115222" name="Picture 1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5222" name="Picture 11" descr="A diagram of a process&#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659386" cy="4687549"/>
                    </a:xfrm>
                    <a:prstGeom prst="rect">
                      <a:avLst/>
                    </a:prstGeom>
                    <a:noFill/>
                    <a:ln>
                      <a:noFill/>
                    </a:ln>
                  </pic:spPr>
                </pic:pic>
              </a:graphicData>
            </a:graphic>
          </wp:inline>
        </w:drawing>
      </w:r>
      <w:r>
        <w:fldChar w:fldCharType="end"/>
      </w:r>
    </w:p>
    <w:p w14:paraId="6BFFAAD9" w14:textId="753C557D" w:rsidR="00E65A13" w:rsidRPr="00E65A13" w:rsidRDefault="002150F7" w:rsidP="00B905A5">
      <w:pPr>
        <w:pStyle w:val="Caption"/>
        <w:jc w:val="center"/>
      </w:pPr>
      <w:bookmarkStart w:id="88" w:name="_Toc216999435"/>
      <w:r>
        <w:t xml:space="preserve">Figure </w:t>
      </w:r>
      <w:fldSimple w:instr=" SEQ Figure \* ARABIC ">
        <w:r w:rsidR="00384C96">
          <w:rPr>
            <w:noProof/>
          </w:rPr>
          <w:t>7</w:t>
        </w:r>
        <w:bookmarkEnd w:id="88"/>
      </w:fldSimple>
    </w:p>
    <w:p w14:paraId="3803813D" w14:textId="1A95B079" w:rsidR="004F7BBB" w:rsidRDefault="00801194" w:rsidP="00D20F91">
      <w:pPr>
        <w:spacing w:line="360" w:lineRule="auto"/>
        <w:rPr>
          <w:sz w:val="22"/>
          <w:szCs w:val="22"/>
        </w:rPr>
      </w:pPr>
      <w:r w:rsidRPr="00E65A13">
        <w:rPr>
          <w:sz w:val="22"/>
          <w:szCs w:val="22"/>
        </w:rPr>
        <w:t xml:space="preserve">The above research design diagram shows how the research will progress from the start to the end. </w:t>
      </w:r>
    </w:p>
    <w:p w14:paraId="3E658277" w14:textId="77777777" w:rsidR="00B905A5" w:rsidRPr="00B905A5" w:rsidRDefault="00B905A5" w:rsidP="00D20F91">
      <w:pPr>
        <w:spacing w:line="360" w:lineRule="auto"/>
        <w:rPr>
          <w:sz w:val="22"/>
          <w:szCs w:val="22"/>
        </w:rPr>
      </w:pPr>
    </w:p>
    <w:p w14:paraId="1C5E5B0D" w14:textId="310A8FED" w:rsidR="00801194" w:rsidRDefault="00801194" w:rsidP="00E65A13">
      <w:pPr>
        <w:pStyle w:val="Heading4"/>
      </w:pPr>
      <w:r>
        <w:t>Step 1: Exploration, Problem Identification, and Defining the Research Aim</w:t>
      </w:r>
    </w:p>
    <w:p w14:paraId="6AD7D0EB"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Scanning the literature.</w:t>
      </w:r>
    </w:p>
    <w:p w14:paraId="7476C759"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Identify the research gap.</w:t>
      </w:r>
    </w:p>
    <w:p w14:paraId="0BCA8477"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Carve the research problem.</w:t>
      </w:r>
    </w:p>
    <w:p w14:paraId="734888B1"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Carve the research aim.</w:t>
      </w:r>
    </w:p>
    <w:p w14:paraId="40B0E8BC" w14:textId="77777777" w:rsidR="00801194" w:rsidRDefault="00801194" w:rsidP="00D20F91">
      <w:pPr>
        <w:spacing w:line="360" w:lineRule="auto"/>
      </w:pPr>
    </w:p>
    <w:p w14:paraId="0CE63395" w14:textId="504AA3F9" w:rsidR="00801194" w:rsidRDefault="00801194" w:rsidP="00E65A13">
      <w:pPr>
        <w:pStyle w:val="Heading4"/>
      </w:pPr>
      <w:r>
        <w:t>Step 2: Stakeholder Analysis (Preparation, Question Design, and Expert Interviews)</w:t>
      </w:r>
    </w:p>
    <w:p w14:paraId="76558C81"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Stakeholder identification and analysis.</w:t>
      </w:r>
    </w:p>
    <w:p w14:paraId="4AFC259A"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Identify the best requirement gathering techniques for this project.</w:t>
      </w:r>
    </w:p>
    <w:p w14:paraId="463B5EA2"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Identify which stakeholders will be best suited to gather requirements.</w:t>
      </w:r>
    </w:p>
    <w:p w14:paraId="6EAA56F3"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lastRenderedPageBreak/>
        <w:t>Design interview goals and questions.</w:t>
      </w:r>
    </w:p>
    <w:p w14:paraId="17D689E9"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Perform Interviews with experts.</w:t>
      </w:r>
    </w:p>
    <w:p w14:paraId="1C757D33"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Taking notes on the interviews and analyzing them.</w:t>
      </w:r>
    </w:p>
    <w:p w14:paraId="6250C0ED" w14:textId="77777777" w:rsidR="00801194" w:rsidRDefault="00801194" w:rsidP="00D20F91">
      <w:pPr>
        <w:spacing w:line="360" w:lineRule="auto"/>
      </w:pPr>
    </w:p>
    <w:p w14:paraId="3C3269C5" w14:textId="5A8173A7" w:rsidR="00801194" w:rsidRDefault="00801194" w:rsidP="00E65A13">
      <w:pPr>
        <w:pStyle w:val="Heading4"/>
      </w:pPr>
      <w:r>
        <w:t>Step 3: Dataset Examination (Identification of Input Fields)</w:t>
      </w:r>
    </w:p>
    <w:p w14:paraId="7510786A"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Search for an appropriate dataset from different sources.</w:t>
      </w:r>
    </w:p>
    <w:p w14:paraId="13E87026"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Choose the best dataset among the.</w:t>
      </w:r>
    </w:p>
    <w:p w14:paraId="57231C06"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Manually explore the dataset for initial inspection.</w:t>
      </w:r>
    </w:p>
    <w:p w14:paraId="78F6F130"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Perform an initial dataset exploration and find out the input fields needed.</w:t>
      </w:r>
    </w:p>
    <w:p w14:paraId="05A91856" w14:textId="1F1AC2F2" w:rsidR="00801194" w:rsidRDefault="00801194" w:rsidP="00D20F91">
      <w:pPr>
        <w:numPr>
          <w:ilvl w:val="0"/>
          <w:numId w:val="103"/>
        </w:numPr>
        <w:spacing w:before="120" w:after="120" w:line="360" w:lineRule="auto"/>
        <w:rPr>
          <w:sz w:val="22"/>
          <w:szCs w:val="22"/>
        </w:rPr>
      </w:pPr>
      <w:r w:rsidRPr="00E65A13">
        <w:rPr>
          <w:sz w:val="22"/>
          <w:szCs w:val="22"/>
        </w:rPr>
        <w:t>Find the validation criteria for each input field. (Ex: Credit score value should be between 300 and 900)</w:t>
      </w:r>
    </w:p>
    <w:p w14:paraId="307D64F1" w14:textId="77777777" w:rsidR="00A03B5D" w:rsidRPr="00A03B5D" w:rsidRDefault="00A03B5D" w:rsidP="00A03B5D">
      <w:pPr>
        <w:spacing w:before="120" w:after="120" w:line="360" w:lineRule="auto"/>
        <w:rPr>
          <w:sz w:val="22"/>
          <w:szCs w:val="22"/>
        </w:rPr>
      </w:pPr>
    </w:p>
    <w:p w14:paraId="6DA17821" w14:textId="333EB299" w:rsidR="00801194" w:rsidRDefault="00801194" w:rsidP="00E65A13">
      <w:pPr>
        <w:pStyle w:val="Heading4"/>
      </w:pPr>
      <w:r>
        <w:t>Step 4: Requirements, Use Cases, and Prioritisation</w:t>
      </w:r>
    </w:p>
    <w:p w14:paraId="668A7A61" w14:textId="77777777" w:rsidR="00801194" w:rsidRPr="00E65A13" w:rsidRDefault="00801194" w:rsidP="00D20F91">
      <w:pPr>
        <w:numPr>
          <w:ilvl w:val="0"/>
          <w:numId w:val="104"/>
        </w:numPr>
        <w:spacing w:before="120" w:after="120" w:line="360" w:lineRule="auto"/>
        <w:rPr>
          <w:sz w:val="22"/>
          <w:szCs w:val="22"/>
        </w:rPr>
      </w:pPr>
      <w:r w:rsidRPr="00E65A13">
        <w:rPr>
          <w:sz w:val="22"/>
          <w:szCs w:val="22"/>
        </w:rPr>
        <w:t>Identify the functional and non-functional requirements.</w:t>
      </w:r>
    </w:p>
    <w:p w14:paraId="6985C6C2" w14:textId="77777777" w:rsidR="00801194" w:rsidRPr="00E65A13" w:rsidRDefault="00801194" w:rsidP="00D20F91">
      <w:pPr>
        <w:numPr>
          <w:ilvl w:val="0"/>
          <w:numId w:val="104"/>
        </w:numPr>
        <w:spacing w:before="120" w:after="120" w:line="360" w:lineRule="auto"/>
        <w:rPr>
          <w:sz w:val="22"/>
          <w:szCs w:val="22"/>
        </w:rPr>
      </w:pPr>
      <w:r w:rsidRPr="00E65A13">
        <w:rPr>
          <w:sz w:val="22"/>
          <w:szCs w:val="22"/>
        </w:rPr>
        <w:t>Prioritise functional requirements using MoSCoW.</w:t>
      </w:r>
    </w:p>
    <w:p w14:paraId="4C26F36B" w14:textId="77777777" w:rsidR="00801194" w:rsidRDefault="00801194" w:rsidP="00D20F91">
      <w:pPr>
        <w:spacing w:line="360" w:lineRule="auto"/>
      </w:pPr>
    </w:p>
    <w:p w14:paraId="151754D9" w14:textId="1C1F01BE" w:rsidR="00801194" w:rsidRDefault="00801194" w:rsidP="00E65A13">
      <w:pPr>
        <w:pStyle w:val="Heading4"/>
      </w:pPr>
      <w:r>
        <w:t>Step 5: Design the Experimental Structure (Baseline vs XAI)</w:t>
      </w:r>
    </w:p>
    <w:p w14:paraId="24FCF671" w14:textId="7C26904E" w:rsidR="00801194" w:rsidRPr="00E65A13" w:rsidRDefault="00801194" w:rsidP="00D20F91">
      <w:pPr>
        <w:numPr>
          <w:ilvl w:val="0"/>
          <w:numId w:val="105"/>
        </w:numPr>
        <w:spacing w:before="120" w:after="120" w:line="360" w:lineRule="auto"/>
        <w:rPr>
          <w:sz w:val="22"/>
          <w:szCs w:val="22"/>
        </w:rPr>
      </w:pPr>
      <w:r w:rsidRPr="00E65A13">
        <w:rPr>
          <w:sz w:val="22"/>
          <w:szCs w:val="22"/>
        </w:rPr>
        <w:t>Identify how the user mode (xai vs baseline) will be assigned to the user.</w:t>
      </w:r>
    </w:p>
    <w:p w14:paraId="7E9EE6B2" w14:textId="77777777" w:rsidR="00E65A13" w:rsidRDefault="00E65A13" w:rsidP="00E65A13">
      <w:pPr>
        <w:pStyle w:val="Heading4"/>
      </w:pPr>
    </w:p>
    <w:p w14:paraId="353C9DE6" w14:textId="29BACEDE" w:rsidR="00801194" w:rsidRDefault="00801194" w:rsidP="00E65A13">
      <w:pPr>
        <w:pStyle w:val="Heading4"/>
      </w:pPr>
      <w:r>
        <w:t>Step 6: Prototype Development</w:t>
      </w:r>
    </w:p>
    <w:p w14:paraId="71825E4A"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erform EDA (Exploratory data analysis).</w:t>
      </w:r>
    </w:p>
    <w:p w14:paraId="31681FA4"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reprocess the dataset (Data cleaning and transformation).</w:t>
      </w:r>
    </w:p>
    <w:p w14:paraId="0292997E"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erform feature engineering</w:t>
      </w:r>
    </w:p>
    <w:p w14:paraId="4D17321E"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Train different classification models and evaluate them.</w:t>
      </w:r>
    </w:p>
    <w:p w14:paraId="0DEA7D59"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Choose the best model to be used in the prototype.</w:t>
      </w:r>
    </w:p>
    <w:p w14:paraId="77D77EA5"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Node.js backends(endpoints and routing)</w:t>
      </w:r>
    </w:p>
    <w:p w14:paraId="21226C71"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Frontend with Next.js.</w:t>
      </w:r>
    </w:p>
    <w:p w14:paraId="40A6DF20"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loan prediction and explanation service in Flask (Python-based framework).</w:t>
      </w:r>
    </w:p>
    <w:p w14:paraId="5CCAB1AE" w14:textId="77777777" w:rsidR="00801194" w:rsidRDefault="00801194" w:rsidP="00D20F91">
      <w:pPr>
        <w:spacing w:line="360" w:lineRule="auto"/>
      </w:pPr>
    </w:p>
    <w:p w14:paraId="4EF08DDC" w14:textId="4F5826A6" w:rsidR="00801194" w:rsidRDefault="00801194" w:rsidP="001F7BB2">
      <w:pPr>
        <w:pStyle w:val="Heading4"/>
      </w:pPr>
      <w:r>
        <w:lastRenderedPageBreak/>
        <w:t>Step 7: Perform Testing (Developer Testing, Regression Testing)</w:t>
      </w:r>
    </w:p>
    <w:p w14:paraId="7D7F06DC" w14:textId="77777777" w:rsidR="00801194" w:rsidRPr="001F7BB2" w:rsidRDefault="00801194" w:rsidP="00D20F91">
      <w:pPr>
        <w:numPr>
          <w:ilvl w:val="0"/>
          <w:numId w:val="107"/>
        </w:numPr>
        <w:spacing w:before="120" w:after="120" w:line="360" w:lineRule="auto"/>
        <w:rPr>
          <w:sz w:val="22"/>
          <w:szCs w:val="22"/>
        </w:rPr>
      </w:pPr>
      <w:r w:rsidRPr="001F7BB2">
        <w:rPr>
          <w:sz w:val="22"/>
          <w:szCs w:val="22"/>
        </w:rPr>
        <w:t>Perform initial developer testing and fix bugs.</w:t>
      </w:r>
    </w:p>
    <w:p w14:paraId="0D37333D" w14:textId="77777777" w:rsidR="00801194" w:rsidRPr="001F7BB2" w:rsidRDefault="00801194" w:rsidP="00D20F91">
      <w:pPr>
        <w:numPr>
          <w:ilvl w:val="0"/>
          <w:numId w:val="107"/>
        </w:numPr>
        <w:spacing w:before="120" w:after="120" w:line="360" w:lineRule="auto"/>
        <w:rPr>
          <w:sz w:val="22"/>
          <w:szCs w:val="22"/>
        </w:rPr>
      </w:pPr>
      <w:r w:rsidRPr="001F7BB2">
        <w:rPr>
          <w:sz w:val="22"/>
          <w:szCs w:val="22"/>
        </w:rPr>
        <w:t>Perform regression testing and fix issues if needed.</w:t>
      </w:r>
    </w:p>
    <w:p w14:paraId="19B574AB" w14:textId="77777777" w:rsidR="00801194" w:rsidRDefault="00801194" w:rsidP="00D20F91">
      <w:pPr>
        <w:spacing w:line="360" w:lineRule="auto"/>
      </w:pPr>
    </w:p>
    <w:p w14:paraId="5B94CDB5" w14:textId="03CFA093" w:rsidR="00801194" w:rsidRDefault="00801194" w:rsidP="001F7BB2">
      <w:pPr>
        <w:pStyle w:val="Heading4"/>
      </w:pPr>
      <w:r>
        <w:t>Step 8: Deploy Prototype for User Data Collection</w:t>
      </w:r>
    </w:p>
    <w:p w14:paraId="76A48865" w14:textId="77777777" w:rsidR="00801194" w:rsidRPr="001F7BB2" w:rsidRDefault="00801194" w:rsidP="00D20F91">
      <w:pPr>
        <w:numPr>
          <w:ilvl w:val="0"/>
          <w:numId w:val="108"/>
        </w:numPr>
        <w:spacing w:before="120" w:after="120" w:line="360" w:lineRule="auto"/>
        <w:rPr>
          <w:sz w:val="22"/>
          <w:szCs w:val="22"/>
        </w:rPr>
      </w:pPr>
      <w:r w:rsidRPr="001F7BB2">
        <w:rPr>
          <w:sz w:val="22"/>
          <w:szCs w:val="22"/>
        </w:rPr>
        <w:t>Deploy the prototype on suitable platforms.</w:t>
      </w:r>
    </w:p>
    <w:p w14:paraId="21117D42" w14:textId="77777777" w:rsidR="00801194" w:rsidRPr="001F7BB2" w:rsidRDefault="00801194" w:rsidP="00D20F91">
      <w:pPr>
        <w:numPr>
          <w:ilvl w:val="0"/>
          <w:numId w:val="108"/>
        </w:numPr>
        <w:spacing w:before="120" w:after="120" w:line="360" w:lineRule="auto"/>
        <w:rPr>
          <w:sz w:val="22"/>
          <w:szCs w:val="22"/>
        </w:rPr>
      </w:pPr>
      <w:r w:rsidRPr="001F7BB2">
        <w:rPr>
          <w:sz w:val="22"/>
          <w:szCs w:val="22"/>
        </w:rPr>
        <w:t>Let the users use the prototype.</w:t>
      </w:r>
    </w:p>
    <w:p w14:paraId="36FF1C7A" w14:textId="77777777" w:rsidR="00801194" w:rsidRDefault="00801194" w:rsidP="00D20F91">
      <w:pPr>
        <w:spacing w:line="360" w:lineRule="auto"/>
      </w:pPr>
    </w:p>
    <w:p w14:paraId="7CCC3F0E" w14:textId="4F4FDAF4" w:rsidR="00801194" w:rsidRDefault="00801194" w:rsidP="001F7BB2">
      <w:pPr>
        <w:pStyle w:val="Heading4"/>
      </w:pPr>
      <w:r>
        <w:t>Step 9: Collect Trust Survey Data and Evaluate</w:t>
      </w:r>
    </w:p>
    <w:p w14:paraId="429C09C7"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Collect trust survey data from users.</w:t>
      </w:r>
    </w:p>
    <w:p w14:paraId="772FDD59"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Analyze and evaluate the data collected.</w:t>
      </w:r>
    </w:p>
    <w:p w14:paraId="024B992B"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Identify any improvements that can be made to improve the prototype.</w:t>
      </w:r>
    </w:p>
    <w:p w14:paraId="293FC770"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Make improvements if needed.</w:t>
      </w:r>
    </w:p>
    <w:p w14:paraId="0ED2CBBD" w14:textId="77777777" w:rsidR="00801194" w:rsidRDefault="00801194" w:rsidP="00D20F91">
      <w:pPr>
        <w:spacing w:line="360" w:lineRule="auto"/>
      </w:pPr>
    </w:p>
    <w:p w14:paraId="4AECA27A" w14:textId="458F9B48" w:rsidR="00801194" w:rsidRDefault="00801194" w:rsidP="001F7BB2">
      <w:pPr>
        <w:pStyle w:val="Heading4"/>
      </w:pPr>
      <w:r>
        <w:t>Step 10:  Answer Research Question</w:t>
      </w:r>
    </w:p>
    <w:p w14:paraId="73220838" w14:textId="77777777" w:rsidR="00801194" w:rsidRPr="001F7BB2" w:rsidRDefault="00801194" w:rsidP="00D20F91">
      <w:pPr>
        <w:numPr>
          <w:ilvl w:val="0"/>
          <w:numId w:val="110"/>
        </w:numPr>
        <w:spacing w:before="120" w:after="120" w:line="360" w:lineRule="auto"/>
        <w:rPr>
          <w:sz w:val="22"/>
          <w:szCs w:val="22"/>
        </w:rPr>
      </w:pPr>
      <w:r w:rsidRPr="001F7BB2">
        <w:rPr>
          <w:sz w:val="22"/>
          <w:szCs w:val="22"/>
        </w:rPr>
        <w:t>Answer the research questions from the analysis performed on the collected trust survey data.</w:t>
      </w:r>
    </w:p>
    <w:p w14:paraId="7BA24DBE" w14:textId="77777777" w:rsidR="00801194" w:rsidRDefault="00801194" w:rsidP="00D20F91">
      <w:pPr>
        <w:spacing w:line="360" w:lineRule="auto"/>
      </w:pPr>
    </w:p>
    <w:p w14:paraId="73B5F3F9" w14:textId="5D702446" w:rsidR="00703AAE" w:rsidRDefault="00DD33EC" w:rsidP="00D20F91">
      <w:pPr>
        <w:pStyle w:val="Heading2"/>
        <w:spacing w:before="120" w:after="120" w:line="360" w:lineRule="auto"/>
      </w:pPr>
      <w:bookmarkStart w:id="89" w:name="_Toc216999642"/>
      <w:r>
        <w:lastRenderedPageBreak/>
        <w:t xml:space="preserve">5.4 </w:t>
      </w:r>
      <w:r w:rsidR="00703AAE">
        <w:t>Class Diagram</w:t>
      </w:r>
      <w:bookmarkEnd w:id="89"/>
      <w:r w:rsidR="00703AAE">
        <w:t xml:space="preserve"> </w:t>
      </w:r>
    </w:p>
    <w:p w14:paraId="37CD7F16" w14:textId="77777777" w:rsidR="00B905A5" w:rsidRDefault="00703AAE" w:rsidP="00B905A5">
      <w:pPr>
        <w:keepNext/>
        <w:spacing w:line="360" w:lineRule="auto"/>
        <w:jc w:val="center"/>
      </w:pPr>
      <w:r>
        <w:fldChar w:fldCharType="begin"/>
      </w:r>
      <w:r>
        <w:instrText xml:space="preserve"> INCLUDEPICTURE "https://codahosted.io/docs/SN2Z-9pYFx/blobs/bl-j5sY3i-JAf/f5664f1df43196ef419acb97f76b792efde3892200bea4a9b41197f6e3fbc96f307458a297a6a9aaf00d96f366324312e5b94650e1caaa53e915b17c140290134a232a1f3897252e6eb52ea258897f0f5e1dc102ae8336469938012c0b5b2acd9a4cbb23" \* MERGEFORMATINET </w:instrText>
      </w:r>
      <w:r>
        <w:fldChar w:fldCharType="separate"/>
      </w:r>
      <w:r>
        <w:rPr>
          <w:noProof/>
        </w:rPr>
        <w:drawing>
          <wp:inline distT="0" distB="0" distL="0" distR="0" wp14:anchorId="55A14BF7" wp14:editId="50B9BC6E">
            <wp:extent cx="5731510" cy="4074795"/>
            <wp:effectExtent l="0" t="0" r="0" b="1905"/>
            <wp:docPr id="1493925456" name="Picture 12"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925456" name="Picture 12" descr="A diagram of a company&#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4074795"/>
                    </a:xfrm>
                    <a:prstGeom prst="rect">
                      <a:avLst/>
                    </a:prstGeom>
                    <a:noFill/>
                    <a:ln>
                      <a:noFill/>
                    </a:ln>
                  </pic:spPr>
                </pic:pic>
              </a:graphicData>
            </a:graphic>
          </wp:inline>
        </w:drawing>
      </w:r>
      <w:r>
        <w:fldChar w:fldCharType="end"/>
      </w:r>
    </w:p>
    <w:p w14:paraId="27EC305A" w14:textId="5E67E4DC" w:rsidR="00703AAE" w:rsidRDefault="00B905A5" w:rsidP="00B905A5">
      <w:pPr>
        <w:pStyle w:val="Caption"/>
        <w:jc w:val="center"/>
      </w:pPr>
      <w:bookmarkStart w:id="90" w:name="_Toc216999436"/>
      <w:r>
        <w:t xml:space="preserve">Figure </w:t>
      </w:r>
      <w:fldSimple w:instr=" SEQ Figure \* ARABIC ">
        <w:r w:rsidR="00384C96">
          <w:rPr>
            <w:noProof/>
          </w:rPr>
          <w:t>8</w:t>
        </w:r>
        <w:bookmarkEnd w:id="90"/>
      </w:fldSimple>
    </w:p>
    <w:p w14:paraId="386E33D6" w14:textId="77777777" w:rsidR="00801194" w:rsidRDefault="00801194" w:rsidP="00D20F91">
      <w:pPr>
        <w:spacing w:line="360" w:lineRule="auto"/>
        <w:rPr>
          <w:lang w:val="en-US"/>
        </w:rPr>
      </w:pPr>
    </w:p>
    <w:p w14:paraId="6B1F4368" w14:textId="77777777" w:rsidR="00E3718B" w:rsidRPr="00932611" w:rsidRDefault="00E3718B" w:rsidP="00D20F91">
      <w:pPr>
        <w:spacing w:line="360" w:lineRule="auto"/>
        <w:rPr>
          <w:sz w:val="22"/>
          <w:szCs w:val="22"/>
        </w:rPr>
      </w:pPr>
      <w:r w:rsidRPr="00932611">
        <w:rPr>
          <w:sz w:val="22"/>
          <w:szCs w:val="22"/>
        </w:rPr>
        <w:t>The above class diagram shows how the prototype is stitched together from many moving parts. Each part does one job, but leans on others to keep the whole process running. The frontend classes are almost like small controllers,where the Login, Chat, Survey, Loan Form, and Admin Dashboard screens hold their own data structures and expose methods needed for navigation, sending messages, submitting forms, and fetching analytics. They look simple at first glance, even though each carries a surprising amount of flow control because the interface is where users actually feel the system. The Node.js backend sits right under it. It breaks down the application logic into focus controllers such as user, chat, faq, survey, and loan. Therefore, the responsibilities stay clean, and mistakes can be traced back to one place. Then the Python backend (Flask) carries the heavier intelligence, running the model loader, SHAP explainer, feature engineering, and human-readable explanation service. These classes operate quietly, almost like the system’s hidden engine.</w:t>
      </w:r>
    </w:p>
    <w:p w14:paraId="243422D1" w14:textId="77777777" w:rsidR="00E3718B" w:rsidRDefault="00E3718B" w:rsidP="00D20F91">
      <w:pPr>
        <w:spacing w:line="360" w:lineRule="auto"/>
        <w:rPr>
          <w:lang w:val="en-US"/>
        </w:rPr>
      </w:pPr>
    </w:p>
    <w:p w14:paraId="284DE0F6" w14:textId="2D391BA8" w:rsidR="007031A1" w:rsidRPr="007031A1" w:rsidRDefault="00DD33EC" w:rsidP="00932611">
      <w:pPr>
        <w:pStyle w:val="Heading2"/>
        <w:spacing w:before="120" w:after="120" w:line="360" w:lineRule="auto"/>
      </w:pPr>
      <w:bookmarkStart w:id="91" w:name="_Toc216999643"/>
      <w:r>
        <w:lastRenderedPageBreak/>
        <w:t xml:space="preserve">5.5 </w:t>
      </w:r>
      <w:r w:rsidR="00585CE9">
        <w:t>ER Diagram</w:t>
      </w:r>
      <w:bookmarkEnd w:id="91"/>
    </w:p>
    <w:p w14:paraId="06C8C7CD" w14:textId="77777777" w:rsidR="00B905A5" w:rsidRDefault="007031A1" w:rsidP="00B905A5">
      <w:pPr>
        <w:keepNext/>
        <w:spacing w:line="360" w:lineRule="auto"/>
        <w:jc w:val="center"/>
      </w:pPr>
      <w:r>
        <w:fldChar w:fldCharType="begin"/>
      </w:r>
      <w:r>
        <w:instrText xml:space="preserve"> INCLUDEPICTURE "https://codahosted.io/docs/SN2Z-9pYFx/blobs/bl-D5HFPBrdqP/9a46c71978679a383c5227aa09720b4004268be3441d7df953ff21dff50bb6b585766792fb5a90b31e912a53f59c9a49b86ebd2d3c09a834666360612c21de1479eb56ee3ab8aa9cf671341a9e7fb477d5adcfc48aa179707cf75ed5a5d32a255e4b6f90" \* MERGEFORMATINET </w:instrText>
      </w:r>
      <w:r>
        <w:fldChar w:fldCharType="separate"/>
      </w:r>
      <w:r>
        <w:rPr>
          <w:noProof/>
        </w:rPr>
        <w:drawing>
          <wp:inline distT="0" distB="0" distL="0" distR="0" wp14:anchorId="1AAD8566" wp14:editId="129EF373">
            <wp:extent cx="4425950" cy="3815458"/>
            <wp:effectExtent l="0" t="0" r="0" b="0"/>
            <wp:docPr id="685729885" name="Picture 13" descr="A diagram of a user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29885" name="Picture 13" descr="A diagram of a user flow&#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469073" cy="3852633"/>
                    </a:xfrm>
                    <a:prstGeom prst="rect">
                      <a:avLst/>
                    </a:prstGeom>
                    <a:noFill/>
                    <a:ln>
                      <a:noFill/>
                    </a:ln>
                  </pic:spPr>
                </pic:pic>
              </a:graphicData>
            </a:graphic>
          </wp:inline>
        </w:drawing>
      </w:r>
      <w:r>
        <w:fldChar w:fldCharType="end"/>
      </w:r>
    </w:p>
    <w:p w14:paraId="0DE34AD6" w14:textId="67992D96" w:rsidR="007031A1" w:rsidRDefault="00B905A5" w:rsidP="00B905A5">
      <w:pPr>
        <w:pStyle w:val="Caption"/>
        <w:jc w:val="center"/>
      </w:pPr>
      <w:bookmarkStart w:id="92" w:name="_Toc216999437"/>
      <w:r>
        <w:t xml:space="preserve">Figure </w:t>
      </w:r>
      <w:fldSimple w:instr=" SEQ Figure \* ARABIC ">
        <w:r w:rsidR="00384C96">
          <w:rPr>
            <w:noProof/>
          </w:rPr>
          <w:t>9</w:t>
        </w:r>
        <w:bookmarkEnd w:id="92"/>
      </w:fldSimple>
    </w:p>
    <w:p w14:paraId="063D41DF" w14:textId="77777777" w:rsidR="00585CE9" w:rsidRDefault="00585CE9" w:rsidP="00D20F91">
      <w:pPr>
        <w:spacing w:line="360" w:lineRule="auto"/>
        <w:rPr>
          <w:lang w:val="en-US"/>
        </w:rPr>
      </w:pPr>
    </w:p>
    <w:p w14:paraId="5E26CDE7" w14:textId="77777777" w:rsidR="004A21F5" w:rsidRPr="00932611" w:rsidRDefault="004A21F5" w:rsidP="00D20F91">
      <w:pPr>
        <w:spacing w:line="360" w:lineRule="auto"/>
        <w:rPr>
          <w:sz w:val="22"/>
          <w:szCs w:val="22"/>
        </w:rPr>
      </w:pPr>
      <w:r w:rsidRPr="00932611">
        <w:rPr>
          <w:sz w:val="22"/>
          <w:szCs w:val="22"/>
        </w:rPr>
        <w:t xml:space="preserve">The ER diagram contains four entities. It includes Users, Chat_History, FAQ_Logs, and Loan_Trust_Survey. The User’s table has relationships with each and every table. </w:t>
      </w:r>
    </w:p>
    <w:p w14:paraId="11B5EC90" w14:textId="77777777" w:rsidR="004A21F5" w:rsidRDefault="004A21F5" w:rsidP="00D20F91">
      <w:pPr>
        <w:spacing w:line="360" w:lineRule="auto"/>
      </w:pPr>
    </w:p>
    <w:p w14:paraId="0B411B65" w14:textId="77777777" w:rsidR="004A21F5" w:rsidRDefault="004A21F5" w:rsidP="00932611">
      <w:pPr>
        <w:pStyle w:val="Heading4"/>
      </w:pPr>
      <w:r>
        <w:t>User Entity</w:t>
      </w:r>
    </w:p>
    <w:p w14:paraId="5BC4A551" w14:textId="77777777" w:rsidR="004A21F5" w:rsidRPr="00932611" w:rsidRDefault="004A21F5" w:rsidP="00D20F91">
      <w:pPr>
        <w:spacing w:line="360" w:lineRule="auto"/>
        <w:rPr>
          <w:sz w:val="22"/>
          <w:szCs w:val="22"/>
        </w:rPr>
      </w:pPr>
      <w:r w:rsidRPr="00932611">
        <w:rPr>
          <w:sz w:val="22"/>
          <w:szCs w:val="22"/>
        </w:rPr>
        <w:t>This entity contains id (Primary Key), and email, which is unique. The table also stores the user’s role (”admin” or “normal”), the user’s assigned mode (”baseline” or “xai”), and the creation date.</w:t>
      </w:r>
    </w:p>
    <w:p w14:paraId="2206F409" w14:textId="77777777" w:rsidR="004A21F5" w:rsidRDefault="004A21F5" w:rsidP="00D20F91">
      <w:pPr>
        <w:spacing w:line="360" w:lineRule="auto"/>
      </w:pPr>
    </w:p>
    <w:p w14:paraId="7FCCCE6A" w14:textId="77777777" w:rsidR="004A21F5" w:rsidRDefault="004A21F5" w:rsidP="00932611">
      <w:pPr>
        <w:pStyle w:val="Heading4"/>
      </w:pPr>
      <w:r>
        <w:t>Chat_History Entity</w:t>
      </w:r>
    </w:p>
    <w:p w14:paraId="6F17ADD8" w14:textId="77777777" w:rsidR="004A21F5" w:rsidRPr="00932611" w:rsidRDefault="004A21F5" w:rsidP="00D20F91">
      <w:pPr>
        <w:spacing w:line="360" w:lineRule="auto"/>
        <w:rPr>
          <w:sz w:val="22"/>
          <w:szCs w:val="22"/>
        </w:rPr>
      </w:pPr>
      <w:r w:rsidRPr="00932611">
        <w:rPr>
          <w:sz w:val="22"/>
          <w:szCs w:val="22"/>
        </w:rPr>
        <w:t>This entity records every message exchanged during the session, including predictions and explanations. Therefore, the chatbot can display past conversations and preserve context. The context stores the values of either “load” or “faq”. If the message is an faq, it stores “faq,” and otherwise it stores “loan”.  </w:t>
      </w:r>
    </w:p>
    <w:p w14:paraId="7A75228A" w14:textId="77777777" w:rsidR="004A21F5" w:rsidRDefault="004A21F5" w:rsidP="00D20F91">
      <w:pPr>
        <w:spacing w:line="360" w:lineRule="auto"/>
      </w:pPr>
    </w:p>
    <w:p w14:paraId="7ABAF7B3" w14:textId="77777777" w:rsidR="004A21F5" w:rsidRDefault="004A21F5" w:rsidP="00932611">
      <w:pPr>
        <w:pStyle w:val="Heading4"/>
      </w:pPr>
      <w:r>
        <w:t>FAQ_Logs Entity</w:t>
      </w:r>
    </w:p>
    <w:p w14:paraId="71BD79B2" w14:textId="77777777" w:rsidR="004A21F5" w:rsidRPr="00932611" w:rsidRDefault="004A21F5" w:rsidP="00D20F91">
      <w:pPr>
        <w:spacing w:line="360" w:lineRule="auto"/>
        <w:rPr>
          <w:sz w:val="22"/>
          <w:szCs w:val="22"/>
        </w:rPr>
      </w:pPr>
      <w:r w:rsidRPr="00932611">
        <w:rPr>
          <w:sz w:val="22"/>
          <w:szCs w:val="22"/>
        </w:rPr>
        <w:t>This entity captures standalone financial questions from the users. It stores the user’s variant, query, with creation date.</w:t>
      </w:r>
    </w:p>
    <w:p w14:paraId="0CF2A29E" w14:textId="77777777" w:rsidR="004A21F5" w:rsidRDefault="004A21F5" w:rsidP="00D20F91">
      <w:pPr>
        <w:spacing w:line="360" w:lineRule="auto"/>
      </w:pPr>
    </w:p>
    <w:p w14:paraId="5355521A" w14:textId="77777777" w:rsidR="004A21F5" w:rsidRDefault="004A21F5" w:rsidP="00932611">
      <w:pPr>
        <w:pStyle w:val="Heading4"/>
      </w:pPr>
      <w:r>
        <w:t>Loan_Trust_Survey Entity</w:t>
      </w:r>
    </w:p>
    <w:p w14:paraId="0B3B8CF6" w14:textId="77777777" w:rsidR="004A21F5" w:rsidRPr="00932611" w:rsidRDefault="004A21F5" w:rsidP="00D20F91">
      <w:pPr>
        <w:spacing w:line="360" w:lineRule="auto"/>
        <w:rPr>
          <w:sz w:val="22"/>
          <w:szCs w:val="22"/>
        </w:rPr>
      </w:pPr>
      <w:r w:rsidRPr="00932611">
        <w:rPr>
          <w:sz w:val="22"/>
          <w:szCs w:val="22"/>
        </w:rPr>
        <w:t xml:space="preserve">This entity captures the user’s trust-related ratings for each loan prediction. This helps to form the main dataset, which is used to evaluate whether explainability improves user trust. </w:t>
      </w:r>
    </w:p>
    <w:p w14:paraId="069B60DC" w14:textId="77777777" w:rsidR="004A21F5" w:rsidRPr="00932611" w:rsidRDefault="004A21F5" w:rsidP="00D20F91">
      <w:pPr>
        <w:spacing w:line="360" w:lineRule="auto"/>
        <w:rPr>
          <w:sz w:val="22"/>
          <w:szCs w:val="22"/>
        </w:rPr>
      </w:pPr>
    </w:p>
    <w:p w14:paraId="11DF80D6" w14:textId="77777777" w:rsidR="004A21F5" w:rsidRPr="00932611" w:rsidRDefault="004A21F5" w:rsidP="00D20F91">
      <w:pPr>
        <w:spacing w:line="360" w:lineRule="auto"/>
        <w:rPr>
          <w:sz w:val="22"/>
          <w:szCs w:val="22"/>
        </w:rPr>
      </w:pPr>
      <w:r w:rsidRPr="00932611">
        <w:rPr>
          <w:sz w:val="22"/>
          <w:szCs w:val="22"/>
        </w:rPr>
        <w:t>Together, these entities create a simple but functional structure that mirrors how users interact with the prototype and supports both system behavior and experimental analysis.</w:t>
      </w:r>
    </w:p>
    <w:p w14:paraId="465E4BF6" w14:textId="77777777" w:rsidR="004A21F5" w:rsidRDefault="004A21F5" w:rsidP="00D20F91">
      <w:pPr>
        <w:spacing w:line="360" w:lineRule="auto"/>
      </w:pPr>
    </w:p>
    <w:p w14:paraId="51621AFF" w14:textId="205D9372" w:rsidR="00A34F9F" w:rsidRPr="00932611" w:rsidRDefault="00DD33EC" w:rsidP="00932611">
      <w:pPr>
        <w:pStyle w:val="Heading2"/>
        <w:spacing w:before="120" w:after="120" w:line="360" w:lineRule="auto"/>
      </w:pPr>
      <w:bookmarkStart w:id="93" w:name="_Toc216999644"/>
      <w:r>
        <w:t xml:space="preserve">5.6 </w:t>
      </w:r>
      <w:r w:rsidR="00A34F9F">
        <w:t>Sequence Diagram</w:t>
      </w:r>
      <w:bookmarkEnd w:id="93"/>
    </w:p>
    <w:p w14:paraId="212EB10F" w14:textId="77777777" w:rsidR="00B905A5" w:rsidRDefault="00A34F9F" w:rsidP="00B905A5">
      <w:pPr>
        <w:keepNext/>
        <w:spacing w:line="360" w:lineRule="auto"/>
      </w:pPr>
      <w:r>
        <w:fldChar w:fldCharType="begin"/>
      </w:r>
      <w:r>
        <w:instrText xml:space="preserve"> INCLUDEPICTURE "https://codahosted.io/docs/SN2Z-9pYFx/blobs/bl-IXvqqlPBuR/580ea2bcbe9891781c8e4d5895a9eddb15fa646c56238ce65b488af202acc82fedadc76db0aa139be77edecb24ba2f0f7d3a6dd66218b8af8705291f654523c2ec93ec5354e15dfa275599126d23567b36cfd11e3298448b4e62a01fa1162144f6f8b806" \* MERGEFORMATINET </w:instrText>
      </w:r>
      <w:r>
        <w:fldChar w:fldCharType="separate"/>
      </w:r>
      <w:r>
        <w:rPr>
          <w:noProof/>
        </w:rPr>
        <w:drawing>
          <wp:inline distT="0" distB="0" distL="0" distR="0" wp14:anchorId="4EC2C1E1" wp14:editId="6D3D696A">
            <wp:extent cx="5731510" cy="4828540"/>
            <wp:effectExtent l="0" t="0" r="0" b="0"/>
            <wp:docPr id="1784187030" name="Picture 1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187030" name="Picture 14" descr="A diagram of a diagram&#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4828540"/>
                    </a:xfrm>
                    <a:prstGeom prst="rect">
                      <a:avLst/>
                    </a:prstGeom>
                    <a:noFill/>
                    <a:ln>
                      <a:noFill/>
                    </a:ln>
                  </pic:spPr>
                </pic:pic>
              </a:graphicData>
            </a:graphic>
          </wp:inline>
        </w:drawing>
      </w:r>
      <w:r>
        <w:fldChar w:fldCharType="end"/>
      </w:r>
    </w:p>
    <w:p w14:paraId="3C3B9A88" w14:textId="2FA1BB47" w:rsidR="00A34F9F" w:rsidRDefault="00B905A5" w:rsidP="00B905A5">
      <w:pPr>
        <w:pStyle w:val="Caption"/>
        <w:jc w:val="center"/>
      </w:pPr>
      <w:bookmarkStart w:id="94" w:name="_Toc216999438"/>
      <w:r>
        <w:t xml:space="preserve">Figure </w:t>
      </w:r>
      <w:fldSimple w:instr=" SEQ Figure \* ARABIC ">
        <w:r w:rsidR="00384C96">
          <w:rPr>
            <w:noProof/>
          </w:rPr>
          <w:t>10</w:t>
        </w:r>
        <w:bookmarkEnd w:id="94"/>
      </w:fldSimple>
    </w:p>
    <w:p w14:paraId="1C09C7E5" w14:textId="77777777" w:rsidR="005F5E52" w:rsidRPr="005F5E52" w:rsidRDefault="005F5E52" w:rsidP="00D20F91">
      <w:pPr>
        <w:spacing w:line="360" w:lineRule="auto"/>
      </w:pPr>
    </w:p>
    <w:p w14:paraId="4BD58FE6" w14:textId="6888021C" w:rsidR="00A34F9F" w:rsidRPr="00C8035C" w:rsidRDefault="00A34F9F" w:rsidP="00D20F91">
      <w:pPr>
        <w:spacing w:line="360" w:lineRule="auto"/>
        <w:rPr>
          <w:sz w:val="22"/>
          <w:szCs w:val="22"/>
        </w:rPr>
      </w:pPr>
      <w:r w:rsidRPr="00C8035C">
        <w:rPr>
          <w:sz w:val="22"/>
          <w:szCs w:val="22"/>
        </w:rPr>
        <w:t xml:space="preserve">The sequence diagram captures the step-by-step flow of how a loan prediction request moves through the system once a user submits a loan form. </w:t>
      </w:r>
    </w:p>
    <w:p w14:paraId="5AFE3B07"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lastRenderedPageBreak/>
        <w:t xml:space="preserve">Process starts in the front end (Next.js), where the user inputs the financial information and submits the form. The Node.js backend receives the request after submission. </w:t>
      </w:r>
    </w:p>
    <w:p w14:paraId="662B5887"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 xml:space="preserve">Then the  Node.js backend checks for validity of the information. If the information is valid, it will pass the request to the Machine Learning Backend (Flask). If not, it will pass down a validation error message, which will be shown to the user. </w:t>
      </w:r>
    </w:p>
    <w:p w14:paraId="27F01CD8"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Then the ML backend generates a prediction and explanation. If it succeeds, it will pass the prediction result and SHAP values to the Chat GPT model to generate a more human-readable message. If it fails, it will pass down a prediction error message, which will be shown to the user.</w:t>
      </w:r>
    </w:p>
    <w:p w14:paraId="1DEE8AE6" w14:textId="7700B0C6" w:rsidR="00A34F9F" w:rsidRPr="001457C2" w:rsidRDefault="00A34F9F" w:rsidP="00D20F91">
      <w:pPr>
        <w:numPr>
          <w:ilvl w:val="0"/>
          <w:numId w:val="111"/>
        </w:numPr>
        <w:spacing w:before="120" w:after="120" w:line="360" w:lineRule="auto"/>
        <w:rPr>
          <w:sz w:val="22"/>
          <w:szCs w:val="22"/>
        </w:rPr>
      </w:pPr>
      <w:r w:rsidRPr="00C8035C">
        <w:rPr>
          <w:sz w:val="22"/>
          <w:szCs w:val="22"/>
        </w:rPr>
        <w:t>Then the Chat GPT model generates a more human-readable message. If it succeeds, it will pass the explanation message  back to the ML backend (Flask). It will append the prediction result with the explanation message and pass it down. It will be the response that will be shown to the user. If it fails, the system generates a custom explanation message, and with the prediction result combined, it will be passed down to the user.</w:t>
      </w:r>
    </w:p>
    <w:p w14:paraId="75F8F358" w14:textId="7B65DCE5" w:rsidR="003823A0" w:rsidRPr="000A4A19" w:rsidRDefault="00DD33EC" w:rsidP="00D20F91">
      <w:pPr>
        <w:pStyle w:val="Heading2"/>
        <w:spacing w:before="120" w:after="120" w:line="360" w:lineRule="auto"/>
      </w:pPr>
      <w:bookmarkStart w:id="95" w:name="_Toc216999645"/>
      <w:r>
        <w:t xml:space="preserve">5.7 </w:t>
      </w:r>
      <w:r w:rsidR="003823A0">
        <w:t>Package Diagram</w:t>
      </w:r>
      <w:bookmarkEnd w:id="95"/>
    </w:p>
    <w:p w14:paraId="238184CF" w14:textId="77777777" w:rsidR="00B905A5" w:rsidRDefault="003823A0" w:rsidP="00B905A5">
      <w:pPr>
        <w:keepNext/>
        <w:spacing w:line="360" w:lineRule="auto"/>
        <w:jc w:val="center"/>
      </w:pPr>
      <w:r>
        <w:fldChar w:fldCharType="begin"/>
      </w:r>
      <w:r>
        <w:instrText xml:space="preserve"> INCLUDEPICTURE "https://codahosted.io/docs/SN2Z-9pYFx/blobs/bl-sByuhlTTAI/86bf1c99e702c8d813d6b85b88dc2f26ff2725eb30872813bf3104062c19253c6d00a659b64af7d63ed52f476a0500ed2b0af6a4e042a43ed8b4175bc9f75fef7187ef1da43335504451b3b8a3b85caf53b547b2299a26778a7158c8762201f872fcafe1" \* MERGEFORMATINET </w:instrText>
      </w:r>
      <w:r>
        <w:fldChar w:fldCharType="separate"/>
      </w:r>
      <w:r>
        <w:rPr>
          <w:noProof/>
        </w:rPr>
        <w:drawing>
          <wp:inline distT="0" distB="0" distL="0" distR="0" wp14:anchorId="6619ACDB" wp14:editId="656E20DD">
            <wp:extent cx="5731510" cy="2069465"/>
            <wp:effectExtent l="0" t="0" r="0" b="635"/>
            <wp:docPr id="114716845"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16845" name="Picture 15" descr="A screenshot of a computer&#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2069465"/>
                    </a:xfrm>
                    <a:prstGeom prst="rect">
                      <a:avLst/>
                    </a:prstGeom>
                    <a:noFill/>
                    <a:ln>
                      <a:noFill/>
                    </a:ln>
                  </pic:spPr>
                </pic:pic>
              </a:graphicData>
            </a:graphic>
          </wp:inline>
        </w:drawing>
      </w:r>
      <w:r>
        <w:fldChar w:fldCharType="end"/>
      </w:r>
    </w:p>
    <w:p w14:paraId="02094CCA" w14:textId="10F13A11" w:rsidR="003823A0" w:rsidRDefault="00B905A5" w:rsidP="00B905A5">
      <w:pPr>
        <w:pStyle w:val="Caption"/>
        <w:jc w:val="center"/>
      </w:pPr>
      <w:bookmarkStart w:id="96" w:name="_Toc216999439"/>
      <w:r>
        <w:t xml:space="preserve">Figure </w:t>
      </w:r>
      <w:fldSimple w:instr=" SEQ Figure \* ARABIC ">
        <w:r w:rsidR="00384C96">
          <w:rPr>
            <w:noProof/>
          </w:rPr>
          <w:t>11</w:t>
        </w:r>
        <w:bookmarkEnd w:id="96"/>
      </w:fldSimple>
    </w:p>
    <w:p w14:paraId="463B879F" w14:textId="77777777" w:rsidR="003823A0" w:rsidRDefault="003823A0" w:rsidP="00D20F91">
      <w:pPr>
        <w:spacing w:line="360" w:lineRule="auto"/>
        <w:rPr>
          <w:lang w:val="en-US"/>
        </w:rPr>
      </w:pPr>
    </w:p>
    <w:p w14:paraId="71ED1F51" w14:textId="0C1A57F0" w:rsidR="003823A0" w:rsidRPr="00C8035C" w:rsidRDefault="003823A0" w:rsidP="00D20F91">
      <w:pPr>
        <w:spacing w:line="360" w:lineRule="auto"/>
        <w:rPr>
          <w:sz w:val="22"/>
          <w:szCs w:val="22"/>
        </w:rPr>
      </w:pPr>
      <w:r w:rsidRPr="00C8035C">
        <w:rPr>
          <w:sz w:val="22"/>
          <w:szCs w:val="22"/>
        </w:rPr>
        <w:t>The package organizes all the classes and components into a structure that is easier to understand. Each major part of the system is divided into the components it consists of.</w:t>
      </w:r>
    </w:p>
    <w:p w14:paraId="6CB867F0" w14:textId="4EF8797B" w:rsidR="003823A0" w:rsidRPr="00F749E8" w:rsidRDefault="003823A0" w:rsidP="00D20F91">
      <w:pPr>
        <w:numPr>
          <w:ilvl w:val="0"/>
          <w:numId w:val="112"/>
        </w:numPr>
        <w:spacing w:before="120" w:after="120" w:line="360" w:lineRule="auto"/>
        <w:rPr>
          <w:sz w:val="22"/>
          <w:szCs w:val="22"/>
        </w:rPr>
      </w:pPr>
      <w:r w:rsidRPr="00C8035C">
        <w:rPr>
          <w:sz w:val="22"/>
          <w:szCs w:val="22"/>
        </w:rPr>
        <w:t>Frontend (Next.js) consists of components (LoginCard and SurveyModal), and different folders to make the admin page, chat page, and loan form page. This folder structure is also responsible for the routing.</w:t>
      </w:r>
    </w:p>
    <w:p w14:paraId="5084A818" w14:textId="77777777" w:rsidR="009436CA" w:rsidRDefault="003823A0" w:rsidP="009436CA">
      <w:pPr>
        <w:keepNext/>
        <w:spacing w:line="360" w:lineRule="auto"/>
        <w:jc w:val="center"/>
      </w:pPr>
      <w:r w:rsidRPr="00C8035C">
        <w:rPr>
          <w:sz w:val="22"/>
          <w:szCs w:val="22"/>
        </w:rPr>
        <w:lastRenderedPageBreak/>
        <w:fldChar w:fldCharType="begin"/>
      </w:r>
      <w:r w:rsidRPr="00C8035C">
        <w:rPr>
          <w:sz w:val="22"/>
          <w:szCs w:val="22"/>
        </w:rPr>
        <w:instrText xml:space="preserve"> INCLUDEPICTURE "https://codahosted.io/docs/SN2Z-9pYFx/blobs/bl-8FDt96BgOf/2d15e2d56dd0b05c0ba6cc3d65d0541f559559924a12b6fc8ec4a0143c5961340552e89c756f2a6704e072ee9e8bfeb6bf87a45b91325e24a002f497d58c6d5a58bc3ada713645fec3fe08ab604fb35c52202924ff982e9af2bd20f4c291103722564f60" \* MERGEFORMATINET </w:instrText>
      </w:r>
      <w:r w:rsidRPr="00C8035C">
        <w:rPr>
          <w:sz w:val="22"/>
          <w:szCs w:val="22"/>
        </w:rPr>
        <w:fldChar w:fldCharType="separate"/>
      </w:r>
      <w:r w:rsidRPr="00C8035C">
        <w:rPr>
          <w:noProof/>
          <w:sz w:val="22"/>
          <w:szCs w:val="22"/>
        </w:rPr>
        <w:drawing>
          <wp:inline distT="0" distB="0" distL="0" distR="0" wp14:anchorId="5151FBE8" wp14:editId="76823878">
            <wp:extent cx="1511300" cy="2499967"/>
            <wp:effectExtent l="0" t="0" r="0" b="2540"/>
            <wp:docPr id="968677307" name="Picture 1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677307" name="Picture 16" descr="A screenshot of a computer screen&#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18608" cy="2512056"/>
                    </a:xfrm>
                    <a:prstGeom prst="rect">
                      <a:avLst/>
                    </a:prstGeom>
                    <a:noFill/>
                    <a:ln>
                      <a:noFill/>
                    </a:ln>
                  </pic:spPr>
                </pic:pic>
              </a:graphicData>
            </a:graphic>
          </wp:inline>
        </w:drawing>
      </w:r>
      <w:r w:rsidRPr="00C8035C">
        <w:rPr>
          <w:sz w:val="22"/>
          <w:szCs w:val="22"/>
        </w:rPr>
        <w:fldChar w:fldCharType="end"/>
      </w:r>
    </w:p>
    <w:p w14:paraId="5139E5B2" w14:textId="50C23D4D" w:rsidR="003823A0" w:rsidRPr="00C8035C" w:rsidRDefault="009436CA" w:rsidP="009436CA">
      <w:pPr>
        <w:pStyle w:val="Caption"/>
        <w:jc w:val="center"/>
        <w:rPr>
          <w:sz w:val="22"/>
          <w:szCs w:val="22"/>
        </w:rPr>
      </w:pPr>
      <w:bookmarkStart w:id="97" w:name="_Toc216999440"/>
      <w:r>
        <w:t xml:space="preserve">Figure </w:t>
      </w:r>
      <w:fldSimple w:instr=" SEQ Figure \* ARABIC ">
        <w:r w:rsidR="00384C96">
          <w:rPr>
            <w:noProof/>
          </w:rPr>
          <w:t>12</w:t>
        </w:r>
        <w:bookmarkEnd w:id="97"/>
      </w:fldSimple>
    </w:p>
    <w:p w14:paraId="6E0A31C4" w14:textId="77777777" w:rsidR="00F463A1" w:rsidRPr="00C8035C" w:rsidRDefault="00F463A1" w:rsidP="00D20F91">
      <w:pPr>
        <w:numPr>
          <w:ilvl w:val="0"/>
          <w:numId w:val="113"/>
        </w:numPr>
        <w:spacing w:before="120" w:after="120" w:line="360" w:lineRule="auto"/>
        <w:rPr>
          <w:sz w:val="22"/>
          <w:szCs w:val="22"/>
        </w:rPr>
      </w:pPr>
      <w:r w:rsidRPr="00C8035C">
        <w:rPr>
          <w:sz w:val="22"/>
          <w:szCs w:val="22"/>
        </w:rPr>
        <w:t>Node.js backend consists of main files like app.js and server.js, which handle more of the initial setup of the server. And routes folder handles all the routing, while the controller folder consists of all the controller files.</w:t>
      </w:r>
    </w:p>
    <w:p w14:paraId="29B4C91D" w14:textId="77777777" w:rsidR="009436CA" w:rsidRDefault="00F463A1" w:rsidP="009436CA">
      <w:pPr>
        <w:keepNext/>
        <w:spacing w:line="360" w:lineRule="auto"/>
        <w:ind w:left="360"/>
        <w:jc w:val="center"/>
      </w:pPr>
      <w:r w:rsidRPr="00C8035C">
        <w:rPr>
          <w:sz w:val="22"/>
          <w:szCs w:val="22"/>
        </w:rPr>
        <w:fldChar w:fldCharType="begin"/>
      </w:r>
      <w:r w:rsidRPr="00C8035C">
        <w:rPr>
          <w:sz w:val="22"/>
          <w:szCs w:val="22"/>
        </w:rPr>
        <w:instrText xml:space="preserve"> INCLUDEPICTURE "https://codahosted.io/docs/SN2Z-9pYFx/blobs/bl-00vTXRWWqj/05d78e89ec96f2b734996e9d488a2c84b197f62d9b199380ad9c46b476bc08e3c809ee93d3af3ef1d5a0dd595a9c01b5aae5fa62c0e94946107750150acbe47bd90c98ee57d2f30c41d304935a5e40b88910fbf62510eb159bb78b2f306452e8b1bbed53" \* MERGEFORMATINET </w:instrText>
      </w:r>
      <w:r w:rsidRPr="00C8035C">
        <w:rPr>
          <w:sz w:val="22"/>
          <w:szCs w:val="22"/>
        </w:rPr>
        <w:fldChar w:fldCharType="separate"/>
      </w:r>
      <w:r w:rsidRPr="00C8035C">
        <w:rPr>
          <w:noProof/>
          <w:sz w:val="22"/>
          <w:szCs w:val="22"/>
        </w:rPr>
        <w:drawing>
          <wp:inline distT="0" distB="0" distL="0" distR="0" wp14:anchorId="7DE7F5E0" wp14:editId="355AC69D">
            <wp:extent cx="1346200" cy="2226864"/>
            <wp:effectExtent l="0" t="0" r="0" b="0"/>
            <wp:docPr id="748620344" name="Picture 1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620344" name="Picture 17" descr="A screenshot of a computer&#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357067" cy="2244840"/>
                    </a:xfrm>
                    <a:prstGeom prst="rect">
                      <a:avLst/>
                    </a:prstGeom>
                    <a:noFill/>
                    <a:ln>
                      <a:noFill/>
                    </a:ln>
                  </pic:spPr>
                </pic:pic>
              </a:graphicData>
            </a:graphic>
          </wp:inline>
        </w:drawing>
      </w:r>
      <w:r w:rsidRPr="00C8035C">
        <w:rPr>
          <w:sz w:val="22"/>
          <w:szCs w:val="22"/>
        </w:rPr>
        <w:fldChar w:fldCharType="end"/>
      </w:r>
    </w:p>
    <w:p w14:paraId="46D08949" w14:textId="6B3E807D" w:rsidR="00F463A1" w:rsidRPr="00C8035C" w:rsidRDefault="009436CA" w:rsidP="009436CA">
      <w:pPr>
        <w:pStyle w:val="Caption"/>
        <w:jc w:val="center"/>
        <w:rPr>
          <w:sz w:val="22"/>
          <w:szCs w:val="22"/>
        </w:rPr>
      </w:pPr>
      <w:bookmarkStart w:id="98" w:name="_Toc216999441"/>
      <w:r>
        <w:t xml:space="preserve">Figure </w:t>
      </w:r>
      <w:fldSimple w:instr=" SEQ Figure \* ARABIC ">
        <w:r w:rsidR="00384C96">
          <w:rPr>
            <w:noProof/>
          </w:rPr>
          <w:t>13</w:t>
        </w:r>
        <w:bookmarkEnd w:id="98"/>
      </w:fldSimple>
    </w:p>
    <w:p w14:paraId="444187F4" w14:textId="77777777" w:rsidR="00F463A1" w:rsidRPr="00C8035C" w:rsidRDefault="00F463A1" w:rsidP="00D20F91">
      <w:pPr>
        <w:numPr>
          <w:ilvl w:val="0"/>
          <w:numId w:val="113"/>
        </w:numPr>
        <w:spacing w:before="120" w:after="120" w:line="360" w:lineRule="auto"/>
        <w:rPr>
          <w:sz w:val="22"/>
          <w:szCs w:val="22"/>
        </w:rPr>
      </w:pPr>
      <w:r w:rsidRPr="00C8035C">
        <w:rPr>
          <w:sz w:val="22"/>
          <w:szCs w:val="22"/>
        </w:rPr>
        <w:t xml:space="preserve">The flask backend (ML model and SHAP explainer) consists of the model, explainer, and preprocess inside the artifacts folder. It also consists of the ml_model folder, which contains helper classes for the loan approval / explanation process. </w:t>
      </w:r>
    </w:p>
    <w:p w14:paraId="01389C86" w14:textId="77777777" w:rsidR="003823A0" w:rsidRPr="00C8035C" w:rsidRDefault="003823A0" w:rsidP="00D20F91">
      <w:pPr>
        <w:spacing w:line="360" w:lineRule="auto"/>
        <w:rPr>
          <w:sz w:val="22"/>
          <w:szCs w:val="22"/>
          <w:lang w:val="en-US"/>
        </w:rPr>
      </w:pPr>
    </w:p>
    <w:p w14:paraId="7092D1F0" w14:textId="77777777" w:rsidR="009436CA" w:rsidRDefault="00F463A1" w:rsidP="009436CA">
      <w:pPr>
        <w:keepNext/>
        <w:spacing w:line="360" w:lineRule="auto"/>
        <w:jc w:val="center"/>
      </w:pPr>
      <w:r w:rsidRPr="00C8035C">
        <w:rPr>
          <w:sz w:val="22"/>
          <w:szCs w:val="22"/>
        </w:rPr>
        <w:lastRenderedPageBreak/>
        <w:fldChar w:fldCharType="begin"/>
      </w:r>
      <w:r w:rsidRPr="00C8035C">
        <w:rPr>
          <w:sz w:val="22"/>
          <w:szCs w:val="22"/>
        </w:rPr>
        <w:instrText xml:space="preserve"> INCLUDEPICTURE "https://codahosted.io/docs/SN2Z-9pYFx/blobs/bl-FFgbrsNE0X/aa7e6b3d201970a3c61c8b42246bde2fafc8bc4ed28d603b42fc6e22f3b433f1ec8568a0aa4ad11ed8bbc32088e56b824c219a522dc0869d4a1600533a73f93c12008b7aac0ae8e97bf245371601c40924b951c9d9fbd6c0d20b9be143a89f46b288e8fb" \* MERGEFORMATINET </w:instrText>
      </w:r>
      <w:r w:rsidRPr="00C8035C">
        <w:rPr>
          <w:sz w:val="22"/>
          <w:szCs w:val="22"/>
        </w:rPr>
        <w:fldChar w:fldCharType="separate"/>
      </w:r>
      <w:r w:rsidRPr="00C8035C">
        <w:rPr>
          <w:noProof/>
          <w:sz w:val="22"/>
          <w:szCs w:val="22"/>
        </w:rPr>
        <w:drawing>
          <wp:inline distT="0" distB="0" distL="0" distR="0" wp14:anchorId="649D3DFE" wp14:editId="24DFB621">
            <wp:extent cx="1797050" cy="2972649"/>
            <wp:effectExtent l="0" t="0" r="0" b="0"/>
            <wp:docPr id="1508534899" name="Picture 1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534899" name="Picture 18" descr="A screenshot of a computer&#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809200" cy="2992747"/>
                    </a:xfrm>
                    <a:prstGeom prst="rect">
                      <a:avLst/>
                    </a:prstGeom>
                    <a:noFill/>
                    <a:ln>
                      <a:noFill/>
                    </a:ln>
                  </pic:spPr>
                </pic:pic>
              </a:graphicData>
            </a:graphic>
          </wp:inline>
        </w:drawing>
      </w:r>
      <w:r w:rsidRPr="00C8035C">
        <w:rPr>
          <w:sz w:val="22"/>
          <w:szCs w:val="22"/>
        </w:rPr>
        <w:fldChar w:fldCharType="end"/>
      </w:r>
    </w:p>
    <w:p w14:paraId="487A5195" w14:textId="586FD0A9" w:rsidR="003B423C" w:rsidRPr="00C8035C" w:rsidRDefault="009436CA" w:rsidP="009436CA">
      <w:pPr>
        <w:pStyle w:val="Caption"/>
        <w:jc w:val="center"/>
        <w:rPr>
          <w:sz w:val="22"/>
          <w:szCs w:val="22"/>
        </w:rPr>
      </w:pPr>
      <w:bookmarkStart w:id="99" w:name="_Toc216999442"/>
      <w:r>
        <w:t xml:space="preserve">Figure </w:t>
      </w:r>
      <w:fldSimple w:instr=" SEQ Figure \* ARABIC ">
        <w:r w:rsidR="00384C96">
          <w:rPr>
            <w:noProof/>
          </w:rPr>
          <w:t>14</w:t>
        </w:r>
        <w:bookmarkEnd w:id="99"/>
      </w:fldSimple>
    </w:p>
    <w:p w14:paraId="4850AFC3" w14:textId="190FC9A5" w:rsidR="00F463A1" w:rsidRDefault="00D344E6" w:rsidP="0061654F">
      <w:pPr>
        <w:pStyle w:val="Heading2"/>
        <w:spacing w:before="120" w:after="120" w:line="360" w:lineRule="auto"/>
      </w:pPr>
      <w:bookmarkStart w:id="100" w:name="_Toc216999646"/>
      <w:r>
        <w:t xml:space="preserve">5.8 </w:t>
      </w:r>
      <w:r w:rsidR="00F463A1">
        <w:t>Wireframe / Mock-up</w:t>
      </w:r>
      <w:bookmarkEnd w:id="100"/>
    </w:p>
    <w:p w14:paraId="5A73B483" w14:textId="77777777" w:rsidR="00F463A1" w:rsidRPr="0061654F" w:rsidRDefault="00F463A1" w:rsidP="00D20F91">
      <w:pPr>
        <w:spacing w:line="360" w:lineRule="auto"/>
        <w:rPr>
          <w:sz w:val="22"/>
          <w:szCs w:val="22"/>
        </w:rPr>
      </w:pPr>
      <w:r w:rsidRPr="0061654F">
        <w:rPr>
          <w:sz w:val="22"/>
          <w:szCs w:val="22"/>
        </w:rPr>
        <w:t xml:space="preserve">As for the wireframes, “Loan Form Screen” and “Chat screen”  were selected. These screens are mainly utilized by two main stakeholders, who are end-users and admin-users. </w:t>
      </w:r>
    </w:p>
    <w:p w14:paraId="23E0FC47" w14:textId="77777777" w:rsidR="00F463A1" w:rsidRDefault="00F463A1" w:rsidP="00D20F91">
      <w:pPr>
        <w:spacing w:line="360" w:lineRule="auto"/>
      </w:pPr>
    </w:p>
    <w:p w14:paraId="093AFED9" w14:textId="282C5248" w:rsidR="00F463A1" w:rsidRDefault="00BC14D1" w:rsidP="0061654F">
      <w:pPr>
        <w:pStyle w:val="Heading4"/>
      </w:pPr>
      <w:r>
        <w:t xml:space="preserve">5.8.1 </w:t>
      </w:r>
      <w:r w:rsidR="00F463A1">
        <w:t>Loan Form Screen (Input Screen)</w:t>
      </w:r>
    </w:p>
    <w:p w14:paraId="374F7026" w14:textId="77777777" w:rsidR="00F463A1" w:rsidRPr="0061654F" w:rsidRDefault="00F463A1" w:rsidP="00D20F91">
      <w:pPr>
        <w:spacing w:line="360" w:lineRule="auto"/>
        <w:rPr>
          <w:sz w:val="22"/>
          <w:szCs w:val="22"/>
        </w:rPr>
      </w:pPr>
      <w:r w:rsidRPr="0061654F">
        <w:rPr>
          <w:sz w:val="22"/>
          <w:szCs w:val="22"/>
        </w:rPr>
        <w:t>This screen functions as the primary input screen where users can input their data in order to submit a loan form for the system. This screen gathers all the required information from the user. Therefore, the system will be able to generate a decision with or without explanations, depending on the user mode (baseline or XAI). End-users are the main stakeholders who utilize this screen. An end-user may use this screen to get a loan approval decision from the system. Admin users can also access this screen with an admin user account.</w:t>
      </w:r>
    </w:p>
    <w:p w14:paraId="7D8E26CF" w14:textId="77777777" w:rsidR="00F463A1" w:rsidRPr="0061654F" w:rsidRDefault="00F463A1" w:rsidP="00D20F91">
      <w:pPr>
        <w:spacing w:line="360" w:lineRule="auto"/>
        <w:rPr>
          <w:sz w:val="22"/>
          <w:szCs w:val="22"/>
        </w:rPr>
      </w:pPr>
    </w:p>
    <w:p w14:paraId="5173DE91" w14:textId="77777777" w:rsidR="00F463A1" w:rsidRPr="0061654F" w:rsidRDefault="00F463A1" w:rsidP="00D20F91">
      <w:pPr>
        <w:spacing w:line="360" w:lineRule="auto"/>
        <w:rPr>
          <w:sz w:val="22"/>
          <w:szCs w:val="22"/>
        </w:rPr>
      </w:pPr>
      <w:r w:rsidRPr="0061654F">
        <w:rPr>
          <w:sz w:val="22"/>
          <w:szCs w:val="22"/>
        </w:rPr>
        <w:t>The loan form screen is divided into five steps in order to make the system more intuitive to the user. It consists of five steps.</w:t>
      </w:r>
    </w:p>
    <w:p w14:paraId="652E34D1" w14:textId="77777777" w:rsidR="00F463A1" w:rsidRDefault="00F463A1" w:rsidP="00D20F91">
      <w:pPr>
        <w:spacing w:line="360" w:lineRule="auto"/>
      </w:pPr>
    </w:p>
    <w:p w14:paraId="7A4011C4" w14:textId="756C164D" w:rsidR="00A34F9F" w:rsidRPr="006B53BD" w:rsidRDefault="00F463A1" w:rsidP="0061654F">
      <w:pPr>
        <w:pStyle w:val="Heading5"/>
      </w:pPr>
      <w:r>
        <w:lastRenderedPageBreak/>
        <w:t>Step 1</w:t>
      </w:r>
    </w:p>
    <w:p w14:paraId="7728ABC4" w14:textId="77777777" w:rsidR="009436CA" w:rsidRDefault="00F463A1" w:rsidP="009436CA">
      <w:pPr>
        <w:keepNext/>
        <w:spacing w:line="360" w:lineRule="auto"/>
        <w:jc w:val="center"/>
      </w:pPr>
      <w:r>
        <w:fldChar w:fldCharType="begin"/>
      </w:r>
      <w:r>
        <w:instrText xml:space="preserve"> INCLUDEPICTURE "https://codahosted.io/docs/SN2Z-9pYFx/blobs/bl-k86exjzb4X/5cbb981a477ecc4af85aa8ea3276157d2e37591d715a5989def6eb7b6b3ef8537c528f4ffe6c080d7184ef27fb3b13bcbd6ca6d3705c234f4b38b5c4245256e54b3bd57f77694622ca436830617e903b58aa75ba385ae4836e73a9c9ba3584d23c3cb784" \* MERGEFORMATINET </w:instrText>
      </w:r>
      <w:r>
        <w:fldChar w:fldCharType="separate"/>
      </w:r>
      <w:r>
        <w:rPr>
          <w:noProof/>
        </w:rPr>
        <w:drawing>
          <wp:inline distT="0" distB="0" distL="0" distR="0" wp14:anchorId="038F3CB8" wp14:editId="2156DF5E">
            <wp:extent cx="3441700" cy="2447245"/>
            <wp:effectExtent l="0" t="0" r="0" b="4445"/>
            <wp:docPr id="1578569523"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569523" name="Picture 19" descr="A screenshot of a computer&#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441700" cy="2447245"/>
                    </a:xfrm>
                    <a:prstGeom prst="rect">
                      <a:avLst/>
                    </a:prstGeom>
                    <a:noFill/>
                    <a:ln>
                      <a:noFill/>
                    </a:ln>
                  </pic:spPr>
                </pic:pic>
              </a:graphicData>
            </a:graphic>
          </wp:inline>
        </w:drawing>
      </w:r>
      <w:r>
        <w:fldChar w:fldCharType="end"/>
      </w:r>
    </w:p>
    <w:p w14:paraId="29191DA3" w14:textId="033E4D0F" w:rsidR="00F463A1" w:rsidRDefault="009436CA" w:rsidP="009436CA">
      <w:pPr>
        <w:pStyle w:val="Caption"/>
        <w:jc w:val="center"/>
      </w:pPr>
      <w:bookmarkStart w:id="101" w:name="_Toc216999443"/>
      <w:r>
        <w:t xml:space="preserve">Figure </w:t>
      </w:r>
      <w:fldSimple w:instr=" SEQ Figure \* ARABIC ">
        <w:r w:rsidR="00384C96">
          <w:rPr>
            <w:noProof/>
          </w:rPr>
          <w:t>15</w:t>
        </w:r>
        <w:bookmarkEnd w:id="101"/>
      </w:fldSimple>
    </w:p>
    <w:p w14:paraId="4E99BA80" w14:textId="6F563B3A" w:rsidR="00F463A1" w:rsidRPr="00A859D1" w:rsidRDefault="00892BC2" w:rsidP="00A859D1">
      <w:pPr>
        <w:rPr>
          <w:sz w:val="22"/>
          <w:szCs w:val="22"/>
        </w:rPr>
      </w:pPr>
      <w:r w:rsidRPr="00892BC2">
        <w:rPr>
          <w:sz w:val="22"/>
          <w:szCs w:val="22"/>
        </w:rPr>
        <w:t>Please refer to the Appendix section for the remaining steps.</w:t>
      </w:r>
    </w:p>
    <w:p w14:paraId="3686C6A9" w14:textId="77777777" w:rsidR="00F463A1" w:rsidRDefault="00F463A1" w:rsidP="00D20F91">
      <w:pPr>
        <w:spacing w:line="360" w:lineRule="auto"/>
        <w:rPr>
          <w:lang w:val="en-US"/>
        </w:rPr>
      </w:pPr>
    </w:p>
    <w:p w14:paraId="00AB43E3" w14:textId="37ACC61E" w:rsidR="00F463A1" w:rsidRPr="000A4AB4" w:rsidRDefault="00BC14D1" w:rsidP="000A4AB4">
      <w:pPr>
        <w:pStyle w:val="Heading4"/>
      </w:pPr>
      <w:r w:rsidRPr="000A4AB4">
        <w:t xml:space="preserve">5.8.2 </w:t>
      </w:r>
      <w:r w:rsidR="00F463A1" w:rsidRPr="000A4AB4">
        <w:t>Chat Screen (Input / Result Screen)</w:t>
      </w:r>
    </w:p>
    <w:p w14:paraId="6B726822" w14:textId="6EB15AE9" w:rsidR="00F463A1" w:rsidRPr="00D23F90" w:rsidRDefault="00F463A1" w:rsidP="00D20F91">
      <w:pPr>
        <w:spacing w:line="360" w:lineRule="auto"/>
        <w:rPr>
          <w:sz w:val="22"/>
          <w:szCs w:val="22"/>
        </w:rPr>
      </w:pPr>
      <w:r w:rsidRPr="0061654F">
        <w:rPr>
          <w:sz w:val="22"/>
          <w:szCs w:val="22"/>
        </w:rPr>
        <w:t>The chat screen is one of the most crucial screens in this system. It acts as an input screen as well as a result screen. After a user is signed in, this screen will be the destination for them. With the chat screen, a user may ask an FAQ question from the system and get an answer. User is also able to navigate to the loan form screen, input required information, and submit the loan application in order to get a loan approval decision with or without explanations. As shown in the wireframe, the loan approval decision and the optional explanation will be shown to the user. The main stakeholder is the end-user who will be mostly utilizing this screen.</w:t>
      </w:r>
    </w:p>
    <w:p w14:paraId="3B62CEB0" w14:textId="77777777" w:rsidR="009436CA" w:rsidRDefault="00F463A1" w:rsidP="009436CA">
      <w:pPr>
        <w:keepNext/>
        <w:spacing w:line="360" w:lineRule="auto"/>
        <w:jc w:val="center"/>
      </w:pPr>
      <w:r>
        <w:fldChar w:fldCharType="begin"/>
      </w:r>
      <w:r>
        <w:instrText xml:space="preserve"> INCLUDEPICTURE "https://codahosted.io/docs/SN2Z-9pYFx/blobs/bl-BBzVZgYsPX/cab7b076334adbc577f37d4aec8b950777a0a7cea42c11f6bd57e2406b97ca990ca3c82d2b7371b136b195b811c02bc536cd8b32ce04061ef676dfbe5addf91338f980be4e0dd35badfc771a25e34bb96aa996ab44a8815d893ba42187961db7efea24f8" \* MERGEFORMATINET </w:instrText>
      </w:r>
      <w:r>
        <w:fldChar w:fldCharType="separate"/>
      </w:r>
      <w:r>
        <w:rPr>
          <w:noProof/>
        </w:rPr>
        <w:drawing>
          <wp:inline distT="0" distB="0" distL="0" distR="0" wp14:anchorId="7D9E6BEA" wp14:editId="24F98B04">
            <wp:extent cx="3143250" cy="2235030"/>
            <wp:effectExtent l="0" t="0" r="0" b="635"/>
            <wp:docPr id="354408250" name="Picture 2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408250" name="Picture 24" descr="A screenshot of a chatbot&#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166745" cy="2251736"/>
                    </a:xfrm>
                    <a:prstGeom prst="rect">
                      <a:avLst/>
                    </a:prstGeom>
                    <a:noFill/>
                    <a:ln>
                      <a:noFill/>
                    </a:ln>
                  </pic:spPr>
                </pic:pic>
              </a:graphicData>
            </a:graphic>
          </wp:inline>
        </w:drawing>
      </w:r>
      <w:r>
        <w:fldChar w:fldCharType="end"/>
      </w:r>
    </w:p>
    <w:p w14:paraId="419EE7BE" w14:textId="043C7096" w:rsidR="00F463A1" w:rsidRDefault="009436CA" w:rsidP="009436CA">
      <w:pPr>
        <w:pStyle w:val="Caption"/>
        <w:jc w:val="center"/>
      </w:pPr>
      <w:bookmarkStart w:id="102" w:name="_Toc216999444"/>
      <w:r>
        <w:t xml:space="preserve">Figure </w:t>
      </w:r>
      <w:fldSimple w:instr=" SEQ Figure \* ARABIC ">
        <w:r w:rsidR="00384C96">
          <w:rPr>
            <w:noProof/>
          </w:rPr>
          <w:t>16</w:t>
        </w:r>
        <w:bookmarkEnd w:id="102"/>
      </w:fldSimple>
    </w:p>
    <w:p w14:paraId="13D6592F" w14:textId="77777777" w:rsidR="00EC1AFB" w:rsidRDefault="00EC1AFB" w:rsidP="00D20F91">
      <w:pPr>
        <w:spacing w:line="360" w:lineRule="auto"/>
        <w:rPr>
          <w:lang w:val="en-US"/>
        </w:rPr>
      </w:pPr>
    </w:p>
    <w:p w14:paraId="4356395D" w14:textId="5DE389A3" w:rsidR="00D51F06" w:rsidRDefault="00D330B5" w:rsidP="00D20F91">
      <w:pPr>
        <w:spacing w:line="360" w:lineRule="auto"/>
        <w:rPr>
          <w:lang w:val="en-US"/>
        </w:rPr>
      </w:pPr>
      <w:r w:rsidRPr="00D330B5">
        <w:rPr>
          <w:noProof/>
          <w14:ligatures w14:val="standardContextual"/>
        </w:rPr>
        <w:pict w14:anchorId="233C01F0">
          <v:rect id="_x0000_i1030" alt="" style="width:451.3pt;height:.05pt;mso-width-percent:0;mso-height-percent:0;mso-width-percent:0;mso-height-percent:0" o:hralign="center" o:hrstd="t" o:hr="t" fillcolor="#a0a0a0" stroked="f"/>
        </w:pict>
      </w:r>
    </w:p>
    <w:p w14:paraId="355402AE" w14:textId="4F16BD38" w:rsidR="00D14AB5" w:rsidRPr="00D14AB5" w:rsidRDefault="00434B25" w:rsidP="00D20F91">
      <w:pPr>
        <w:pStyle w:val="Heading1"/>
        <w:spacing w:line="360" w:lineRule="auto"/>
        <w:rPr>
          <w:lang w:val="en-US"/>
        </w:rPr>
      </w:pPr>
      <w:bookmarkStart w:id="103" w:name="_Toc216999647"/>
      <w:r>
        <w:rPr>
          <w:lang w:val="en-US"/>
        </w:rPr>
        <w:lastRenderedPageBreak/>
        <w:t xml:space="preserve">Chapter 6 </w:t>
      </w:r>
      <w:r w:rsidR="00F95370">
        <w:rPr>
          <w:lang w:val="en-US"/>
        </w:rPr>
        <w:t>-</w:t>
      </w:r>
      <w:r>
        <w:rPr>
          <w:lang w:val="en-US"/>
        </w:rPr>
        <w:t xml:space="preserve"> Implementation</w:t>
      </w:r>
      <w:bookmarkEnd w:id="103"/>
    </w:p>
    <w:p w14:paraId="6B1A893D" w14:textId="77777777" w:rsidR="00434B25" w:rsidRPr="00550E57" w:rsidRDefault="00434B25" w:rsidP="00D20F91">
      <w:pPr>
        <w:spacing w:line="360" w:lineRule="auto"/>
        <w:rPr>
          <w:sz w:val="22"/>
          <w:szCs w:val="22"/>
        </w:rPr>
      </w:pPr>
      <w:r w:rsidRPr="00550E57">
        <w:rPr>
          <w:sz w:val="22"/>
          <w:szCs w:val="22"/>
        </w:rPr>
        <w:t>The implementation of the system came with a series of stages. Those stages did not always progress from one step to the next. Some parts needed revisiting, and others changed when the model behave differently or when the two backends did not work the way it supposed to. Still, a structure emerged over time. This chapter describes that structure, the methods used to build the prototype, the model training work that supported it, the development tool involved, and the decisions that shaped the final system. The content follows the implementation requirements in the guideline.</w:t>
      </w:r>
    </w:p>
    <w:p w14:paraId="67EE38AA" w14:textId="77777777" w:rsidR="008B2183" w:rsidRDefault="008B2183" w:rsidP="00D20F91">
      <w:pPr>
        <w:spacing w:line="360" w:lineRule="auto"/>
      </w:pPr>
    </w:p>
    <w:p w14:paraId="228E26DC" w14:textId="139F3893" w:rsidR="00D14AB5" w:rsidRPr="00D14AB5" w:rsidRDefault="00434B25" w:rsidP="00D20F91">
      <w:pPr>
        <w:pStyle w:val="Heading2"/>
        <w:spacing w:line="360" w:lineRule="auto"/>
      </w:pPr>
      <w:bookmarkStart w:id="104" w:name="_Toc216999648"/>
      <w:r w:rsidRPr="00434B25">
        <w:t>6.1 Justification of the Software Development Methodology</w:t>
      </w:r>
      <w:bookmarkEnd w:id="104"/>
    </w:p>
    <w:p w14:paraId="20841174" w14:textId="77777777" w:rsidR="00434B25" w:rsidRPr="00550E57" w:rsidRDefault="00434B25" w:rsidP="00D20F91">
      <w:pPr>
        <w:spacing w:line="360" w:lineRule="auto"/>
        <w:rPr>
          <w:sz w:val="22"/>
          <w:szCs w:val="22"/>
        </w:rPr>
      </w:pPr>
      <w:r w:rsidRPr="00550E57">
        <w:rPr>
          <w:sz w:val="22"/>
          <w:szCs w:val="22"/>
        </w:rPr>
        <w:t>Kanban was selected as the software development method because it supported the irregular and sometimes unpredictable pace of this project. The mode, the SHAP explanation pipeline, and both backends changed at different times. Kanban allowed the work to shift without waiting for a sprint boundary and without freezing progress behind formal ceremonies.</w:t>
      </w:r>
    </w:p>
    <w:p w14:paraId="059E4744" w14:textId="77777777" w:rsidR="00434B25" w:rsidRPr="00550E57" w:rsidRDefault="00434B25" w:rsidP="00D20F91">
      <w:pPr>
        <w:spacing w:line="360" w:lineRule="auto"/>
        <w:rPr>
          <w:sz w:val="22"/>
          <w:szCs w:val="22"/>
        </w:rPr>
      </w:pPr>
      <w:r w:rsidRPr="00550E57">
        <w:rPr>
          <w:sz w:val="22"/>
          <w:szCs w:val="22"/>
        </w:rPr>
        <w:t>The method worked by keeping all tasks visible on a board and letting them move when they are ready. This visibility helped control the number of items in progress and prevented the system from drifting when a backend suddenly failed or deployments failed. A more rigid life cycle, such as Waterfall, expected requirements to stay still long enough to complete each phase. That simply did not happen here. Even Agile’s sprint model felt too structured for a system that needed constant reshaping. For example, when Flask backend deployment kept failing due to memory issues, the decision was made to handle the backend routes with a Node JS backend, which will be deployed separately, and only the model prediction and SHAP explanation logic will remain in the Flask backend to make it simpler and lighter. That kind of a change in development was well handled with Kanban compared to Waterfall or Agile.</w:t>
      </w:r>
    </w:p>
    <w:p w14:paraId="2420B10E" w14:textId="77777777" w:rsidR="00434B25" w:rsidRPr="00550E57" w:rsidRDefault="00434B25" w:rsidP="00D20F91">
      <w:pPr>
        <w:spacing w:line="360" w:lineRule="auto"/>
        <w:rPr>
          <w:sz w:val="22"/>
          <w:szCs w:val="22"/>
        </w:rPr>
      </w:pPr>
      <w:r w:rsidRPr="00550E57">
        <w:rPr>
          <w:sz w:val="22"/>
          <w:szCs w:val="22"/>
        </w:rPr>
        <w:t>Kanban, by contrast, remained flexible. Its lightweight nature fitted the size of the project and the need for frequent testing across Node, Flask, and Next,js frontend.</w:t>
      </w:r>
    </w:p>
    <w:p w14:paraId="740934D1" w14:textId="77777777" w:rsidR="00FB5AF3" w:rsidRDefault="00FB5AF3" w:rsidP="00D20F91">
      <w:pPr>
        <w:spacing w:line="360" w:lineRule="auto"/>
      </w:pPr>
    </w:p>
    <w:p w14:paraId="33056542" w14:textId="5E4A2143" w:rsidR="00434B25" w:rsidRDefault="00434B25" w:rsidP="00D20F91">
      <w:pPr>
        <w:pStyle w:val="Heading2"/>
        <w:spacing w:line="360" w:lineRule="auto"/>
      </w:pPr>
      <w:bookmarkStart w:id="105" w:name="_Toc216999649"/>
      <w:r w:rsidRPr="00434B25">
        <w:t>6.2 Steps Taken to Create and Select the Model</w:t>
      </w:r>
      <w:bookmarkEnd w:id="105"/>
    </w:p>
    <w:p w14:paraId="710A6C91" w14:textId="77777777" w:rsidR="00434B25" w:rsidRPr="00550E57" w:rsidRDefault="00434B25" w:rsidP="00D20F91">
      <w:pPr>
        <w:spacing w:line="360" w:lineRule="auto"/>
        <w:rPr>
          <w:sz w:val="22"/>
          <w:szCs w:val="22"/>
        </w:rPr>
      </w:pPr>
      <w:r w:rsidRPr="00550E57">
        <w:rPr>
          <w:sz w:val="22"/>
          <w:szCs w:val="22"/>
        </w:rPr>
        <w:t xml:space="preserve">The model selection process occurred before the prototype was fully formed. It began in a Jupyter environment where different classifiers were tested on the </w:t>
      </w:r>
      <w:r w:rsidRPr="00550E57">
        <w:rPr>
          <w:b/>
          <w:bCs/>
          <w:sz w:val="22"/>
          <w:szCs w:val="22"/>
        </w:rPr>
        <w:t>loan approval dataset</w:t>
      </w:r>
      <w:r w:rsidRPr="00550E57">
        <w:rPr>
          <w:sz w:val="22"/>
          <w:szCs w:val="22"/>
        </w:rPr>
        <w:t>. The dataset contained several financial attributes such as CIBL score, income, loan amount, asset values, loan term, and more. These features carried enough signal for a model to learn meaningful patterns, although some required preprocessing.</w:t>
      </w:r>
    </w:p>
    <w:p w14:paraId="46D13AF6" w14:textId="77777777" w:rsidR="00F65650" w:rsidRPr="00550E57" w:rsidRDefault="00F65650" w:rsidP="00D20F91">
      <w:pPr>
        <w:spacing w:line="360" w:lineRule="auto"/>
        <w:rPr>
          <w:sz w:val="22"/>
          <w:szCs w:val="22"/>
        </w:rPr>
      </w:pPr>
    </w:p>
    <w:p w14:paraId="32AF2739" w14:textId="0728A10C" w:rsidR="00F65650" w:rsidRPr="00550E57" w:rsidRDefault="00F65650" w:rsidP="00D20F91">
      <w:pPr>
        <w:spacing w:line="360" w:lineRule="auto"/>
        <w:rPr>
          <w:b/>
          <w:bCs/>
          <w:sz w:val="22"/>
          <w:szCs w:val="22"/>
        </w:rPr>
      </w:pPr>
      <w:r w:rsidRPr="00550E57">
        <w:rPr>
          <w:b/>
          <w:bCs/>
          <w:sz w:val="22"/>
          <w:szCs w:val="22"/>
        </w:rPr>
        <w:lastRenderedPageBreak/>
        <w:t xml:space="preserve">Note: Jupyter Notebook containing all the steps with explanations are appended at the end. (Please refer the </w:t>
      </w:r>
      <w:r w:rsidR="000A23C4" w:rsidRPr="00550E57">
        <w:rPr>
          <w:b/>
          <w:bCs/>
          <w:sz w:val="22"/>
          <w:szCs w:val="22"/>
        </w:rPr>
        <w:t>“</w:t>
      </w:r>
      <w:r w:rsidRPr="00550E57">
        <w:rPr>
          <w:b/>
          <w:bCs/>
          <w:sz w:val="22"/>
          <w:szCs w:val="22"/>
        </w:rPr>
        <w:t>Jupyter Notebook - Model Training</w:t>
      </w:r>
      <w:r w:rsidR="000A23C4" w:rsidRPr="00550E57">
        <w:rPr>
          <w:b/>
          <w:bCs/>
          <w:sz w:val="22"/>
          <w:szCs w:val="22"/>
        </w:rPr>
        <w:t>”</w:t>
      </w:r>
      <w:r w:rsidRPr="00550E57">
        <w:rPr>
          <w:b/>
          <w:bCs/>
          <w:sz w:val="22"/>
          <w:szCs w:val="22"/>
        </w:rPr>
        <w:t xml:space="preserve"> folder)</w:t>
      </w:r>
    </w:p>
    <w:p w14:paraId="68C8FC38" w14:textId="77777777" w:rsidR="00151EAA" w:rsidRDefault="00151EAA" w:rsidP="00D20F91">
      <w:pPr>
        <w:spacing w:line="360" w:lineRule="auto"/>
      </w:pPr>
    </w:p>
    <w:p w14:paraId="37F3DD7A" w14:textId="2344DDB2" w:rsidR="00434B25" w:rsidRDefault="00434B25" w:rsidP="00D20F91">
      <w:pPr>
        <w:pStyle w:val="Heading3"/>
        <w:spacing w:line="360" w:lineRule="auto"/>
      </w:pPr>
      <w:bookmarkStart w:id="106" w:name="_Toc216999650"/>
      <w:r>
        <w:t xml:space="preserve">6.2.1 </w:t>
      </w:r>
      <w:r w:rsidR="00AD6617">
        <w:t xml:space="preserve">About </w:t>
      </w:r>
      <w:r>
        <w:t>Dataset</w:t>
      </w:r>
      <w:bookmarkEnd w:id="106"/>
    </w:p>
    <w:p w14:paraId="21847341" w14:textId="77777777" w:rsidR="00434B25" w:rsidRPr="00550E57" w:rsidRDefault="00434B25" w:rsidP="00D20F91">
      <w:pPr>
        <w:spacing w:line="360" w:lineRule="auto"/>
        <w:rPr>
          <w:sz w:val="22"/>
          <w:szCs w:val="22"/>
        </w:rPr>
      </w:pPr>
      <w:r w:rsidRPr="00550E57">
        <w:rPr>
          <w:sz w:val="22"/>
          <w:szCs w:val="22"/>
        </w:rPr>
        <w:t xml:space="preserve">The </w:t>
      </w:r>
      <w:r w:rsidRPr="00550E57">
        <w:rPr>
          <w:b/>
          <w:bCs/>
          <w:sz w:val="22"/>
          <w:szCs w:val="22"/>
        </w:rPr>
        <w:t xml:space="preserve">loan approval dataset </w:t>
      </w:r>
      <w:r w:rsidRPr="00550E57">
        <w:rPr>
          <w:sz w:val="22"/>
          <w:szCs w:val="22"/>
        </w:rPr>
        <w:t>is a collection of financial records and associated information used in order to determine the eligibility of individuals or organisations for obtaining loans from a lending institution from Kaggle. It</w:t>
      </w:r>
      <w:r w:rsidRPr="00550E57">
        <w:rPr>
          <w:b/>
          <w:bCs/>
          <w:sz w:val="22"/>
          <w:szCs w:val="22"/>
        </w:rPr>
        <w:t xml:space="preserve"> </w:t>
      </w:r>
      <w:r w:rsidRPr="00550E57">
        <w:rPr>
          <w:sz w:val="22"/>
          <w:szCs w:val="22"/>
        </w:rPr>
        <w:t>contained structured financial variables such as income, loan amount, CIBIL score, asset values, loan term, and more. The dataset is often used for machine learning and data analysis to develop models that predict the likelihood of loan approval based on given features.</w:t>
      </w:r>
    </w:p>
    <w:p w14:paraId="375BCA94" w14:textId="77777777" w:rsidR="002E5C32" w:rsidRDefault="002E5C32" w:rsidP="00D20F91">
      <w:pPr>
        <w:spacing w:line="360" w:lineRule="auto"/>
      </w:pPr>
    </w:p>
    <w:p w14:paraId="702A18F4" w14:textId="77777777" w:rsidR="00663A71" w:rsidRPr="00434B25" w:rsidRDefault="00663A71" w:rsidP="00663A71">
      <w:pPr>
        <w:pStyle w:val="Heading3"/>
        <w:spacing w:line="360" w:lineRule="auto"/>
      </w:pPr>
      <w:bookmarkStart w:id="107" w:name="_Toc216999651"/>
      <w:r w:rsidRPr="00434B25">
        <w:t>6.2.2</w:t>
      </w:r>
      <w:r>
        <w:t xml:space="preserve"> </w:t>
      </w:r>
      <w:r w:rsidRPr="00434B25">
        <w:t>Exploratory Data Analysis (EDA)</w:t>
      </w:r>
      <w:bookmarkEnd w:id="107"/>
    </w:p>
    <w:p w14:paraId="7D19F826" w14:textId="365CF2BE" w:rsidR="00663A71" w:rsidRPr="005431A4" w:rsidRDefault="00663A71" w:rsidP="00663A71">
      <w:pPr>
        <w:rPr>
          <w:sz w:val="22"/>
          <w:szCs w:val="22"/>
        </w:rPr>
      </w:pPr>
      <w:r w:rsidRPr="005431A4">
        <w:rPr>
          <w:sz w:val="22"/>
          <w:szCs w:val="22"/>
        </w:rPr>
        <w:t xml:space="preserve">Please refer to the Appendix for the </w:t>
      </w:r>
      <w:r>
        <w:rPr>
          <w:sz w:val="22"/>
          <w:szCs w:val="22"/>
        </w:rPr>
        <w:t>EDA section</w:t>
      </w:r>
      <w:r w:rsidRPr="005431A4">
        <w:rPr>
          <w:sz w:val="22"/>
          <w:szCs w:val="22"/>
        </w:rPr>
        <w:t>. This section is also available in the Jupyter Notebook provided in the codebase.</w:t>
      </w:r>
    </w:p>
    <w:p w14:paraId="04BA10D3" w14:textId="77777777" w:rsidR="007C2F44" w:rsidRPr="007C2F44" w:rsidRDefault="007C2F44" w:rsidP="00D20F91">
      <w:pPr>
        <w:spacing w:line="360" w:lineRule="auto"/>
      </w:pPr>
    </w:p>
    <w:p w14:paraId="253A2E96" w14:textId="77777777" w:rsidR="005431A4" w:rsidRDefault="005431A4" w:rsidP="005431A4">
      <w:pPr>
        <w:pStyle w:val="Heading3"/>
        <w:spacing w:line="360" w:lineRule="auto"/>
      </w:pPr>
      <w:bookmarkStart w:id="108" w:name="_Toc216999652"/>
      <w:r w:rsidRPr="00434B25">
        <w:t>6.2.</w:t>
      </w:r>
      <w:r>
        <w:t>3 Data Preprocessing</w:t>
      </w:r>
      <w:bookmarkEnd w:id="108"/>
    </w:p>
    <w:p w14:paraId="76211F48" w14:textId="36A46EEE" w:rsidR="005431A4" w:rsidRPr="005431A4" w:rsidRDefault="005431A4" w:rsidP="005431A4">
      <w:pPr>
        <w:rPr>
          <w:sz w:val="22"/>
          <w:szCs w:val="22"/>
        </w:rPr>
      </w:pPr>
      <w:r w:rsidRPr="005431A4">
        <w:rPr>
          <w:sz w:val="22"/>
          <w:szCs w:val="22"/>
        </w:rPr>
        <w:t xml:space="preserve">Please refer to the Appendix for the Data Preprocessing </w:t>
      </w:r>
      <w:r w:rsidR="00663A71">
        <w:rPr>
          <w:sz w:val="22"/>
          <w:szCs w:val="22"/>
        </w:rPr>
        <w:t>section</w:t>
      </w:r>
      <w:r w:rsidRPr="005431A4">
        <w:rPr>
          <w:sz w:val="22"/>
          <w:szCs w:val="22"/>
        </w:rPr>
        <w:t>. This section is also available in the Jupyter Notebook provided in the codebase.</w:t>
      </w:r>
    </w:p>
    <w:p w14:paraId="41530E6F" w14:textId="77777777" w:rsidR="006C41EA" w:rsidRDefault="006C41EA" w:rsidP="00D20F91">
      <w:pPr>
        <w:spacing w:line="360" w:lineRule="auto"/>
      </w:pPr>
    </w:p>
    <w:p w14:paraId="1C9ACFDA" w14:textId="77777777" w:rsidR="005431A4" w:rsidRPr="00D77253" w:rsidRDefault="005431A4" w:rsidP="005431A4">
      <w:pPr>
        <w:pStyle w:val="Heading3"/>
        <w:spacing w:line="360" w:lineRule="auto"/>
      </w:pPr>
      <w:bookmarkStart w:id="109" w:name="_Toc216999653"/>
      <w:r w:rsidRPr="00677236">
        <w:t>6.2.4 Feature Engineering</w:t>
      </w:r>
      <w:bookmarkEnd w:id="109"/>
    </w:p>
    <w:p w14:paraId="320C2F65" w14:textId="09A15BB0" w:rsidR="006C41EA" w:rsidRDefault="005431A4" w:rsidP="005431A4">
      <w:pPr>
        <w:rPr>
          <w:sz w:val="22"/>
          <w:szCs w:val="22"/>
        </w:rPr>
      </w:pPr>
      <w:r w:rsidRPr="005431A4">
        <w:rPr>
          <w:sz w:val="22"/>
          <w:szCs w:val="22"/>
        </w:rPr>
        <w:t xml:space="preserve">Please refer to the Appendix for the </w:t>
      </w:r>
      <w:r>
        <w:rPr>
          <w:sz w:val="22"/>
          <w:szCs w:val="22"/>
        </w:rPr>
        <w:t>Feature Engineering</w:t>
      </w:r>
      <w:r w:rsidRPr="005431A4">
        <w:rPr>
          <w:sz w:val="22"/>
          <w:szCs w:val="22"/>
        </w:rPr>
        <w:t xml:space="preserve"> </w:t>
      </w:r>
      <w:r w:rsidR="00663A71">
        <w:rPr>
          <w:sz w:val="22"/>
          <w:szCs w:val="22"/>
        </w:rPr>
        <w:t>section</w:t>
      </w:r>
      <w:r w:rsidRPr="005431A4">
        <w:rPr>
          <w:sz w:val="22"/>
          <w:szCs w:val="22"/>
        </w:rPr>
        <w:t>. This section is also available in the Jupyter Notebook provided in the codebase.</w:t>
      </w:r>
    </w:p>
    <w:p w14:paraId="7FC368F3" w14:textId="77777777" w:rsidR="005431A4" w:rsidRPr="005431A4" w:rsidRDefault="005431A4" w:rsidP="005431A4">
      <w:pPr>
        <w:rPr>
          <w:sz w:val="22"/>
          <w:szCs w:val="22"/>
        </w:rPr>
      </w:pPr>
    </w:p>
    <w:p w14:paraId="6F9DF000" w14:textId="0B458EE9" w:rsidR="00467E6C" w:rsidRPr="00467E6C" w:rsidRDefault="00C60FE5" w:rsidP="005F1695">
      <w:pPr>
        <w:pStyle w:val="Heading3"/>
        <w:spacing w:line="360" w:lineRule="auto"/>
      </w:pPr>
      <w:bookmarkStart w:id="110" w:name="_Toc216999654"/>
      <w:r w:rsidRPr="002260A4">
        <w:t>6.2.5 Model Training</w:t>
      </w:r>
      <w:bookmarkEnd w:id="110"/>
    </w:p>
    <w:p w14:paraId="0A1FECFC" w14:textId="190D1EBF" w:rsidR="00C60FE5" w:rsidRDefault="00C60FE5" w:rsidP="00D20F91">
      <w:pPr>
        <w:pStyle w:val="Heading4"/>
        <w:spacing w:line="360" w:lineRule="auto"/>
      </w:pPr>
      <w:r>
        <w:t>Step 1 - Split Data into training and testing</w:t>
      </w:r>
    </w:p>
    <w:p w14:paraId="05D326D0" w14:textId="77777777" w:rsidR="00C60FE5" w:rsidRPr="00063B3A" w:rsidRDefault="00C60FE5" w:rsidP="00D20F91">
      <w:pPr>
        <w:spacing w:line="360" w:lineRule="auto"/>
        <w:rPr>
          <w:sz w:val="22"/>
          <w:szCs w:val="22"/>
        </w:rPr>
      </w:pPr>
      <w:r w:rsidRPr="00063B3A">
        <w:rPr>
          <w:sz w:val="22"/>
          <w:szCs w:val="22"/>
        </w:rPr>
        <w:t>The whole dataset was divided into an 80% training and 20% testing. Stratified sampling held the proportion of approved and rejected loans steady in both sets, which mattered because the classes were not perfectly balanced. The split created a clean stage for models to learn from one part of the data and prove themselves on another without any leaking of information.</w:t>
      </w:r>
    </w:p>
    <w:p w14:paraId="1084B3EF" w14:textId="77777777" w:rsidR="00C60FE5" w:rsidRDefault="00C60FE5" w:rsidP="00D20F91">
      <w:pPr>
        <w:spacing w:line="360" w:lineRule="auto"/>
      </w:pPr>
    </w:p>
    <w:p w14:paraId="2F84D9AB" w14:textId="27614AB2" w:rsidR="00C60FE5" w:rsidRDefault="00C60FE5" w:rsidP="00D20F91">
      <w:pPr>
        <w:pStyle w:val="Heading4"/>
        <w:spacing w:line="360" w:lineRule="auto"/>
      </w:pPr>
      <w:r>
        <w:t xml:space="preserve">Step 2 </w:t>
      </w:r>
      <w:r w:rsidR="00391A01">
        <w:t>-</w:t>
      </w:r>
      <w:r>
        <w:t xml:space="preserve"> Scale Numeric Features</w:t>
      </w:r>
    </w:p>
    <w:p w14:paraId="169F3F74" w14:textId="77777777" w:rsidR="00C60FE5" w:rsidRPr="00063B3A" w:rsidRDefault="00C60FE5" w:rsidP="00D20F91">
      <w:pPr>
        <w:spacing w:line="360" w:lineRule="auto"/>
        <w:rPr>
          <w:sz w:val="22"/>
          <w:szCs w:val="22"/>
        </w:rPr>
      </w:pPr>
      <w:r w:rsidRPr="00063B3A">
        <w:rPr>
          <w:sz w:val="22"/>
          <w:szCs w:val="22"/>
        </w:rPr>
        <w:t>Scaling became necessary once the numbers were compared side by side. Some features, such as income, loan amounts, and asset values sat in the millions, while others moved inside tiny ranges. Models that rely on distance or gradient steps get confused when scales drift too far apart.</w:t>
      </w:r>
    </w:p>
    <w:p w14:paraId="7651FFCE" w14:textId="77777777" w:rsidR="00C60FE5" w:rsidRPr="00063B3A" w:rsidRDefault="00C60FE5" w:rsidP="00D20F91">
      <w:pPr>
        <w:spacing w:line="360" w:lineRule="auto"/>
        <w:rPr>
          <w:sz w:val="22"/>
          <w:szCs w:val="22"/>
        </w:rPr>
      </w:pPr>
    </w:p>
    <w:p w14:paraId="42CF8AA8" w14:textId="77777777" w:rsidR="00C60FE5" w:rsidRPr="00063B3A" w:rsidRDefault="00C60FE5" w:rsidP="00D20F91">
      <w:pPr>
        <w:spacing w:line="360" w:lineRule="auto"/>
        <w:rPr>
          <w:sz w:val="22"/>
          <w:szCs w:val="22"/>
        </w:rPr>
      </w:pPr>
      <w:r w:rsidRPr="00063B3A">
        <w:rPr>
          <w:sz w:val="22"/>
          <w:szCs w:val="22"/>
        </w:rPr>
        <w:t>To avoid this, scaling was applied only to the training data and then passed on to the test data using the same fitted parameters. That choice prevented any distortion from leaking across the split. Logistic Regression, Gradient Boosting, and SVM all used the scaled features. Random Forest ignored scaling because tree-based models split on thresholds, not distances.</w:t>
      </w:r>
    </w:p>
    <w:p w14:paraId="2F071C6F" w14:textId="77777777" w:rsidR="00C60FE5" w:rsidRDefault="00C60FE5" w:rsidP="00D20F91">
      <w:pPr>
        <w:spacing w:line="360" w:lineRule="auto"/>
      </w:pPr>
    </w:p>
    <w:p w14:paraId="63589D1D" w14:textId="5A7B692D" w:rsidR="00C60FE5" w:rsidRDefault="00C60FE5" w:rsidP="00D20F91">
      <w:pPr>
        <w:pStyle w:val="Heading4"/>
        <w:spacing w:line="360" w:lineRule="auto"/>
      </w:pPr>
      <w:r>
        <w:t xml:space="preserve">Step 3 </w:t>
      </w:r>
      <w:r w:rsidR="00243FC0">
        <w:t>-</w:t>
      </w:r>
      <w:r>
        <w:t xml:space="preserve"> Train Baseline Models</w:t>
      </w:r>
    </w:p>
    <w:p w14:paraId="59903E4C" w14:textId="77777777" w:rsidR="00C60FE5" w:rsidRPr="00063B3A" w:rsidRDefault="00C60FE5" w:rsidP="00D20F91">
      <w:pPr>
        <w:spacing w:line="360" w:lineRule="auto"/>
        <w:rPr>
          <w:sz w:val="22"/>
          <w:szCs w:val="22"/>
        </w:rPr>
      </w:pPr>
      <w:r w:rsidRPr="00063B3A">
        <w:rPr>
          <w:sz w:val="22"/>
          <w:szCs w:val="22"/>
        </w:rPr>
        <w:t>Four models were trained,</w:t>
      </w:r>
    </w:p>
    <w:p w14:paraId="0DB2BE82"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Logistic Regression</w:t>
      </w:r>
      <w:r w:rsidRPr="00063B3A">
        <w:rPr>
          <w:sz w:val="22"/>
          <w:szCs w:val="22"/>
        </w:rPr>
        <w:t>, which offered a simple, transparent baseline.</w:t>
      </w:r>
    </w:p>
    <w:p w14:paraId="1D432CFD"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Random Forest</w:t>
      </w:r>
      <w:r w:rsidRPr="00063B3A">
        <w:rPr>
          <w:sz w:val="22"/>
          <w:szCs w:val="22"/>
        </w:rPr>
        <w:t>, able to capture complex feature interactions through ensemble splits.</w:t>
      </w:r>
    </w:p>
    <w:p w14:paraId="35219C62"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Gradient Boosting</w:t>
      </w:r>
      <w:r w:rsidRPr="00063B3A">
        <w:rPr>
          <w:sz w:val="22"/>
          <w:szCs w:val="22"/>
        </w:rPr>
        <w:t>, which builds sequential learners that sharpen the decision boundary.</w:t>
      </w:r>
    </w:p>
    <w:p w14:paraId="65793776"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SVM with an RBF kernel</w:t>
      </w:r>
      <w:r w:rsidRPr="00063B3A">
        <w:rPr>
          <w:sz w:val="22"/>
          <w:szCs w:val="22"/>
        </w:rPr>
        <w:t>, a distance-based model that finds non-linear boundaries when linear ones fall apart.</w:t>
      </w:r>
    </w:p>
    <w:p w14:paraId="76519E3A" w14:textId="77777777" w:rsidR="00C60FE5" w:rsidRPr="00063B3A" w:rsidRDefault="00C60FE5" w:rsidP="00D20F91">
      <w:pPr>
        <w:spacing w:line="360" w:lineRule="auto"/>
        <w:rPr>
          <w:sz w:val="22"/>
          <w:szCs w:val="22"/>
        </w:rPr>
      </w:pPr>
    </w:p>
    <w:p w14:paraId="34301AA5" w14:textId="77777777" w:rsidR="00C60FE5" w:rsidRPr="00063B3A" w:rsidRDefault="00C60FE5" w:rsidP="00D20F91">
      <w:pPr>
        <w:spacing w:line="360" w:lineRule="auto"/>
        <w:rPr>
          <w:sz w:val="22"/>
          <w:szCs w:val="22"/>
        </w:rPr>
      </w:pPr>
      <w:r w:rsidRPr="00063B3A">
        <w:rPr>
          <w:sz w:val="22"/>
          <w:szCs w:val="22"/>
        </w:rPr>
        <w:t>Each model represented a different learning style. Logistic Regression took the linear path, Random Forest and Gradient Boosting capture deeper non-linear patterns, and SVM explored a flexible boundary that often performs well on structured financial data. This mix gave a wider view of how the dataset behaved.</w:t>
      </w:r>
    </w:p>
    <w:p w14:paraId="347B0448" w14:textId="77777777" w:rsidR="00C60FE5" w:rsidRDefault="00C60FE5" w:rsidP="00D20F91">
      <w:pPr>
        <w:spacing w:line="360" w:lineRule="auto"/>
      </w:pPr>
    </w:p>
    <w:p w14:paraId="78687917" w14:textId="4B7ECD5F" w:rsidR="00C60FE5" w:rsidRDefault="00C60FE5" w:rsidP="00D20F91">
      <w:pPr>
        <w:pStyle w:val="Heading4"/>
        <w:spacing w:line="360" w:lineRule="auto"/>
      </w:pPr>
      <w:r>
        <w:t xml:space="preserve">Step 4 </w:t>
      </w:r>
      <w:r w:rsidR="002A0F39">
        <w:t>-</w:t>
      </w:r>
      <w:r>
        <w:t xml:space="preserve"> Evaluate Model Performance</w:t>
      </w:r>
    </w:p>
    <w:p w14:paraId="5AFA5486" w14:textId="77777777" w:rsidR="00C60FE5" w:rsidRPr="00063B3A" w:rsidRDefault="00C60FE5" w:rsidP="00D20F91">
      <w:pPr>
        <w:spacing w:line="360" w:lineRule="auto"/>
        <w:rPr>
          <w:sz w:val="22"/>
          <w:szCs w:val="22"/>
        </w:rPr>
      </w:pPr>
      <w:r w:rsidRPr="00063B3A">
        <w:rPr>
          <w:sz w:val="22"/>
          <w:szCs w:val="22"/>
        </w:rPr>
        <w:t>The models were compared by using techniques like accuracy, precision, recall, and F1 score. Logistic Regression, Gradient Boosting, and SVM were evaluated on scaled test data. Random Forest used the unscaled values.</w:t>
      </w:r>
    </w:p>
    <w:p w14:paraId="50898B8B" w14:textId="77777777" w:rsidR="00C60FE5" w:rsidRPr="00063B3A" w:rsidRDefault="00C60FE5" w:rsidP="00D20F91">
      <w:pPr>
        <w:spacing w:line="360" w:lineRule="auto"/>
        <w:rPr>
          <w:sz w:val="22"/>
          <w:szCs w:val="22"/>
        </w:rPr>
      </w:pPr>
    </w:p>
    <w:p w14:paraId="7564CFC7" w14:textId="7A90C08A" w:rsidR="00C60FE5" w:rsidRPr="00063B3A" w:rsidRDefault="00C60FE5" w:rsidP="00D20F91">
      <w:pPr>
        <w:spacing w:line="360" w:lineRule="auto"/>
        <w:rPr>
          <w:sz w:val="22"/>
          <w:szCs w:val="22"/>
        </w:rPr>
      </w:pPr>
      <w:r w:rsidRPr="00063B3A">
        <w:rPr>
          <w:sz w:val="22"/>
          <w:szCs w:val="22"/>
        </w:rPr>
        <w:t>The results came out as follows,</w:t>
      </w:r>
    </w:p>
    <w:p w14:paraId="0351B020" w14:textId="3A970B09" w:rsidR="009436CA" w:rsidRDefault="009436CA" w:rsidP="009436CA">
      <w:pPr>
        <w:pStyle w:val="Caption"/>
        <w:keepNext/>
      </w:pPr>
      <w:bookmarkStart w:id="111" w:name="_Toc216999526"/>
      <w:r>
        <w:t xml:space="preserve">Table </w:t>
      </w:r>
      <w:fldSimple w:instr=" SEQ Table \* ARABIC ">
        <w:r w:rsidR="00B8393F">
          <w:rPr>
            <w:noProof/>
          </w:rPr>
          <w:t>1</w:t>
        </w:r>
        <w:bookmarkEnd w:id="111"/>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6"/>
        <w:gridCol w:w="1771"/>
        <w:gridCol w:w="1771"/>
        <w:gridCol w:w="1771"/>
        <w:gridCol w:w="1771"/>
      </w:tblGrid>
      <w:tr w:rsidR="00C60FE5" w:rsidRPr="00063B3A" w14:paraId="418FB26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78403EC" w14:textId="77777777" w:rsidR="00C60FE5" w:rsidRPr="00063B3A" w:rsidRDefault="00C60FE5" w:rsidP="00D20F91">
            <w:pPr>
              <w:spacing w:line="360" w:lineRule="auto"/>
              <w:rPr>
                <w:sz w:val="22"/>
                <w:szCs w:val="22"/>
              </w:rPr>
            </w:pPr>
            <w:r w:rsidRPr="00063B3A">
              <w:rPr>
                <w:sz w:val="22"/>
                <w:szCs w:val="22"/>
              </w:rP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5E974D86" w14:textId="77777777" w:rsidR="00C60FE5" w:rsidRPr="00063B3A" w:rsidRDefault="00C60FE5" w:rsidP="00D20F91">
            <w:pPr>
              <w:spacing w:line="360" w:lineRule="auto"/>
              <w:rPr>
                <w:sz w:val="22"/>
                <w:szCs w:val="22"/>
              </w:rPr>
            </w:pPr>
            <w:r w:rsidRPr="00063B3A">
              <w:rPr>
                <w:sz w:val="22"/>
                <w:szCs w:val="22"/>
              </w:rPr>
              <w:t>0.93</w:t>
            </w:r>
          </w:p>
        </w:tc>
        <w:tc>
          <w:tcPr>
            <w:tcW w:w="2250" w:type="dxa"/>
            <w:tcBorders>
              <w:top w:val="single" w:sz="6" w:space="0" w:color="E0E0E0"/>
              <w:left w:val="single" w:sz="6" w:space="0" w:color="E0E0E0"/>
              <w:bottom w:val="single" w:sz="6" w:space="0" w:color="E0E0E0"/>
              <w:right w:val="single" w:sz="6" w:space="0" w:color="E0E0E0"/>
            </w:tcBorders>
            <w:hideMark/>
          </w:tcPr>
          <w:p w14:paraId="6D85F0E2" w14:textId="77777777" w:rsidR="00C60FE5" w:rsidRPr="00063B3A" w:rsidRDefault="00C60FE5" w:rsidP="00D20F91">
            <w:pPr>
              <w:spacing w:line="360" w:lineRule="auto"/>
              <w:rPr>
                <w:sz w:val="22"/>
                <w:szCs w:val="22"/>
              </w:rPr>
            </w:pPr>
            <w:r w:rsidRPr="00063B3A">
              <w:rPr>
                <w:sz w:val="22"/>
                <w:szCs w:val="22"/>
              </w:rPr>
              <w:t>0.90</w:t>
            </w:r>
          </w:p>
        </w:tc>
        <w:tc>
          <w:tcPr>
            <w:tcW w:w="2250" w:type="dxa"/>
            <w:tcBorders>
              <w:top w:val="single" w:sz="6" w:space="0" w:color="E0E0E0"/>
              <w:left w:val="single" w:sz="6" w:space="0" w:color="E0E0E0"/>
              <w:bottom w:val="single" w:sz="6" w:space="0" w:color="E0E0E0"/>
              <w:right w:val="single" w:sz="6" w:space="0" w:color="E0E0E0"/>
            </w:tcBorders>
            <w:hideMark/>
          </w:tcPr>
          <w:p w14:paraId="4676FAD3" w14:textId="77777777" w:rsidR="00C60FE5" w:rsidRPr="00063B3A" w:rsidRDefault="00C60FE5" w:rsidP="00D20F91">
            <w:pPr>
              <w:spacing w:line="360" w:lineRule="auto"/>
              <w:rPr>
                <w:sz w:val="22"/>
                <w:szCs w:val="22"/>
              </w:rPr>
            </w:pPr>
            <w:r w:rsidRPr="00063B3A">
              <w:rPr>
                <w:sz w:val="22"/>
                <w:szCs w:val="22"/>
              </w:rPr>
              <w:t>0.93</w:t>
            </w:r>
          </w:p>
        </w:tc>
        <w:tc>
          <w:tcPr>
            <w:tcW w:w="2250" w:type="dxa"/>
            <w:tcBorders>
              <w:top w:val="single" w:sz="6" w:space="0" w:color="E0E0E0"/>
              <w:left w:val="single" w:sz="6" w:space="0" w:color="E0E0E0"/>
              <w:bottom w:val="single" w:sz="6" w:space="0" w:color="E0E0E0"/>
              <w:right w:val="single" w:sz="6" w:space="0" w:color="E0E0E0"/>
            </w:tcBorders>
            <w:hideMark/>
          </w:tcPr>
          <w:p w14:paraId="5D8139B5" w14:textId="77777777" w:rsidR="00C60FE5" w:rsidRPr="00063B3A" w:rsidRDefault="00C60FE5" w:rsidP="00D20F91">
            <w:pPr>
              <w:spacing w:line="360" w:lineRule="auto"/>
              <w:rPr>
                <w:sz w:val="22"/>
                <w:szCs w:val="22"/>
              </w:rPr>
            </w:pPr>
            <w:r w:rsidRPr="00063B3A">
              <w:rPr>
                <w:sz w:val="22"/>
                <w:szCs w:val="22"/>
              </w:rPr>
              <w:t>0.91</w:t>
            </w:r>
          </w:p>
        </w:tc>
      </w:tr>
      <w:tr w:rsidR="00C60FE5" w:rsidRPr="00063B3A" w14:paraId="2AD0DCF8" w14:textId="77777777">
        <w:trPr>
          <w:trHeight w:val="540"/>
        </w:trPr>
        <w:tc>
          <w:tcPr>
            <w:tcW w:w="0" w:type="auto"/>
            <w:tcBorders>
              <w:top w:val="nil"/>
              <w:left w:val="single" w:sz="6" w:space="0" w:color="E0E0E0"/>
              <w:bottom w:val="single" w:sz="6" w:space="0" w:color="E0E0E0"/>
              <w:right w:val="single" w:sz="6" w:space="0" w:color="E0E0E0"/>
            </w:tcBorders>
            <w:hideMark/>
          </w:tcPr>
          <w:p w14:paraId="40BC684C" w14:textId="77777777" w:rsidR="00C60FE5" w:rsidRPr="00063B3A" w:rsidRDefault="00C60FE5" w:rsidP="00D20F91">
            <w:pPr>
              <w:spacing w:line="360" w:lineRule="auto"/>
              <w:rPr>
                <w:sz w:val="22"/>
                <w:szCs w:val="22"/>
              </w:rPr>
            </w:pPr>
            <w:r w:rsidRPr="00063B3A">
              <w:rPr>
                <w:sz w:val="22"/>
                <w:szCs w:val="22"/>
              </w:rPr>
              <w:t>Random Forest</w:t>
            </w:r>
          </w:p>
        </w:tc>
        <w:tc>
          <w:tcPr>
            <w:tcW w:w="0" w:type="auto"/>
            <w:tcBorders>
              <w:top w:val="nil"/>
              <w:left w:val="single" w:sz="6" w:space="0" w:color="E0E0E0"/>
              <w:bottom w:val="single" w:sz="6" w:space="0" w:color="E0E0E0"/>
              <w:right w:val="single" w:sz="6" w:space="0" w:color="E0E0E0"/>
            </w:tcBorders>
            <w:hideMark/>
          </w:tcPr>
          <w:p w14:paraId="16F9F2A5"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0DDE5EEA"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26EBE89D"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43478BF4" w14:textId="77777777" w:rsidR="00C60FE5" w:rsidRPr="00063B3A" w:rsidRDefault="00C60FE5" w:rsidP="00D20F91">
            <w:pPr>
              <w:spacing w:line="360" w:lineRule="auto"/>
              <w:rPr>
                <w:sz w:val="22"/>
                <w:szCs w:val="22"/>
              </w:rPr>
            </w:pPr>
            <w:r w:rsidRPr="00063B3A">
              <w:rPr>
                <w:sz w:val="22"/>
                <w:szCs w:val="22"/>
              </w:rPr>
              <w:t>1.00</w:t>
            </w:r>
          </w:p>
        </w:tc>
      </w:tr>
      <w:tr w:rsidR="00C60FE5" w:rsidRPr="00063B3A" w14:paraId="1E4B6B77" w14:textId="77777777">
        <w:trPr>
          <w:trHeight w:val="540"/>
        </w:trPr>
        <w:tc>
          <w:tcPr>
            <w:tcW w:w="0" w:type="auto"/>
            <w:tcBorders>
              <w:top w:val="nil"/>
              <w:left w:val="single" w:sz="6" w:space="0" w:color="E0E0E0"/>
              <w:bottom w:val="single" w:sz="6" w:space="0" w:color="E0E0E0"/>
              <w:right w:val="single" w:sz="6" w:space="0" w:color="E0E0E0"/>
            </w:tcBorders>
            <w:hideMark/>
          </w:tcPr>
          <w:p w14:paraId="29B9DAF4" w14:textId="77777777" w:rsidR="00C60FE5" w:rsidRPr="00063B3A" w:rsidRDefault="00C60FE5" w:rsidP="00D20F91">
            <w:pPr>
              <w:spacing w:line="360" w:lineRule="auto"/>
              <w:rPr>
                <w:sz w:val="22"/>
                <w:szCs w:val="22"/>
              </w:rPr>
            </w:pPr>
            <w:r w:rsidRPr="00063B3A">
              <w:rPr>
                <w:sz w:val="22"/>
                <w:szCs w:val="22"/>
              </w:rPr>
              <w:t>Gradient Boosting</w:t>
            </w:r>
          </w:p>
        </w:tc>
        <w:tc>
          <w:tcPr>
            <w:tcW w:w="0" w:type="auto"/>
            <w:tcBorders>
              <w:top w:val="nil"/>
              <w:left w:val="single" w:sz="6" w:space="0" w:color="E0E0E0"/>
              <w:bottom w:val="single" w:sz="6" w:space="0" w:color="E0E0E0"/>
              <w:right w:val="single" w:sz="6" w:space="0" w:color="E0E0E0"/>
            </w:tcBorders>
            <w:hideMark/>
          </w:tcPr>
          <w:p w14:paraId="5A1199B5"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70429123"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44C6EA7E"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1E1ECA81" w14:textId="77777777" w:rsidR="00C60FE5" w:rsidRPr="00063B3A" w:rsidRDefault="00C60FE5" w:rsidP="00D20F91">
            <w:pPr>
              <w:spacing w:line="360" w:lineRule="auto"/>
              <w:rPr>
                <w:sz w:val="22"/>
                <w:szCs w:val="22"/>
              </w:rPr>
            </w:pPr>
            <w:r w:rsidRPr="00063B3A">
              <w:rPr>
                <w:sz w:val="22"/>
                <w:szCs w:val="22"/>
              </w:rPr>
              <w:t>1.00</w:t>
            </w:r>
          </w:p>
        </w:tc>
      </w:tr>
      <w:tr w:rsidR="00C60FE5" w:rsidRPr="00063B3A" w14:paraId="31015D0F" w14:textId="77777777">
        <w:trPr>
          <w:trHeight w:val="540"/>
        </w:trPr>
        <w:tc>
          <w:tcPr>
            <w:tcW w:w="0" w:type="auto"/>
            <w:tcBorders>
              <w:top w:val="nil"/>
              <w:left w:val="single" w:sz="6" w:space="0" w:color="E0E0E0"/>
              <w:bottom w:val="single" w:sz="6" w:space="0" w:color="E0E0E0"/>
              <w:right w:val="single" w:sz="6" w:space="0" w:color="E0E0E0"/>
            </w:tcBorders>
            <w:hideMark/>
          </w:tcPr>
          <w:p w14:paraId="4E667B56" w14:textId="77777777" w:rsidR="00C60FE5" w:rsidRPr="00063B3A" w:rsidRDefault="00C60FE5" w:rsidP="00D20F91">
            <w:pPr>
              <w:spacing w:line="360" w:lineRule="auto"/>
              <w:rPr>
                <w:sz w:val="22"/>
                <w:szCs w:val="22"/>
              </w:rPr>
            </w:pPr>
            <w:r w:rsidRPr="00063B3A">
              <w:rPr>
                <w:sz w:val="22"/>
                <w:szCs w:val="22"/>
              </w:rPr>
              <w:t>SVM (RBF Kernel)</w:t>
            </w:r>
          </w:p>
        </w:tc>
        <w:tc>
          <w:tcPr>
            <w:tcW w:w="0" w:type="auto"/>
            <w:tcBorders>
              <w:top w:val="nil"/>
              <w:left w:val="single" w:sz="6" w:space="0" w:color="E0E0E0"/>
              <w:bottom w:val="single" w:sz="6" w:space="0" w:color="E0E0E0"/>
              <w:right w:val="single" w:sz="6" w:space="0" w:color="E0E0E0"/>
            </w:tcBorders>
            <w:hideMark/>
          </w:tcPr>
          <w:p w14:paraId="4C967A8B" w14:textId="77777777" w:rsidR="00C60FE5" w:rsidRPr="00063B3A" w:rsidRDefault="00C60FE5" w:rsidP="00D20F91">
            <w:pPr>
              <w:spacing w:line="360" w:lineRule="auto"/>
              <w:rPr>
                <w:sz w:val="22"/>
                <w:szCs w:val="22"/>
              </w:rPr>
            </w:pPr>
            <w:r w:rsidRPr="00063B3A">
              <w:rPr>
                <w:sz w:val="22"/>
                <w:szCs w:val="22"/>
              </w:rPr>
              <w:t>0.93</w:t>
            </w:r>
          </w:p>
        </w:tc>
        <w:tc>
          <w:tcPr>
            <w:tcW w:w="0" w:type="auto"/>
            <w:tcBorders>
              <w:top w:val="nil"/>
              <w:left w:val="single" w:sz="6" w:space="0" w:color="E0E0E0"/>
              <w:bottom w:val="single" w:sz="6" w:space="0" w:color="E0E0E0"/>
              <w:right w:val="single" w:sz="6" w:space="0" w:color="E0E0E0"/>
            </w:tcBorders>
            <w:hideMark/>
          </w:tcPr>
          <w:p w14:paraId="43E7FA57" w14:textId="77777777" w:rsidR="00C60FE5" w:rsidRPr="00063B3A" w:rsidRDefault="00C60FE5" w:rsidP="00D20F91">
            <w:pPr>
              <w:spacing w:line="360" w:lineRule="auto"/>
              <w:rPr>
                <w:sz w:val="22"/>
                <w:szCs w:val="22"/>
              </w:rPr>
            </w:pPr>
            <w:r w:rsidRPr="00063B3A">
              <w:rPr>
                <w:sz w:val="22"/>
                <w:szCs w:val="22"/>
              </w:rPr>
              <w:t>0.92</w:t>
            </w:r>
          </w:p>
        </w:tc>
        <w:tc>
          <w:tcPr>
            <w:tcW w:w="0" w:type="auto"/>
            <w:tcBorders>
              <w:top w:val="nil"/>
              <w:left w:val="single" w:sz="6" w:space="0" w:color="E0E0E0"/>
              <w:bottom w:val="single" w:sz="6" w:space="0" w:color="E0E0E0"/>
              <w:right w:val="single" w:sz="6" w:space="0" w:color="E0E0E0"/>
            </w:tcBorders>
            <w:hideMark/>
          </w:tcPr>
          <w:p w14:paraId="357BBF43" w14:textId="77777777" w:rsidR="00C60FE5" w:rsidRPr="00063B3A" w:rsidRDefault="00C60FE5" w:rsidP="00D20F91">
            <w:pPr>
              <w:spacing w:line="360" w:lineRule="auto"/>
              <w:rPr>
                <w:sz w:val="22"/>
                <w:szCs w:val="22"/>
              </w:rPr>
            </w:pPr>
            <w:r w:rsidRPr="00063B3A">
              <w:rPr>
                <w:sz w:val="22"/>
                <w:szCs w:val="22"/>
              </w:rPr>
              <w:t>0.90</w:t>
            </w:r>
          </w:p>
        </w:tc>
        <w:tc>
          <w:tcPr>
            <w:tcW w:w="0" w:type="auto"/>
            <w:tcBorders>
              <w:top w:val="nil"/>
              <w:left w:val="single" w:sz="6" w:space="0" w:color="E0E0E0"/>
              <w:bottom w:val="single" w:sz="6" w:space="0" w:color="E0E0E0"/>
              <w:right w:val="single" w:sz="6" w:space="0" w:color="E0E0E0"/>
            </w:tcBorders>
            <w:hideMark/>
          </w:tcPr>
          <w:p w14:paraId="67653724" w14:textId="77777777" w:rsidR="00C60FE5" w:rsidRPr="00063B3A" w:rsidRDefault="00C60FE5" w:rsidP="00D20F91">
            <w:pPr>
              <w:spacing w:line="360" w:lineRule="auto"/>
              <w:rPr>
                <w:sz w:val="22"/>
                <w:szCs w:val="22"/>
              </w:rPr>
            </w:pPr>
            <w:r w:rsidRPr="00063B3A">
              <w:rPr>
                <w:sz w:val="22"/>
                <w:szCs w:val="22"/>
              </w:rPr>
              <w:t>0.91</w:t>
            </w:r>
          </w:p>
        </w:tc>
      </w:tr>
    </w:tbl>
    <w:p w14:paraId="1C849CFB" w14:textId="77777777" w:rsidR="002260A4" w:rsidRPr="00063B3A" w:rsidRDefault="002260A4" w:rsidP="00D20F91">
      <w:pPr>
        <w:spacing w:line="360" w:lineRule="auto"/>
        <w:rPr>
          <w:sz w:val="22"/>
          <w:szCs w:val="22"/>
        </w:rPr>
      </w:pPr>
    </w:p>
    <w:p w14:paraId="1C5BE164" w14:textId="7195D7CC" w:rsidR="00C60FE5" w:rsidRPr="00063B3A" w:rsidRDefault="00C60FE5" w:rsidP="00D20F91">
      <w:pPr>
        <w:spacing w:line="360" w:lineRule="auto"/>
        <w:rPr>
          <w:sz w:val="22"/>
          <w:szCs w:val="22"/>
        </w:rPr>
      </w:pPr>
      <w:r w:rsidRPr="00063B3A">
        <w:rPr>
          <w:sz w:val="22"/>
          <w:szCs w:val="22"/>
        </w:rPr>
        <w:lastRenderedPageBreak/>
        <w:t>The ensemble model reached perfect scores. SVM matched Logistic Regression closely, though it leaned slightly higher in precision and slightly lower in recall. Together, these results confirmed that the dataset had a clear structure and enough signals for multiple algorithms to perform well.</w:t>
      </w:r>
    </w:p>
    <w:p w14:paraId="002CB49E" w14:textId="77777777" w:rsidR="00C60FE5" w:rsidRPr="00063B3A" w:rsidRDefault="00C60FE5" w:rsidP="00D20F91">
      <w:pPr>
        <w:spacing w:line="360" w:lineRule="auto"/>
        <w:rPr>
          <w:sz w:val="22"/>
          <w:szCs w:val="22"/>
        </w:rPr>
      </w:pPr>
    </w:p>
    <w:p w14:paraId="4E19BAAF" w14:textId="77777777" w:rsidR="00C60FE5" w:rsidRPr="00063B3A" w:rsidRDefault="00C60FE5" w:rsidP="00D20F91">
      <w:pPr>
        <w:spacing w:line="360" w:lineRule="auto"/>
        <w:rPr>
          <w:sz w:val="22"/>
          <w:szCs w:val="22"/>
        </w:rPr>
      </w:pPr>
      <w:r w:rsidRPr="00063B3A">
        <w:rPr>
          <w:sz w:val="22"/>
          <w:szCs w:val="22"/>
        </w:rPr>
        <w:t>Confusion matrices provided a more grounded view of the models successes and where they slipped. A combined figure displayed all four matrices together, revealing the specific distribution of correct and incorrect predictions. Logistic Regression and SVM showed a small but expected number of mistakes. The ensemble models, again, showed almost no errors.</w:t>
      </w:r>
    </w:p>
    <w:p w14:paraId="5C214E01" w14:textId="5627B544" w:rsidR="00C60FE5" w:rsidRPr="00767CA1" w:rsidRDefault="00767CA1" w:rsidP="00767CA1">
      <w:pPr>
        <w:rPr>
          <w:i/>
          <w:iCs/>
          <w:sz w:val="22"/>
          <w:szCs w:val="22"/>
        </w:rPr>
      </w:pPr>
      <w:r w:rsidRPr="006A213F">
        <w:rPr>
          <w:i/>
          <w:iCs/>
          <w:sz w:val="22"/>
          <w:szCs w:val="22"/>
        </w:rPr>
        <w:t>Please refer to the Appendix for the screenshots.</w:t>
      </w:r>
    </w:p>
    <w:p w14:paraId="04BA5F93" w14:textId="77777777" w:rsidR="00C60FE5" w:rsidRDefault="00C60FE5" w:rsidP="00D20F91">
      <w:pPr>
        <w:spacing w:line="360" w:lineRule="auto"/>
      </w:pPr>
    </w:p>
    <w:p w14:paraId="4AF45409" w14:textId="525AA5A0" w:rsidR="00C60FE5" w:rsidRDefault="00C60FE5" w:rsidP="00063B3A">
      <w:pPr>
        <w:pStyle w:val="Heading4"/>
        <w:spacing w:line="360" w:lineRule="auto"/>
      </w:pPr>
      <w:r>
        <w:t xml:space="preserve">Step 5 </w:t>
      </w:r>
      <w:r w:rsidR="00236CD0">
        <w:t>-</w:t>
      </w:r>
      <w:r>
        <w:t xml:space="preserve"> Interpret Model Results</w:t>
      </w:r>
    </w:p>
    <w:p w14:paraId="1A48B3F7" w14:textId="77777777" w:rsidR="00C60FE5" w:rsidRPr="00063B3A" w:rsidRDefault="00C60FE5" w:rsidP="00D20F91">
      <w:pPr>
        <w:spacing w:line="360" w:lineRule="auto"/>
        <w:rPr>
          <w:sz w:val="22"/>
          <w:szCs w:val="22"/>
        </w:rPr>
      </w:pPr>
      <w:r w:rsidRPr="00063B3A">
        <w:rPr>
          <w:sz w:val="22"/>
          <w:szCs w:val="22"/>
        </w:rPr>
        <w:t>The training results told a fairly consistent story.</w:t>
      </w:r>
    </w:p>
    <w:p w14:paraId="722CC446" w14:textId="77777777" w:rsidR="00C60FE5" w:rsidRDefault="00C60FE5" w:rsidP="00D20F91">
      <w:pPr>
        <w:spacing w:line="360" w:lineRule="auto"/>
      </w:pPr>
    </w:p>
    <w:p w14:paraId="3A729E73" w14:textId="77777777" w:rsidR="00C60FE5" w:rsidRDefault="00C60FE5" w:rsidP="00D20F91">
      <w:pPr>
        <w:pStyle w:val="Heading5"/>
        <w:spacing w:line="360" w:lineRule="auto"/>
      </w:pPr>
      <w:r>
        <w:t>Logistic Regression</w:t>
      </w:r>
    </w:p>
    <w:p w14:paraId="5A3586B4" w14:textId="77777777" w:rsidR="00C60FE5" w:rsidRPr="00063B3A" w:rsidRDefault="00C60FE5" w:rsidP="00D20F91">
      <w:pPr>
        <w:spacing w:line="360" w:lineRule="auto"/>
        <w:rPr>
          <w:sz w:val="22"/>
          <w:szCs w:val="22"/>
        </w:rPr>
      </w:pPr>
      <w:r w:rsidRPr="00063B3A">
        <w:rPr>
          <w:sz w:val="22"/>
          <w:szCs w:val="22"/>
        </w:rPr>
        <w:t>It performed smoothly and stayed balanced. The model handled both classes well and made only moderate errors. Its clarity and stable behaviour make it ideal for the explainability stage, where the SHAP needs clean, linear relationships to generate meaningful explanations.</w:t>
      </w:r>
    </w:p>
    <w:p w14:paraId="527D9AEE" w14:textId="77777777" w:rsidR="00C60FE5" w:rsidRDefault="00C60FE5" w:rsidP="00D20F91">
      <w:pPr>
        <w:spacing w:line="360" w:lineRule="auto"/>
      </w:pPr>
    </w:p>
    <w:p w14:paraId="37AD79BF" w14:textId="77777777" w:rsidR="00C60FE5" w:rsidRDefault="00C60FE5" w:rsidP="00D20F91">
      <w:pPr>
        <w:pStyle w:val="Heading5"/>
        <w:spacing w:line="360" w:lineRule="auto"/>
      </w:pPr>
      <w:r>
        <w:t>Random Forest</w:t>
      </w:r>
    </w:p>
    <w:p w14:paraId="152473B3" w14:textId="77777777" w:rsidR="00C60FE5" w:rsidRPr="005354A3" w:rsidRDefault="00C60FE5" w:rsidP="00D20F91">
      <w:pPr>
        <w:spacing w:line="360" w:lineRule="auto"/>
        <w:rPr>
          <w:sz w:val="22"/>
          <w:szCs w:val="22"/>
        </w:rPr>
      </w:pPr>
      <w:r w:rsidRPr="005354A3">
        <w:rPr>
          <w:sz w:val="22"/>
          <w:szCs w:val="22"/>
        </w:rPr>
        <w:t>It reached perfect scores, which looks good, but may reflect overfitting. Three ensembles are powerful, but when they hit 1.00 in every category, it usually means the dataset is either very separable or the model has learned patterns too precisely. Still, it is valuable as a benchmarking model.</w:t>
      </w:r>
    </w:p>
    <w:p w14:paraId="32774F4D" w14:textId="77777777" w:rsidR="00C60FE5" w:rsidRDefault="00C60FE5" w:rsidP="00D20F91">
      <w:pPr>
        <w:spacing w:line="360" w:lineRule="auto"/>
      </w:pPr>
    </w:p>
    <w:p w14:paraId="38919189" w14:textId="2637A54A" w:rsidR="00C60FE5" w:rsidRDefault="00C60FE5" w:rsidP="00D20F91">
      <w:pPr>
        <w:pStyle w:val="Heading5"/>
        <w:spacing w:line="360" w:lineRule="auto"/>
      </w:pPr>
      <w:r>
        <w:t>Gradient Boosting</w:t>
      </w:r>
    </w:p>
    <w:p w14:paraId="43890BFC" w14:textId="77777777" w:rsidR="00C60FE5" w:rsidRPr="005354A3" w:rsidRDefault="00C60FE5" w:rsidP="00D20F91">
      <w:pPr>
        <w:spacing w:line="360" w:lineRule="auto"/>
        <w:rPr>
          <w:sz w:val="22"/>
          <w:szCs w:val="22"/>
        </w:rPr>
      </w:pPr>
      <w:r w:rsidRPr="005354A3">
        <w:rPr>
          <w:sz w:val="22"/>
          <w:szCs w:val="22"/>
        </w:rPr>
        <w:t>It matched Random Forest’s perfection. Boosting tends to refine boundaries aggressively, which may explain the flawless performance. Useful, but not the right choice for transparent explanations.</w:t>
      </w:r>
    </w:p>
    <w:p w14:paraId="7B9DACDE" w14:textId="77777777" w:rsidR="00C60FE5" w:rsidRDefault="00C60FE5" w:rsidP="00D20F91">
      <w:pPr>
        <w:spacing w:line="360" w:lineRule="auto"/>
      </w:pPr>
    </w:p>
    <w:p w14:paraId="22696D8D" w14:textId="3FCCD8E1" w:rsidR="00C60FE5" w:rsidRDefault="00C60FE5" w:rsidP="00D20F91">
      <w:pPr>
        <w:pStyle w:val="Heading5"/>
        <w:spacing w:line="360" w:lineRule="auto"/>
      </w:pPr>
      <w:r>
        <w:t>SVM (RBF Kernel)</w:t>
      </w:r>
    </w:p>
    <w:p w14:paraId="419C8E38" w14:textId="77777777" w:rsidR="00C60FE5" w:rsidRPr="005354A3" w:rsidRDefault="00C60FE5" w:rsidP="00D20F91">
      <w:pPr>
        <w:spacing w:line="360" w:lineRule="auto"/>
        <w:rPr>
          <w:sz w:val="22"/>
          <w:szCs w:val="22"/>
        </w:rPr>
      </w:pPr>
      <w:r w:rsidRPr="005354A3">
        <w:rPr>
          <w:sz w:val="22"/>
          <w:szCs w:val="22"/>
        </w:rPr>
        <w:t>It produced a similar performance to Logistic Regression but followed a non-linear path. It classified most samples correctly and stayed stable across the metrics. SVM confirmed that non-linear decision boundaries exist. But its opacity limits its use in the XAI stage.</w:t>
      </w:r>
    </w:p>
    <w:p w14:paraId="2E08C593" w14:textId="77777777" w:rsidR="00C60FE5" w:rsidRPr="005354A3" w:rsidRDefault="00C60FE5" w:rsidP="00D20F91">
      <w:pPr>
        <w:spacing w:line="360" w:lineRule="auto"/>
        <w:rPr>
          <w:sz w:val="22"/>
          <w:szCs w:val="22"/>
        </w:rPr>
      </w:pPr>
    </w:p>
    <w:p w14:paraId="3BC4651E" w14:textId="7164C478" w:rsidR="00C60FE5" w:rsidRPr="005354A3" w:rsidRDefault="00C60FE5" w:rsidP="00D20F91">
      <w:pPr>
        <w:spacing w:line="360" w:lineRule="auto"/>
        <w:rPr>
          <w:sz w:val="22"/>
          <w:szCs w:val="22"/>
        </w:rPr>
      </w:pPr>
      <w:r w:rsidRPr="005354A3">
        <w:rPr>
          <w:sz w:val="22"/>
          <w:szCs w:val="22"/>
        </w:rPr>
        <w:t>A combined confusion matrix summarised the differences</w:t>
      </w:r>
      <w:r w:rsidR="005354A3" w:rsidRPr="005354A3">
        <w:rPr>
          <w:sz w:val="22"/>
          <w:szCs w:val="22"/>
        </w:rPr>
        <w:t>,</w:t>
      </w:r>
    </w:p>
    <w:p w14:paraId="29BACC23" w14:textId="6CC41F0C" w:rsidR="009436CA" w:rsidRDefault="009436CA" w:rsidP="009436CA">
      <w:pPr>
        <w:pStyle w:val="Caption"/>
        <w:keepNext/>
      </w:pPr>
      <w:bookmarkStart w:id="112" w:name="_Toc216999527"/>
      <w:r>
        <w:lastRenderedPageBreak/>
        <w:t xml:space="preserve">Table </w:t>
      </w:r>
      <w:fldSimple w:instr=" SEQ Table \* ARABIC ">
        <w:r w:rsidR="00B8393F">
          <w:rPr>
            <w:noProof/>
          </w:rPr>
          <w:t>2</w:t>
        </w:r>
        <w:bookmarkEnd w:id="112"/>
      </w:fldSimple>
    </w:p>
    <w:tbl>
      <w:tblPr>
        <w:tblStyle w:val="TableGrid"/>
        <w:tblW w:w="8667" w:type="dxa"/>
        <w:tblLook w:val="04A0" w:firstRow="1" w:lastRow="0" w:firstColumn="1" w:lastColumn="0" w:noHBand="0" w:noVBand="1"/>
      </w:tblPr>
      <w:tblGrid>
        <w:gridCol w:w="2884"/>
        <w:gridCol w:w="2571"/>
        <w:gridCol w:w="1516"/>
        <w:gridCol w:w="1696"/>
      </w:tblGrid>
      <w:tr w:rsidR="00AB4FC5" w:rsidRPr="005354A3" w14:paraId="302644D5" w14:textId="77777777" w:rsidTr="00AB4FC5">
        <w:trPr>
          <w:trHeight w:val="290"/>
        </w:trPr>
        <w:tc>
          <w:tcPr>
            <w:tcW w:w="0" w:type="auto"/>
            <w:vAlign w:val="center"/>
          </w:tcPr>
          <w:p w14:paraId="1377853C" w14:textId="0F78685C" w:rsidR="00AB4FC5" w:rsidRPr="005354A3" w:rsidRDefault="00AB4FC5" w:rsidP="00D20F91">
            <w:pPr>
              <w:spacing w:line="360" w:lineRule="auto"/>
              <w:rPr>
                <w:sz w:val="22"/>
                <w:szCs w:val="22"/>
              </w:rPr>
            </w:pPr>
            <w:r w:rsidRPr="005354A3">
              <w:rPr>
                <w:b/>
                <w:bCs/>
                <w:sz w:val="22"/>
                <w:szCs w:val="22"/>
              </w:rPr>
              <w:t>Model</w:t>
            </w:r>
          </w:p>
        </w:tc>
        <w:tc>
          <w:tcPr>
            <w:tcW w:w="0" w:type="auto"/>
            <w:vAlign w:val="center"/>
          </w:tcPr>
          <w:p w14:paraId="6B3F075E" w14:textId="19484E57" w:rsidR="00AB4FC5" w:rsidRPr="005354A3" w:rsidRDefault="00AB4FC5" w:rsidP="00D20F91">
            <w:pPr>
              <w:spacing w:line="360" w:lineRule="auto"/>
              <w:rPr>
                <w:sz w:val="22"/>
                <w:szCs w:val="22"/>
              </w:rPr>
            </w:pPr>
            <w:r w:rsidRPr="005354A3">
              <w:rPr>
                <w:b/>
                <w:bCs/>
                <w:sz w:val="22"/>
                <w:szCs w:val="22"/>
              </w:rPr>
              <w:t>True / Predicted</w:t>
            </w:r>
          </w:p>
        </w:tc>
        <w:tc>
          <w:tcPr>
            <w:tcW w:w="0" w:type="auto"/>
            <w:vAlign w:val="center"/>
          </w:tcPr>
          <w:p w14:paraId="6C0A804E" w14:textId="05F22CEF"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69E92466" w14:textId="36B291AF" w:rsidR="00AB4FC5" w:rsidRPr="005354A3" w:rsidRDefault="00AB4FC5" w:rsidP="00D20F91">
            <w:pPr>
              <w:spacing w:line="360" w:lineRule="auto"/>
              <w:rPr>
                <w:sz w:val="22"/>
                <w:szCs w:val="22"/>
              </w:rPr>
            </w:pPr>
            <w:r w:rsidRPr="005354A3">
              <w:rPr>
                <w:b/>
                <w:bCs/>
                <w:sz w:val="22"/>
                <w:szCs w:val="22"/>
              </w:rPr>
              <w:t>Approved</w:t>
            </w:r>
          </w:p>
        </w:tc>
      </w:tr>
      <w:tr w:rsidR="00AB4FC5" w:rsidRPr="005354A3" w14:paraId="0FFF8F9D" w14:textId="77777777" w:rsidTr="00AB4FC5">
        <w:trPr>
          <w:trHeight w:val="305"/>
        </w:trPr>
        <w:tc>
          <w:tcPr>
            <w:tcW w:w="0" w:type="auto"/>
            <w:vAlign w:val="center"/>
          </w:tcPr>
          <w:p w14:paraId="472B68CF" w14:textId="7B8BBDA3" w:rsidR="00AB4FC5" w:rsidRPr="005354A3" w:rsidRDefault="00AB4FC5" w:rsidP="00D20F91">
            <w:pPr>
              <w:spacing w:line="360" w:lineRule="auto"/>
              <w:rPr>
                <w:sz w:val="22"/>
                <w:szCs w:val="22"/>
              </w:rPr>
            </w:pPr>
            <w:r w:rsidRPr="005354A3">
              <w:rPr>
                <w:sz w:val="22"/>
                <w:szCs w:val="22"/>
              </w:rPr>
              <w:t>Logistic Regression</w:t>
            </w:r>
          </w:p>
        </w:tc>
        <w:tc>
          <w:tcPr>
            <w:tcW w:w="0" w:type="auto"/>
            <w:vAlign w:val="center"/>
          </w:tcPr>
          <w:p w14:paraId="6760A756" w14:textId="3AF718F7"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02007BCB" w14:textId="34859439" w:rsidR="00AB4FC5" w:rsidRPr="005354A3" w:rsidRDefault="00AB4FC5" w:rsidP="00D20F91">
            <w:pPr>
              <w:spacing w:line="360" w:lineRule="auto"/>
              <w:rPr>
                <w:sz w:val="22"/>
                <w:szCs w:val="22"/>
              </w:rPr>
            </w:pPr>
            <w:r w:rsidRPr="005354A3">
              <w:rPr>
                <w:sz w:val="22"/>
                <w:szCs w:val="22"/>
              </w:rPr>
              <w:t>497</w:t>
            </w:r>
          </w:p>
        </w:tc>
        <w:tc>
          <w:tcPr>
            <w:tcW w:w="0" w:type="auto"/>
            <w:vAlign w:val="center"/>
          </w:tcPr>
          <w:p w14:paraId="6799BD49" w14:textId="0394160B" w:rsidR="00AB4FC5" w:rsidRPr="005354A3" w:rsidRDefault="00AB4FC5" w:rsidP="00D20F91">
            <w:pPr>
              <w:spacing w:line="360" w:lineRule="auto"/>
              <w:rPr>
                <w:sz w:val="22"/>
                <w:szCs w:val="22"/>
              </w:rPr>
            </w:pPr>
            <w:r w:rsidRPr="005354A3">
              <w:rPr>
                <w:sz w:val="22"/>
                <w:szCs w:val="22"/>
              </w:rPr>
              <w:t>34</w:t>
            </w:r>
          </w:p>
        </w:tc>
      </w:tr>
      <w:tr w:rsidR="00AB4FC5" w:rsidRPr="005354A3" w14:paraId="1B941F30" w14:textId="77777777" w:rsidTr="00AB4FC5">
        <w:trPr>
          <w:trHeight w:val="290"/>
        </w:trPr>
        <w:tc>
          <w:tcPr>
            <w:tcW w:w="0" w:type="auto"/>
            <w:vAlign w:val="center"/>
          </w:tcPr>
          <w:p w14:paraId="5A352857" w14:textId="631E5479"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4459752F" w14:textId="1D9B93CE" w:rsidR="00AB4FC5" w:rsidRPr="005354A3" w:rsidRDefault="00AB4FC5" w:rsidP="00D20F91">
            <w:pPr>
              <w:spacing w:line="360" w:lineRule="auto"/>
              <w:rPr>
                <w:sz w:val="22"/>
                <w:szCs w:val="22"/>
              </w:rPr>
            </w:pPr>
            <w:r w:rsidRPr="005354A3">
              <w:rPr>
                <w:sz w:val="22"/>
                <w:szCs w:val="22"/>
              </w:rPr>
              <w:t>24</w:t>
            </w:r>
          </w:p>
        </w:tc>
        <w:tc>
          <w:tcPr>
            <w:tcW w:w="0" w:type="auto"/>
            <w:vAlign w:val="center"/>
          </w:tcPr>
          <w:p w14:paraId="36F17546" w14:textId="74820440" w:rsidR="00AB4FC5" w:rsidRPr="005354A3" w:rsidRDefault="00AB4FC5" w:rsidP="00D20F91">
            <w:pPr>
              <w:spacing w:line="360" w:lineRule="auto"/>
              <w:rPr>
                <w:sz w:val="22"/>
                <w:szCs w:val="22"/>
              </w:rPr>
            </w:pPr>
            <w:r w:rsidRPr="005354A3">
              <w:rPr>
                <w:sz w:val="22"/>
                <w:szCs w:val="22"/>
              </w:rPr>
              <w:t>299</w:t>
            </w:r>
          </w:p>
        </w:tc>
        <w:tc>
          <w:tcPr>
            <w:tcW w:w="0" w:type="auto"/>
            <w:vAlign w:val="center"/>
          </w:tcPr>
          <w:p w14:paraId="682CD92A" w14:textId="77777777" w:rsidR="00AB4FC5" w:rsidRPr="005354A3" w:rsidRDefault="00AB4FC5" w:rsidP="00D20F91">
            <w:pPr>
              <w:spacing w:line="360" w:lineRule="auto"/>
              <w:rPr>
                <w:sz w:val="22"/>
                <w:szCs w:val="22"/>
              </w:rPr>
            </w:pPr>
          </w:p>
        </w:tc>
      </w:tr>
      <w:tr w:rsidR="00AB4FC5" w:rsidRPr="005354A3" w14:paraId="64BE38D6" w14:textId="77777777" w:rsidTr="00AB4FC5">
        <w:trPr>
          <w:trHeight w:val="305"/>
        </w:trPr>
        <w:tc>
          <w:tcPr>
            <w:tcW w:w="0" w:type="auto"/>
            <w:vAlign w:val="center"/>
          </w:tcPr>
          <w:p w14:paraId="1C7D42BD" w14:textId="3901CF7B" w:rsidR="00AB4FC5" w:rsidRPr="005354A3" w:rsidRDefault="00AB4FC5" w:rsidP="00D20F91">
            <w:pPr>
              <w:spacing w:line="360" w:lineRule="auto"/>
              <w:rPr>
                <w:sz w:val="22"/>
                <w:szCs w:val="22"/>
              </w:rPr>
            </w:pPr>
          </w:p>
        </w:tc>
        <w:tc>
          <w:tcPr>
            <w:tcW w:w="0" w:type="auto"/>
            <w:vAlign w:val="center"/>
          </w:tcPr>
          <w:p w14:paraId="0C761F62" w14:textId="158168CB" w:rsidR="00AB4FC5" w:rsidRPr="005354A3" w:rsidRDefault="00AB4FC5" w:rsidP="00D20F91">
            <w:pPr>
              <w:spacing w:line="360" w:lineRule="auto"/>
              <w:rPr>
                <w:sz w:val="22"/>
                <w:szCs w:val="22"/>
              </w:rPr>
            </w:pPr>
          </w:p>
        </w:tc>
        <w:tc>
          <w:tcPr>
            <w:tcW w:w="0" w:type="auto"/>
            <w:vAlign w:val="center"/>
          </w:tcPr>
          <w:p w14:paraId="2A9EBA76" w14:textId="209DF5AF" w:rsidR="00AB4FC5" w:rsidRPr="005354A3" w:rsidRDefault="00AB4FC5" w:rsidP="00D20F91">
            <w:pPr>
              <w:spacing w:line="360" w:lineRule="auto"/>
              <w:rPr>
                <w:sz w:val="22"/>
                <w:szCs w:val="22"/>
              </w:rPr>
            </w:pPr>
          </w:p>
        </w:tc>
        <w:tc>
          <w:tcPr>
            <w:tcW w:w="0" w:type="auto"/>
            <w:vAlign w:val="center"/>
          </w:tcPr>
          <w:p w14:paraId="2663FBC3" w14:textId="66E70E6B" w:rsidR="00AB4FC5" w:rsidRPr="005354A3" w:rsidRDefault="00AB4FC5" w:rsidP="00D20F91">
            <w:pPr>
              <w:spacing w:line="360" w:lineRule="auto"/>
              <w:rPr>
                <w:sz w:val="22"/>
                <w:szCs w:val="22"/>
              </w:rPr>
            </w:pPr>
          </w:p>
        </w:tc>
      </w:tr>
      <w:tr w:rsidR="00AB4FC5" w:rsidRPr="005354A3" w14:paraId="3B24FDE4" w14:textId="77777777" w:rsidTr="00AB4FC5">
        <w:trPr>
          <w:trHeight w:val="290"/>
        </w:trPr>
        <w:tc>
          <w:tcPr>
            <w:tcW w:w="0" w:type="auto"/>
            <w:vAlign w:val="center"/>
          </w:tcPr>
          <w:p w14:paraId="70975124" w14:textId="3B78AC68" w:rsidR="00AB4FC5" w:rsidRPr="005354A3" w:rsidRDefault="00AB4FC5" w:rsidP="00D20F91">
            <w:pPr>
              <w:spacing w:line="360" w:lineRule="auto"/>
              <w:rPr>
                <w:sz w:val="22"/>
                <w:szCs w:val="22"/>
              </w:rPr>
            </w:pPr>
            <w:r w:rsidRPr="005354A3">
              <w:rPr>
                <w:sz w:val="22"/>
                <w:szCs w:val="22"/>
              </w:rPr>
              <w:t>Random Forest</w:t>
            </w:r>
          </w:p>
        </w:tc>
        <w:tc>
          <w:tcPr>
            <w:tcW w:w="0" w:type="auto"/>
            <w:vAlign w:val="center"/>
          </w:tcPr>
          <w:p w14:paraId="7810C564" w14:textId="1F7AF79C"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36717C26" w14:textId="4B79EFBE" w:rsidR="00AB4FC5" w:rsidRPr="005354A3" w:rsidRDefault="00AB4FC5" w:rsidP="00D20F91">
            <w:pPr>
              <w:spacing w:line="360" w:lineRule="auto"/>
              <w:rPr>
                <w:sz w:val="22"/>
                <w:szCs w:val="22"/>
              </w:rPr>
            </w:pPr>
            <w:r w:rsidRPr="005354A3">
              <w:rPr>
                <w:sz w:val="22"/>
                <w:szCs w:val="22"/>
              </w:rPr>
              <w:t>531</w:t>
            </w:r>
          </w:p>
        </w:tc>
        <w:tc>
          <w:tcPr>
            <w:tcW w:w="0" w:type="auto"/>
            <w:vAlign w:val="center"/>
          </w:tcPr>
          <w:p w14:paraId="3AB48A28" w14:textId="1FEF1E39" w:rsidR="00AB4FC5" w:rsidRPr="005354A3" w:rsidRDefault="00AB4FC5" w:rsidP="00D20F91">
            <w:pPr>
              <w:spacing w:line="360" w:lineRule="auto"/>
              <w:rPr>
                <w:sz w:val="22"/>
                <w:szCs w:val="22"/>
              </w:rPr>
            </w:pPr>
            <w:r w:rsidRPr="005354A3">
              <w:rPr>
                <w:sz w:val="22"/>
                <w:szCs w:val="22"/>
              </w:rPr>
              <w:t>0</w:t>
            </w:r>
          </w:p>
        </w:tc>
      </w:tr>
      <w:tr w:rsidR="00AB4FC5" w:rsidRPr="005354A3" w14:paraId="5CD0AB6D" w14:textId="77777777" w:rsidTr="00AB4FC5">
        <w:trPr>
          <w:trHeight w:val="305"/>
        </w:trPr>
        <w:tc>
          <w:tcPr>
            <w:tcW w:w="0" w:type="auto"/>
            <w:vAlign w:val="center"/>
          </w:tcPr>
          <w:p w14:paraId="152CFA1C" w14:textId="33672E26"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7983B552" w14:textId="18623F8C" w:rsidR="00AB4FC5" w:rsidRPr="005354A3" w:rsidRDefault="00AB4FC5" w:rsidP="00D20F91">
            <w:pPr>
              <w:spacing w:line="360" w:lineRule="auto"/>
              <w:rPr>
                <w:sz w:val="22"/>
                <w:szCs w:val="22"/>
              </w:rPr>
            </w:pPr>
            <w:r w:rsidRPr="005354A3">
              <w:rPr>
                <w:sz w:val="22"/>
                <w:szCs w:val="22"/>
              </w:rPr>
              <w:t>1</w:t>
            </w:r>
          </w:p>
        </w:tc>
        <w:tc>
          <w:tcPr>
            <w:tcW w:w="0" w:type="auto"/>
            <w:vAlign w:val="center"/>
          </w:tcPr>
          <w:p w14:paraId="4CD010FC" w14:textId="0C2CAC3D" w:rsidR="00AB4FC5" w:rsidRPr="005354A3" w:rsidRDefault="00AB4FC5" w:rsidP="00D20F91">
            <w:pPr>
              <w:spacing w:line="360" w:lineRule="auto"/>
              <w:rPr>
                <w:sz w:val="22"/>
                <w:szCs w:val="22"/>
              </w:rPr>
            </w:pPr>
            <w:r w:rsidRPr="005354A3">
              <w:rPr>
                <w:sz w:val="22"/>
                <w:szCs w:val="22"/>
              </w:rPr>
              <w:t>322</w:t>
            </w:r>
          </w:p>
        </w:tc>
        <w:tc>
          <w:tcPr>
            <w:tcW w:w="0" w:type="auto"/>
            <w:vAlign w:val="center"/>
          </w:tcPr>
          <w:p w14:paraId="652879AC" w14:textId="77777777" w:rsidR="00AB4FC5" w:rsidRPr="005354A3" w:rsidRDefault="00AB4FC5" w:rsidP="00D20F91">
            <w:pPr>
              <w:spacing w:line="360" w:lineRule="auto"/>
              <w:rPr>
                <w:sz w:val="22"/>
                <w:szCs w:val="22"/>
              </w:rPr>
            </w:pPr>
          </w:p>
        </w:tc>
      </w:tr>
      <w:tr w:rsidR="00AB4FC5" w:rsidRPr="005354A3" w14:paraId="7760403E" w14:textId="77777777" w:rsidTr="00AB4FC5">
        <w:trPr>
          <w:trHeight w:val="290"/>
        </w:trPr>
        <w:tc>
          <w:tcPr>
            <w:tcW w:w="0" w:type="auto"/>
            <w:vAlign w:val="center"/>
          </w:tcPr>
          <w:p w14:paraId="4C4D5CAC" w14:textId="49210287" w:rsidR="00AB4FC5" w:rsidRPr="005354A3" w:rsidRDefault="00AB4FC5" w:rsidP="00D20F91">
            <w:pPr>
              <w:spacing w:line="360" w:lineRule="auto"/>
              <w:rPr>
                <w:sz w:val="22"/>
                <w:szCs w:val="22"/>
              </w:rPr>
            </w:pPr>
          </w:p>
        </w:tc>
        <w:tc>
          <w:tcPr>
            <w:tcW w:w="0" w:type="auto"/>
            <w:vAlign w:val="center"/>
          </w:tcPr>
          <w:p w14:paraId="4EE917C9" w14:textId="126ABEDA" w:rsidR="00AB4FC5" w:rsidRPr="005354A3" w:rsidRDefault="00AB4FC5" w:rsidP="00D20F91">
            <w:pPr>
              <w:spacing w:line="360" w:lineRule="auto"/>
              <w:rPr>
                <w:sz w:val="22"/>
                <w:szCs w:val="22"/>
              </w:rPr>
            </w:pPr>
          </w:p>
        </w:tc>
        <w:tc>
          <w:tcPr>
            <w:tcW w:w="0" w:type="auto"/>
            <w:vAlign w:val="center"/>
          </w:tcPr>
          <w:p w14:paraId="5F426A09" w14:textId="24286173" w:rsidR="00AB4FC5" w:rsidRPr="005354A3" w:rsidRDefault="00AB4FC5" w:rsidP="00D20F91">
            <w:pPr>
              <w:spacing w:line="360" w:lineRule="auto"/>
              <w:rPr>
                <w:sz w:val="22"/>
                <w:szCs w:val="22"/>
              </w:rPr>
            </w:pPr>
          </w:p>
        </w:tc>
        <w:tc>
          <w:tcPr>
            <w:tcW w:w="0" w:type="auto"/>
            <w:vAlign w:val="center"/>
          </w:tcPr>
          <w:p w14:paraId="11EACA51" w14:textId="3C2F51B8" w:rsidR="00AB4FC5" w:rsidRPr="005354A3" w:rsidRDefault="00AB4FC5" w:rsidP="00D20F91">
            <w:pPr>
              <w:spacing w:line="360" w:lineRule="auto"/>
              <w:rPr>
                <w:sz w:val="22"/>
                <w:szCs w:val="22"/>
              </w:rPr>
            </w:pPr>
          </w:p>
        </w:tc>
      </w:tr>
      <w:tr w:rsidR="00AB4FC5" w:rsidRPr="005354A3" w14:paraId="1661E3B2" w14:textId="77777777" w:rsidTr="00AB4FC5">
        <w:trPr>
          <w:trHeight w:val="305"/>
        </w:trPr>
        <w:tc>
          <w:tcPr>
            <w:tcW w:w="0" w:type="auto"/>
            <w:vAlign w:val="center"/>
          </w:tcPr>
          <w:p w14:paraId="428D7AEB" w14:textId="03357D0A" w:rsidR="00AB4FC5" w:rsidRPr="005354A3" w:rsidRDefault="00AB4FC5" w:rsidP="00D20F91">
            <w:pPr>
              <w:spacing w:line="360" w:lineRule="auto"/>
              <w:rPr>
                <w:sz w:val="22"/>
                <w:szCs w:val="22"/>
              </w:rPr>
            </w:pPr>
            <w:r w:rsidRPr="005354A3">
              <w:rPr>
                <w:sz w:val="22"/>
                <w:szCs w:val="22"/>
              </w:rPr>
              <w:t>Gradient Boosting</w:t>
            </w:r>
          </w:p>
        </w:tc>
        <w:tc>
          <w:tcPr>
            <w:tcW w:w="0" w:type="auto"/>
            <w:vAlign w:val="center"/>
          </w:tcPr>
          <w:p w14:paraId="48B14E88" w14:textId="360A9118"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551E83FB" w14:textId="4E6D22DB" w:rsidR="00AB4FC5" w:rsidRPr="005354A3" w:rsidRDefault="00AB4FC5" w:rsidP="00D20F91">
            <w:pPr>
              <w:spacing w:line="360" w:lineRule="auto"/>
              <w:rPr>
                <w:sz w:val="22"/>
                <w:szCs w:val="22"/>
              </w:rPr>
            </w:pPr>
            <w:r w:rsidRPr="005354A3">
              <w:rPr>
                <w:sz w:val="22"/>
                <w:szCs w:val="22"/>
              </w:rPr>
              <w:t>531</w:t>
            </w:r>
          </w:p>
        </w:tc>
        <w:tc>
          <w:tcPr>
            <w:tcW w:w="0" w:type="auto"/>
            <w:vAlign w:val="center"/>
          </w:tcPr>
          <w:p w14:paraId="0EBA2674" w14:textId="4BDF13EF" w:rsidR="00AB4FC5" w:rsidRPr="005354A3" w:rsidRDefault="00AB4FC5" w:rsidP="00D20F91">
            <w:pPr>
              <w:spacing w:line="360" w:lineRule="auto"/>
              <w:rPr>
                <w:sz w:val="22"/>
                <w:szCs w:val="22"/>
              </w:rPr>
            </w:pPr>
            <w:r w:rsidRPr="005354A3">
              <w:rPr>
                <w:sz w:val="22"/>
                <w:szCs w:val="22"/>
              </w:rPr>
              <w:t>0</w:t>
            </w:r>
          </w:p>
        </w:tc>
      </w:tr>
      <w:tr w:rsidR="00AB4FC5" w:rsidRPr="005354A3" w14:paraId="14EDF930" w14:textId="77777777" w:rsidTr="00AB4FC5">
        <w:trPr>
          <w:trHeight w:val="290"/>
        </w:trPr>
        <w:tc>
          <w:tcPr>
            <w:tcW w:w="0" w:type="auto"/>
            <w:vAlign w:val="center"/>
          </w:tcPr>
          <w:p w14:paraId="4468D5F1" w14:textId="480C92A3"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04E453D3" w14:textId="256256C0" w:rsidR="00AB4FC5" w:rsidRPr="005354A3" w:rsidRDefault="00AB4FC5" w:rsidP="00D20F91">
            <w:pPr>
              <w:spacing w:line="360" w:lineRule="auto"/>
              <w:rPr>
                <w:sz w:val="22"/>
                <w:szCs w:val="22"/>
              </w:rPr>
            </w:pPr>
            <w:r w:rsidRPr="005354A3">
              <w:rPr>
                <w:sz w:val="22"/>
                <w:szCs w:val="22"/>
              </w:rPr>
              <w:t>0</w:t>
            </w:r>
          </w:p>
        </w:tc>
        <w:tc>
          <w:tcPr>
            <w:tcW w:w="0" w:type="auto"/>
            <w:vAlign w:val="center"/>
          </w:tcPr>
          <w:p w14:paraId="46706DE4" w14:textId="48A6CDEE" w:rsidR="00AB4FC5" w:rsidRPr="005354A3" w:rsidRDefault="00AB4FC5" w:rsidP="00D20F91">
            <w:pPr>
              <w:spacing w:line="360" w:lineRule="auto"/>
              <w:rPr>
                <w:sz w:val="22"/>
                <w:szCs w:val="22"/>
              </w:rPr>
            </w:pPr>
            <w:r w:rsidRPr="005354A3">
              <w:rPr>
                <w:sz w:val="22"/>
                <w:szCs w:val="22"/>
              </w:rPr>
              <w:t>323</w:t>
            </w:r>
          </w:p>
        </w:tc>
        <w:tc>
          <w:tcPr>
            <w:tcW w:w="0" w:type="auto"/>
            <w:vAlign w:val="center"/>
          </w:tcPr>
          <w:p w14:paraId="62348C0F" w14:textId="77777777" w:rsidR="00AB4FC5" w:rsidRPr="005354A3" w:rsidRDefault="00AB4FC5" w:rsidP="00D20F91">
            <w:pPr>
              <w:spacing w:line="360" w:lineRule="auto"/>
              <w:rPr>
                <w:sz w:val="22"/>
                <w:szCs w:val="22"/>
              </w:rPr>
            </w:pPr>
          </w:p>
        </w:tc>
      </w:tr>
      <w:tr w:rsidR="00AB4FC5" w:rsidRPr="005354A3" w14:paraId="34DBF9B9" w14:textId="77777777" w:rsidTr="00AB4FC5">
        <w:trPr>
          <w:trHeight w:val="290"/>
        </w:trPr>
        <w:tc>
          <w:tcPr>
            <w:tcW w:w="0" w:type="auto"/>
            <w:vAlign w:val="center"/>
          </w:tcPr>
          <w:p w14:paraId="087D62D5" w14:textId="7E5ECA9E" w:rsidR="00AB4FC5" w:rsidRPr="005354A3" w:rsidRDefault="00AB4FC5" w:rsidP="00D20F91">
            <w:pPr>
              <w:spacing w:line="360" w:lineRule="auto"/>
              <w:rPr>
                <w:sz w:val="22"/>
                <w:szCs w:val="22"/>
              </w:rPr>
            </w:pPr>
          </w:p>
        </w:tc>
        <w:tc>
          <w:tcPr>
            <w:tcW w:w="0" w:type="auto"/>
            <w:vAlign w:val="center"/>
          </w:tcPr>
          <w:p w14:paraId="4D45484A" w14:textId="15901A3E" w:rsidR="00AB4FC5" w:rsidRPr="005354A3" w:rsidRDefault="00AB4FC5" w:rsidP="00D20F91">
            <w:pPr>
              <w:spacing w:line="360" w:lineRule="auto"/>
              <w:rPr>
                <w:sz w:val="22"/>
                <w:szCs w:val="22"/>
              </w:rPr>
            </w:pPr>
          </w:p>
        </w:tc>
        <w:tc>
          <w:tcPr>
            <w:tcW w:w="0" w:type="auto"/>
            <w:vAlign w:val="center"/>
          </w:tcPr>
          <w:p w14:paraId="75F32096" w14:textId="544B8654" w:rsidR="00AB4FC5" w:rsidRPr="005354A3" w:rsidRDefault="00AB4FC5" w:rsidP="00D20F91">
            <w:pPr>
              <w:spacing w:line="360" w:lineRule="auto"/>
              <w:rPr>
                <w:sz w:val="22"/>
                <w:szCs w:val="22"/>
              </w:rPr>
            </w:pPr>
          </w:p>
        </w:tc>
        <w:tc>
          <w:tcPr>
            <w:tcW w:w="0" w:type="auto"/>
            <w:vAlign w:val="center"/>
          </w:tcPr>
          <w:p w14:paraId="0B36154E" w14:textId="706D1B21" w:rsidR="00AB4FC5" w:rsidRPr="005354A3" w:rsidRDefault="00AB4FC5" w:rsidP="00D20F91">
            <w:pPr>
              <w:spacing w:line="360" w:lineRule="auto"/>
              <w:rPr>
                <w:sz w:val="22"/>
                <w:szCs w:val="22"/>
              </w:rPr>
            </w:pPr>
          </w:p>
        </w:tc>
      </w:tr>
      <w:tr w:rsidR="00AB4FC5" w:rsidRPr="005354A3" w14:paraId="091CE54F" w14:textId="77777777" w:rsidTr="00AB4FC5">
        <w:trPr>
          <w:trHeight w:val="305"/>
        </w:trPr>
        <w:tc>
          <w:tcPr>
            <w:tcW w:w="0" w:type="auto"/>
            <w:vAlign w:val="center"/>
          </w:tcPr>
          <w:p w14:paraId="7608045F" w14:textId="02B75E5B" w:rsidR="00AB4FC5" w:rsidRPr="005354A3" w:rsidRDefault="00AB4FC5" w:rsidP="00D20F91">
            <w:pPr>
              <w:spacing w:line="360" w:lineRule="auto"/>
              <w:rPr>
                <w:sz w:val="22"/>
                <w:szCs w:val="22"/>
              </w:rPr>
            </w:pPr>
            <w:r w:rsidRPr="005354A3">
              <w:rPr>
                <w:sz w:val="22"/>
                <w:szCs w:val="22"/>
              </w:rPr>
              <w:t>SVM (RBF Kernel)</w:t>
            </w:r>
          </w:p>
        </w:tc>
        <w:tc>
          <w:tcPr>
            <w:tcW w:w="0" w:type="auto"/>
            <w:vAlign w:val="center"/>
          </w:tcPr>
          <w:p w14:paraId="2C9CAC5F" w14:textId="4FAB7BB6"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118D75BB" w14:textId="00B5C6DF" w:rsidR="00AB4FC5" w:rsidRPr="005354A3" w:rsidRDefault="00AB4FC5" w:rsidP="00D20F91">
            <w:pPr>
              <w:spacing w:line="360" w:lineRule="auto"/>
              <w:rPr>
                <w:sz w:val="22"/>
                <w:szCs w:val="22"/>
              </w:rPr>
            </w:pPr>
            <w:r w:rsidRPr="005354A3">
              <w:rPr>
                <w:sz w:val="22"/>
                <w:szCs w:val="22"/>
              </w:rPr>
              <w:t>506</w:t>
            </w:r>
          </w:p>
        </w:tc>
        <w:tc>
          <w:tcPr>
            <w:tcW w:w="0" w:type="auto"/>
            <w:vAlign w:val="center"/>
          </w:tcPr>
          <w:p w14:paraId="7AEA49C4" w14:textId="589B03A5" w:rsidR="00AB4FC5" w:rsidRPr="005354A3" w:rsidRDefault="00AB4FC5" w:rsidP="00D20F91">
            <w:pPr>
              <w:spacing w:line="360" w:lineRule="auto"/>
              <w:rPr>
                <w:sz w:val="22"/>
                <w:szCs w:val="22"/>
              </w:rPr>
            </w:pPr>
            <w:r w:rsidRPr="005354A3">
              <w:rPr>
                <w:sz w:val="22"/>
                <w:szCs w:val="22"/>
              </w:rPr>
              <w:t>25</w:t>
            </w:r>
          </w:p>
        </w:tc>
      </w:tr>
      <w:tr w:rsidR="00AB4FC5" w:rsidRPr="005354A3" w14:paraId="16F6A368" w14:textId="77777777" w:rsidTr="00AB4FC5">
        <w:trPr>
          <w:trHeight w:val="290"/>
        </w:trPr>
        <w:tc>
          <w:tcPr>
            <w:tcW w:w="0" w:type="auto"/>
            <w:vAlign w:val="center"/>
          </w:tcPr>
          <w:p w14:paraId="3495B9FA" w14:textId="4DE7B858"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6F0C8116" w14:textId="4D97E062" w:rsidR="00AB4FC5" w:rsidRPr="005354A3" w:rsidRDefault="00AB4FC5" w:rsidP="00D20F91">
            <w:pPr>
              <w:spacing w:line="360" w:lineRule="auto"/>
              <w:rPr>
                <w:sz w:val="22"/>
                <w:szCs w:val="22"/>
              </w:rPr>
            </w:pPr>
            <w:r w:rsidRPr="005354A3">
              <w:rPr>
                <w:sz w:val="22"/>
                <w:szCs w:val="22"/>
              </w:rPr>
              <w:t>32</w:t>
            </w:r>
          </w:p>
        </w:tc>
        <w:tc>
          <w:tcPr>
            <w:tcW w:w="0" w:type="auto"/>
            <w:vAlign w:val="center"/>
          </w:tcPr>
          <w:p w14:paraId="4DC11DF4" w14:textId="5687F654" w:rsidR="00AB4FC5" w:rsidRPr="005354A3" w:rsidRDefault="00AB4FC5" w:rsidP="00D20F91">
            <w:pPr>
              <w:spacing w:line="360" w:lineRule="auto"/>
              <w:rPr>
                <w:sz w:val="22"/>
                <w:szCs w:val="22"/>
              </w:rPr>
            </w:pPr>
            <w:r w:rsidRPr="005354A3">
              <w:rPr>
                <w:sz w:val="22"/>
                <w:szCs w:val="22"/>
              </w:rPr>
              <w:t>291</w:t>
            </w:r>
          </w:p>
        </w:tc>
        <w:tc>
          <w:tcPr>
            <w:tcW w:w="0" w:type="auto"/>
            <w:vAlign w:val="center"/>
          </w:tcPr>
          <w:p w14:paraId="04A70850" w14:textId="77777777" w:rsidR="00AB4FC5" w:rsidRPr="005354A3" w:rsidRDefault="00AB4FC5" w:rsidP="00D20F91">
            <w:pPr>
              <w:spacing w:line="360" w:lineRule="auto"/>
              <w:rPr>
                <w:sz w:val="22"/>
                <w:szCs w:val="22"/>
              </w:rPr>
            </w:pPr>
          </w:p>
        </w:tc>
      </w:tr>
    </w:tbl>
    <w:p w14:paraId="10900B88" w14:textId="77777777" w:rsidR="00AB4FC5" w:rsidRPr="005354A3" w:rsidRDefault="00AB4FC5" w:rsidP="00D20F91">
      <w:pPr>
        <w:spacing w:line="360" w:lineRule="auto"/>
        <w:rPr>
          <w:sz w:val="22"/>
          <w:szCs w:val="22"/>
        </w:rPr>
      </w:pPr>
    </w:p>
    <w:p w14:paraId="7867F1C2" w14:textId="76ABCF63" w:rsidR="00C60FE5" w:rsidRPr="005354A3" w:rsidRDefault="00C60FE5" w:rsidP="00D20F91">
      <w:pPr>
        <w:spacing w:line="360" w:lineRule="auto"/>
        <w:rPr>
          <w:sz w:val="22"/>
          <w:szCs w:val="22"/>
        </w:rPr>
      </w:pPr>
      <w:r w:rsidRPr="005354A3">
        <w:rPr>
          <w:sz w:val="22"/>
          <w:szCs w:val="22"/>
        </w:rPr>
        <w:t xml:space="preserve">Logistic Regression correctly handled most cases, making </w:t>
      </w:r>
      <w:r w:rsidRPr="005354A3">
        <w:rPr>
          <w:b/>
          <w:bCs/>
          <w:sz w:val="22"/>
          <w:szCs w:val="22"/>
        </w:rPr>
        <w:t>497 correct rejections</w:t>
      </w:r>
      <w:r w:rsidRPr="005354A3">
        <w:rPr>
          <w:sz w:val="22"/>
          <w:szCs w:val="22"/>
        </w:rPr>
        <w:t xml:space="preserve"> and </w:t>
      </w:r>
      <w:r w:rsidRPr="005354A3">
        <w:rPr>
          <w:b/>
          <w:bCs/>
          <w:sz w:val="22"/>
          <w:szCs w:val="22"/>
        </w:rPr>
        <w:t>299 correct approvals</w:t>
      </w:r>
      <w:r w:rsidRPr="005354A3">
        <w:rPr>
          <w:sz w:val="22"/>
          <w:szCs w:val="22"/>
        </w:rPr>
        <w:t xml:space="preserve">, with only </w:t>
      </w:r>
      <w:r w:rsidRPr="005354A3">
        <w:rPr>
          <w:b/>
          <w:bCs/>
          <w:sz w:val="22"/>
          <w:szCs w:val="22"/>
        </w:rPr>
        <w:t>58 total errors</w:t>
      </w:r>
      <w:r w:rsidRPr="005354A3">
        <w:rPr>
          <w:sz w:val="22"/>
          <w:szCs w:val="22"/>
        </w:rPr>
        <w:t xml:space="preserve">. Its mistakes were spread fairly across classes, showing no </w:t>
      </w:r>
      <w:r w:rsidR="00982CB0" w:rsidRPr="005354A3">
        <w:rPr>
          <w:sz w:val="22"/>
          <w:szCs w:val="22"/>
        </w:rPr>
        <w:t>concerning</w:t>
      </w:r>
      <w:r w:rsidR="00A24872" w:rsidRPr="005354A3">
        <w:rPr>
          <w:sz w:val="22"/>
          <w:szCs w:val="22"/>
        </w:rPr>
        <w:t xml:space="preserve"> </w:t>
      </w:r>
      <w:r w:rsidRPr="005354A3">
        <w:rPr>
          <w:sz w:val="22"/>
          <w:szCs w:val="22"/>
        </w:rPr>
        <w:t>bias.</w:t>
      </w:r>
    </w:p>
    <w:p w14:paraId="46B292B7" w14:textId="77777777" w:rsidR="00C60FE5" w:rsidRDefault="00C60FE5" w:rsidP="00D20F91">
      <w:pPr>
        <w:spacing w:line="360" w:lineRule="auto"/>
      </w:pPr>
    </w:p>
    <w:p w14:paraId="2B98CDEB" w14:textId="6C4FE576" w:rsidR="001E42AB" w:rsidRPr="001E42AB" w:rsidRDefault="00C60FE5" w:rsidP="00D20F91">
      <w:pPr>
        <w:pStyle w:val="Heading5"/>
        <w:spacing w:line="360" w:lineRule="auto"/>
      </w:pPr>
      <w:r>
        <w:t>Overall Findings</w:t>
      </w:r>
    </w:p>
    <w:p w14:paraId="4E4216EB"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The dataset shows clear and stable patterns. All models perform strongly.</w:t>
      </w:r>
    </w:p>
    <w:p w14:paraId="587622EA"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Logistic Regression remains the most transparent, making it the best fit for explanations.</w:t>
      </w:r>
    </w:p>
    <w:p w14:paraId="47265A47"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Random Forest and Gradient Boosting, despite perfect scores, may be overfitting and therefore serve only as comparison baselines.</w:t>
      </w:r>
    </w:p>
    <w:p w14:paraId="25622585"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SVM performs well and reinforces that a non-linear structure exists in the data.</w:t>
      </w:r>
    </w:p>
    <w:p w14:paraId="4AA205F1" w14:textId="17FF147E" w:rsidR="0007182C" w:rsidRPr="004A2F3C" w:rsidRDefault="00C60FE5" w:rsidP="00D20F91">
      <w:pPr>
        <w:numPr>
          <w:ilvl w:val="0"/>
          <w:numId w:val="9"/>
        </w:numPr>
        <w:spacing w:before="120" w:after="120" w:line="360" w:lineRule="auto"/>
        <w:rPr>
          <w:sz w:val="22"/>
          <w:szCs w:val="22"/>
        </w:rPr>
      </w:pPr>
      <w:r w:rsidRPr="005354A3">
        <w:rPr>
          <w:sz w:val="22"/>
          <w:szCs w:val="22"/>
        </w:rPr>
        <w:t xml:space="preserve">For explainability and user trust evaluation, </w:t>
      </w:r>
      <w:r w:rsidRPr="005354A3">
        <w:rPr>
          <w:b/>
          <w:bCs/>
          <w:sz w:val="22"/>
          <w:szCs w:val="22"/>
        </w:rPr>
        <w:t>Logistic Regression is the chosen model</w:t>
      </w:r>
      <w:r w:rsidRPr="005354A3">
        <w:rPr>
          <w:sz w:val="22"/>
          <w:szCs w:val="22"/>
        </w:rPr>
        <w:t xml:space="preserve"> for the prototype.</w:t>
      </w:r>
    </w:p>
    <w:p w14:paraId="0DB6CC28" w14:textId="7BFD974B" w:rsidR="0045527A" w:rsidRPr="0045527A" w:rsidRDefault="00D6119B" w:rsidP="00D20F91">
      <w:pPr>
        <w:pStyle w:val="Heading2"/>
        <w:spacing w:before="120" w:after="120" w:line="360" w:lineRule="auto"/>
      </w:pPr>
      <w:bookmarkStart w:id="113" w:name="_Toc216999655"/>
      <w:r>
        <w:t>6.3 Prototype Development</w:t>
      </w:r>
      <w:bookmarkEnd w:id="113"/>
    </w:p>
    <w:p w14:paraId="52D46184" w14:textId="77777777" w:rsidR="00D6119B" w:rsidRPr="006976FB" w:rsidRDefault="00D6119B" w:rsidP="00D20F91">
      <w:pPr>
        <w:spacing w:line="360" w:lineRule="auto"/>
        <w:rPr>
          <w:sz w:val="22"/>
          <w:szCs w:val="22"/>
        </w:rPr>
      </w:pPr>
      <w:r w:rsidRPr="006976FB">
        <w:rPr>
          <w:sz w:val="22"/>
          <w:szCs w:val="22"/>
        </w:rPr>
        <w:t xml:space="preserve">All of the development happened on macOS, mainly inside VS Code. Python work was isolated through </w:t>
      </w:r>
      <w:r w:rsidRPr="006976FB">
        <w:rPr>
          <w:b/>
          <w:bCs/>
          <w:sz w:val="22"/>
          <w:szCs w:val="22"/>
        </w:rPr>
        <w:t>venv</w:t>
      </w:r>
      <w:r w:rsidRPr="006976FB">
        <w:rPr>
          <w:sz w:val="22"/>
          <w:szCs w:val="22"/>
        </w:rPr>
        <w:t>, which kept the modelling dependencies from bleeding into the rest of the project. Jupyter handled the exploratory work and model experiments. Node.js powered the backend layer, while the UI ran on Next.js with React.</w:t>
      </w:r>
    </w:p>
    <w:p w14:paraId="38ADE0BE" w14:textId="77777777" w:rsidR="00D6119B" w:rsidRPr="006976FB" w:rsidRDefault="00D6119B" w:rsidP="00D20F91">
      <w:pPr>
        <w:spacing w:line="360" w:lineRule="auto"/>
        <w:rPr>
          <w:sz w:val="22"/>
          <w:szCs w:val="22"/>
        </w:rPr>
      </w:pPr>
    </w:p>
    <w:p w14:paraId="0193B710" w14:textId="77777777" w:rsidR="00D6119B" w:rsidRPr="006976FB" w:rsidRDefault="00D6119B" w:rsidP="00D20F91">
      <w:pPr>
        <w:spacing w:line="360" w:lineRule="auto"/>
        <w:rPr>
          <w:sz w:val="22"/>
          <w:szCs w:val="22"/>
        </w:rPr>
      </w:pPr>
      <w:r w:rsidRPr="006976FB">
        <w:rPr>
          <w:sz w:val="22"/>
          <w:szCs w:val="22"/>
        </w:rPr>
        <w:lastRenderedPageBreak/>
        <w:t xml:space="preserve">Supabase provided the data store and authentication later, which kept things lightweight. Flast carried the prediction and SHAP explanation as a microservice. Postman became a constant companion for backend endpoint testing. </w:t>
      </w:r>
    </w:p>
    <w:p w14:paraId="1AE292B8" w14:textId="77777777" w:rsidR="00D6119B" w:rsidRPr="006976FB" w:rsidRDefault="00D6119B" w:rsidP="00D20F91">
      <w:pPr>
        <w:spacing w:line="360" w:lineRule="auto"/>
        <w:rPr>
          <w:sz w:val="22"/>
          <w:szCs w:val="22"/>
        </w:rPr>
      </w:pPr>
    </w:p>
    <w:p w14:paraId="42A4F8C6" w14:textId="4EE6B435" w:rsidR="00D6119B" w:rsidRPr="006976FB" w:rsidRDefault="00D6119B" w:rsidP="00D20F91">
      <w:pPr>
        <w:spacing w:line="360" w:lineRule="auto"/>
        <w:rPr>
          <w:sz w:val="22"/>
          <w:szCs w:val="22"/>
        </w:rPr>
      </w:pPr>
      <w:r w:rsidRPr="006976FB">
        <w:rPr>
          <w:sz w:val="22"/>
          <w:szCs w:val="22"/>
        </w:rPr>
        <w:t xml:space="preserve">Deployment used three platforms, such as Render for the Flask microservice. Railway was used for the Node backend,and Vercel for hosting the frontend. Each platform had its limits. Therefore the work had to shift around those constraints. </w:t>
      </w:r>
    </w:p>
    <w:p w14:paraId="1068C5FC" w14:textId="6E796128" w:rsidR="00CD1963" w:rsidRPr="00CD1963" w:rsidRDefault="00D6119B" w:rsidP="00D20F91">
      <w:pPr>
        <w:pStyle w:val="Heading3"/>
        <w:spacing w:before="240" w:after="120" w:line="360" w:lineRule="auto"/>
      </w:pPr>
      <w:bookmarkStart w:id="114" w:name="_Toc216999656"/>
      <w:r>
        <w:t>6.3.1 Development Setup</w:t>
      </w:r>
      <w:bookmarkEnd w:id="114"/>
    </w:p>
    <w:p w14:paraId="6F400414" w14:textId="77777777" w:rsidR="00D6119B" w:rsidRPr="006976FB" w:rsidRDefault="00D6119B" w:rsidP="00D20F91">
      <w:pPr>
        <w:spacing w:line="360" w:lineRule="auto"/>
        <w:rPr>
          <w:sz w:val="22"/>
          <w:szCs w:val="22"/>
        </w:rPr>
      </w:pPr>
      <w:r w:rsidRPr="006976FB">
        <w:rPr>
          <w:sz w:val="22"/>
          <w:szCs w:val="22"/>
        </w:rPr>
        <w:t>Below is the list of tools, technologies used with their corresponding version numbers,</w:t>
      </w:r>
    </w:p>
    <w:p w14:paraId="05E96BC1"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Python 3.x</w:t>
      </w:r>
      <w:r w:rsidRPr="006976FB">
        <w:rPr>
          <w:sz w:val="22"/>
          <w:szCs w:val="22"/>
        </w:rPr>
        <w:t xml:space="preserve"> on macOS</w:t>
      </w:r>
    </w:p>
    <w:p w14:paraId="66D78196"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VS Code (1.106.0)</w:t>
      </w:r>
      <w:r w:rsidRPr="006976FB">
        <w:rPr>
          <w:sz w:val="22"/>
          <w:szCs w:val="22"/>
        </w:rPr>
        <w:t xml:space="preserve"> as the main editor</w:t>
      </w:r>
    </w:p>
    <w:p w14:paraId="7493335A"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Jupyter Client 8.6.3, Core 5.8.1</w:t>
      </w:r>
      <w:r w:rsidRPr="006976FB">
        <w:rPr>
          <w:sz w:val="22"/>
          <w:szCs w:val="22"/>
        </w:rPr>
        <w:t xml:space="preserve"> for modelling</w:t>
      </w:r>
    </w:p>
    <w:p w14:paraId="4E25F80F"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venv</w:t>
      </w:r>
      <w:r w:rsidRPr="006976FB">
        <w:rPr>
          <w:sz w:val="22"/>
          <w:szCs w:val="22"/>
        </w:rPr>
        <w:t xml:space="preserve"> for isolating Python dependencies</w:t>
      </w:r>
    </w:p>
    <w:p w14:paraId="21AA34BD"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Node 22.21.1</w:t>
      </w:r>
      <w:r w:rsidRPr="006976FB">
        <w:rPr>
          <w:sz w:val="22"/>
          <w:szCs w:val="22"/>
        </w:rPr>
        <w:t xml:space="preserve"> for the application backend</w:t>
      </w:r>
    </w:p>
    <w:p w14:paraId="19B5EF9C"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Next.js 15.5.4</w:t>
      </w:r>
      <w:r w:rsidRPr="006976FB">
        <w:rPr>
          <w:sz w:val="22"/>
          <w:szCs w:val="22"/>
        </w:rPr>
        <w:t xml:space="preserve"> with React 19.1.0 for the UI</w:t>
      </w:r>
    </w:p>
    <w:p w14:paraId="73B5E8F1"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Supabase 2.58.0</w:t>
      </w:r>
      <w:r w:rsidRPr="006976FB">
        <w:rPr>
          <w:sz w:val="22"/>
          <w:szCs w:val="22"/>
        </w:rPr>
        <w:t xml:space="preserve"> as database and auth provider</w:t>
      </w:r>
    </w:p>
    <w:p w14:paraId="24B66B60"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Flask</w:t>
      </w:r>
      <w:r w:rsidRPr="006976FB">
        <w:rPr>
          <w:sz w:val="22"/>
          <w:szCs w:val="22"/>
        </w:rPr>
        <w:t xml:space="preserve"> for the model microservice</w:t>
      </w:r>
    </w:p>
    <w:p w14:paraId="05420517"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 xml:space="preserve">Postman 11.72.8 </w:t>
      </w:r>
      <w:r w:rsidRPr="006976FB">
        <w:rPr>
          <w:sz w:val="22"/>
          <w:szCs w:val="22"/>
        </w:rPr>
        <w:t>for backend endpoint testing</w:t>
      </w:r>
    </w:p>
    <w:p w14:paraId="6EAA7F93" w14:textId="0F0C6A91" w:rsidR="00D6119B" w:rsidRPr="004A2F3C" w:rsidRDefault="00D6119B" w:rsidP="00D20F91">
      <w:pPr>
        <w:numPr>
          <w:ilvl w:val="0"/>
          <w:numId w:val="10"/>
        </w:numPr>
        <w:spacing w:before="120" w:after="120" w:line="360" w:lineRule="auto"/>
        <w:rPr>
          <w:sz w:val="22"/>
          <w:szCs w:val="22"/>
        </w:rPr>
      </w:pPr>
      <w:r w:rsidRPr="006976FB">
        <w:rPr>
          <w:b/>
          <w:bCs/>
          <w:sz w:val="22"/>
          <w:szCs w:val="22"/>
        </w:rPr>
        <w:t>Render</w:t>
      </w:r>
      <w:r w:rsidRPr="006976FB">
        <w:rPr>
          <w:sz w:val="22"/>
          <w:szCs w:val="22"/>
        </w:rPr>
        <w:t xml:space="preserve">, </w:t>
      </w:r>
      <w:r w:rsidRPr="006976FB">
        <w:rPr>
          <w:b/>
          <w:bCs/>
          <w:sz w:val="22"/>
          <w:szCs w:val="22"/>
        </w:rPr>
        <w:t>Railway</w:t>
      </w:r>
      <w:r w:rsidRPr="006976FB">
        <w:rPr>
          <w:sz w:val="22"/>
          <w:szCs w:val="22"/>
        </w:rPr>
        <w:t xml:space="preserve">, and </w:t>
      </w:r>
      <w:r w:rsidRPr="006976FB">
        <w:rPr>
          <w:b/>
          <w:bCs/>
          <w:sz w:val="22"/>
          <w:szCs w:val="22"/>
        </w:rPr>
        <w:t>Vercel</w:t>
      </w:r>
      <w:r w:rsidRPr="006976FB">
        <w:rPr>
          <w:sz w:val="22"/>
          <w:szCs w:val="22"/>
        </w:rPr>
        <w:t xml:space="preserve"> for deployment</w:t>
      </w:r>
    </w:p>
    <w:p w14:paraId="1DED20F1" w14:textId="77777777" w:rsidR="00D6119B" w:rsidRDefault="00D6119B" w:rsidP="00D20F91">
      <w:pPr>
        <w:pStyle w:val="Heading3"/>
        <w:spacing w:before="240" w:after="120" w:line="360" w:lineRule="auto"/>
      </w:pPr>
      <w:bookmarkStart w:id="115" w:name="_Toc216999657"/>
      <w:r>
        <w:t>6.3.2 Front End</w:t>
      </w:r>
      <w:bookmarkEnd w:id="115"/>
      <w:r>
        <w:t xml:space="preserve"> </w:t>
      </w:r>
    </w:p>
    <w:p w14:paraId="2D157EAA" w14:textId="77777777" w:rsidR="00D6119B" w:rsidRPr="00BB06EB" w:rsidRDefault="00D6119B" w:rsidP="00D20F91">
      <w:pPr>
        <w:spacing w:line="360" w:lineRule="auto"/>
        <w:rPr>
          <w:sz w:val="22"/>
          <w:szCs w:val="22"/>
        </w:rPr>
      </w:pPr>
      <w:r w:rsidRPr="00BB06EB">
        <w:rPr>
          <w:sz w:val="22"/>
          <w:szCs w:val="22"/>
        </w:rPr>
        <w:t>The frontend component of the prototype contains the UI implementation of the Chatbot as well as the authentication layer.</w:t>
      </w:r>
    </w:p>
    <w:p w14:paraId="2CA913AE" w14:textId="77777777" w:rsidR="00D6119B" w:rsidRDefault="00D6119B" w:rsidP="00D20F91">
      <w:pPr>
        <w:spacing w:line="360" w:lineRule="auto"/>
      </w:pPr>
    </w:p>
    <w:p w14:paraId="6BAC4D74" w14:textId="4858754A" w:rsidR="00D6119B" w:rsidRDefault="00D6119B" w:rsidP="00244B0F">
      <w:pPr>
        <w:pStyle w:val="Heading4"/>
        <w:spacing w:line="360" w:lineRule="auto"/>
      </w:pPr>
      <w:r>
        <w:t>6.3.2.1 Authentication Screen</w:t>
      </w:r>
    </w:p>
    <w:p w14:paraId="4C245E0A" w14:textId="44054DA3" w:rsidR="00D6119B" w:rsidRPr="002A6441" w:rsidRDefault="002A6441" w:rsidP="002A6441">
      <w:pPr>
        <w:rPr>
          <w:sz w:val="22"/>
          <w:szCs w:val="22"/>
        </w:rPr>
      </w:pPr>
      <w:r w:rsidRPr="002A6441">
        <w:rPr>
          <w:sz w:val="22"/>
          <w:szCs w:val="22"/>
        </w:rPr>
        <w:t>Please refer to the Appendix for</w:t>
      </w:r>
      <w:r w:rsidR="005A7364">
        <w:rPr>
          <w:sz w:val="22"/>
          <w:szCs w:val="22"/>
        </w:rPr>
        <w:t xml:space="preserve"> </w:t>
      </w:r>
      <w:r w:rsidRPr="002A6441">
        <w:rPr>
          <w:sz w:val="22"/>
          <w:szCs w:val="22"/>
        </w:rPr>
        <w:t>the</w:t>
      </w:r>
      <w:r w:rsidR="005A7364">
        <w:rPr>
          <w:sz w:val="22"/>
          <w:szCs w:val="22"/>
        </w:rPr>
        <w:t xml:space="preserve"> screeshot and</w:t>
      </w:r>
      <w:r w:rsidRPr="002A6441">
        <w:rPr>
          <w:sz w:val="22"/>
          <w:szCs w:val="22"/>
        </w:rPr>
        <w:t xml:space="preserve"> </w:t>
      </w:r>
      <w:r w:rsidR="005A7364">
        <w:rPr>
          <w:sz w:val="22"/>
          <w:szCs w:val="22"/>
        </w:rPr>
        <w:t xml:space="preserve">the </w:t>
      </w:r>
      <w:r>
        <w:rPr>
          <w:sz w:val="22"/>
          <w:szCs w:val="22"/>
        </w:rPr>
        <w:t>code block</w:t>
      </w:r>
      <w:r w:rsidRPr="002A6441">
        <w:rPr>
          <w:sz w:val="22"/>
          <w:szCs w:val="22"/>
        </w:rPr>
        <w:t>.</w:t>
      </w:r>
    </w:p>
    <w:p w14:paraId="3D3DC118" w14:textId="77777777" w:rsidR="001455DE" w:rsidRDefault="001455DE" w:rsidP="00D20F91">
      <w:pPr>
        <w:spacing w:line="360" w:lineRule="auto"/>
        <w:jc w:val="center"/>
      </w:pPr>
    </w:p>
    <w:p w14:paraId="2A388C10" w14:textId="77777777" w:rsidR="00D6119B" w:rsidRPr="00DC2299" w:rsidRDefault="00D6119B" w:rsidP="00D20F91">
      <w:pPr>
        <w:spacing w:line="360" w:lineRule="auto"/>
        <w:rPr>
          <w:sz w:val="22"/>
          <w:szCs w:val="22"/>
        </w:rPr>
      </w:pPr>
      <w:r w:rsidRPr="00DC2299">
        <w:rPr>
          <w:sz w:val="22"/>
          <w:szCs w:val="22"/>
        </w:rPr>
        <w:t>The authentication screen consists of Google Sign-in. The authentication layer was implemented with Supabase authentication with Google Signin integratation. This layer contains the Google sign-in and sign-out. It made the authentication layer implementation much simpler and modular, as it does not mix up with the prototype’s core features.</w:t>
      </w:r>
    </w:p>
    <w:p w14:paraId="566200E7" w14:textId="77777777" w:rsidR="00D6119B" w:rsidRDefault="00D6119B" w:rsidP="00D20F91">
      <w:pPr>
        <w:spacing w:line="360" w:lineRule="auto"/>
      </w:pPr>
    </w:p>
    <w:p w14:paraId="33ADE307" w14:textId="31E808FA" w:rsidR="00D6119B" w:rsidRDefault="00D6119B" w:rsidP="00CC0DFF">
      <w:pPr>
        <w:pStyle w:val="Heading4"/>
        <w:spacing w:line="360" w:lineRule="auto"/>
      </w:pPr>
      <w:r>
        <w:lastRenderedPageBreak/>
        <w:t>6.3.2.2 Chat Screen</w:t>
      </w:r>
    </w:p>
    <w:p w14:paraId="10BB750C" w14:textId="39E19988" w:rsidR="00CC0DFF" w:rsidRPr="00555AC8" w:rsidRDefault="00CC0DFF" w:rsidP="00CC0DFF">
      <w:pPr>
        <w:rPr>
          <w:i/>
          <w:iCs/>
          <w:sz w:val="22"/>
          <w:szCs w:val="22"/>
        </w:rPr>
      </w:pPr>
      <w:r w:rsidRPr="00555AC8">
        <w:rPr>
          <w:i/>
          <w:iCs/>
          <w:sz w:val="22"/>
          <w:szCs w:val="22"/>
        </w:rPr>
        <w:t>Please refer to the Appendix for the screeshot.</w:t>
      </w:r>
    </w:p>
    <w:p w14:paraId="67B47362" w14:textId="77777777" w:rsidR="00CC0DFF" w:rsidRDefault="00CC0DFF" w:rsidP="00D20F91">
      <w:pPr>
        <w:spacing w:line="360" w:lineRule="auto"/>
        <w:jc w:val="center"/>
      </w:pPr>
    </w:p>
    <w:p w14:paraId="51A0BC4E" w14:textId="63EE8B49" w:rsidR="00D6119B" w:rsidRPr="00DC2299" w:rsidRDefault="00D6119B" w:rsidP="00D20F91">
      <w:pPr>
        <w:spacing w:line="360" w:lineRule="auto"/>
        <w:rPr>
          <w:sz w:val="22"/>
          <w:szCs w:val="22"/>
        </w:rPr>
      </w:pPr>
      <w:r w:rsidRPr="00DC2299">
        <w:rPr>
          <w:sz w:val="22"/>
          <w:szCs w:val="22"/>
        </w:rPr>
        <w:t>The chat screen became the core interaction point of the prototype. It holds together everything the system tries to do, including greeting users, storing messages, showing model decisions with or without explanations, switching between explanation modes, and triggering surveys at the right moment. Below is a breakdown of its main features, written as they operate inside the component.</w:t>
      </w:r>
    </w:p>
    <w:p w14:paraId="21A3D235" w14:textId="77777777" w:rsidR="008A2E98" w:rsidRDefault="008A2E98" w:rsidP="00D20F91">
      <w:pPr>
        <w:spacing w:line="360" w:lineRule="auto"/>
      </w:pPr>
    </w:p>
    <w:p w14:paraId="623B2337" w14:textId="14E8DAEF" w:rsidR="00F42808" w:rsidRPr="00F42808" w:rsidRDefault="00D6119B" w:rsidP="00D20F91">
      <w:pPr>
        <w:pStyle w:val="Heading5"/>
        <w:numPr>
          <w:ilvl w:val="0"/>
          <w:numId w:val="16"/>
        </w:numPr>
        <w:spacing w:line="360" w:lineRule="auto"/>
      </w:pPr>
      <w:r w:rsidRPr="00F42808">
        <w:t>Initial Greeting + Session Loading</w:t>
      </w:r>
    </w:p>
    <w:p w14:paraId="1C28D58F" w14:textId="7A8E432D" w:rsidR="00D6119B" w:rsidRDefault="00D6119B" w:rsidP="00D20F91">
      <w:pPr>
        <w:spacing w:line="360" w:lineRule="auto"/>
        <w:rPr>
          <w:sz w:val="22"/>
          <w:szCs w:val="22"/>
        </w:rPr>
      </w:pPr>
      <w:r w:rsidRPr="00DC2299">
        <w:rPr>
          <w:sz w:val="22"/>
          <w:szCs w:val="22"/>
        </w:rPr>
        <w:t>When the user enters the chat, it checks whether they are logged in through Supabase. While this loads, a simple “Loading” screen appears. Once the session arrives, the chat fills itself with a short greeting so the user is not dropped into an empty screen.</w:t>
      </w:r>
    </w:p>
    <w:p w14:paraId="10B57A3F" w14:textId="5ED8B844" w:rsidR="00F2588F" w:rsidRPr="00F2588F" w:rsidRDefault="00F2588F" w:rsidP="00F2588F">
      <w:pPr>
        <w:rPr>
          <w:i/>
          <w:iCs/>
          <w:sz w:val="22"/>
          <w:szCs w:val="22"/>
        </w:rPr>
      </w:pPr>
      <w:r w:rsidRPr="00F2588F">
        <w:rPr>
          <w:i/>
          <w:iCs/>
          <w:sz w:val="22"/>
          <w:szCs w:val="22"/>
        </w:rPr>
        <w:t>Please refer to the Appendix for the code block.</w:t>
      </w:r>
    </w:p>
    <w:p w14:paraId="7B34C6C7" w14:textId="77777777" w:rsidR="00D6119B" w:rsidRPr="00DC2299" w:rsidRDefault="00D6119B" w:rsidP="00D20F91">
      <w:pPr>
        <w:spacing w:line="360" w:lineRule="auto"/>
        <w:rPr>
          <w:sz w:val="22"/>
          <w:szCs w:val="22"/>
        </w:rPr>
      </w:pPr>
    </w:p>
    <w:p w14:paraId="4B875C17" w14:textId="4A240C09" w:rsidR="00F42808" w:rsidRPr="00F42808" w:rsidRDefault="00D6119B" w:rsidP="00D20F91">
      <w:pPr>
        <w:pStyle w:val="Heading5"/>
        <w:numPr>
          <w:ilvl w:val="0"/>
          <w:numId w:val="16"/>
        </w:numPr>
        <w:spacing w:line="360" w:lineRule="auto"/>
      </w:pPr>
      <w:r w:rsidRPr="00F42808">
        <w:t>A/B Testing Mode (XAI vs Baseline)</w:t>
      </w:r>
    </w:p>
    <w:p w14:paraId="3F38B3C0" w14:textId="77777777" w:rsidR="00D6119B" w:rsidRPr="00DC2299" w:rsidRDefault="00D6119B" w:rsidP="00D20F91">
      <w:pPr>
        <w:spacing w:line="360" w:lineRule="auto"/>
        <w:rPr>
          <w:sz w:val="22"/>
          <w:szCs w:val="22"/>
        </w:rPr>
      </w:pPr>
      <w:r w:rsidRPr="00DC2299">
        <w:rPr>
          <w:sz w:val="22"/>
          <w:szCs w:val="22"/>
        </w:rPr>
        <w:t>The chat behaves differently depending on who the user is. The system fetches their email, assigned mode (XAI or baseline), and their role (admin or user). This shapes the interface and the API paths they can reach.</w:t>
      </w:r>
    </w:p>
    <w:p w14:paraId="7D549953" w14:textId="3EB4066A" w:rsidR="00D6119B" w:rsidRPr="00AF07B0" w:rsidRDefault="00AF07B0" w:rsidP="00AF07B0">
      <w:pPr>
        <w:rPr>
          <w:i/>
          <w:iCs/>
          <w:sz w:val="22"/>
          <w:szCs w:val="22"/>
        </w:rPr>
      </w:pPr>
      <w:r w:rsidRPr="00F2588F">
        <w:rPr>
          <w:i/>
          <w:iCs/>
          <w:sz w:val="22"/>
          <w:szCs w:val="22"/>
        </w:rPr>
        <w:t>Please refer to the Appendix for the code block.</w:t>
      </w:r>
    </w:p>
    <w:p w14:paraId="5C31A12E" w14:textId="77777777" w:rsidR="00D6119B" w:rsidRDefault="00D6119B" w:rsidP="00D20F91">
      <w:pPr>
        <w:spacing w:line="360" w:lineRule="auto"/>
      </w:pPr>
    </w:p>
    <w:p w14:paraId="6222FEA9" w14:textId="6CA16AFC" w:rsidR="00D30D1F" w:rsidRPr="00D30D1F" w:rsidRDefault="001345AD" w:rsidP="00D20F91">
      <w:pPr>
        <w:pStyle w:val="Heading5"/>
        <w:numPr>
          <w:ilvl w:val="0"/>
          <w:numId w:val="16"/>
        </w:numPr>
        <w:spacing w:line="360" w:lineRule="auto"/>
      </w:pPr>
      <w:r>
        <w:t xml:space="preserve">Toggle </w:t>
      </w:r>
      <w:r w:rsidR="00D6119B">
        <w:t>A/B Testing Mode (XAI vs Baseline)</w:t>
      </w:r>
    </w:p>
    <w:p w14:paraId="08531680" w14:textId="77777777" w:rsidR="00D6119B" w:rsidRPr="00DC2299" w:rsidRDefault="00D6119B" w:rsidP="00D20F91">
      <w:pPr>
        <w:spacing w:line="360" w:lineRule="auto"/>
        <w:rPr>
          <w:sz w:val="22"/>
          <w:szCs w:val="22"/>
        </w:rPr>
      </w:pPr>
      <w:r w:rsidRPr="00DC2299">
        <w:rPr>
          <w:sz w:val="22"/>
          <w:szCs w:val="22"/>
        </w:rPr>
        <w:t>The chatbot supports two modes,</w:t>
      </w:r>
    </w:p>
    <w:p w14:paraId="7692E6DE" w14:textId="77777777" w:rsidR="00D6119B" w:rsidRPr="00DC2299" w:rsidRDefault="00D6119B" w:rsidP="00D20F91">
      <w:pPr>
        <w:numPr>
          <w:ilvl w:val="0"/>
          <w:numId w:val="11"/>
        </w:numPr>
        <w:spacing w:before="120" w:after="120" w:line="360" w:lineRule="auto"/>
        <w:rPr>
          <w:sz w:val="22"/>
          <w:szCs w:val="22"/>
        </w:rPr>
      </w:pPr>
      <w:r w:rsidRPr="00DC2299">
        <w:rPr>
          <w:b/>
          <w:bCs/>
          <w:sz w:val="22"/>
          <w:szCs w:val="22"/>
        </w:rPr>
        <w:t>Explainable Mode</w:t>
      </w:r>
      <w:r w:rsidRPr="00DC2299">
        <w:rPr>
          <w:sz w:val="22"/>
          <w:szCs w:val="22"/>
        </w:rPr>
        <w:t xml:space="preserve"> – shows SHAP-based explanations.</w:t>
      </w:r>
    </w:p>
    <w:p w14:paraId="7CAFBF97" w14:textId="77777777" w:rsidR="00D6119B" w:rsidRPr="00DC2299" w:rsidRDefault="00D6119B" w:rsidP="00D20F91">
      <w:pPr>
        <w:numPr>
          <w:ilvl w:val="0"/>
          <w:numId w:val="11"/>
        </w:numPr>
        <w:spacing w:before="120" w:after="120" w:line="360" w:lineRule="auto"/>
        <w:rPr>
          <w:sz w:val="22"/>
          <w:szCs w:val="22"/>
        </w:rPr>
      </w:pPr>
      <w:r w:rsidRPr="00DC2299">
        <w:rPr>
          <w:b/>
          <w:bCs/>
          <w:sz w:val="22"/>
          <w:szCs w:val="22"/>
        </w:rPr>
        <w:t>Baseline Mode</w:t>
      </w:r>
      <w:r w:rsidRPr="00DC2299">
        <w:rPr>
          <w:sz w:val="22"/>
          <w:szCs w:val="22"/>
        </w:rPr>
        <w:t xml:space="preserve"> – no explanations at all</w:t>
      </w:r>
    </w:p>
    <w:p w14:paraId="7D56081A" w14:textId="77777777" w:rsidR="00D6119B" w:rsidRDefault="00D6119B" w:rsidP="00D20F91">
      <w:pPr>
        <w:spacing w:line="360" w:lineRule="auto"/>
        <w:rPr>
          <w:sz w:val="22"/>
          <w:szCs w:val="22"/>
        </w:rPr>
      </w:pPr>
      <w:r w:rsidRPr="00DC2299">
        <w:rPr>
          <w:sz w:val="22"/>
          <w:szCs w:val="22"/>
        </w:rPr>
        <w:t>A toggle button sits inside the avatar dropdown which can switch between different modes. This feature is exclusive only for admin users.</w:t>
      </w:r>
    </w:p>
    <w:p w14:paraId="6881BE36" w14:textId="7C2A1715" w:rsidR="00D6119B" w:rsidRPr="001345AD" w:rsidRDefault="001345AD" w:rsidP="001345AD">
      <w:pPr>
        <w:rPr>
          <w:i/>
          <w:iCs/>
          <w:sz w:val="22"/>
          <w:szCs w:val="22"/>
        </w:rPr>
      </w:pPr>
      <w:r w:rsidRPr="00F2588F">
        <w:rPr>
          <w:i/>
          <w:iCs/>
          <w:sz w:val="22"/>
          <w:szCs w:val="22"/>
        </w:rPr>
        <w:t>Please refer to the Appendix for the code block.</w:t>
      </w:r>
    </w:p>
    <w:p w14:paraId="76FD8467" w14:textId="752E6018" w:rsidR="000E16B3" w:rsidRPr="00DC2299" w:rsidRDefault="000E16B3" w:rsidP="00D20F91">
      <w:pPr>
        <w:spacing w:line="360" w:lineRule="auto"/>
        <w:rPr>
          <w:b/>
          <w:bCs/>
          <w:sz w:val="22"/>
          <w:szCs w:val="22"/>
        </w:rPr>
      </w:pPr>
    </w:p>
    <w:p w14:paraId="368F7D72" w14:textId="38CF1DB0" w:rsidR="000E16B3" w:rsidRPr="000E16B3" w:rsidRDefault="00D6119B" w:rsidP="00D20F91">
      <w:pPr>
        <w:pStyle w:val="Heading5"/>
        <w:numPr>
          <w:ilvl w:val="0"/>
          <w:numId w:val="16"/>
        </w:numPr>
        <w:spacing w:line="360" w:lineRule="auto"/>
      </w:pPr>
      <w:r>
        <w:t>Chat History Loading (Supabase)</w:t>
      </w:r>
    </w:p>
    <w:p w14:paraId="0C03E0E7" w14:textId="77777777" w:rsidR="00D6119B" w:rsidRDefault="00D6119B" w:rsidP="00D20F91">
      <w:pPr>
        <w:spacing w:line="360" w:lineRule="auto"/>
        <w:rPr>
          <w:sz w:val="22"/>
          <w:szCs w:val="22"/>
        </w:rPr>
      </w:pPr>
      <w:r w:rsidRPr="00DC2299">
        <w:rPr>
          <w:sz w:val="22"/>
          <w:szCs w:val="22"/>
        </w:rPr>
        <w:t>When a returning user enters the chat, their conversation appears automatically. The system reads past messages from the chat_history table in the Supabase and rebuilds the UI form from top to bottom. This keeps the user in the same context as last time.</w:t>
      </w:r>
    </w:p>
    <w:p w14:paraId="22FE745E" w14:textId="5164C1CE" w:rsidR="00CC0DFF" w:rsidRPr="00CC0DFF" w:rsidRDefault="00CC0DFF" w:rsidP="00CC0DFF">
      <w:pPr>
        <w:rPr>
          <w:i/>
          <w:iCs/>
          <w:sz w:val="22"/>
          <w:szCs w:val="22"/>
        </w:rPr>
      </w:pPr>
      <w:r w:rsidRPr="00F2588F">
        <w:rPr>
          <w:i/>
          <w:iCs/>
          <w:sz w:val="22"/>
          <w:szCs w:val="22"/>
        </w:rPr>
        <w:t>Please refer to the Appendix for the code block.</w:t>
      </w:r>
    </w:p>
    <w:p w14:paraId="0BD7B764" w14:textId="77777777" w:rsidR="00D6119B" w:rsidRPr="00DC2299" w:rsidRDefault="00D6119B" w:rsidP="00D20F91">
      <w:pPr>
        <w:spacing w:line="360" w:lineRule="auto"/>
        <w:rPr>
          <w:sz w:val="22"/>
          <w:szCs w:val="22"/>
        </w:rPr>
      </w:pPr>
    </w:p>
    <w:p w14:paraId="25B63083" w14:textId="77777777" w:rsidR="00DC2299" w:rsidRPr="00DC2299" w:rsidRDefault="00DC2299" w:rsidP="00D20F91">
      <w:pPr>
        <w:spacing w:line="360" w:lineRule="auto"/>
        <w:rPr>
          <w:sz w:val="22"/>
          <w:szCs w:val="22"/>
        </w:rPr>
      </w:pPr>
    </w:p>
    <w:p w14:paraId="50A25F3C" w14:textId="19F2DEAD" w:rsidR="005A34D5" w:rsidRPr="005A34D5" w:rsidRDefault="00D6119B" w:rsidP="00D20F91">
      <w:pPr>
        <w:pStyle w:val="Heading5"/>
        <w:numPr>
          <w:ilvl w:val="0"/>
          <w:numId w:val="16"/>
        </w:numPr>
        <w:spacing w:line="360" w:lineRule="auto"/>
      </w:pPr>
      <w:r>
        <w:lastRenderedPageBreak/>
        <w:t xml:space="preserve">Chat Input </w:t>
      </w:r>
      <w:r w:rsidR="005116DF">
        <w:t>and</w:t>
      </w:r>
      <w:r>
        <w:t xml:space="preserve"> FAQ Answering</w:t>
      </w:r>
    </w:p>
    <w:p w14:paraId="193017F5" w14:textId="77777777" w:rsidR="00D6119B" w:rsidRPr="00DC2299" w:rsidRDefault="00D6119B" w:rsidP="00D20F91">
      <w:pPr>
        <w:spacing w:line="360" w:lineRule="auto"/>
        <w:rPr>
          <w:sz w:val="22"/>
          <w:szCs w:val="22"/>
        </w:rPr>
      </w:pPr>
      <w:r w:rsidRPr="00DC2299">
        <w:rPr>
          <w:sz w:val="22"/>
          <w:szCs w:val="22"/>
        </w:rPr>
        <w:t>The input bar at the bottom handles everything the user types. When they submit a query,</w:t>
      </w:r>
    </w:p>
    <w:p w14:paraId="6513C88D"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ir message appears in the UI</w:t>
      </w:r>
    </w:p>
    <w:p w14:paraId="4301AC0E"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It is saved in Supabase.</w:t>
      </w:r>
    </w:p>
    <w:p w14:paraId="32325EF7"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 backend FAQ endpoints are connected.</w:t>
      </w:r>
    </w:p>
    <w:p w14:paraId="51720751"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 system waits (thinking mode).</w:t>
      </w:r>
    </w:p>
    <w:p w14:paraId="1E8F833F"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A response from ChatGPT arrives, and it's added to the messages.</w:t>
      </w:r>
    </w:p>
    <w:p w14:paraId="31F6BEC0" w14:textId="77777777" w:rsidR="00BA5572" w:rsidRPr="00BA5572" w:rsidRDefault="00BA5572" w:rsidP="00BA5572">
      <w:pPr>
        <w:ind w:left="360"/>
        <w:rPr>
          <w:i/>
          <w:iCs/>
          <w:sz w:val="22"/>
          <w:szCs w:val="22"/>
        </w:rPr>
      </w:pPr>
      <w:r w:rsidRPr="00BA5572">
        <w:rPr>
          <w:i/>
          <w:iCs/>
          <w:sz w:val="22"/>
          <w:szCs w:val="22"/>
        </w:rPr>
        <w:t>Please refer to the Appendix for the code block.</w:t>
      </w:r>
    </w:p>
    <w:p w14:paraId="222EE6BD" w14:textId="77777777" w:rsidR="00DC2299" w:rsidRPr="00DC2299" w:rsidRDefault="00DC2299" w:rsidP="00D20F91">
      <w:pPr>
        <w:spacing w:line="360" w:lineRule="auto"/>
        <w:rPr>
          <w:sz w:val="22"/>
          <w:szCs w:val="22"/>
        </w:rPr>
      </w:pPr>
    </w:p>
    <w:p w14:paraId="1337A165" w14:textId="3B84CF1C" w:rsidR="00083036" w:rsidRPr="00083036" w:rsidRDefault="00D6119B" w:rsidP="00D20F91">
      <w:pPr>
        <w:pStyle w:val="Heading5"/>
        <w:numPr>
          <w:ilvl w:val="0"/>
          <w:numId w:val="16"/>
        </w:numPr>
        <w:spacing w:line="360" w:lineRule="auto"/>
      </w:pPr>
      <w:r>
        <w:t>Scroll-to-Bottom Behaviour</w:t>
      </w:r>
    </w:p>
    <w:p w14:paraId="5294F317" w14:textId="77777777" w:rsidR="00D6119B" w:rsidRPr="00DC2299" w:rsidRDefault="00D6119B" w:rsidP="00D20F91">
      <w:pPr>
        <w:spacing w:line="360" w:lineRule="auto"/>
        <w:rPr>
          <w:sz w:val="22"/>
          <w:szCs w:val="22"/>
        </w:rPr>
      </w:pPr>
      <w:r w:rsidRPr="00DC2299">
        <w:rPr>
          <w:sz w:val="22"/>
          <w:szCs w:val="22"/>
        </w:rPr>
        <w:t>New messages scroll smoothly into view. Without this, the chat often froze mid-conversation and confused users.</w:t>
      </w:r>
    </w:p>
    <w:p w14:paraId="0C498E11" w14:textId="3D18C090" w:rsidR="00D6119B" w:rsidRDefault="00537910" w:rsidP="00537910">
      <w:pPr>
        <w:ind w:left="360"/>
        <w:rPr>
          <w:i/>
          <w:iCs/>
          <w:sz w:val="22"/>
          <w:szCs w:val="22"/>
        </w:rPr>
      </w:pPr>
      <w:r w:rsidRPr="00BA5572">
        <w:rPr>
          <w:i/>
          <w:iCs/>
          <w:sz w:val="22"/>
          <w:szCs w:val="22"/>
        </w:rPr>
        <w:t>Please refer to the Appendix for the code block.</w:t>
      </w:r>
    </w:p>
    <w:p w14:paraId="0FF22D09" w14:textId="77777777" w:rsidR="00537910" w:rsidRPr="00537910" w:rsidRDefault="00537910" w:rsidP="00537910">
      <w:pPr>
        <w:ind w:left="360"/>
        <w:rPr>
          <w:i/>
          <w:iCs/>
          <w:sz w:val="22"/>
          <w:szCs w:val="22"/>
        </w:rPr>
      </w:pPr>
    </w:p>
    <w:p w14:paraId="110DE9D9" w14:textId="48548CC1" w:rsidR="00074B5D" w:rsidRPr="00DC2299" w:rsidRDefault="00D6119B" w:rsidP="00D20F91">
      <w:pPr>
        <w:pStyle w:val="Heading5"/>
        <w:numPr>
          <w:ilvl w:val="0"/>
          <w:numId w:val="16"/>
        </w:numPr>
        <w:spacing w:line="360" w:lineRule="auto"/>
        <w:rPr>
          <w:sz w:val="22"/>
          <w:szCs w:val="22"/>
        </w:rPr>
      </w:pPr>
      <w:r w:rsidRPr="00DC2299">
        <w:rPr>
          <w:sz w:val="22"/>
          <w:szCs w:val="22"/>
        </w:rPr>
        <w:t>Dropdown Menu and Admin Functions</w:t>
      </w:r>
    </w:p>
    <w:p w14:paraId="16DA0DC7" w14:textId="6EF66998" w:rsidR="00D6119B" w:rsidRPr="00537910" w:rsidRDefault="00537910" w:rsidP="00537910">
      <w:pPr>
        <w:ind w:left="360"/>
        <w:rPr>
          <w:i/>
          <w:iCs/>
          <w:sz w:val="22"/>
          <w:szCs w:val="22"/>
        </w:rPr>
      </w:pPr>
      <w:r w:rsidRPr="00537910">
        <w:rPr>
          <w:i/>
          <w:iCs/>
          <w:sz w:val="22"/>
          <w:szCs w:val="22"/>
        </w:rPr>
        <w:t>Please refer to the Appendix for the</w:t>
      </w:r>
      <w:r>
        <w:rPr>
          <w:i/>
          <w:iCs/>
          <w:sz w:val="22"/>
          <w:szCs w:val="22"/>
        </w:rPr>
        <w:t xml:space="preserve"> screenshot</w:t>
      </w:r>
      <w:r w:rsidRPr="00537910">
        <w:rPr>
          <w:i/>
          <w:iCs/>
          <w:sz w:val="22"/>
          <w:szCs w:val="22"/>
        </w:rPr>
        <w:t>.</w:t>
      </w:r>
    </w:p>
    <w:p w14:paraId="464F3D45" w14:textId="77777777" w:rsidR="00D6119B" w:rsidRPr="00DC2299" w:rsidRDefault="00D6119B" w:rsidP="00D20F91">
      <w:pPr>
        <w:spacing w:line="360" w:lineRule="auto"/>
        <w:rPr>
          <w:sz w:val="22"/>
          <w:szCs w:val="22"/>
        </w:rPr>
      </w:pPr>
    </w:p>
    <w:p w14:paraId="68EE5FD3" w14:textId="77777777" w:rsidR="00D6119B" w:rsidRPr="00DC2299" w:rsidRDefault="00D6119B" w:rsidP="00D20F91">
      <w:pPr>
        <w:spacing w:line="360" w:lineRule="auto"/>
        <w:rPr>
          <w:sz w:val="22"/>
          <w:szCs w:val="22"/>
        </w:rPr>
      </w:pPr>
      <w:r w:rsidRPr="00DC2299">
        <w:rPr>
          <w:sz w:val="22"/>
          <w:szCs w:val="22"/>
        </w:rPr>
        <w:t>Clicking the avatar opens a tiny menu,</w:t>
      </w:r>
    </w:p>
    <w:p w14:paraId="1BDF00BD"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Toggle XAI/Baseline mode (admins only)</w:t>
      </w:r>
    </w:p>
    <w:p w14:paraId="552C1964"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Access the Admin Panel (admins only)</w:t>
      </w:r>
    </w:p>
    <w:p w14:paraId="17D6FD27"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Sign out</w:t>
      </w:r>
    </w:p>
    <w:p w14:paraId="2DBA8342" w14:textId="77777777" w:rsidR="00D6119B" w:rsidRPr="00DC2299" w:rsidRDefault="00D6119B" w:rsidP="00D20F91">
      <w:pPr>
        <w:spacing w:line="360" w:lineRule="auto"/>
        <w:rPr>
          <w:sz w:val="22"/>
          <w:szCs w:val="22"/>
        </w:rPr>
      </w:pPr>
      <w:r w:rsidRPr="00DC2299">
        <w:rPr>
          <w:sz w:val="22"/>
          <w:szCs w:val="22"/>
        </w:rPr>
        <w:t>A click listener closes the menu when the user clicks away.</w:t>
      </w:r>
    </w:p>
    <w:p w14:paraId="674A3665" w14:textId="05972EAC" w:rsidR="00D6119B" w:rsidRPr="005F41D1" w:rsidRDefault="005F41D1" w:rsidP="00555229">
      <w:pPr>
        <w:rPr>
          <w:i/>
          <w:iCs/>
          <w:sz w:val="22"/>
          <w:szCs w:val="22"/>
        </w:rPr>
      </w:pPr>
      <w:r w:rsidRPr="00BA5572">
        <w:rPr>
          <w:i/>
          <w:iCs/>
          <w:sz w:val="22"/>
          <w:szCs w:val="22"/>
        </w:rPr>
        <w:t>Please refer to the Appendix for the code block.</w:t>
      </w:r>
    </w:p>
    <w:p w14:paraId="10AB61F3" w14:textId="77777777" w:rsidR="00D6119B" w:rsidRDefault="00D6119B" w:rsidP="00D20F91">
      <w:pPr>
        <w:spacing w:line="360" w:lineRule="auto"/>
      </w:pPr>
    </w:p>
    <w:p w14:paraId="28CF0657" w14:textId="0754CAFC" w:rsidR="001A36D9" w:rsidRPr="001A36D9" w:rsidRDefault="00D6119B" w:rsidP="00D20F91">
      <w:pPr>
        <w:pStyle w:val="Heading5"/>
        <w:numPr>
          <w:ilvl w:val="0"/>
          <w:numId w:val="16"/>
        </w:numPr>
        <w:spacing w:line="360" w:lineRule="auto"/>
      </w:pPr>
      <w:r>
        <w:t>Rendering Bot Messages + SHAP Formatting</w:t>
      </w:r>
    </w:p>
    <w:p w14:paraId="43B1E1D1" w14:textId="77777777" w:rsidR="00D6119B" w:rsidRPr="00322E54" w:rsidRDefault="00D6119B" w:rsidP="00D20F91">
      <w:pPr>
        <w:spacing w:line="360" w:lineRule="auto"/>
        <w:rPr>
          <w:sz w:val="22"/>
          <w:szCs w:val="22"/>
        </w:rPr>
      </w:pPr>
      <w:r w:rsidRPr="00322E54">
        <w:rPr>
          <w:color w:val="666666"/>
          <w:sz w:val="22"/>
          <w:szCs w:val="22"/>
        </w:rPr>
        <w:t>Some messages contain SHAP-based multi-line bullet explanations. These use HTML injection because Markdown-like formatting does not work directly in React bubbles.</w:t>
      </w:r>
    </w:p>
    <w:p w14:paraId="50970AE8" w14:textId="77777777" w:rsidR="005F41D1" w:rsidRPr="005F41D1" w:rsidRDefault="005F41D1" w:rsidP="005F41D1">
      <w:pPr>
        <w:rPr>
          <w:i/>
          <w:iCs/>
          <w:sz w:val="22"/>
          <w:szCs w:val="22"/>
        </w:rPr>
      </w:pPr>
      <w:r w:rsidRPr="00BA5572">
        <w:rPr>
          <w:i/>
          <w:iCs/>
          <w:sz w:val="22"/>
          <w:szCs w:val="22"/>
        </w:rPr>
        <w:t>Please refer to the Appendix for the code block.</w:t>
      </w:r>
    </w:p>
    <w:p w14:paraId="1A30F79A" w14:textId="77777777" w:rsidR="00D6119B" w:rsidRPr="00322E54" w:rsidRDefault="00D6119B" w:rsidP="00D20F91">
      <w:pPr>
        <w:spacing w:line="360" w:lineRule="auto"/>
        <w:rPr>
          <w:sz w:val="22"/>
          <w:szCs w:val="22"/>
        </w:rPr>
      </w:pPr>
    </w:p>
    <w:p w14:paraId="6BE78055" w14:textId="77777777" w:rsidR="00D6119B" w:rsidRDefault="00D6119B" w:rsidP="00D20F91">
      <w:pPr>
        <w:spacing w:line="360" w:lineRule="auto"/>
      </w:pPr>
    </w:p>
    <w:p w14:paraId="2DD5B18D" w14:textId="548F1079" w:rsidR="00F94802" w:rsidRPr="00F94802" w:rsidRDefault="00D6119B" w:rsidP="00D20F91">
      <w:pPr>
        <w:pStyle w:val="Heading5"/>
        <w:numPr>
          <w:ilvl w:val="0"/>
          <w:numId w:val="16"/>
        </w:numPr>
        <w:spacing w:line="360" w:lineRule="auto"/>
      </w:pPr>
      <w:r>
        <w:t>Loan Decision Survey Trigger</w:t>
      </w:r>
    </w:p>
    <w:p w14:paraId="481C9267" w14:textId="54D70C92" w:rsidR="008225D7" w:rsidRPr="00322E54" w:rsidRDefault="008225D7" w:rsidP="00D20F91">
      <w:pPr>
        <w:spacing w:line="360" w:lineRule="auto"/>
        <w:rPr>
          <w:sz w:val="22"/>
          <w:szCs w:val="22"/>
        </w:rPr>
      </w:pPr>
      <w:r>
        <w:rPr>
          <w:sz w:val="22"/>
          <w:szCs w:val="22"/>
        </w:rPr>
        <w:t>After a loan approval decision is received, user can tap on “Take a quck survey” button to open the survey.</w:t>
      </w:r>
    </w:p>
    <w:p w14:paraId="1FB13D58" w14:textId="739F3C73" w:rsidR="00CE4FB8" w:rsidRPr="005F41D1" w:rsidRDefault="00CE4FB8" w:rsidP="00CE4FB8">
      <w:pPr>
        <w:rPr>
          <w:i/>
          <w:iCs/>
          <w:sz w:val="22"/>
          <w:szCs w:val="22"/>
        </w:rPr>
      </w:pPr>
      <w:r w:rsidRPr="00BA5572">
        <w:rPr>
          <w:i/>
          <w:iCs/>
          <w:sz w:val="22"/>
          <w:szCs w:val="22"/>
        </w:rPr>
        <w:t>Please refer to the Appendix for the</w:t>
      </w:r>
      <w:r>
        <w:rPr>
          <w:i/>
          <w:iCs/>
          <w:sz w:val="22"/>
          <w:szCs w:val="22"/>
        </w:rPr>
        <w:t xml:space="preserve"> screenshot and</w:t>
      </w:r>
      <w:r w:rsidRPr="00BA5572">
        <w:rPr>
          <w:i/>
          <w:iCs/>
          <w:sz w:val="22"/>
          <w:szCs w:val="22"/>
        </w:rPr>
        <w:t xml:space="preserve"> code block.</w:t>
      </w:r>
    </w:p>
    <w:p w14:paraId="62FE4CB5" w14:textId="77777777" w:rsidR="00D6119B" w:rsidRDefault="00D6119B" w:rsidP="00D20F91">
      <w:pPr>
        <w:spacing w:line="360" w:lineRule="auto"/>
      </w:pPr>
    </w:p>
    <w:p w14:paraId="0D30406F" w14:textId="65653F41" w:rsidR="00F110E4" w:rsidRPr="00F110E4" w:rsidRDefault="00D6119B" w:rsidP="00D20F91">
      <w:pPr>
        <w:pStyle w:val="Heading5"/>
        <w:numPr>
          <w:ilvl w:val="0"/>
          <w:numId w:val="16"/>
        </w:numPr>
        <w:spacing w:line="360" w:lineRule="auto"/>
      </w:pPr>
      <w:r>
        <w:t>Trust Survey Submission</w:t>
      </w:r>
    </w:p>
    <w:p w14:paraId="169AD4E8" w14:textId="77777777" w:rsidR="00D6119B" w:rsidRPr="00322E54" w:rsidRDefault="00D6119B" w:rsidP="00D20F91">
      <w:pPr>
        <w:spacing w:line="360" w:lineRule="auto"/>
        <w:rPr>
          <w:sz w:val="22"/>
          <w:szCs w:val="22"/>
        </w:rPr>
      </w:pPr>
      <w:r w:rsidRPr="00322E54">
        <w:rPr>
          <w:sz w:val="22"/>
          <w:szCs w:val="22"/>
        </w:rPr>
        <w:t>When the survey is submitted, the chatbot logs a thank-you message and saves the user trust metrics inside Supabase via the Node backend.</w:t>
      </w:r>
    </w:p>
    <w:p w14:paraId="6DFFE87A" w14:textId="0D868BA8" w:rsidR="00611649" w:rsidRPr="005F41D1" w:rsidRDefault="00611649" w:rsidP="00611649">
      <w:pPr>
        <w:rPr>
          <w:i/>
          <w:iCs/>
          <w:sz w:val="22"/>
          <w:szCs w:val="22"/>
        </w:rPr>
      </w:pPr>
      <w:r w:rsidRPr="00BA5572">
        <w:rPr>
          <w:i/>
          <w:iCs/>
          <w:sz w:val="22"/>
          <w:szCs w:val="22"/>
        </w:rPr>
        <w:t>Please refer to the Appendix for the</w:t>
      </w:r>
      <w:r>
        <w:rPr>
          <w:i/>
          <w:iCs/>
          <w:sz w:val="22"/>
          <w:szCs w:val="22"/>
        </w:rPr>
        <w:t xml:space="preserve"> </w:t>
      </w:r>
      <w:r w:rsidRPr="00BA5572">
        <w:rPr>
          <w:i/>
          <w:iCs/>
          <w:sz w:val="22"/>
          <w:szCs w:val="22"/>
        </w:rPr>
        <w:t>code block.</w:t>
      </w:r>
    </w:p>
    <w:p w14:paraId="7ED72F9C" w14:textId="77777777" w:rsidR="00D6119B" w:rsidRDefault="00D6119B" w:rsidP="00D20F91">
      <w:pPr>
        <w:spacing w:line="360" w:lineRule="auto"/>
      </w:pPr>
    </w:p>
    <w:p w14:paraId="63210BFC" w14:textId="1325B8A9" w:rsidR="00D6119B" w:rsidRDefault="00D6119B" w:rsidP="00D20F91">
      <w:pPr>
        <w:pStyle w:val="Heading5"/>
        <w:numPr>
          <w:ilvl w:val="0"/>
          <w:numId w:val="16"/>
        </w:numPr>
        <w:spacing w:line="360" w:lineRule="auto"/>
      </w:pPr>
      <w:r>
        <w:t>“Apply for a Loan” Floating Button</w:t>
      </w:r>
    </w:p>
    <w:p w14:paraId="05D5B365" w14:textId="77777777" w:rsidR="00D6119B" w:rsidRPr="00322E54" w:rsidRDefault="00D6119B" w:rsidP="00D20F91">
      <w:pPr>
        <w:spacing w:line="360" w:lineRule="auto"/>
        <w:rPr>
          <w:sz w:val="22"/>
          <w:szCs w:val="22"/>
        </w:rPr>
      </w:pPr>
      <w:r w:rsidRPr="00322E54">
        <w:rPr>
          <w:sz w:val="22"/>
          <w:szCs w:val="22"/>
        </w:rPr>
        <w:t>An action button that is floating in the bottom right corner, which lets the users jump into the structure's loan form.</w:t>
      </w:r>
    </w:p>
    <w:p w14:paraId="724FCBEE" w14:textId="1A8705EA" w:rsidR="00D6119B" w:rsidRPr="00E805C2" w:rsidRDefault="00E805C2" w:rsidP="00E805C2">
      <w:pPr>
        <w:rPr>
          <w:i/>
          <w:iCs/>
          <w:sz w:val="22"/>
          <w:szCs w:val="22"/>
        </w:rPr>
      </w:pPr>
      <w:r w:rsidRPr="00BA5572">
        <w:rPr>
          <w:i/>
          <w:iCs/>
          <w:sz w:val="22"/>
          <w:szCs w:val="22"/>
        </w:rPr>
        <w:t>Please refer to the Appendix for the</w:t>
      </w:r>
      <w:r>
        <w:rPr>
          <w:i/>
          <w:iCs/>
          <w:sz w:val="22"/>
          <w:szCs w:val="22"/>
        </w:rPr>
        <w:t xml:space="preserve"> </w:t>
      </w:r>
      <w:r w:rsidRPr="00BA5572">
        <w:rPr>
          <w:i/>
          <w:iCs/>
          <w:sz w:val="22"/>
          <w:szCs w:val="22"/>
        </w:rPr>
        <w:t>code block.</w:t>
      </w:r>
    </w:p>
    <w:p w14:paraId="63E58CCE" w14:textId="77777777" w:rsidR="00D6119B" w:rsidRPr="00322E54" w:rsidRDefault="00D6119B" w:rsidP="00D20F91">
      <w:pPr>
        <w:spacing w:line="360" w:lineRule="auto"/>
        <w:rPr>
          <w:sz w:val="22"/>
          <w:szCs w:val="22"/>
        </w:rPr>
      </w:pPr>
    </w:p>
    <w:p w14:paraId="4A5D0EBE" w14:textId="475B1667" w:rsidR="00B72AE0" w:rsidRDefault="00D6119B" w:rsidP="00D20F91">
      <w:pPr>
        <w:pStyle w:val="Heading5"/>
        <w:numPr>
          <w:ilvl w:val="0"/>
          <w:numId w:val="16"/>
        </w:numPr>
        <w:spacing w:line="360" w:lineRule="auto"/>
      </w:pPr>
      <w:r>
        <w:t>Chat Rendering Loop</w:t>
      </w:r>
    </w:p>
    <w:p w14:paraId="53513E1F" w14:textId="77777777" w:rsidR="00D6119B" w:rsidRPr="00322E54" w:rsidRDefault="00D6119B" w:rsidP="00D20F91">
      <w:pPr>
        <w:spacing w:line="360" w:lineRule="auto"/>
        <w:rPr>
          <w:sz w:val="22"/>
          <w:szCs w:val="22"/>
        </w:rPr>
      </w:pPr>
      <w:r w:rsidRPr="00322E54">
        <w:rPr>
          <w:sz w:val="22"/>
          <w:szCs w:val="22"/>
        </w:rPr>
        <w:t>Every message in the list becomes a chat row. The system builds,</w:t>
      </w:r>
    </w:p>
    <w:p w14:paraId="6EC911F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Avatar (“AI” or “U”)</w:t>
      </w:r>
    </w:p>
    <w:p w14:paraId="32C3F1E0"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Bubble background</w:t>
      </w:r>
    </w:p>
    <w:p w14:paraId="2222E57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Multi-line formatting</w:t>
      </w:r>
    </w:p>
    <w:p w14:paraId="2FCA87F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Left/right alignment</w:t>
      </w:r>
    </w:p>
    <w:p w14:paraId="11816773" w14:textId="65FA6D1E" w:rsidR="003F5041" w:rsidRDefault="00E805C2" w:rsidP="00E805C2">
      <w:pPr>
        <w:rPr>
          <w:i/>
          <w:iCs/>
          <w:sz w:val="22"/>
          <w:szCs w:val="22"/>
        </w:rPr>
      </w:pPr>
      <w:r w:rsidRPr="00E805C2">
        <w:rPr>
          <w:i/>
          <w:iCs/>
          <w:sz w:val="22"/>
          <w:szCs w:val="22"/>
        </w:rPr>
        <w:t>Please refer to the Appendix for the code block.</w:t>
      </w:r>
    </w:p>
    <w:p w14:paraId="213E11C2" w14:textId="77777777" w:rsidR="00E805C2" w:rsidRPr="00E805C2" w:rsidRDefault="00E805C2" w:rsidP="00E805C2">
      <w:pPr>
        <w:rPr>
          <w:i/>
          <w:iCs/>
          <w:sz w:val="22"/>
          <w:szCs w:val="22"/>
        </w:rPr>
      </w:pPr>
    </w:p>
    <w:p w14:paraId="44F3C4E4" w14:textId="39CE92F7" w:rsidR="00D6119B" w:rsidRDefault="00D6119B" w:rsidP="00D20F91">
      <w:pPr>
        <w:pStyle w:val="Heading5"/>
        <w:numPr>
          <w:ilvl w:val="0"/>
          <w:numId w:val="16"/>
        </w:numPr>
        <w:spacing w:line="360" w:lineRule="auto"/>
      </w:pPr>
      <w:r>
        <w:t>Full Page Render</w:t>
      </w:r>
    </w:p>
    <w:p w14:paraId="56D5306D" w14:textId="77777777" w:rsidR="00D6119B" w:rsidRPr="00322E54" w:rsidRDefault="00D6119B" w:rsidP="00D20F91">
      <w:pPr>
        <w:spacing w:line="360" w:lineRule="auto"/>
        <w:rPr>
          <w:sz w:val="22"/>
          <w:szCs w:val="22"/>
        </w:rPr>
      </w:pPr>
      <w:r w:rsidRPr="00322E54">
        <w:rPr>
          <w:sz w:val="22"/>
          <w:szCs w:val="22"/>
        </w:rPr>
        <w:t>The main structure ties everything together,</w:t>
      </w:r>
    </w:p>
    <w:p w14:paraId="4BAF9805"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Header with mode badge + dropdown</w:t>
      </w:r>
    </w:p>
    <w:p w14:paraId="2A67CA2A"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Scrollable message area</w:t>
      </w:r>
    </w:p>
    <w:p w14:paraId="6AC378A2"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Input bar</w:t>
      </w:r>
    </w:p>
    <w:p w14:paraId="67F7D4B6"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Floating loan button</w:t>
      </w:r>
    </w:p>
    <w:p w14:paraId="29A83F9B"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Survey modal</w:t>
      </w:r>
    </w:p>
    <w:p w14:paraId="5D3EB693" w14:textId="77777777" w:rsidR="009B4DD5" w:rsidRPr="009B4DD5" w:rsidRDefault="009B4DD5" w:rsidP="009B4DD5">
      <w:pPr>
        <w:rPr>
          <w:i/>
          <w:iCs/>
          <w:sz w:val="22"/>
          <w:szCs w:val="22"/>
        </w:rPr>
      </w:pPr>
      <w:r w:rsidRPr="009B4DD5">
        <w:rPr>
          <w:i/>
          <w:iCs/>
          <w:sz w:val="22"/>
          <w:szCs w:val="22"/>
        </w:rPr>
        <w:t>Please refer to the Appendix for the code block.</w:t>
      </w:r>
    </w:p>
    <w:p w14:paraId="369CEFF5" w14:textId="77777777" w:rsidR="00D6119B" w:rsidRPr="00322E54" w:rsidRDefault="00D6119B" w:rsidP="00D20F91">
      <w:pPr>
        <w:spacing w:line="360" w:lineRule="auto"/>
        <w:rPr>
          <w:sz w:val="22"/>
          <w:szCs w:val="22"/>
        </w:rPr>
      </w:pPr>
    </w:p>
    <w:p w14:paraId="1633F5FC" w14:textId="77777777" w:rsidR="00F512C9" w:rsidRDefault="00F512C9" w:rsidP="00D20F91">
      <w:pPr>
        <w:spacing w:line="360" w:lineRule="auto"/>
        <w:rPr>
          <w:color w:val="666666"/>
        </w:rPr>
      </w:pPr>
    </w:p>
    <w:p w14:paraId="1072421E" w14:textId="0C774649" w:rsidR="00F512C9" w:rsidRDefault="00F512C9" w:rsidP="00D20F91">
      <w:pPr>
        <w:pStyle w:val="Heading4"/>
        <w:spacing w:line="360" w:lineRule="auto"/>
      </w:pPr>
      <w:r>
        <w:t>6.3.2.3 Loan Form</w:t>
      </w:r>
    </w:p>
    <w:p w14:paraId="4112490D" w14:textId="77777777" w:rsidR="00F91A52" w:rsidRPr="00F91A52" w:rsidRDefault="00F91A52" w:rsidP="00F91A52"/>
    <w:p w14:paraId="4249BB64" w14:textId="77777777" w:rsidR="00F512C9" w:rsidRPr="00322E54" w:rsidRDefault="00F512C9" w:rsidP="00D20F91">
      <w:pPr>
        <w:spacing w:line="360" w:lineRule="auto"/>
        <w:rPr>
          <w:sz w:val="22"/>
          <w:szCs w:val="22"/>
        </w:rPr>
      </w:pPr>
      <w:r w:rsidRPr="00322E54">
        <w:rPr>
          <w:sz w:val="22"/>
          <w:szCs w:val="22"/>
        </w:rPr>
        <w:t xml:space="preserve">The loan form ended up becoming one of the most structured pieces of the system. It guides users step by step, nudging them gently from personal information into risk-linked financial data. Nothing of the </w:t>
      </w:r>
      <w:r w:rsidRPr="00322E54">
        <w:rPr>
          <w:sz w:val="22"/>
          <w:szCs w:val="22"/>
        </w:rPr>
        <w:lastRenderedPageBreak/>
        <w:t>flow is accidental. Each field triggers validation, small visual cues, and behind-the-scenes ration calculations. The form behaves more like a tiny interview than a static page. Below is a breakdown of the major features and the code that dirves them.</w:t>
      </w:r>
    </w:p>
    <w:p w14:paraId="21A6C35F" w14:textId="77777777" w:rsidR="00F512C9" w:rsidRDefault="00F512C9" w:rsidP="00D20F91">
      <w:pPr>
        <w:spacing w:line="360" w:lineRule="auto"/>
      </w:pPr>
    </w:p>
    <w:p w14:paraId="51149478" w14:textId="12194BA9" w:rsidR="00F512C9" w:rsidRPr="00F512C9" w:rsidRDefault="00F512C9" w:rsidP="00D20F91">
      <w:pPr>
        <w:pStyle w:val="Heading5"/>
        <w:numPr>
          <w:ilvl w:val="0"/>
          <w:numId w:val="18"/>
        </w:numPr>
        <w:spacing w:line="360" w:lineRule="auto"/>
      </w:pPr>
      <w:r>
        <w:t>Multi-Step Structure With Progress Bar</w:t>
      </w:r>
    </w:p>
    <w:p w14:paraId="7CD12D42" w14:textId="77777777" w:rsidR="00F512C9" w:rsidRPr="00322E54" w:rsidRDefault="00F512C9" w:rsidP="00D20F91">
      <w:pPr>
        <w:spacing w:line="360" w:lineRule="auto"/>
        <w:rPr>
          <w:sz w:val="22"/>
          <w:szCs w:val="22"/>
        </w:rPr>
      </w:pPr>
      <w:r w:rsidRPr="00322E54">
        <w:rPr>
          <w:sz w:val="22"/>
          <w:szCs w:val="22"/>
        </w:rPr>
        <w:t xml:space="preserve">The form is broken into </w:t>
      </w:r>
      <w:r w:rsidRPr="00322E54">
        <w:rPr>
          <w:b/>
          <w:bCs/>
          <w:sz w:val="22"/>
          <w:szCs w:val="22"/>
        </w:rPr>
        <w:t xml:space="preserve">five steps, </w:t>
      </w:r>
      <w:r w:rsidRPr="00322E54">
        <w:rPr>
          <w:sz w:val="22"/>
          <w:szCs w:val="22"/>
        </w:rPr>
        <w:t xml:space="preserve">starting from </w:t>
      </w:r>
      <w:r w:rsidRPr="00322E54">
        <w:rPr>
          <w:b/>
          <w:bCs/>
          <w:sz w:val="22"/>
          <w:szCs w:val="22"/>
        </w:rPr>
        <w:t>Personal</w:t>
      </w:r>
      <w:r w:rsidRPr="00322E54">
        <w:rPr>
          <w:sz w:val="22"/>
          <w:szCs w:val="22"/>
        </w:rPr>
        <w:t xml:space="preserve">, </w:t>
      </w:r>
      <w:r w:rsidRPr="00322E54">
        <w:rPr>
          <w:b/>
          <w:bCs/>
          <w:sz w:val="22"/>
          <w:szCs w:val="22"/>
        </w:rPr>
        <w:t>Loan</w:t>
      </w:r>
      <w:r w:rsidRPr="00322E54">
        <w:rPr>
          <w:sz w:val="22"/>
          <w:szCs w:val="22"/>
        </w:rPr>
        <w:t xml:space="preserve">, </w:t>
      </w:r>
      <w:r w:rsidRPr="00322E54">
        <w:rPr>
          <w:b/>
          <w:bCs/>
          <w:sz w:val="22"/>
          <w:szCs w:val="22"/>
        </w:rPr>
        <w:t>Credit</w:t>
      </w:r>
      <w:r w:rsidRPr="00322E54">
        <w:rPr>
          <w:sz w:val="22"/>
          <w:szCs w:val="22"/>
        </w:rPr>
        <w:t>,</w:t>
      </w:r>
      <w:r w:rsidRPr="00322E54">
        <w:rPr>
          <w:b/>
          <w:bCs/>
          <w:sz w:val="22"/>
          <w:szCs w:val="22"/>
        </w:rPr>
        <w:t xml:space="preserve"> Assets</w:t>
      </w:r>
      <w:r w:rsidRPr="00322E54">
        <w:rPr>
          <w:sz w:val="22"/>
          <w:szCs w:val="22"/>
        </w:rPr>
        <w:t>, and</w:t>
      </w:r>
      <w:r w:rsidRPr="00322E54">
        <w:rPr>
          <w:b/>
          <w:bCs/>
          <w:sz w:val="22"/>
          <w:szCs w:val="22"/>
        </w:rPr>
        <w:t xml:space="preserve"> Review</w:t>
      </w:r>
      <w:r w:rsidRPr="00322E54">
        <w:rPr>
          <w:sz w:val="22"/>
          <w:szCs w:val="22"/>
        </w:rPr>
        <w:t>. Each step feels like a smaller chapter of the application. The vertical progress bar shifts its highlights as the user moves, giving a sense of forward motion without overwhelming them.</w:t>
      </w:r>
    </w:p>
    <w:p w14:paraId="5CF3E2CD" w14:textId="77777777" w:rsidR="00C63DBC" w:rsidRDefault="00C63DBC" w:rsidP="00C63DBC">
      <w:r>
        <w:rPr>
          <w:i/>
          <w:iCs/>
        </w:rPr>
        <w:t>Please refer to the Appendix for the code block.</w:t>
      </w:r>
    </w:p>
    <w:p w14:paraId="319D5042" w14:textId="77777777" w:rsidR="00F512C9" w:rsidRDefault="00F512C9" w:rsidP="00D20F91">
      <w:pPr>
        <w:spacing w:line="360" w:lineRule="auto"/>
      </w:pPr>
    </w:p>
    <w:p w14:paraId="02FDADD9" w14:textId="29555F71" w:rsidR="00F512C9" w:rsidRDefault="00F512C9" w:rsidP="00D20F91">
      <w:pPr>
        <w:pStyle w:val="Heading5"/>
        <w:numPr>
          <w:ilvl w:val="0"/>
          <w:numId w:val="18"/>
        </w:numPr>
        <w:spacing w:line="360" w:lineRule="auto"/>
      </w:pPr>
      <w:r>
        <w:t>Smart Labels With Tooltips</w:t>
      </w:r>
    </w:p>
    <w:p w14:paraId="2A6D0348" w14:textId="4D0746EC" w:rsidR="00F512C9" w:rsidRPr="00322E54" w:rsidRDefault="00F512C9" w:rsidP="00D20F91">
      <w:pPr>
        <w:spacing w:line="360" w:lineRule="auto"/>
        <w:rPr>
          <w:sz w:val="22"/>
          <w:szCs w:val="22"/>
        </w:rPr>
      </w:pPr>
      <w:r w:rsidRPr="00322E54">
        <w:rPr>
          <w:sz w:val="22"/>
          <w:szCs w:val="22"/>
        </w:rPr>
        <w:t>Each input is wrapped in a label component that quietly explains financial terms. The tooltip floats beside the field and prevents the user from guessing meanings.</w:t>
      </w:r>
    </w:p>
    <w:p w14:paraId="345F748E" w14:textId="77777777" w:rsidR="00C0545E" w:rsidRPr="00C0545E" w:rsidRDefault="00C0545E" w:rsidP="00C0545E">
      <w:pPr>
        <w:rPr>
          <w:sz w:val="22"/>
          <w:szCs w:val="22"/>
        </w:rPr>
      </w:pPr>
      <w:r w:rsidRPr="00C0545E">
        <w:rPr>
          <w:i/>
          <w:iCs/>
          <w:sz w:val="22"/>
          <w:szCs w:val="22"/>
        </w:rPr>
        <w:t>Please refer to the Appendix for the code block.</w:t>
      </w:r>
    </w:p>
    <w:p w14:paraId="06AACB72" w14:textId="77777777" w:rsidR="00F512C9" w:rsidRPr="00322E54" w:rsidRDefault="00F512C9" w:rsidP="00D20F91">
      <w:pPr>
        <w:spacing w:line="360" w:lineRule="auto"/>
        <w:rPr>
          <w:sz w:val="22"/>
          <w:szCs w:val="22"/>
        </w:rPr>
      </w:pPr>
    </w:p>
    <w:p w14:paraId="26F7268A" w14:textId="333FD724" w:rsidR="00F512C9" w:rsidRDefault="00F512C9" w:rsidP="00993F01">
      <w:pPr>
        <w:pStyle w:val="Heading5"/>
        <w:numPr>
          <w:ilvl w:val="0"/>
          <w:numId w:val="18"/>
        </w:numPr>
        <w:spacing w:line="360" w:lineRule="auto"/>
      </w:pPr>
      <w:r>
        <w:t xml:space="preserve">Step 1 </w:t>
      </w:r>
      <w:r w:rsidR="009C6E88">
        <w:t>-</w:t>
      </w:r>
      <w:r>
        <w:t xml:space="preserve"> Personal Information</w:t>
      </w:r>
    </w:p>
    <w:p w14:paraId="1B79A69D" w14:textId="77777777" w:rsidR="00993F01" w:rsidRPr="006A213F" w:rsidRDefault="00993F01" w:rsidP="00993F01">
      <w:pPr>
        <w:rPr>
          <w:i/>
          <w:iCs/>
          <w:sz w:val="22"/>
          <w:szCs w:val="22"/>
        </w:rPr>
      </w:pPr>
      <w:r w:rsidRPr="006A213F">
        <w:rPr>
          <w:i/>
          <w:iCs/>
          <w:sz w:val="22"/>
          <w:szCs w:val="22"/>
        </w:rPr>
        <w:t>Please refer to the Appendix for the screenshots.</w:t>
      </w:r>
    </w:p>
    <w:p w14:paraId="728E4D21" w14:textId="77777777" w:rsidR="00F512C9" w:rsidRDefault="00F512C9" w:rsidP="00D20F91">
      <w:pPr>
        <w:spacing w:line="360" w:lineRule="auto"/>
      </w:pPr>
    </w:p>
    <w:p w14:paraId="5831D263" w14:textId="77777777" w:rsidR="00F512C9" w:rsidRPr="00322E54" w:rsidRDefault="00F512C9" w:rsidP="00D20F91">
      <w:pPr>
        <w:spacing w:line="360" w:lineRule="auto"/>
        <w:rPr>
          <w:sz w:val="22"/>
          <w:szCs w:val="22"/>
        </w:rPr>
      </w:pPr>
      <w:r w:rsidRPr="00322E54">
        <w:rPr>
          <w:sz w:val="22"/>
          <w:szCs w:val="22"/>
        </w:rPr>
        <w:t>The first step collects basic demographic data such as dependents, education, etc. Validation fires as soon as users blur the field, with a red/green border giving instant feedback.</w:t>
      </w:r>
    </w:p>
    <w:p w14:paraId="706D83A0" w14:textId="77777777" w:rsidR="00C0545E" w:rsidRPr="00C0545E" w:rsidRDefault="00C0545E" w:rsidP="00C0545E">
      <w:pPr>
        <w:rPr>
          <w:sz w:val="22"/>
          <w:szCs w:val="22"/>
        </w:rPr>
      </w:pPr>
      <w:r w:rsidRPr="00C0545E">
        <w:rPr>
          <w:i/>
          <w:iCs/>
          <w:sz w:val="22"/>
          <w:szCs w:val="22"/>
        </w:rPr>
        <w:t>Please refer to the Appendix for the code block.</w:t>
      </w:r>
    </w:p>
    <w:p w14:paraId="4FED55C4" w14:textId="77777777" w:rsidR="00F512C9" w:rsidRPr="00322E54" w:rsidRDefault="00F512C9" w:rsidP="00D20F91">
      <w:pPr>
        <w:spacing w:line="360" w:lineRule="auto"/>
        <w:rPr>
          <w:sz w:val="22"/>
          <w:szCs w:val="22"/>
        </w:rPr>
      </w:pPr>
    </w:p>
    <w:p w14:paraId="5F001073" w14:textId="3E40607D" w:rsidR="00F512C9" w:rsidRDefault="00F512C9" w:rsidP="00D20F91">
      <w:pPr>
        <w:pStyle w:val="Heading5"/>
        <w:numPr>
          <w:ilvl w:val="0"/>
          <w:numId w:val="18"/>
        </w:numPr>
        <w:spacing w:line="360" w:lineRule="auto"/>
      </w:pPr>
      <w:r>
        <w:t xml:space="preserve">Step 2 </w:t>
      </w:r>
      <w:r w:rsidR="004A78C7">
        <w:t>-</w:t>
      </w:r>
      <w:r>
        <w:t xml:space="preserve"> Loan Details </w:t>
      </w:r>
      <w:r w:rsidR="00DD16D3">
        <w:t>and</w:t>
      </w:r>
      <w:r>
        <w:t xml:space="preserve"> Real-Time DTI Ratio</w:t>
      </w:r>
    </w:p>
    <w:p w14:paraId="1D780B09" w14:textId="77777777" w:rsidR="00993F01" w:rsidRPr="00993F01" w:rsidRDefault="00993F01" w:rsidP="00993F01">
      <w:pPr>
        <w:rPr>
          <w:i/>
          <w:iCs/>
          <w:sz w:val="22"/>
          <w:szCs w:val="22"/>
        </w:rPr>
      </w:pPr>
      <w:r w:rsidRPr="00993F01">
        <w:rPr>
          <w:i/>
          <w:iCs/>
          <w:sz w:val="22"/>
          <w:szCs w:val="22"/>
        </w:rPr>
        <w:t>Please refer to the Appendix for the screenshots.</w:t>
      </w:r>
    </w:p>
    <w:p w14:paraId="02232C82" w14:textId="77777777" w:rsidR="00F512C9" w:rsidRDefault="00F512C9" w:rsidP="00D20F91">
      <w:pPr>
        <w:spacing w:line="360" w:lineRule="auto"/>
      </w:pPr>
    </w:p>
    <w:p w14:paraId="38584F73" w14:textId="3A48BB60" w:rsidR="00F512C9" w:rsidRPr="00322E54" w:rsidRDefault="00F512C9" w:rsidP="00D20F91">
      <w:pPr>
        <w:spacing w:line="360" w:lineRule="auto"/>
        <w:rPr>
          <w:sz w:val="22"/>
          <w:szCs w:val="22"/>
        </w:rPr>
      </w:pPr>
      <w:r w:rsidRPr="00322E54">
        <w:rPr>
          <w:sz w:val="22"/>
          <w:szCs w:val="22"/>
        </w:rPr>
        <w:t xml:space="preserve">The second step asks for income, loan amount, and term. Under Underneath the fields, the system calculates the </w:t>
      </w:r>
      <w:r w:rsidRPr="00322E54">
        <w:rPr>
          <w:b/>
          <w:bCs/>
          <w:sz w:val="22"/>
          <w:szCs w:val="22"/>
        </w:rPr>
        <w:t>Debt-to-Income ratio</w:t>
      </w:r>
      <w:r w:rsidRPr="00322E54">
        <w:rPr>
          <w:sz w:val="22"/>
          <w:szCs w:val="22"/>
        </w:rPr>
        <w:t xml:space="preserve"> in real time. The ratio turns green, amber, or red depending on how risky it looks.</w:t>
      </w:r>
    </w:p>
    <w:p w14:paraId="77681EAB" w14:textId="77777777" w:rsidR="00C0545E" w:rsidRPr="00C0545E" w:rsidRDefault="00C0545E" w:rsidP="00C0545E">
      <w:pPr>
        <w:rPr>
          <w:sz w:val="22"/>
          <w:szCs w:val="22"/>
        </w:rPr>
      </w:pPr>
      <w:r w:rsidRPr="00C0545E">
        <w:rPr>
          <w:i/>
          <w:iCs/>
          <w:sz w:val="22"/>
          <w:szCs w:val="22"/>
        </w:rPr>
        <w:t>Please refer to the Appendix for the code block.</w:t>
      </w:r>
    </w:p>
    <w:p w14:paraId="219E2658" w14:textId="77777777" w:rsidR="00F512C9" w:rsidRDefault="00F512C9" w:rsidP="00D20F91">
      <w:pPr>
        <w:spacing w:line="360" w:lineRule="auto"/>
      </w:pPr>
    </w:p>
    <w:p w14:paraId="4B31BA83" w14:textId="77D9D646" w:rsidR="00F512C9" w:rsidRDefault="00F512C9" w:rsidP="00D20F91">
      <w:pPr>
        <w:pStyle w:val="Heading5"/>
        <w:numPr>
          <w:ilvl w:val="0"/>
          <w:numId w:val="18"/>
        </w:numPr>
        <w:spacing w:line="360" w:lineRule="auto"/>
      </w:pPr>
      <w:r>
        <w:t xml:space="preserve">Step 3 </w:t>
      </w:r>
      <w:r w:rsidR="00034DBC">
        <w:t>-</w:t>
      </w:r>
      <w:r>
        <w:t xml:space="preserve"> Credit Score Slider + Category</w:t>
      </w:r>
    </w:p>
    <w:p w14:paraId="124C0D9D" w14:textId="77777777" w:rsidR="00993F01" w:rsidRPr="00993F01" w:rsidRDefault="00993F01" w:rsidP="00993F01">
      <w:pPr>
        <w:rPr>
          <w:i/>
          <w:iCs/>
          <w:sz w:val="22"/>
          <w:szCs w:val="22"/>
        </w:rPr>
      </w:pPr>
      <w:r w:rsidRPr="00993F01">
        <w:rPr>
          <w:i/>
          <w:iCs/>
          <w:sz w:val="22"/>
          <w:szCs w:val="22"/>
        </w:rPr>
        <w:t>Please refer to the Appendix for the screenshots.</w:t>
      </w:r>
    </w:p>
    <w:p w14:paraId="4DCD0470" w14:textId="5FFA8D6E" w:rsidR="00F512C9" w:rsidRDefault="00F512C9" w:rsidP="00D20F91">
      <w:pPr>
        <w:spacing w:line="360" w:lineRule="auto"/>
        <w:jc w:val="center"/>
      </w:pPr>
    </w:p>
    <w:p w14:paraId="4D301627" w14:textId="77777777" w:rsidR="00F512C9" w:rsidRDefault="00F512C9" w:rsidP="00D20F91">
      <w:pPr>
        <w:spacing w:line="360" w:lineRule="auto"/>
      </w:pPr>
    </w:p>
    <w:p w14:paraId="48CEAB5C" w14:textId="3A38C0E3" w:rsidR="00F512C9" w:rsidRPr="001035C2" w:rsidRDefault="00F512C9" w:rsidP="00D20F91">
      <w:pPr>
        <w:spacing w:line="360" w:lineRule="auto"/>
        <w:rPr>
          <w:sz w:val="22"/>
          <w:szCs w:val="22"/>
        </w:rPr>
      </w:pPr>
      <w:r w:rsidRPr="001035C2">
        <w:rPr>
          <w:sz w:val="22"/>
          <w:szCs w:val="22"/>
        </w:rPr>
        <w:t xml:space="preserve">A simple slider moves from 300–900, and the category updates instantly as </w:t>
      </w:r>
      <w:r w:rsidRPr="001035C2">
        <w:rPr>
          <w:i/>
          <w:iCs/>
          <w:sz w:val="22"/>
          <w:szCs w:val="22"/>
        </w:rPr>
        <w:t>Poor</w:t>
      </w:r>
      <w:r w:rsidRPr="001035C2">
        <w:rPr>
          <w:sz w:val="22"/>
          <w:szCs w:val="22"/>
        </w:rPr>
        <w:t xml:space="preserve">, </w:t>
      </w:r>
      <w:r w:rsidRPr="001035C2">
        <w:rPr>
          <w:i/>
          <w:iCs/>
          <w:sz w:val="22"/>
          <w:szCs w:val="22"/>
        </w:rPr>
        <w:t>Fair</w:t>
      </w:r>
      <w:r w:rsidRPr="001035C2">
        <w:rPr>
          <w:sz w:val="22"/>
          <w:szCs w:val="22"/>
        </w:rPr>
        <w:t xml:space="preserve">, </w:t>
      </w:r>
      <w:r w:rsidRPr="001035C2">
        <w:rPr>
          <w:i/>
          <w:iCs/>
          <w:sz w:val="22"/>
          <w:szCs w:val="22"/>
        </w:rPr>
        <w:t>Excellent</w:t>
      </w:r>
      <w:r w:rsidRPr="001035C2">
        <w:rPr>
          <w:sz w:val="22"/>
          <w:szCs w:val="22"/>
        </w:rPr>
        <w:t>.</w:t>
      </w:r>
    </w:p>
    <w:p w14:paraId="42EF74FE" w14:textId="77777777" w:rsidR="00C0545E" w:rsidRPr="00C0545E" w:rsidRDefault="00C0545E" w:rsidP="00C0545E">
      <w:pPr>
        <w:rPr>
          <w:sz w:val="22"/>
          <w:szCs w:val="22"/>
        </w:rPr>
      </w:pPr>
      <w:r w:rsidRPr="00C0545E">
        <w:rPr>
          <w:i/>
          <w:iCs/>
          <w:sz w:val="22"/>
          <w:szCs w:val="22"/>
        </w:rPr>
        <w:t>Please refer to the Appendix for the code block.</w:t>
      </w:r>
    </w:p>
    <w:p w14:paraId="24BB7E38" w14:textId="77777777" w:rsidR="00F512C9" w:rsidRPr="001035C2" w:rsidRDefault="00F512C9" w:rsidP="00D20F91">
      <w:pPr>
        <w:spacing w:line="360" w:lineRule="auto"/>
        <w:rPr>
          <w:sz w:val="22"/>
          <w:szCs w:val="22"/>
        </w:rPr>
      </w:pPr>
    </w:p>
    <w:p w14:paraId="47E5F02D" w14:textId="7C6EFC20" w:rsidR="00F512C9" w:rsidRDefault="00F512C9" w:rsidP="00D20F91">
      <w:pPr>
        <w:pStyle w:val="Heading5"/>
        <w:numPr>
          <w:ilvl w:val="0"/>
          <w:numId w:val="18"/>
        </w:numPr>
        <w:spacing w:line="360" w:lineRule="auto"/>
      </w:pPr>
      <w:r>
        <w:lastRenderedPageBreak/>
        <w:t xml:space="preserve">Step 4 </w:t>
      </w:r>
      <w:r w:rsidR="00FE6A9E">
        <w:t>-</w:t>
      </w:r>
      <w:r>
        <w:t xml:space="preserve"> Assets </w:t>
      </w:r>
      <w:r w:rsidR="00C66ABC">
        <w:t>and</w:t>
      </w:r>
      <w:r>
        <w:t xml:space="preserve"> Live Loan-to-Asset Ratio</w:t>
      </w:r>
    </w:p>
    <w:p w14:paraId="5B3BD346" w14:textId="35D24952" w:rsidR="00F512C9" w:rsidRPr="008104AE" w:rsidRDefault="008104AE" w:rsidP="008104AE">
      <w:pPr>
        <w:rPr>
          <w:i/>
          <w:iCs/>
          <w:sz w:val="22"/>
          <w:szCs w:val="22"/>
        </w:rPr>
      </w:pPr>
      <w:r w:rsidRPr="008104AE">
        <w:rPr>
          <w:i/>
          <w:iCs/>
          <w:sz w:val="22"/>
          <w:szCs w:val="22"/>
        </w:rPr>
        <w:t>Please refer to the Appendix for the screenshots.</w:t>
      </w:r>
    </w:p>
    <w:p w14:paraId="212517F9" w14:textId="77777777" w:rsidR="00F512C9" w:rsidRDefault="00F512C9" w:rsidP="00D20F91">
      <w:pPr>
        <w:spacing w:line="360" w:lineRule="auto"/>
      </w:pPr>
    </w:p>
    <w:p w14:paraId="7A6C028B" w14:textId="79B75EB0" w:rsidR="00F512C9" w:rsidRPr="001035C2" w:rsidRDefault="00F512C9" w:rsidP="00D20F91">
      <w:pPr>
        <w:spacing w:line="360" w:lineRule="auto"/>
        <w:rPr>
          <w:sz w:val="22"/>
          <w:szCs w:val="22"/>
        </w:rPr>
      </w:pPr>
      <w:r w:rsidRPr="001035C2">
        <w:rPr>
          <w:sz w:val="22"/>
          <w:szCs w:val="22"/>
        </w:rPr>
        <w:t xml:space="preserve">This section collects property values, savings, and valuables. As the user fills in numbers, the system calculates the </w:t>
      </w:r>
      <w:r w:rsidRPr="001035C2">
        <w:rPr>
          <w:b/>
          <w:bCs/>
          <w:sz w:val="22"/>
          <w:szCs w:val="22"/>
        </w:rPr>
        <w:t>LTA ratio</w:t>
      </w:r>
      <w:r w:rsidRPr="001035C2">
        <w:rPr>
          <w:sz w:val="22"/>
          <w:szCs w:val="22"/>
        </w:rPr>
        <w:t>, another key risk metric. Again, the UI shows colour-coded risk and a sliding progress bar.</w:t>
      </w:r>
    </w:p>
    <w:p w14:paraId="2226BB62" w14:textId="77777777" w:rsidR="00C0545E" w:rsidRPr="00C0545E" w:rsidRDefault="00C0545E" w:rsidP="00C0545E">
      <w:pPr>
        <w:rPr>
          <w:sz w:val="22"/>
          <w:szCs w:val="22"/>
        </w:rPr>
      </w:pPr>
      <w:r w:rsidRPr="00C0545E">
        <w:rPr>
          <w:i/>
          <w:iCs/>
          <w:sz w:val="22"/>
          <w:szCs w:val="22"/>
        </w:rPr>
        <w:t>Please refer to the Appendix for the code block.</w:t>
      </w:r>
    </w:p>
    <w:p w14:paraId="413D54E5" w14:textId="77777777" w:rsidR="00F512C9" w:rsidRDefault="00F512C9" w:rsidP="00D20F91">
      <w:pPr>
        <w:spacing w:line="360" w:lineRule="auto"/>
      </w:pPr>
    </w:p>
    <w:p w14:paraId="288B84AA" w14:textId="2F82EA32" w:rsidR="00520C51" w:rsidRPr="00520C51" w:rsidRDefault="00F512C9" w:rsidP="00D20F91">
      <w:pPr>
        <w:pStyle w:val="Heading5"/>
        <w:numPr>
          <w:ilvl w:val="0"/>
          <w:numId w:val="18"/>
        </w:numPr>
        <w:spacing w:line="360" w:lineRule="auto"/>
      </w:pPr>
      <w:r>
        <w:t xml:space="preserve">Step 5 </w:t>
      </w:r>
      <w:r w:rsidR="00377A05">
        <w:t>-</w:t>
      </w:r>
      <w:r>
        <w:t xml:space="preserve"> Review Screen</w:t>
      </w:r>
    </w:p>
    <w:p w14:paraId="2B504868" w14:textId="77777777" w:rsidR="008104AE" w:rsidRPr="008104AE" w:rsidRDefault="008104AE" w:rsidP="008104AE">
      <w:pPr>
        <w:rPr>
          <w:i/>
          <w:iCs/>
          <w:sz w:val="22"/>
          <w:szCs w:val="22"/>
        </w:rPr>
      </w:pPr>
      <w:r w:rsidRPr="008104AE">
        <w:rPr>
          <w:i/>
          <w:iCs/>
          <w:sz w:val="22"/>
          <w:szCs w:val="22"/>
        </w:rPr>
        <w:t>Please refer to the Appendix for the screenshots.</w:t>
      </w:r>
    </w:p>
    <w:p w14:paraId="3AB5C312" w14:textId="713C0C82" w:rsidR="00F512C9" w:rsidRDefault="00F512C9" w:rsidP="001035C2">
      <w:pPr>
        <w:spacing w:line="360" w:lineRule="auto"/>
        <w:jc w:val="center"/>
      </w:pPr>
    </w:p>
    <w:p w14:paraId="6A095B49" w14:textId="77777777" w:rsidR="00F512C9" w:rsidRPr="001035C2" w:rsidRDefault="00F512C9" w:rsidP="00D20F91">
      <w:pPr>
        <w:spacing w:line="360" w:lineRule="auto"/>
        <w:rPr>
          <w:sz w:val="22"/>
          <w:szCs w:val="22"/>
        </w:rPr>
      </w:pPr>
      <w:r w:rsidRPr="001035C2">
        <w:rPr>
          <w:sz w:val="22"/>
          <w:szCs w:val="22"/>
        </w:rPr>
        <w:t>The last step shows everything in a nutshell, such as income, assets, etc.</w:t>
      </w:r>
    </w:p>
    <w:p w14:paraId="0154AE8C" w14:textId="77777777" w:rsidR="00C0545E" w:rsidRPr="00C0545E" w:rsidRDefault="00C0545E" w:rsidP="00C0545E">
      <w:pPr>
        <w:rPr>
          <w:sz w:val="22"/>
          <w:szCs w:val="22"/>
        </w:rPr>
      </w:pPr>
      <w:r w:rsidRPr="00C0545E">
        <w:rPr>
          <w:i/>
          <w:iCs/>
          <w:sz w:val="22"/>
          <w:szCs w:val="22"/>
        </w:rPr>
        <w:t>Please refer to the Appendix for the code block.</w:t>
      </w:r>
    </w:p>
    <w:p w14:paraId="360C1C40" w14:textId="77777777" w:rsidR="001035C2" w:rsidRPr="001035C2" w:rsidRDefault="001035C2" w:rsidP="00D20F91">
      <w:pPr>
        <w:spacing w:line="360" w:lineRule="auto"/>
        <w:rPr>
          <w:sz w:val="22"/>
          <w:szCs w:val="22"/>
        </w:rPr>
      </w:pPr>
    </w:p>
    <w:p w14:paraId="7686969C" w14:textId="04EF9125" w:rsidR="00520C51" w:rsidRPr="00520C51" w:rsidRDefault="00F512C9" w:rsidP="00D20F91">
      <w:pPr>
        <w:pStyle w:val="Heading5"/>
        <w:numPr>
          <w:ilvl w:val="0"/>
          <w:numId w:val="18"/>
        </w:numPr>
        <w:spacing w:line="360" w:lineRule="auto"/>
      </w:pPr>
      <w:r w:rsidRPr="00520C51">
        <w:t>Inline Validation Engine</w:t>
      </w:r>
    </w:p>
    <w:p w14:paraId="0B7FA268" w14:textId="77777777" w:rsidR="00F512C9" w:rsidRPr="001035C2" w:rsidRDefault="00F512C9" w:rsidP="00D20F91">
      <w:pPr>
        <w:spacing w:line="360" w:lineRule="auto"/>
        <w:rPr>
          <w:sz w:val="22"/>
          <w:szCs w:val="22"/>
        </w:rPr>
      </w:pPr>
      <w:r w:rsidRPr="001035C2">
        <w:rPr>
          <w:sz w:val="22"/>
          <w:szCs w:val="22"/>
        </w:rPr>
        <w:t>Validation is tied to steps. Each step enforces its own limits to prevent bad data from slipping through.</w:t>
      </w:r>
    </w:p>
    <w:p w14:paraId="3EF61371" w14:textId="77777777" w:rsidR="00C0545E" w:rsidRPr="00C0545E" w:rsidRDefault="00C0545E" w:rsidP="00C0545E">
      <w:pPr>
        <w:rPr>
          <w:sz w:val="22"/>
          <w:szCs w:val="22"/>
        </w:rPr>
      </w:pPr>
      <w:r w:rsidRPr="00C0545E">
        <w:rPr>
          <w:i/>
          <w:iCs/>
          <w:sz w:val="22"/>
          <w:szCs w:val="22"/>
        </w:rPr>
        <w:t>Please refer to the Appendix for the code block.</w:t>
      </w:r>
    </w:p>
    <w:p w14:paraId="4EBBE73A" w14:textId="77777777" w:rsidR="00F512C9" w:rsidRDefault="00F512C9" w:rsidP="00D20F91">
      <w:pPr>
        <w:spacing w:line="360" w:lineRule="auto"/>
      </w:pPr>
    </w:p>
    <w:p w14:paraId="08A93C49" w14:textId="6E23576A" w:rsidR="00F512C9" w:rsidRDefault="00F512C9" w:rsidP="00D20F91">
      <w:pPr>
        <w:pStyle w:val="Heading5"/>
        <w:numPr>
          <w:ilvl w:val="0"/>
          <w:numId w:val="18"/>
        </w:numPr>
        <w:spacing w:line="360" w:lineRule="auto"/>
      </w:pPr>
      <w:r>
        <w:t xml:space="preserve">Form Navigation </w:t>
      </w:r>
      <w:r w:rsidR="00C43F82">
        <w:t>and</w:t>
      </w:r>
      <w:r>
        <w:t xml:space="preserve"> Gestures</w:t>
      </w:r>
    </w:p>
    <w:p w14:paraId="5F7A74F0" w14:textId="77777777" w:rsidR="00F512C9" w:rsidRPr="001035C2" w:rsidRDefault="00F512C9" w:rsidP="00D20F91">
      <w:pPr>
        <w:spacing w:line="360" w:lineRule="auto"/>
        <w:rPr>
          <w:sz w:val="22"/>
          <w:szCs w:val="22"/>
        </w:rPr>
      </w:pPr>
      <w:r w:rsidRPr="001035C2">
        <w:rPr>
          <w:sz w:val="22"/>
          <w:szCs w:val="22"/>
        </w:rPr>
        <w:t>Users can go forward and backwards using animations. On mobile, a swipe gesture lets them return to the previous step, which makes the form feel lighter.</w:t>
      </w:r>
    </w:p>
    <w:p w14:paraId="172AA0A5" w14:textId="77777777" w:rsidR="00C43F82" w:rsidRPr="00C0545E" w:rsidRDefault="00C43F82" w:rsidP="00C43F82">
      <w:pPr>
        <w:rPr>
          <w:sz w:val="22"/>
          <w:szCs w:val="22"/>
        </w:rPr>
      </w:pPr>
      <w:r w:rsidRPr="00C0545E">
        <w:rPr>
          <w:i/>
          <w:iCs/>
          <w:sz w:val="22"/>
          <w:szCs w:val="22"/>
        </w:rPr>
        <w:t>Please refer to the Appendix for the code block.</w:t>
      </w:r>
    </w:p>
    <w:p w14:paraId="1BE8029F" w14:textId="77777777" w:rsidR="00F512C9" w:rsidRDefault="00F512C9" w:rsidP="00D20F91">
      <w:pPr>
        <w:spacing w:line="360" w:lineRule="auto"/>
      </w:pPr>
    </w:p>
    <w:p w14:paraId="17D14741" w14:textId="0B188CCE" w:rsidR="00F512C9" w:rsidRDefault="00F512C9" w:rsidP="00D20F91">
      <w:pPr>
        <w:pStyle w:val="Heading5"/>
        <w:numPr>
          <w:ilvl w:val="0"/>
          <w:numId w:val="18"/>
        </w:numPr>
        <w:spacing w:line="360" w:lineRule="auto"/>
      </w:pPr>
      <w:r>
        <w:t xml:space="preserve">Submission to Backend </w:t>
      </w:r>
      <w:r w:rsidR="00EA374C">
        <w:t>and</w:t>
      </w:r>
      <w:r>
        <w:t xml:space="preserve"> Chat Logging</w:t>
      </w:r>
    </w:p>
    <w:p w14:paraId="52A733EC" w14:textId="77777777" w:rsidR="00F512C9" w:rsidRPr="001035C2" w:rsidRDefault="00F512C9" w:rsidP="00D20F91">
      <w:pPr>
        <w:spacing w:line="360" w:lineRule="auto"/>
        <w:rPr>
          <w:sz w:val="22"/>
          <w:szCs w:val="22"/>
        </w:rPr>
      </w:pPr>
      <w:r w:rsidRPr="001035C2">
        <w:rPr>
          <w:sz w:val="22"/>
          <w:szCs w:val="22"/>
        </w:rPr>
        <w:t>When the form is submitted,</w:t>
      </w:r>
    </w:p>
    <w:p w14:paraId="737FBE1F"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sends all values to /api/v1/loan/approval?variant=xai|baseline.</w:t>
      </w:r>
    </w:p>
    <w:p w14:paraId="06AD9FDB"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logs both the user request and the model’s response into chat_history.</w:t>
      </w:r>
    </w:p>
    <w:p w14:paraId="4DDA39F3"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redirects back to the chat screen.</w:t>
      </w:r>
    </w:p>
    <w:p w14:paraId="277F0A78" w14:textId="49D0E357" w:rsidR="00C0545E" w:rsidRPr="00C0545E" w:rsidRDefault="00C0545E" w:rsidP="00C0545E">
      <w:pPr>
        <w:rPr>
          <w:sz w:val="22"/>
          <w:szCs w:val="22"/>
        </w:rPr>
      </w:pPr>
      <w:r w:rsidRPr="00C0545E">
        <w:rPr>
          <w:i/>
          <w:iCs/>
          <w:sz w:val="22"/>
          <w:szCs w:val="22"/>
        </w:rPr>
        <w:t>Please refer to the Appendix for the code block.</w:t>
      </w:r>
    </w:p>
    <w:p w14:paraId="6C25995B" w14:textId="77777777" w:rsidR="00F512C9" w:rsidRDefault="00F512C9" w:rsidP="00D20F91">
      <w:pPr>
        <w:spacing w:line="360" w:lineRule="auto"/>
      </w:pPr>
    </w:p>
    <w:p w14:paraId="38342DC0" w14:textId="7F20255F" w:rsidR="00F512C9" w:rsidRDefault="00F512C9" w:rsidP="00D20F91">
      <w:pPr>
        <w:pStyle w:val="Heading5"/>
        <w:numPr>
          <w:ilvl w:val="0"/>
          <w:numId w:val="18"/>
        </w:numPr>
        <w:spacing w:line="360" w:lineRule="auto"/>
      </w:pPr>
      <w:r>
        <w:t xml:space="preserve">Auto-Scroll </w:t>
      </w:r>
      <w:r w:rsidR="004D3672">
        <w:t>and</w:t>
      </w:r>
      <w:r>
        <w:t xml:space="preserve"> Vibration Feedback</w:t>
      </w:r>
    </w:p>
    <w:p w14:paraId="44CBE050" w14:textId="77777777" w:rsidR="00F512C9" w:rsidRPr="001035C2" w:rsidRDefault="00F512C9" w:rsidP="00D20F91">
      <w:pPr>
        <w:spacing w:line="360" w:lineRule="auto"/>
        <w:rPr>
          <w:sz w:val="22"/>
          <w:szCs w:val="22"/>
        </w:rPr>
      </w:pPr>
      <w:r w:rsidRPr="001035C2">
        <w:rPr>
          <w:sz w:val="22"/>
          <w:szCs w:val="22"/>
        </w:rPr>
        <w:t>Whenever the user moves to a new step, the screen scrolls to the top and triggers a tiny vibration (only on supported devices). It gives the transition a bit more physical sense.</w:t>
      </w:r>
    </w:p>
    <w:p w14:paraId="2942B0B5" w14:textId="77777777" w:rsidR="0029426E" w:rsidRPr="00C0545E" w:rsidRDefault="0029426E" w:rsidP="0029426E">
      <w:pPr>
        <w:rPr>
          <w:sz w:val="22"/>
          <w:szCs w:val="22"/>
        </w:rPr>
      </w:pPr>
      <w:r w:rsidRPr="00C0545E">
        <w:rPr>
          <w:i/>
          <w:iCs/>
          <w:sz w:val="22"/>
          <w:szCs w:val="22"/>
        </w:rPr>
        <w:t>Please refer to the Appendix for the code block.</w:t>
      </w:r>
    </w:p>
    <w:p w14:paraId="378FD422" w14:textId="77777777" w:rsidR="00F512C9" w:rsidRDefault="00F512C9" w:rsidP="00D20F91">
      <w:pPr>
        <w:spacing w:line="360" w:lineRule="auto"/>
      </w:pPr>
    </w:p>
    <w:p w14:paraId="06212A90" w14:textId="3CD2E6E1" w:rsidR="0018322A" w:rsidRPr="0018322A" w:rsidRDefault="00A020C5" w:rsidP="00835532">
      <w:pPr>
        <w:pStyle w:val="Heading4"/>
        <w:spacing w:line="360" w:lineRule="auto"/>
      </w:pPr>
      <w:r>
        <w:lastRenderedPageBreak/>
        <w:t>6.3.2.5 Admin Panel</w:t>
      </w:r>
    </w:p>
    <w:p w14:paraId="4B4159C2" w14:textId="32467AD8" w:rsidR="00A020C5" w:rsidRDefault="00A020C5" w:rsidP="00D20F91">
      <w:pPr>
        <w:pStyle w:val="Heading5"/>
        <w:numPr>
          <w:ilvl w:val="0"/>
          <w:numId w:val="19"/>
        </w:numPr>
        <w:spacing w:line="360" w:lineRule="auto"/>
      </w:pPr>
      <w:r>
        <w:t>Admin Gatekeeping</w:t>
      </w:r>
    </w:p>
    <w:p w14:paraId="251D5240" w14:textId="77777777" w:rsidR="00A020C5" w:rsidRDefault="00A020C5" w:rsidP="00D20F91">
      <w:pPr>
        <w:spacing w:line="360" w:lineRule="auto"/>
        <w:rPr>
          <w:sz w:val="22"/>
          <w:szCs w:val="22"/>
        </w:rPr>
      </w:pPr>
      <w:r w:rsidRPr="00835532">
        <w:rPr>
          <w:sz w:val="22"/>
          <w:szCs w:val="22"/>
        </w:rPr>
        <w:t>Only listed admins can see analytics. Everyone else is bounced back to chat. This happens early, before any heavy work starts.</w:t>
      </w:r>
    </w:p>
    <w:p w14:paraId="2F6984B5" w14:textId="7FB002A5" w:rsidR="004B298F" w:rsidRPr="00835532" w:rsidRDefault="004B298F" w:rsidP="004B298F">
      <w:pPr>
        <w:rPr>
          <w:sz w:val="22"/>
          <w:szCs w:val="22"/>
        </w:rPr>
      </w:pPr>
      <w:r w:rsidRPr="00C0545E">
        <w:rPr>
          <w:i/>
          <w:iCs/>
          <w:sz w:val="22"/>
          <w:szCs w:val="22"/>
        </w:rPr>
        <w:t>Please refer to the Appendix for the code block.</w:t>
      </w:r>
    </w:p>
    <w:p w14:paraId="05BA0412" w14:textId="77777777" w:rsidR="00A020C5" w:rsidRDefault="00A020C5" w:rsidP="00D20F91">
      <w:pPr>
        <w:spacing w:line="360" w:lineRule="auto"/>
      </w:pPr>
    </w:p>
    <w:p w14:paraId="0B3A6111" w14:textId="49FDA346" w:rsidR="00A020C5" w:rsidRDefault="00A020C5" w:rsidP="00D20F91">
      <w:pPr>
        <w:pStyle w:val="Heading5"/>
        <w:numPr>
          <w:ilvl w:val="0"/>
          <w:numId w:val="19"/>
        </w:numPr>
        <w:spacing w:line="360" w:lineRule="auto"/>
      </w:pPr>
      <w:r>
        <w:t>Pull Survey Rows from Supabase</w:t>
      </w:r>
    </w:p>
    <w:p w14:paraId="59AA704A" w14:textId="77777777" w:rsidR="00A020C5" w:rsidRPr="00835532" w:rsidRDefault="00A020C5" w:rsidP="00D20F91">
      <w:pPr>
        <w:spacing w:line="360" w:lineRule="auto"/>
        <w:rPr>
          <w:sz w:val="22"/>
          <w:szCs w:val="22"/>
        </w:rPr>
      </w:pPr>
      <w:r w:rsidRPr="00835532">
        <w:rPr>
          <w:sz w:val="22"/>
          <w:szCs w:val="22"/>
        </w:rPr>
        <w:t>Data is read once the user is verified. Rows are ordered by newest first to keep recent tests visible.</w:t>
      </w:r>
    </w:p>
    <w:p w14:paraId="29EDE413" w14:textId="77777777" w:rsidR="001369C7" w:rsidRPr="00835532" w:rsidRDefault="001369C7" w:rsidP="001369C7">
      <w:pPr>
        <w:rPr>
          <w:sz w:val="22"/>
          <w:szCs w:val="22"/>
        </w:rPr>
      </w:pPr>
      <w:r w:rsidRPr="00C0545E">
        <w:rPr>
          <w:i/>
          <w:iCs/>
          <w:sz w:val="22"/>
          <w:szCs w:val="22"/>
        </w:rPr>
        <w:t>Please refer to the Appendix for the code block.</w:t>
      </w:r>
    </w:p>
    <w:p w14:paraId="4F8EA9A0" w14:textId="77777777" w:rsidR="00A020C5" w:rsidRDefault="00A020C5" w:rsidP="00D20F91">
      <w:pPr>
        <w:spacing w:line="360" w:lineRule="auto"/>
      </w:pPr>
    </w:p>
    <w:p w14:paraId="2BB29909" w14:textId="4CA01E71" w:rsidR="00825836" w:rsidRDefault="00A020C5" w:rsidP="00D20F91">
      <w:pPr>
        <w:pStyle w:val="Heading5"/>
        <w:numPr>
          <w:ilvl w:val="0"/>
          <w:numId w:val="19"/>
        </w:numPr>
        <w:spacing w:line="360" w:lineRule="auto"/>
      </w:pPr>
      <w:r>
        <w:t>Sample Overview</w:t>
      </w:r>
    </w:p>
    <w:p w14:paraId="51473AE8" w14:textId="77777777" w:rsidR="00A020C5" w:rsidRDefault="00A020C5" w:rsidP="00D20F91">
      <w:pPr>
        <w:spacing w:line="360" w:lineRule="auto"/>
        <w:rPr>
          <w:sz w:val="22"/>
          <w:szCs w:val="22"/>
        </w:rPr>
      </w:pPr>
      <w:r w:rsidRPr="00835532">
        <w:rPr>
          <w:sz w:val="22"/>
          <w:szCs w:val="22"/>
        </w:rPr>
        <w:t>Small stat cards show basic counts such as total responses, unique users, and how many belong to each variant. It’s simple, but it sets the stage.</w:t>
      </w:r>
    </w:p>
    <w:p w14:paraId="34ABC82C" w14:textId="25F81769" w:rsidR="00A020C5" w:rsidRPr="00F61402" w:rsidRDefault="005B4B5B" w:rsidP="00F61402">
      <w:pPr>
        <w:rPr>
          <w:sz w:val="22"/>
          <w:szCs w:val="22"/>
        </w:rPr>
      </w:pPr>
      <w:r w:rsidRPr="00C0545E">
        <w:rPr>
          <w:i/>
          <w:iCs/>
          <w:sz w:val="22"/>
          <w:szCs w:val="22"/>
        </w:rPr>
        <w:t>Please refer to the Appendix for the code block</w:t>
      </w:r>
      <w:r w:rsidR="00F61402">
        <w:rPr>
          <w:i/>
          <w:iCs/>
          <w:sz w:val="22"/>
          <w:szCs w:val="22"/>
        </w:rPr>
        <w:t xml:space="preserve"> and screenshot</w:t>
      </w:r>
      <w:r w:rsidRPr="00C0545E">
        <w:rPr>
          <w:i/>
          <w:iCs/>
          <w:sz w:val="22"/>
          <w:szCs w:val="22"/>
        </w:rPr>
        <w:t>.</w:t>
      </w:r>
    </w:p>
    <w:p w14:paraId="3D70F9C3" w14:textId="77777777" w:rsidR="00A020C5" w:rsidRDefault="00A020C5" w:rsidP="00D20F91">
      <w:pPr>
        <w:spacing w:line="360" w:lineRule="auto"/>
      </w:pPr>
    </w:p>
    <w:p w14:paraId="2547C883" w14:textId="7CF45EC3" w:rsidR="00A020C5" w:rsidRDefault="00A020C5" w:rsidP="00D20F91">
      <w:pPr>
        <w:pStyle w:val="Heading5"/>
        <w:numPr>
          <w:ilvl w:val="0"/>
          <w:numId w:val="19"/>
        </w:numPr>
        <w:spacing w:line="360" w:lineRule="auto"/>
      </w:pPr>
      <w:r>
        <w:t>Mean Trust (Baseline vs XAI)</w:t>
      </w:r>
    </w:p>
    <w:p w14:paraId="4DE41E42" w14:textId="041F9F9B" w:rsidR="00A020C5" w:rsidRDefault="00A020C5" w:rsidP="00D20F91">
      <w:pPr>
        <w:spacing w:line="360" w:lineRule="auto"/>
        <w:rPr>
          <w:sz w:val="22"/>
          <w:szCs w:val="22"/>
        </w:rPr>
      </w:pPr>
      <w:r w:rsidRPr="00835532">
        <w:rPr>
          <w:sz w:val="22"/>
          <w:szCs w:val="22"/>
        </w:rPr>
        <w:t xml:space="preserve">A single bar chart compares the average </w:t>
      </w:r>
      <w:r w:rsidRPr="00835532">
        <w:rPr>
          <w:b/>
          <w:bCs/>
          <w:sz w:val="22"/>
          <w:szCs w:val="22"/>
        </w:rPr>
        <w:t>trust score</w:t>
      </w:r>
      <w:r w:rsidRPr="00835532">
        <w:rPr>
          <w:sz w:val="22"/>
          <w:szCs w:val="22"/>
        </w:rPr>
        <w:t xml:space="preserve"> across variants. It quickly answers the core question of whether the explanations change trust.</w:t>
      </w:r>
    </w:p>
    <w:p w14:paraId="04BC2841" w14:textId="3E71EDD9" w:rsidR="00213A25" w:rsidRPr="00213A25" w:rsidRDefault="00213A25" w:rsidP="00D20F91">
      <w:pPr>
        <w:spacing w:line="360" w:lineRule="auto"/>
        <w:rPr>
          <w:i/>
          <w:iCs/>
          <w:sz w:val="22"/>
          <w:szCs w:val="22"/>
        </w:rPr>
      </w:pPr>
      <w:r w:rsidRPr="00213A25">
        <w:rPr>
          <w:i/>
          <w:iCs/>
          <w:sz w:val="22"/>
          <w:szCs w:val="22"/>
        </w:rPr>
        <w:t>The equations for calculating the Average Trust Index for a user group is discussed in the Chapter 7.</w:t>
      </w:r>
    </w:p>
    <w:p w14:paraId="4369AD8E" w14:textId="32F5F6C9" w:rsidR="00A020C5" w:rsidRPr="00F61402" w:rsidRDefault="00786745" w:rsidP="00F61402">
      <w:pPr>
        <w:rPr>
          <w:sz w:val="22"/>
          <w:szCs w:val="22"/>
        </w:rPr>
      </w:pPr>
      <w:r w:rsidRPr="00C0545E">
        <w:rPr>
          <w:i/>
          <w:iCs/>
          <w:sz w:val="22"/>
          <w:szCs w:val="22"/>
        </w:rPr>
        <w:t>Please refer to the Appendix for the code block</w:t>
      </w:r>
      <w:r w:rsidR="00F61402">
        <w:rPr>
          <w:i/>
          <w:iCs/>
          <w:sz w:val="22"/>
          <w:szCs w:val="22"/>
        </w:rPr>
        <w:t xml:space="preserve"> and screenshot</w:t>
      </w:r>
      <w:r w:rsidRPr="00C0545E">
        <w:rPr>
          <w:i/>
          <w:iCs/>
          <w:sz w:val="22"/>
          <w:szCs w:val="22"/>
        </w:rPr>
        <w:t>.</w:t>
      </w:r>
    </w:p>
    <w:p w14:paraId="483409C9" w14:textId="77777777" w:rsidR="00A020C5" w:rsidRDefault="00A020C5" w:rsidP="00D20F91">
      <w:pPr>
        <w:spacing w:line="360" w:lineRule="auto"/>
      </w:pPr>
    </w:p>
    <w:p w14:paraId="5B166B05" w14:textId="00E683CB" w:rsidR="00A020C5" w:rsidRDefault="00A020C5" w:rsidP="00D20F91">
      <w:pPr>
        <w:pStyle w:val="Heading5"/>
        <w:numPr>
          <w:ilvl w:val="0"/>
          <w:numId w:val="19"/>
        </w:numPr>
        <w:spacing w:line="360" w:lineRule="auto"/>
      </w:pPr>
      <w:r>
        <w:t>Six Trust Dimensions</w:t>
      </w:r>
    </w:p>
    <w:p w14:paraId="06147A9C" w14:textId="77777777" w:rsidR="00A020C5" w:rsidRPr="00835532" w:rsidRDefault="00A020C5" w:rsidP="00D20F91">
      <w:pPr>
        <w:spacing w:line="360" w:lineRule="auto"/>
        <w:rPr>
          <w:sz w:val="22"/>
          <w:szCs w:val="22"/>
        </w:rPr>
      </w:pPr>
      <w:r w:rsidRPr="00835532">
        <w:rPr>
          <w:sz w:val="22"/>
          <w:szCs w:val="22"/>
        </w:rPr>
        <w:t>Trust breaks into six parts, such as reasoning confidence, accuracy, understanding, repeat use, comfort, plus the main trust score. Bars show mean values for each, by variant.</w:t>
      </w:r>
    </w:p>
    <w:p w14:paraId="0A83E3C9" w14:textId="77777777" w:rsidR="0090521F" w:rsidRPr="00835532" w:rsidRDefault="0090521F" w:rsidP="0090521F">
      <w:pPr>
        <w:rPr>
          <w:sz w:val="22"/>
          <w:szCs w:val="22"/>
        </w:rPr>
      </w:pPr>
      <w:r w:rsidRPr="00C0545E">
        <w:rPr>
          <w:i/>
          <w:iCs/>
          <w:sz w:val="22"/>
          <w:szCs w:val="22"/>
        </w:rPr>
        <w:t>Please refer to the Appendix for the code block.</w:t>
      </w:r>
    </w:p>
    <w:p w14:paraId="75C3FAF3" w14:textId="77777777" w:rsidR="00070072" w:rsidRDefault="00070072" w:rsidP="00D20F91">
      <w:pPr>
        <w:spacing w:line="360" w:lineRule="auto"/>
      </w:pPr>
    </w:p>
    <w:p w14:paraId="7DECB01A" w14:textId="516F80EF" w:rsidR="00070072" w:rsidRDefault="00A020C5" w:rsidP="00D20F91">
      <w:pPr>
        <w:pStyle w:val="Heading5"/>
        <w:numPr>
          <w:ilvl w:val="0"/>
          <w:numId w:val="19"/>
        </w:numPr>
        <w:spacing w:line="360" w:lineRule="auto"/>
      </w:pPr>
      <w:r>
        <w:t>Trust Distribution (1–5 Buckets)</w:t>
      </w:r>
    </w:p>
    <w:p w14:paraId="15357165" w14:textId="77777777" w:rsidR="00A020C5" w:rsidRDefault="00A020C5" w:rsidP="00D20F91">
      <w:pPr>
        <w:spacing w:line="360" w:lineRule="auto"/>
        <w:rPr>
          <w:sz w:val="22"/>
          <w:szCs w:val="22"/>
        </w:rPr>
      </w:pPr>
      <w:r w:rsidRPr="00835532">
        <w:rPr>
          <w:sz w:val="22"/>
          <w:szCs w:val="22"/>
        </w:rPr>
        <w:t>Counts how many users chose each trust level (1 to 5). It shows spread and skew, which means you can spot if a single outlier pulled the mean.</w:t>
      </w:r>
    </w:p>
    <w:p w14:paraId="3E4BF1C7" w14:textId="0A110F3A" w:rsidR="00A020C5" w:rsidRPr="00F61402" w:rsidRDefault="00CF5DF4" w:rsidP="00F61402">
      <w:pPr>
        <w:rPr>
          <w:sz w:val="22"/>
          <w:szCs w:val="22"/>
        </w:rPr>
      </w:pPr>
      <w:r w:rsidRPr="00C0545E">
        <w:rPr>
          <w:i/>
          <w:iCs/>
          <w:sz w:val="22"/>
          <w:szCs w:val="22"/>
        </w:rPr>
        <w:t>Please refer to the Appendix for the code block</w:t>
      </w:r>
      <w:r w:rsidR="00F61402">
        <w:rPr>
          <w:i/>
          <w:iCs/>
          <w:sz w:val="22"/>
          <w:szCs w:val="22"/>
        </w:rPr>
        <w:t xml:space="preserve"> and screenshot</w:t>
      </w:r>
      <w:r w:rsidRPr="00C0545E">
        <w:rPr>
          <w:i/>
          <w:iCs/>
          <w:sz w:val="22"/>
          <w:szCs w:val="22"/>
        </w:rPr>
        <w:t>.</w:t>
      </w:r>
    </w:p>
    <w:p w14:paraId="11E6C8F2" w14:textId="77777777" w:rsidR="00A020C5" w:rsidRDefault="00A020C5" w:rsidP="00D20F91">
      <w:pPr>
        <w:spacing w:line="360" w:lineRule="auto"/>
      </w:pPr>
    </w:p>
    <w:p w14:paraId="1E1D7581" w14:textId="4F51A6B4" w:rsidR="002669B5" w:rsidRDefault="00A020C5" w:rsidP="00D20F91">
      <w:pPr>
        <w:pStyle w:val="Heading5"/>
        <w:numPr>
          <w:ilvl w:val="0"/>
          <w:numId w:val="19"/>
        </w:numPr>
        <w:spacing w:line="360" w:lineRule="auto"/>
      </w:pPr>
      <w:r>
        <w:t>Lightweight Word Cloud</w:t>
      </w:r>
    </w:p>
    <w:p w14:paraId="6A619A5E" w14:textId="77777777" w:rsidR="00A020C5" w:rsidRPr="00835532" w:rsidRDefault="00A020C5" w:rsidP="00D20F91">
      <w:pPr>
        <w:spacing w:line="360" w:lineRule="auto"/>
        <w:rPr>
          <w:sz w:val="22"/>
          <w:szCs w:val="22"/>
        </w:rPr>
      </w:pPr>
      <w:r w:rsidRPr="00835532">
        <w:rPr>
          <w:sz w:val="22"/>
          <w:szCs w:val="22"/>
        </w:rPr>
        <w:t>No external library. Comments are tokenised, stopwords removed, and the top terms are rendered with size/opacity proportional to frequency. Quick and explanatory.</w:t>
      </w:r>
    </w:p>
    <w:p w14:paraId="6FE04C09" w14:textId="5FE804B5" w:rsidR="00A020C5" w:rsidRDefault="00F61402" w:rsidP="00F61402">
      <w:pPr>
        <w:rPr>
          <w:sz w:val="22"/>
          <w:szCs w:val="22"/>
        </w:rPr>
      </w:pPr>
      <w:r w:rsidRPr="00C0545E">
        <w:rPr>
          <w:i/>
          <w:iCs/>
          <w:sz w:val="22"/>
          <w:szCs w:val="22"/>
        </w:rPr>
        <w:t>Please refer to the Appendix for the code block</w:t>
      </w:r>
      <w:r>
        <w:rPr>
          <w:i/>
          <w:iCs/>
          <w:sz w:val="22"/>
          <w:szCs w:val="22"/>
        </w:rPr>
        <w:t xml:space="preserve"> and screenshot</w:t>
      </w:r>
      <w:r w:rsidRPr="00C0545E">
        <w:rPr>
          <w:i/>
          <w:iCs/>
          <w:sz w:val="22"/>
          <w:szCs w:val="22"/>
        </w:rPr>
        <w:t>.</w:t>
      </w:r>
    </w:p>
    <w:p w14:paraId="7D92BCCF" w14:textId="77777777" w:rsidR="00F61402" w:rsidRPr="00835532" w:rsidRDefault="00F61402" w:rsidP="00F61402">
      <w:pPr>
        <w:rPr>
          <w:sz w:val="22"/>
          <w:szCs w:val="22"/>
        </w:rPr>
      </w:pPr>
    </w:p>
    <w:p w14:paraId="577CBD25" w14:textId="7725412B" w:rsidR="00DC0984" w:rsidRDefault="00DC0984" w:rsidP="00D20F91">
      <w:pPr>
        <w:pStyle w:val="Heading3"/>
        <w:spacing w:before="240" w:after="120" w:line="360" w:lineRule="auto"/>
      </w:pPr>
      <w:bookmarkStart w:id="116" w:name="_Toc216999658"/>
      <w:r>
        <w:t>6.3.3 Backend</w:t>
      </w:r>
      <w:bookmarkEnd w:id="116"/>
    </w:p>
    <w:p w14:paraId="17AA448E" w14:textId="719BFA2A" w:rsidR="000B2F01" w:rsidRPr="00835532" w:rsidRDefault="00DC0984" w:rsidP="00D20F91">
      <w:pPr>
        <w:spacing w:line="360" w:lineRule="auto"/>
        <w:rPr>
          <w:sz w:val="22"/>
          <w:szCs w:val="22"/>
        </w:rPr>
      </w:pPr>
      <w:r w:rsidRPr="00835532">
        <w:rPr>
          <w:sz w:val="22"/>
          <w:szCs w:val="22"/>
        </w:rPr>
        <w:t>The prototype backend consists of two components. One is for routing, which is handled by Node.js, while the other is a microservice that handles loan decision prediction and SHAP explanations.</w:t>
      </w:r>
    </w:p>
    <w:p w14:paraId="10821B12" w14:textId="0A751A7D" w:rsidR="00DC0984" w:rsidRDefault="00DC0984" w:rsidP="00D20F91">
      <w:pPr>
        <w:pStyle w:val="Heading3"/>
        <w:spacing w:before="240" w:after="120" w:line="360" w:lineRule="auto"/>
      </w:pPr>
      <w:bookmarkStart w:id="117" w:name="_Toc216999659"/>
      <w:r>
        <w:t xml:space="preserve">6.3.3.1 </w:t>
      </w:r>
      <w:r w:rsidR="0008622C">
        <w:t xml:space="preserve">Node.js </w:t>
      </w:r>
      <w:r>
        <w:t>Backend</w:t>
      </w:r>
      <w:bookmarkEnd w:id="117"/>
    </w:p>
    <w:p w14:paraId="3DD9E9A6" w14:textId="77777777" w:rsidR="0008622C" w:rsidRPr="00835532" w:rsidRDefault="0008622C" w:rsidP="00D20F91">
      <w:pPr>
        <w:spacing w:line="360" w:lineRule="auto"/>
        <w:rPr>
          <w:sz w:val="22"/>
          <w:szCs w:val="22"/>
        </w:rPr>
      </w:pPr>
      <w:r w:rsidRPr="00835532">
        <w:rPr>
          <w:sz w:val="22"/>
          <w:szCs w:val="22"/>
        </w:rPr>
        <w:t>The Node backend sits in the middle of everything. It’s the traffic controller.</w:t>
      </w:r>
    </w:p>
    <w:p w14:paraId="6BE55926" w14:textId="77777777" w:rsidR="0008622C" w:rsidRPr="00835532" w:rsidRDefault="0008622C" w:rsidP="00D20F91">
      <w:pPr>
        <w:spacing w:line="360" w:lineRule="auto"/>
        <w:rPr>
          <w:sz w:val="22"/>
          <w:szCs w:val="22"/>
        </w:rPr>
      </w:pPr>
      <w:r w:rsidRPr="00835532">
        <w:rPr>
          <w:sz w:val="22"/>
          <w:szCs w:val="22"/>
        </w:rPr>
        <w:t>The frontend talks to it first, not the Flask model, and not Supabase directly.</w:t>
      </w:r>
    </w:p>
    <w:p w14:paraId="5899EA75" w14:textId="77777777" w:rsidR="0008622C" w:rsidRPr="00835532" w:rsidRDefault="0008622C" w:rsidP="00D20F91">
      <w:pPr>
        <w:spacing w:line="360" w:lineRule="auto"/>
        <w:rPr>
          <w:sz w:val="22"/>
          <w:szCs w:val="22"/>
        </w:rPr>
      </w:pPr>
      <w:r w:rsidRPr="00835532">
        <w:rPr>
          <w:sz w:val="22"/>
          <w:szCs w:val="22"/>
        </w:rPr>
        <w:t>Most of the important logic happens inside four routes:</w:t>
      </w:r>
    </w:p>
    <w:p w14:paraId="23C47AAC"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User Mode Allocation</w:t>
      </w:r>
    </w:p>
    <w:p w14:paraId="43A2EF1A"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Loan Approval (Proxy to Flask)</w:t>
      </w:r>
    </w:p>
    <w:p w14:paraId="5CBB9162"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FAQ Answering</w:t>
      </w:r>
    </w:p>
    <w:p w14:paraId="06445682" w14:textId="622FE01B" w:rsidR="0008622C" w:rsidRPr="00835532" w:rsidRDefault="0008622C" w:rsidP="00D20F91">
      <w:pPr>
        <w:numPr>
          <w:ilvl w:val="0"/>
          <w:numId w:val="21"/>
        </w:numPr>
        <w:spacing w:before="120" w:after="120" w:line="360" w:lineRule="auto"/>
        <w:rPr>
          <w:sz w:val="22"/>
          <w:szCs w:val="22"/>
        </w:rPr>
      </w:pPr>
      <w:r w:rsidRPr="00835532">
        <w:rPr>
          <w:b/>
          <w:bCs/>
          <w:sz w:val="22"/>
          <w:szCs w:val="22"/>
        </w:rPr>
        <w:t>Loan-Trust Survey Submission</w:t>
      </w:r>
    </w:p>
    <w:p w14:paraId="436802DE" w14:textId="61B546EB" w:rsidR="0008622C" w:rsidRDefault="0008622C" w:rsidP="00D20F91">
      <w:pPr>
        <w:spacing w:line="360" w:lineRule="auto"/>
        <w:rPr>
          <w:sz w:val="22"/>
          <w:szCs w:val="22"/>
        </w:rPr>
      </w:pPr>
      <w:r w:rsidRPr="00835532">
        <w:rPr>
          <w:sz w:val="22"/>
          <w:szCs w:val="22"/>
        </w:rPr>
        <w:t>These routes carry the weight of the system. The rest of the server setup is just noise. Below is what each one does and the key code behind it.</w:t>
      </w:r>
    </w:p>
    <w:p w14:paraId="05213432" w14:textId="77777777" w:rsidR="003C7FD1" w:rsidRPr="00835532" w:rsidRDefault="003C7FD1" w:rsidP="00D20F91">
      <w:pPr>
        <w:spacing w:line="360" w:lineRule="auto"/>
        <w:rPr>
          <w:sz w:val="22"/>
          <w:szCs w:val="22"/>
        </w:rPr>
      </w:pPr>
    </w:p>
    <w:p w14:paraId="07F39F86" w14:textId="5E9AD410" w:rsidR="0008622C" w:rsidRDefault="00A7291C" w:rsidP="00D20F91">
      <w:pPr>
        <w:pStyle w:val="Heading4"/>
        <w:numPr>
          <w:ilvl w:val="0"/>
          <w:numId w:val="25"/>
        </w:numPr>
        <w:spacing w:line="360" w:lineRule="auto"/>
      </w:pPr>
      <w:r>
        <w:t xml:space="preserve">Route:- </w:t>
      </w:r>
      <w:r w:rsidR="0008622C" w:rsidRPr="0008622C">
        <w:t>/api/v1/users/mode - User Mode Allocation</w:t>
      </w:r>
    </w:p>
    <w:p w14:paraId="283B9952" w14:textId="77777777" w:rsidR="0008622C" w:rsidRPr="00835532" w:rsidRDefault="0008622C" w:rsidP="00D20F91">
      <w:pPr>
        <w:spacing w:line="360" w:lineRule="auto"/>
        <w:rPr>
          <w:sz w:val="22"/>
          <w:szCs w:val="22"/>
        </w:rPr>
      </w:pPr>
      <w:r w:rsidRPr="00835532">
        <w:rPr>
          <w:sz w:val="22"/>
          <w:szCs w:val="22"/>
        </w:rPr>
        <w:t xml:space="preserve">This route is the gatekeeper for A/B testing. Every new user is dropped into either </w:t>
      </w:r>
      <w:r w:rsidRPr="00835532">
        <w:rPr>
          <w:b/>
          <w:bCs/>
          <w:sz w:val="22"/>
          <w:szCs w:val="22"/>
        </w:rPr>
        <w:t>baseline</w:t>
      </w:r>
      <w:r w:rsidRPr="00835532">
        <w:rPr>
          <w:sz w:val="22"/>
          <w:szCs w:val="22"/>
        </w:rPr>
        <w:t xml:space="preserve"> or </w:t>
      </w:r>
      <w:r w:rsidRPr="00835532">
        <w:rPr>
          <w:b/>
          <w:bCs/>
          <w:sz w:val="22"/>
          <w:szCs w:val="22"/>
        </w:rPr>
        <w:t>XAI</w:t>
      </w:r>
      <w:r w:rsidRPr="00835532">
        <w:rPr>
          <w:sz w:val="22"/>
          <w:szCs w:val="22"/>
        </w:rPr>
        <w:t xml:space="preserve"> mode. Admins skip the randomization and always land in </w:t>
      </w:r>
      <w:r w:rsidRPr="00835532">
        <w:rPr>
          <w:b/>
          <w:bCs/>
          <w:sz w:val="22"/>
          <w:szCs w:val="22"/>
        </w:rPr>
        <w:t>XAI</w:t>
      </w:r>
      <w:r w:rsidRPr="00835532">
        <w:rPr>
          <w:sz w:val="22"/>
          <w:szCs w:val="22"/>
        </w:rPr>
        <w:t xml:space="preserve"> mode.</w:t>
      </w:r>
    </w:p>
    <w:p w14:paraId="117596C3" w14:textId="77777777" w:rsidR="0008622C" w:rsidRPr="00835532" w:rsidRDefault="0008622C" w:rsidP="00D20F91">
      <w:pPr>
        <w:spacing w:line="360" w:lineRule="auto"/>
        <w:rPr>
          <w:sz w:val="22"/>
          <w:szCs w:val="22"/>
        </w:rPr>
      </w:pPr>
    </w:p>
    <w:p w14:paraId="6725849D" w14:textId="77777777" w:rsidR="0008622C" w:rsidRPr="00835532" w:rsidRDefault="0008622C" w:rsidP="00D20F91">
      <w:pPr>
        <w:spacing w:line="360" w:lineRule="auto"/>
        <w:rPr>
          <w:sz w:val="22"/>
          <w:szCs w:val="22"/>
        </w:rPr>
      </w:pPr>
      <w:r w:rsidRPr="00835532">
        <w:rPr>
          <w:sz w:val="22"/>
          <w:szCs w:val="22"/>
        </w:rPr>
        <w:t>The route checks if the user already exists in the database:</w:t>
      </w:r>
    </w:p>
    <w:p w14:paraId="255D69B5" w14:textId="77777777" w:rsidR="0008622C" w:rsidRPr="00835532" w:rsidRDefault="0008622C" w:rsidP="00D20F91">
      <w:pPr>
        <w:numPr>
          <w:ilvl w:val="0"/>
          <w:numId w:val="22"/>
        </w:numPr>
        <w:spacing w:before="120" w:after="120" w:line="360" w:lineRule="auto"/>
        <w:rPr>
          <w:sz w:val="22"/>
          <w:szCs w:val="22"/>
        </w:rPr>
      </w:pPr>
      <w:r w:rsidRPr="00835532">
        <w:rPr>
          <w:sz w:val="22"/>
          <w:szCs w:val="22"/>
        </w:rPr>
        <w:t>If yes → return their existing mode and role.</w:t>
      </w:r>
    </w:p>
    <w:p w14:paraId="0BAD0319" w14:textId="77777777" w:rsidR="0008622C" w:rsidRPr="00835532" w:rsidRDefault="0008622C" w:rsidP="00D20F91">
      <w:pPr>
        <w:numPr>
          <w:ilvl w:val="0"/>
          <w:numId w:val="22"/>
        </w:numPr>
        <w:spacing w:before="120" w:after="120" w:line="360" w:lineRule="auto"/>
        <w:rPr>
          <w:sz w:val="22"/>
          <w:szCs w:val="22"/>
        </w:rPr>
      </w:pPr>
      <w:r w:rsidRPr="00835532">
        <w:rPr>
          <w:sz w:val="22"/>
          <w:szCs w:val="22"/>
        </w:rPr>
        <w:t>If not → create a new entry, randomly assigning baseline/xai for normal users.</w:t>
      </w:r>
    </w:p>
    <w:p w14:paraId="075C8E5B" w14:textId="77777777" w:rsidR="0008622C" w:rsidRPr="00835532" w:rsidRDefault="0008622C" w:rsidP="00D20F91">
      <w:pPr>
        <w:spacing w:line="360" w:lineRule="auto"/>
        <w:rPr>
          <w:sz w:val="22"/>
          <w:szCs w:val="22"/>
        </w:rPr>
      </w:pPr>
    </w:p>
    <w:p w14:paraId="04CDFC59" w14:textId="77777777" w:rsidR="0008622C" w:rsidRPr="00835532" w:rsidRDefault="0008622C" w:rsidP="00D20F91">
      <w:pPr>
        <w:spacing w:line="360" w:lineRule="auto"/>
        <w:rPr>
          <w:sz w:val="22"/>
          <w:szCs w:val="22"/>
        </w:rPr>
      </w:pPr>
      <w:r w:rsidRPr="00835532">
        <w:rPr>
          <w:sz w:val="22"/>
          <w:szCs w:val="22"/>
        </w:rPr>
        <w:t>This is what decides whether a user will see SHAP explanations in the system.</w:t>
      </w:r>
    </w:p>
    <w:p w14:paraId="513D80AC" w14:textId="77777777" w:rsidR="003C7FD1" w:rsidRDefault="003C7FD1" w:rsidP="003C7FD1">
      <w:pPr>
        <w:rPr>
          <w:i/>
          <w:iCs/>
          <w:sz w:val="22"/>
          <w:szCs w:val="22"/>
        </w:rPr>
      </w:pPr>
      <w:r w:rsidRPr="00F2588F">
        <w:rPr>
          <w:i/>
          <w:iCs/>
          <w:sz w:val="22"/>
          <w:szCs w:val="22"/>
        </w:rPr>
        <w:t>Please refer to the Appendix for the code block.</w:t>
      </w:r>
    </w:p>
    <w:p w14:paraId="6D569A27" w14:textId="02AA103C" w:rsidR="0008622C" w:rsidRPr="00835532" w:rsidRDefault="0008622C" w:rsidP="00D20F91">
      <w:pPr>
        <w:spacing w:line="360" w:lineRule="auto"/>
        <w:rPr>
          <w:sz w:val="22"/>
          <w:szCs w:val="22"/>
        </w:rPr>
      </w:pPr>
    </w:p>
    <w:p w14:paraId="5A692C2B" w14:textId="4FC978B9" w:rsidR="0008622C" w:rsidRDefault="000316A1" w:rsidP="00D20F91">
      <w:pPr>
        <w:pStyle w:val="Heading4"/>
        <w:numPr>
          <w:ilvl w:val="0"/>
          <w:numId w:val="25"/>
        </w:numPr>
        <w:spacing w:line="360" w:lineRule="auto"/>
      </w:pPr>
      <w:r>
        <w:t xml:space="preserve">Route:- </w:t>
      </w:r>
      <w:r w:rsidR="0008622C">
        <w:t>/api/v1/loan/approval - Loan Prediction (Proxy to Flask)</w:t>
      </w:r>
    </w:p>
    <w:p w14:paraId="0FD054BA" w14:textId="77777777" w:rsidR="0008622C" w:rsidRPr="00835532" w:rsidRDefault="0008622C" w:rsidP="00D20F91">
      <w:pPr>
        <w:spacing w:line="360" w:lineRule="auto"/>
        <w:rPr>
          <w:sz w:val="22"/>
          <w:szCs w:val="22"/>
        </w:rPr>
      </w:pPr>
      <w:r w:rsidRPr="00835532">
        <w:rPr>
          <w:sz w:val="22"/>
          <w:szCs w:val="22"/>
        </w:rPr>
        <w:t>This route does not do the prediction itself. It acts more like a messenger:</w:t>
      </w:r>
    </w:p>
    <w:p w14:paraId="464F14A6"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Takes the user’s loan form</w:t>
      </w:r>
    </w:p>
    <w:p w14:paraId="62D7FD2B"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Checks the query param variant=xai | baseline</w:t>
      </w:r>
    </w:p>
    <w:p w14:paraId="131844CC"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Forwards the payload to the Flask backend</w:t>
      </w:r>
    </w:p>
    <w:p w14:paraId="25140859"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lastRenderedPageBreak/>
        <w:t>Returns the exact prediction and explanation back to the UI</w:t>
      </w:r>
    </w:p>
    <w:p w14:paraId="0C9107B1" w14:textId="77777777" w:rsidR="0008622C" w:rsidRPr="00835532" w:rsidRDefault="0008622C" w:rsidP="00D20F91">
      <w:pPr>
        <w:spacing w:line="360" w:lineRule="auto"/>
        <w:rPr>
          <w:sz w:val="22"/>
          <w:szCs w:val="22"/>
        </w:rPr>
      </w:pPr>
    </w:p>
    <w:p w14:paraId="0912F1A1" w14:textId="2A6C112F" w:rsidR="00427EC1" w:rsidRDefault="0008622C" w:rsidP="00D20F91">
      <w:pPr>
        <w:spacing w:line="360" w:lineRule="auto"/>
        <w:rPr>
          <w:sz w:val="22"/>
          <w:szCs w:val="22"/>
        </w:rPr>
      </w:pPr>
      <w:r w:rsidRPr="00835532">
        <w:rPr>
          <w:sz w:val="22"/>
          <w:szCs w:val="22"/>
        </w:rPr>
        <w:t>The Node server keeps the Python service separate and lightweight</w:t>
      </w:r>
      <w:r w:rsidR="00427EC1">
        <w:rPr>
          <w:sz w:val="22"/>
          <w:szCs w:val="22"/>
        </w:rPr>
        <w:t>. A</w:t>
      </w:r>
      <w:r w:rsidRPr="00835532">
        <w:rPr>
          <w:sz w:val="22"/>
          <w:szCs w:val="22"/>
        </w:rPr>
        <w:t xml:space="preserve"> smart choice given Render’s memory limits.</w:t>
      </w:r>
    </w:p>
    <w:p w14:paraId="00752DD6" w14:textId="77777777" w:rsidR="00427EC1" w:rsidRDefault="00427EC1" w:rsidP="00427EC1">
      <w:pPr>
        <w:rPr>
          <w:i/>
          <w:iCs/>
          <w:sz w:val="22"/>
          <w:szCs w:val="22"/>
        </w:rPr>
      </w:pPr>
      <w:r w:rsidRPr="00F2588F">
        <w:rPr>
          <w:i/>
          <w:iCs/>
          <w:sz w:val="22"/>
          <w:szCs w:val="22"/>
        </w:rPr>
        <w:t>Please refer to the Appendix for the code block.</w:t>
      </w:r>
    </w:p>
    <w:p w14:paraId="1E265188" w14:textId="77777777" w:rsidR="0008622C" w:rsidRPr="00835532" w:rsidRDefault="0008622C" w:rsidP="00D20F91">
      <w:pPr>
        <w:spacing w:line="360" w:lineRule="auto"/>
        <w:rPr>
          <w:sz w:val="22"/>
          <w:szCs w:val="22"/>
        </w:rPr>
      </w:pPr>
    </w:p>
    <w:p w14:paraId="477A4554" w14:textId="59BF362F" w:rsidR="0008622C" w:rsidRDefault="00263EC3" w:rsidP="00D20F91">
      <w:pPr>
        <w:pStyle w:val="Heading4"/>
        <w:numPr>
          <w:ilvl w:val="0"/>
          <w:numId w:val="25"/>
        </w:numPr>
        <w:spacing w:line="360" w:lineRule="auto"/>
      </w:pPr>
      <w:r>
        <w:t xml:space="preserve">Route:- </w:t>
      </w:r>
      <w:r w:rsidR="0008622C">
        <w:t>/api/v1/faq/answer - FAQ and ChatGPT Handler</w:t>
      </w:r>
    </w:p>
    <w:p w14:paraId="1A33E2DC" w14:textId="0B348B7D" w:rsidR="0008622C" w:rsidRPr="00835532" w:rsidRDefault="0008622C" w:rsidP="00D20F91">
      <w:pPr>
        <w:spacing w:line="360" w:lineRule="auto"/>
        <w:rPr>
          <w:sz w:val="22"/>
          <w:szCs w:val="22"/>
        </w:rPr>
      </w:pPr>
      <w:r w:rsidRPr="00835532">
        <w:rPr>
          <w:sz w:val="22"/>
          <w:szCs w:val="22"/>
        </w:rPr>
        <w:t xml:space="preserve">This route handles any financial question typed in the chat. It simply takes the user’s question and passes it to </w:t>
      </w:r>
      <w:r w:rsidRPr="00835532">
        <w:rPr>
          <w:b/>
          <w:bCs/>
          <w:sz w:val="22"/>
          <w:szCs w:val="22"/>
        </w:rPr>
        <w:t>GPT-4o-mini</w:t>
      </w:r>
      <w:r w:rsidRPr="00835532">
        <w:rPr>
          <w:sz w:val="22"/>
          <w:szCs w:val="22"/>
        </w:rPr>
        <w:t xml:space="preserve"> with a fixed financial assistant prompt. The answer is returned as-is.</w:t>
      </w:r>
    </w:p>
    <w:p w14:paraId="4451E1B2" w14:textId="466426E2" w:rsidR="0008622C" w:rsidRPr="00835532" w:rsidRDefault="0008622C" w:rsidP="00D20F91">
      <w:pPr>
        <w:spacing w:line="360" w:lineRule="auto"/>
        <w:rPr>
          <w:sz w:val="22"/>
          <w:szCs w:val="22"/>
        </w:rPr>
      </w:pPr>
      <w:r w:rsidRPr="00835532">
        <w:rPr>
          <w:sz w:val="22"/>
          <w:szCs w:val="22"/>
        </w:rPr>
        <w:t>There’s no dataset fallback anymore. The system moved fully to ChatGPT after dataset failures.</w:t>
      </w:r>
    </w:p>
    <w:p w14:paraId="144C466E" w14:textId="77777777" w:rsidR="0008622C" w:rsidRDefault="0008622C" w:rsidP="00D20F91">
      <w:pPr>
        <w:spacing w:line="360" w:lineRule="auto"/>
        <w:rPr>
          <w:sz w:val="22"/>
          <w:szCs w:val="22"/>
        </w:rPr>
      </w:pPr>
      <w:r w:rsidRPr="00835532">
        <w:rPr>
          <w:sz w:val="22"/>
          <w:szCs w:val="22"/>
        </w:rPr>
        <w:t>Supabase logs each query in the background.</w:t>
      </w:r>
    </w:p>
    <w:p w14:paraId="10D6F05C" w14:textId="5DB7FC3B" w:rsidR="003C4E11" w:rsidRPr="003C4E11" w:rsidRDefault="003C4E11" w:rsidP="003C4E11">
      <w:pPr>
        <w:rPr>
          <w:i/>
          <w:iCs/>
          <w:sz w:val="22"/>
          <w:szCs w:val="22"/>
        </w:rPr>
      </w:pPr>
      <w:r w:rsidRPr="00F2588F">
        <w:rPr>
          <w:i/>
          <w:iCs/>
          <w:sz w:val="22"/>
          <w:szCs w:val="22"/>
        </w:rPr>
        <w:t>Please refer to the Appendix for the code block.</w:t>
      </w:r>
    </w:p>
    <w:p w14:paraId="4D36987E" w14:textId="77777777" w:rsidR="0008622C" w:rsidRPr="00835532" w:rsidRDefault="0008622C" w:rsidP="00D20F91">
      <w:pPr>
        <w:spacing w:line="360" w:lineRule="auto"/>
        <w:rPr>
          <w:sz w:val="22"/>
          <w:szCs w:val="22"/>
        </w:rPr>
      </w:pPr>
    </w:p>
    <w:p w14:paraId="0B53199A" w14:textId="3DC7FC3D" w:rsidR="0008622C" w:rsidRDefault="00263EC3" w:rsidP="00D20F91">
      <w:pPr>
        <w:pStyle w:val="Heading4"/>
        <w:numPr>
          <w:ilvl w:val="0"/>
          <w:numId w:val="25"/>
        </w:numPr>
        <w:spacing w:line="360" w:lineRule="auto"/>
      </w:pPr>
      <w:r>
        <w:t xml:space="preserve">Route:- </w:t>
      </w:r>
      <w:r w:rsidR="0008622C">
        <w:t>/api/v1/survey/loan-trust - Trust Survey Logging</w:t>
      </w:r>
    </w:p>
    <w:p w14:paraId="2DBE315C" w14:textId="60F3AB53" w:rsidR="0008622C" w:rsidRPr="00E235D2" w:rsidRDefault="0008622C" w:rsidP="00D20F91">
      <w:pPr>
        <w:spacing w:line="360" w:lineRule="auto"/>
        <w:rPr>
          <w:sz w:val="22"/>
          <w:szCs w:val="22"/>
        </w:rPr>
      </w:pPr>
      <w:r w:rsidRPr="00E235D2">
        <w:rPr>
          <w:sz w:val="22"/>
          <w:szCs w:val="22"/>
        </w:rPr>
        <w:t>After a loan prediction is shown, the frontend triggers a trust survey. This route receives the trust data and pushes it directly into Supabase.</w:t>
      </w:r>
    </w:p>
    <w:p w14:paraId="74787461" w14:textId="66CF8B00" w:rsidR="0008622C" w:rsidRPr="00E235D2" w:rsidRDefault="0008622C" w:rsidP="00D20F91">
      <w:pPr>
        <w:spacing w:line="360" w:lineRule="auto"/>
        <w:rPr>
          <w:sz w:val="22"/>
          <w:szCs w:val="22"/>
        </w:rPr>
      </w:pPr>
      <w:r w:rsidRPr="00E235D2">
        <w:rPr>
          <w:sz w:val="22"/>
          <w:szCs w:val="22"/>
        </w:rPr>
        <w:t>It checks</w:t>
      </w:r>
      <w:r w:rsidR="003C4E11">
        <w:rPr>
          <w:sz w:val="22"/>
          <w:szCs w:val="22"/>
        </w:rPr>
        <w:t xml:space="preserve"> for,</w:t>
      </w:r>
    </w:p>
    <w:p w14:paraId="4C15A4E6"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The user's email</w:t>
      </w:r>
    </w:p>
    <w:p w14:paraId="7563E88A"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Variant (xai/baseline)</w:t>
      </w:r>
    </w:p>
    <w:p w14:paraId="14DCDFEF"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The model’s prediction</w:t>
      </w:r>
    </w:p>
    <w:p w14:paraId="78879994"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All six rating dimensions</w:t>
      </w:r>
    </w:p>
    <w:p w14:paraId="15B18EA8" w14:textId="45080D51" w:rsidR="0008622C" w:rsidRPr="003C4E11" w:rsidRDefault="0008622C" w:rsidP="00D20F91">
      <w:pPr>
        <w:numPr>
          <w:ilvl w:val="0"/>
          <w:numId w:val="24"/>
        </w:numPr>
        <w:spacing w:before="120" w:after="120" w:line="360" w:lineRule="auto"/>
        <w:rPr>
          <w:sz w:val="22"/>
          <w:szCs w:val="22"/>
        </w:rPr>
      </w:pPr>
      <w:r w:rsidRPr="00E235D2">
        <w:rPr>
          <w:sz w:val="22"/>
          <w:szCs w:val="22"/>
        </w:rPr>
        <w:t>Optional comment</w:t>
      </w:r>
    </w:p>
    <w:p w14:paraId="57BA7994" w14:textId="77777777" w:rsidR="0008622C" w:rsidRDefault="0008622C" w:rsidP="00D20F91">
      <w:pPr>
        <w:spacing w:line="360" w:lineRule="auto"/>
        <w:rPr>
          <w:sz w:val="22"/>
          <w:szCs w:val="22"/>
        </w:rPr>
      </w:pPr>
      <w:r w:rsidRPr="00E235D2">
        <w:rPr>
          <w:sz w:val="22"/>
          <w:szCs w:val="22"/>
        </w:rPr>
        <w:t xml:space="preserve">Everything ends up inside the </w:t>
      </w:r>
      <w:r w:rsidRPr="00E235D2">
        <w:rPr>
          <w:b/>
          <w:bCs/>
          <w:sz w:val="22"/>
          <w:szCs w:val="22"/>
        </w:rPr>
        <w:t>loan_trust_survey</w:t>
      </w:r>
      <w:r w:rsidRPr="00E235D2">
        <w:rPr>
          <w:sz w:val="22"/>
          <w:szCs w:val="22"/>
        </w:rPr>
        <w:t xml:space="preserve"> table.</w:t>
      </w:r>
    </w:p>
    <w:p w14:paraId="7BEE86A6" w14:textId="76133D18" w:rsidR="003C4E11" w:rsidRPr="003C4E11" w:rsidRDefault="003C4E11" w:rsidP="003C4E11">
      <w:pPr>
        <w:rPr>
          <w:i/>
          <w:iCs/>
          <w:sz w:val="22"/>
          <w:szCs w:val="22"/>
        </w:rPr>
      </w:pPr>
      <w:r w:rsidRPr="00F2588F">
        <w:rPr>
          <w:i/>
          <w:iCs/>
          <w:sz w:val="22"/>
          <w:szCs w:val="22"/>
        </w:rPr>
        <w:t>Please refer to the Appendix for the code block.</w:t>
      </w:r>
    </w:p>
    <w:p w14:paraId="27D70599" w14:textId="77777777" w:rsidR="0008622C" w:rsidRPr="00E235D2" w:rsidRDefault="0008622C" w:rsidP="00D20F91">
      <w:pPr>
        <w:spacing w:line="360" w:lineRule="auto"/>
        <w:rPr>
          <w:sz w:val="22"/>
          <w:szCs w:val="22"/>
        </w:rPr>
      </w:pPr>
    </w:p>
    <w:p w14:paraId="428DF447" w14:textId="686FFE9E" w:rsidR="0008622C" w:rsidRDefault="0008622C" w:rsidP="00D20F91">
      <w:pPr>
        <w:pStyle w:val="Heading4"/>
        <w:numPr>
          <w:ilvl w:val="0"/>
          <w:numId w:val="25"/>
        </w:numPr>
        <w:spacing w:line="360" w:lineRule="auto"/>
      </w:pPr>
      <w:r>
        <w:t>Global Error Handling</w:t>
      </w:r>
    </w:p>
    <w:p w14:paraId="5AE11651" w14:textId="77777777" w:rsidR="0008622C" w:rsidRDefault="0008622C" w:rsidP="00D20F91">
      <w:pPr>
        <w:spacing w:line="360" w:lineRule="auto"/>
        <w:rPr>
          <w:sz w:val="22"/>
          <w:szCs w:val="22"/>
        </w:rPr>
      </w:pPr>
      <w:r w:rsidRPr="00E235D2">
        <w:rPr>
          <w:sz w:val="22"/>
          <w:szCs w:val="22"/>
        </w:rPr>
        <w:t>Every route passes through a single error handler. In development, it dumps the entire stack trace. In production, it keeps the response neat and hides internal details.</w:t>
      </w:r>
    </w:p>
    <w:p w14:paraId="59CC0F79" w14:textId="77777777" w:rsidR="00562B9C" w:rsidRPr="003C4E11" w:rsidRDefault="00562B9C" w:rsidP="00562B9C">
      <w:pPr>
        <w:rPr>
          <w:i/>
          <w:iCs/>
          <w:sz w:val="22"/>
          <w:szCs w:val="22"/>
        </w:rPr>
      </w:pPr>
      <w:r w:rsidRPr="00F2588F">
        <w:rPr>
          <w:i/>
          <w:iCs/>
          <w:sz w:val="22"/>
          <w:szCs w:val="22"/>
        </w:rPr>
        <w:t>Please refer to the Appendix for the code block.</w:t>
      </w:r>
    </w:p>
    <w:p w14:paraId="0822090E" w14:textId="77777777" w:rsidR="0008622C" w:rsidRPr="00E235D2" w:rsidRDefault="0008622C" w:rsidP="00D20F91">
      <w:pPr>
        <w:spacing w:line="360" w:lineRule="auto"/>
        <w:rPr>
          <w:sz w:val="22"/>
          <w:szCs w:val="22"/>
        </w:rPr>
      </w:pPr>
    </w:p>
    <w:p w14:paraId="70A92F0F" w14:textId="31BC1877" w:rsidR="0008622C" w:rsidRDefault="0008622C" w:rsidP="00D20F91">
      <w:pPr>
        <w:pStyle w:val="Heading4"/>
        <w:numPr>
          <w:ilvl w:val="0"/>
          <w:numId w:val="25"/>
        </w:numPr>
        <w:spacing w:line="360" w:lineRule="auto"/>
      </w:pPr>
      <w:r>
        <w:t>The Express App Structure (High-Level Routing)</w:t>
      </w:r>
    </w:p>
    <w:p w14:paraId="257F39ED" w14:textId="77777777" w:rsidR="0008622C" w:rsidRDefault="0008622C" w:rsidP="00D20F91">
      <w:pPr>
        <w:spacing w:line="360" w:lineRule="auto"/>
        <w:rPr>
          <w:sz w:val="22"/>
          <w:szCs w:val="22"/>
        </w:rPr>
      </w:pPr>
      <w:r w:rsidRPr="00E235D2">
        <w:rPr>
          <w:sz w:val="22"/>
          <w:szCs w:val="22"/>
        </w:rPr>
        <w:t>The app itself only wires the pieces together.</w:t>
      </w:r>
    </w:p>
    <w:p w14:paraId="383F38D8" w14:textId="5301CB1B" w:rsidR="0008622C" w:rsidRDefault="00741314" w:rsidP="00741314">
      <w:pPr>
        <w:rPr>
          <w:i/>
          <w:iCs/>
          <w:sz w:val="22"/>
          <w:szCs w:val="22"/>
        </w:rPr>
      </w:pPr>
      <w:r w:rsidRPr="00F2588F">
        <w:rPr>
          <w:i/>
          <w:iCs/>
          <w:sz w:val="22"/>
          <w:szCs w:val="22"/>
        </w:rPr>
        <w:t>Please refer to the Appendix for the code block.</w:t>
      </w:r>
    </w:p>
    <w:p w14:paraId="66016C50" w14:textId="77777777" w:rsidR="00741314" w:rsidRPr="00741314" w:rsidRDefault="00741314" w:rsidP="00741314">
      <w:pPr>
        <w:rPr>
          <w:i/>
          <w:iCs/>
          <w:sz w:val="22"/>
          <w:szCs w:val="22"/>
        </w:rPr>
      </w:pPr>
    </w:p>
    <w:p w14:paraId="20ACC397" w14:textId="4A12390C" w:rsidR="00622C46" w:rsidRDefault="00D8689A" w:rsidP="00D20F91">
      <w:pPr>
        <w:pStyle w:val="Heading3"/>
        <w:spacing w:before="240" w:after="120" w:line="360" w:lineRule="auto"/>
      </w:pPr>
      <w:bookmarkStart w:id="118" w:name="_Toc216999660"/>
      <w:r>
        <w:lastRenderedPageBreak/>
        <w:t>6.3.3.</w:t>
      </w:r>
      <w:r w:rsidR="000C064F">
        <w:t>2</w:t>
      </w:r>
      <w:r>
        <w:t xml:space="preserve"> </w:t>
      </w:r>
      <w:r w:rsidR="0039503D">
        <w:t>Flask</w:t>
      </w:r>
      <w:r>
        <w:t xml:space="preserve"> Microservice</w:t>
      </w:r>
      <w:bookmarkEnd w:id="118"/>
    </w:p>
    <w:p w14:paraId="78A1DDCA" w14:textId="03E48A54" w:rsidR="0039503D" w:rsidRPr="0045729F" w:rsidRDefault="0039503D" w:rsidP="00D20F91">
      <w:pPr>
        <w:spacing w:line="360" w:lineRule="auto"/>
        <w:rPr>
          <w:sz w:val="22"/>
          <w:szCs w:val="22"/>
        </w:rPr>
      </w:pPr>
      <w:r w:rsidRPr="00E235D2">
        <w:rPr>
          <w:sz w:val="22"/>
          <w:szCs w:val="22"/>
        </w:rPr>
        <w:t>The Python service keeps a small surface. One route does the work. Everything else is either feature engineering, scaling, prediction, SHAP, or the human message. They all sit behind a pipeline and stay out of the way.</w:t>
      </w:r>
    </w:p>
    <w:p w14:paraId="006461BA" w14:textId="3B21F779" w:rsidR="0039503D" w:rsidRPr="0039503D" w:rsidRDefault="00F879C3" w:rsidP="00D20F91">
      <w:pPr>
        <w:pStyle w:val="Heading4"/>
        <w:numPr>
          <w:ilvl w:val="0"/>
          <w:numId w:val="28"/>
        </w:numPr>
        <w:spacing w:line="360" w:lineRule="auto"/>
      </w:pPr>
      <w:r>
        <w:t xml:space="preserve">Route:- </w:t>
      </w:r>
      <w:r w:rsidR="0039503D" w:rsidRPr="0039503D">
        <w:t>/loan_form_test?variant=xai | baseline - Loan Prediction + (optional) SHAP</w:t>
      </w:r>
    </w:p>
    <w:p w14:paraId="347C4454" w14:textId="2AFF7A60" w:rsidR="00E31394" w:rsidRPr="00E235D2" w:rsidRDefault="0039503D" w:rsidP="00D20F91">
      <w:pPr>
        <w:spacing w:line="360" w:lineRule="auto"/>
        <w:rPr>
          <w:sz w:val="22"/>
          <w:szCs w:val="22"/>
        </w:rPr>
      </w:pPr>
      <w:r w:rsidRPr="00E235D2">
        <w:rPr>
          <w:sz w:val="22"/>
          <w:szCs w:val="22"/>
        </w:rPr>
        <w:t>This is the core endpoint. It accepts the 11 raw loan fields, validates them, engineers new features, scales, and predicts. If variant=xai, it adds SHAP contributions and a short, human-readable explanation.</w:t>
      </w:r>
    </w:p>
    <w:p w14:paraId="468FBF1B" w14:textId="77777777" w:rsidR="0039503D" w:rsidRPr="0039503D" w:rsidRDefault="0039503D" w:rsidP="00D20F91">
      <w:pPr>
        <w:pStyle w:val="Heading5"/>
        <w:spacing w:line="360" w:lineRule="auto"/>
      </w:pPr>
      <w:r w:rsidRPr="0039503D">
        <w:t>What it does, in plain words</w:t>
      </w:r>
    </w:p>
    <w:p w14:paraId="13A3371E"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Reads variant from the query string (xai or baseline).</w:t>
      </w:r>
    </w:p>
    <w:p w14:paraId="7786383C"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Validates body against LoanApplication.</w:t>
      </w:r>
    </w:p>
    <w:p w14:paraId="73285ACB"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 xml:space="preserve">Runs the </w:t>
      </w:r>
      <w:r w:rsidRPr="00E235D2">
        <w:rPr>
          <w:b/>
          <w:bCs/>
          <w:sz w:val="22"/>
          <w:szCs w:val="22"/>
        </w:rPr>
        <w:t>LoanPipeline</w:t>
      </w:r>
      <w:r w:rsidRPr="00E235D2">
        <w:rPr>
          <w:sz w:val="22"/>
          <w:szCs w:val="22"/>
        </w:rPr>
        <w:t>: FeatureEngineer → Predictor → (SHAP if XAI) → GPT summary.</w:t>
      </w:r>
    </w:p>
    <w:p w14:paraId="6E300778"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Returns: prediction, probability, optional explanation, and a human-friendly message.</w:t>
      </w:r>
    </w:p>
    <w:p w14:paraId="7F6E1D5B" w14:textId="77777777" w:rsidR="0039503D" w:rsidRPr="0039503D" w:rsidRDefault="0039503D" w:rsidP="00D20F91">
      <w:pPr>
        <w:spacing w:line="360" w:lineRule="auto"/>
      </w:pPr>
    </w:p>
    <w:p w14:paraId="38509961" w14:textId="57084084" w:rsidR="00896416" w:rsidRDefault="0039503D" w:rsidP="00D20F91">
      <w:pPr>
        <w:pStyle w:val="Heading5"/>
        <w:spacing w:line="360" w:lineRule="auto"/>
      </w:pPr>
      <w:r w:rsidRPr="0039503D">
        <w:t xml:space="preserve">Request schema </w:t>
      </w:r>
    </w:p>
    <w:p w14:paraId="45670F4D" w14:textId="71E43898" w:rsidR="00C96F92" w:rsidRPr="001D74A4" w:rsidRDefault="00C96F92" w:rsidP="00C96F92">
      <w:pPr>
        <w:rPr>
          <w:sz w:val="22"/>
          <w:szCs w:val="22"/>
        </w:rPr>
      </w:pPr>
      <w:r w:rsidRPr="001D74A4">
        <w:rPr>
          <w:sz w:val="22"/>
          <w:szCs w:val="22"/>
        </w:rPr>
        <w:t>Model validates the inputs.</w:t>
      </w:r>
    </w:p>
    <w:p w14:paraId="79625FCE" w14:textId="77777777" w:rsidR="00C96F92" w:rsidRPr="001D74A4" w:rsidRDefault="00C96F92" w:rsidP="00C96F92">
      <w:pPr>
        <w:rPr>
          <w:i/>
          <w:iCs/>
          <w:sz w:val="22"/>
          <w:szCs w:val="22"/>
        </w:rPr>
      </w:pPr>
      <w:r w:rsidRPr="001D74A4">
        <w:rPr>
          <w:i/>
          <w:iCs/>
          <w:sz w:val="22"/>
          <w:szCs w:val="22"/>
        </w:rPr>
        <w:t>Please refer to the Appendix for the code block.</w:t>
      </w:r>
    </w:p>
    <w:p w14:paraId="4ACBEBBE" w14:textId="77777777" w:rsidR="00B740EB" w:rsidRPr="00E235D2" w:rsidRDefault="00B740EB" w:rsidP="00D20F91">
      <w:pPr>
        <w:spacing w:line="360" w:lineRule="auto"/>
        <w:rPr>
          <w:sz w:val="22"/>
          <w:szCs w:val="22"/>
        </w:rPr>
      </w:pPr>
    </w:p>
    <w:p w14:paraId="1C56BA1D" w14:textId="6A43D1C5" w:rsidR="0039503D" w:rsidRPr="00E235D2" w:rsidRDefault="0039503D" w:rsidP="008A0A5B">
      <w:pPr>
        <w:pStyle w:val="Heading4"/>
        <w:spacing w:line="360" w:lineRule="auto"/>
        <w:rPr>
          <w:sz w:val="22"/>
          <w:szCs w:val="22"/>
        </w:rPr>
      </w:pPr>
      <w:r w:rsidRPr="00E235D2">
        <w:rPr>
          <w:sz w:val="22"/>
          <w:szCs w:val="22"/>
        </w:rPr>
        <w:t xml:space="preserve">SHAP Explainer </w:t>
      </w:r>
      <w:r w:rsidR="008A0A5B">
        <w:rPr>
          <w:sz w:val="22"/>
          <w:szCs w:val="22"/>
        </w:rPr>
        <w:t>-</w:t>
      </w:r>
      <w:r w:rsidRPr="00E235D2">
        <w:rPr>
          <w:sz w:val="22"/>
          <w:szCs w:val="22"/>
        </w:rPr>
        <w:t xml:space="preserve"> Feature Contribution Extraction</w:t>
      </w:r>
    </w:p>
    <w:p w14:paraId="462E9EAF" w14:textId="77777777" w:rsidR="0039503D" w:rsidRDefault="0039503D" w:rsidP="00D20F91">
      <w:pPr>
        <w:spacing w:line="360" w:lineRule="auto"/>
        <w:rPr>
          <w:sz w:val="22"/>
          <w:szCs w:val="22"/>
        </w:rPr>
      </w:pPr>
      <w:r w:rsidRPr="00E235D2">
        <w:rPr>
          <w:sz w:val="22"/>
          <w:szCs w:val="22"/>
        </w:rPr>
        <w:t xml:space="preserve">This component is responsible for extracting feature-level contribution values from the model. It is used </w:t>
      </w:r>
      <w:r w:rsidRPr="00E235D2">
        <w:rPr>
          <w:b/>
          <w:bCs/>
          <w:sz w:val="22"/>
          <w:szCs w:val="22"/>
        </w:rPr>
        <w:t>only for users assigned to XAI mode</w:t>
      </w:r>
      <w:r w:rsidRPr="00E235D2">
        <w:rPr>
          <w:sz w:val="22"/>
          <w:szCs w:val="22"/>
        </w:rPr>
        <w:t>, and only for loan-prediction requests.</w:t>
      </w:r>
    </w:p>
    <w:p w14:paraId="336A9524" w14:textId="48FAE3B2" w:rsidR="001D74A4" w:rsidRPr="001D74A4" w:rsidRDefault="001D74A4" w:rsidP="001D74A4">
      <w:pPr>
        <w:rPr>
          <w:i/>
          <w:iCs/>
          <w:sz w:val="22"/>
          <w:szCs w:val="22"/>
        </w:rPr>
      </w:pPr>
      <w:r w:rsidRPr="001D74A4">
        <w:rPr>
          <w:i/>
          <w:iCs/>
          <w:sz w:val="22"/>
          <w:szCs w:val="22"/>
        </w:rPr>
        <w:t>Please refer to the Appendix for the code block.</w:t>
      </w:r>
    </w:p>
    <w:p w14:paraId="058A899A" w14:textId="77777777" w:rsidR="0039503D" w:rsidRPr="00E235D2" w:rsidRDefault="0039503D" w:rsidP="00D20F91">
      <w:pPr>
        <w:spacing w:line="360" w:lineRule="auto"/>
        <w:rPr>
          <w:sz w:val="22"/>
          <w:szCs w:val="22"/>
        </w:rPr>
      </w:pPr>
    </w:p>
    <w:p w14:paraId="1EB07B7C" w14:textId="4FA476EE" w:rsidR="0039503D" w:rsidRPr="00E235D2" w:rsidRDefault="0039503D" w:rsidP="00D20F91">
      <w:pPr>
        <w:spacing w:line="360" w:lineRule="auto"/>
        <w:rPr>
          <w:sz w:val="22"/>
          <w:szCs w:val="22"/>
        </w:rPr>
      </w:pPr>
      <w:r w:rsidRPr="00E235D2">
        <w:rPr>
          <w:sz w:val="22"/>
          <w:szCs w:val="22"/>
        </w:rPr>
        <w:t xml:space="preserve">The explainer receives the </w:t>
      </w:r>
      <w:r w:rsidRPr="00E235D2">
        <w:rPr>
          <w:b/>
          <w:bCs/>
          <w:sz w:val="22"/>
          <w:szCs w:val="22"/>
        </w:rPr>
        <w:t>scaled feature vector</w:t>
      </w:r>
      <w:r w:rsidRPr="00E235D2">
        <w:rPr>
          <w:sz w:val="22"/>
          <w:szCs w:val="22"/>
        </w:rPr>
        <w:t>, queries the preloaded SHAP model, normalizes the output (SHAP formats vary across models), and returns a clean dictionary like below,</w:t>
      </w:r>
    </w:p>
    <w:p w14:paraId="737E1677" w14:textId="77777777" w:rsidR="0039503D" w:rsidRPr="00E235D2" w:rsidRDefault="0039503D" w:rsidP="00D20F91">
      <w:pPr>
        <w:spacing w:line="360" w:lineRule="auto"/>
        <w:rPr>
          <w:sz w:val="22"/>
          <w:szCs w:val="22"/>
        </w:rPr>
      </w:pPr>
      <w:r w:rsidRPr="00E235D2">
        <w:rPr>
          <w:color w:val="666666"/>
          <w:sz w:val="22"/>
          <w:szCs w:val="22"/>
        </w:rPr>
        <w:t>{</w:t>
      </w:r>
    </w:p>
    <w:p w14:paraId="4730CBF1"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income_annum"</w:t>
      </w:r>
      <w:r w:rsidRPr="00E235D2">
        <w:rPr>
          <w:color w:val="6E21BA"/>
          <w:sz w:val="22"/>
          <w:szCs w:val="22"/>
        </w:rPr>
        <w:t>:</w:t>
      </w:r>
      <w:r w:rsidRPr="00E235D2">
        <w:rPr>
          <w:color w:val="666666"/>
          <w:sz w:val="22"/>
          <w:szCs w:val="22"/>
        </w:rPr>
        <w:t xml:space="preserve"> </w:t>
      </w:r>
      <w:r w:rsidRPr="00E235D2">
        <w:rPr>
          <w:color w:val="187B34"/>
          <w:sz w:val="22"/>
          <w:szCs w:val="22"/>
        </w:rPr>
        <w:t>0.2411</w:t>
      </w:r>
      <w:r w:rsidRPr="00E235D2">
        <w:rPr>
          <w:color w:val="6E21BA"/>
          <w:sz w:val="22"/>
          <w:szCs w:val="22"/>
        </w:rPr>
        <w:t>,</w:t>
      </w:r>
    </w:p>
    <w:p w14:paraId="360CA801"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loan_amount"</w:t>
      </w:r>
      <w:r w:rsidRPr="00E235D2">
        <w:rPr>
          <w:color w:val="6E21BA"/>
          <w:sz w:val="22"/>
          <w:szCs w:val="22"/>
        </w:rPr>
        <w:t>:</w:t>
      </w:r>
      <w:r w:rsidRPr="00E235D2">
        <w:rPr>
          <w:color w:val="666666"/>
          <w:sz w:val="22"/>
          <w:szCs w:val="22"/>
        </w:rPr>
        <w:t xml:space="preserve"> </w:t>
      </w:r>
      <w:r w:rsidRPr="00E235D2">
        <w:rPr>
          <w:color w:val="6E21BA"/>
          <w:sz w:val="22"/>
          <w:szCs w:val="22"/>
        </w:rPr>
        <w:t>-</w:t>
      </w:r>
      <w:r w:rsidRPr="00E235D2">
        <w:rPr>
          <w:color w:val="187B34"/>
          <w:sz w:val="22"/>
          <w:szCs w:val="22"/>
        </w:rPr>
        <w:t>0.1355</w:t>
      </w:r>
      <w:r w:rsidRPr="00E235D2">
        <w:rPr>
          <w:color w:val="6E21BA"/>
          <w:sz w:val="22"/>
          <w:szCs w:val="22"/>
        </w:rPr>
        <w:t>,</w:t>
      </w:r>
    </w:p>
    <w:p w14:paraId="1E9604D5"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w:t>
      </w:r>
    </w:p>
    <w:p w14:paraId="5E1AC49F" w14:textId="4BEFF55B" w:rsidR="0039503D" w:rsidRPr="0045729F" w:rsidRDefault="0039503D" w:rsidP="00D20F91">
      <w:pPr>
        <w:spacing w:line="360" w:lineRule="auto"/>
        <w:rPr>
          <w:sz w:val="22"/>
          <w:szCs w:val="22"/>
        </w:rPr>
      </w:pPr>
      <w:r w:rsidRPr="00E235D2">
        <w:rPr>
          <w:color w:val="666666"/>
          <w:sz w:val="22"/>
          <w:szCs w:val="22"/>
        </w:rPr>
        <w:t>}</w:t>
      </w:r>
    </w:p>
    <w:p w14:paraId="43F5EB7E" w14:textId="77777777" w:rsidR="0039503D" w:rsidRPr="00E235D2" w:rsidRDefault="0039503D" w:rsidP="00D20F91">
      <w:pPr>
        <w:spacing w:line="360" w:lineRule="auto"/>
        <w:rPr>
          <w:sz w:val="22"/>
          <w:szCs w:val="22"/>
        </w:rPr>
      </w:pPr>
      <w:r w:rsidRPr="00E235D2">
        <w:rPr>
          <w:sz w:val="22"/>
          <w:szCs w:val="22"/>
        </w:rPr>
        <w:t xml:space="preserve">These raw SHAP values are fed into the human explanation generator but are </w:t>
      </w:r>
      <w:r w:rsidRPr="00E235D2">
        <w:rPr>
          <w:b/>
          <w:bCs/>
          <w:sz w:val="22"/>
          <w:szCs w:val="22"/>
        </w:rPr>
        <w:t>never exposed directly to the user</w:t>
      </w:r>
      <w:r w:rsidRPr="00E235D2">
        <w:rPr>
          <w:sz w:val="22"/>
          <w:szCs w:val="22"/>
        </w:rPr>
        <w:t>.</w:t>
      </w:r>
    </w:p>
    <w:p w14:paraId="4C58118C" w14:textId="77777777" w:rsidR="0039503D" w:rsidRPr="00E235D2" w:rsidRDefault="0039503D" w:rsidP="00D20F91">
      <w:pPr>
        <w:spacing w:line="360" w:lineRule="auto"/>
        <w:rPr>
          <w:sz w:val="22"/>
          <w:szCs w:val="22"/>
        </w:rPr>
      </w:pPr>
    </w:p>
    <w:p w14:paraId="69A5FA5A" w14:textId="77777777" w:rsidR="0039503D" w:rsidRPr="00E235D2" w:rsidRDefault="0039503D" w:rsidP="00D20F91">
      <w:pPr>
        <w:pStyle w:val="Heading5"/>
        <w:spacing w:line="360" w:lineRule="auto"/>
        <w:rPr>
          <w:sz w:val="22"/>
          <w:szCs w:val="22"/>
        </w:rPr>
      </w:pPr>
      <w:r w:rsidRPr="00E235D2">
        <w:rPr>
          <w:sz w:val="22"/>
          <w:szCs w:val="22"/>
        </w:rPr>
        <w:lastRenderedPageBreak/>
        <w:t>Key Functions</w:t>
      </w:r>
    </w:p>
    <w:p w14:paraId="1F824E60"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Converts SHAP output to a stable 1×N numeric array.</w:t>
      </w:r>
    </w:p>
    <w:p w14:paraId="65058021"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Handles multi-output SHAP formats (list vs array).</w:t>
      </w:r>
    </w:p>
    <w:p w14:paraId="1F11683A"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Aligns each SHAP value with the correct feature name.</w:t>
      </w:r>
    </w:p>
    <w:p w14:paraId="1CBF1A90" w14:textId="5992FD23" w:rsidR="002E354A" w:rsidRPr="0047272E" w:rsidRDefault="0039503D" w:rsidP="00D20F91">
      <w:pPr>
        <w:numPr>
          <w:ilvl w:val="0"/>
          <w:numId w:val="27"/>
        </w:numPr>
        <w:spacing w:before="120" w:after="120" w:line="360" w:lineRule="auto"/>
        <w:rPr>
          <w:sz w:val="22"/>
          <w:szCs w:val="22"/>
        </w:rPr>
      </w:pPr>
      <w:r w:rsidRPr="00E235D2">
        <w:rPr>
          <w:sz w:val="22"/>
          <w:szCs w:val="22"/>
        </w:rPr>
        <w:t>Returns a compact dictionary ready for the explanation pipeline.</w:t>
      </w:r>
    </w:p>
    <w:p w14:paraId="46781397" w14:textId="0E91705F" w:rsidR="0039503D" w:rsidRPr="0039503D" w:rsidRDefault="0039503D" w:rsidP="00D20F91">
      <w:pPr>
        <w:pStyle w:val="Heading5"/>
        <w:spacing w:line="360" w:lineRule="auto"/>
      </w:pPr>
      <w:r w:rsidRPr="0039503D">
        <w:t>Route</w:t>
      </w:r>
      <w:r w:rsidR="001D74A4">
        <w:t>s</w:t>
      </w:r>
    </w:p>
    <w:p w14:paraId="465237D1" w14:textId="77060E24" w:rsidR="001D74A4" w:rsidRDefault="0039503D" w:rsidP="00D20F91">
      <w:pPr>
        <w:spacing w:line="360" w:lineRule="auto"/>
        <w:rPr>
          <w:sz w:val="22"/>
          <w:szCs w:val="22"/>
        </w:rPr>
      </w:pPr>
      <w:r w:rsidRPr="00E235D2">
        <w:rPr>
          <w:sz w:val="22"/>
          <w:szCs w:val="22"/>
        </w:rPr>
        <w:t xml:space="preserve">This logic lives inside the </w:t>
      </w:r>
      <w:r w:rsidRPr="00E235D2">
        <w:rPr>
          <w:b/>
          <w:bCs/>
          <w:sz w:val="22"/>
          <w:szCs w:val="22"/>
        </w:rPr>
        <w:t>Python microservice</w:t>
      </w:r>
      <w:r w:rsidRPr="00E235D2">
        <w:rPr>
          <w:sz w:val="22"/>
          <w:szCs w:val="22"/>
        </w:rPr>
        <w:t xml:space="preserve"> and is called through the loan pipelin</w:t>
      </w:r>
      <w:r w:rsidR="001D74A4">
        <w:rPr>
          <w:sz w:val="22"/>
          <w:szCs w:val="22"/>
        </w:rPr>
        <w:t>e</w:t>
      </w:r>
      <w:r w:rsidRPr="00E235D2">
        <w:rPr>
          <w:sz w:val="22"/>
          <w:szCs w:val="22"/>
        </w:rPr>
        <w:t>. Not directly via an external route.</w:t>
      </w:r>
    </w:p>
    <w:p w14:paraId="36ADB31B" w14:textId="38418150" w:rsidR="001D74A4" w:rsidRPr="00E235D2" w:rsidRDefault="001D74A4" w:rsidP="001D74A4">
      <w:pPr>
        <w:pStyle w:val="Heading5"/>
        <w:numPr>
          <w:ilvl w:val="0"/>
          <w:numId w:val="187"/>
        </w:numPr>
        <w:spacing w:line="360" w:lineRule="auto"/>
        <w:rPr>
          <w:sz w:val="22"/>
          <w:szCs w:val="22"/>
        </w:rPr>
      </w:pPr>
      <w:r w:rsidRPr="00E235D2">
        <w:rPr>
          <w:sz w:val="22"/>
          <w:szCs w:val="22"/>
        </w:rPr>
        <w:t>Route</w:t>
      </w:r>
      <w:r>
        <w:rPr>
          <w:sz w:val="22"/>
          <w:szCs w:val="22"/>
        </w:rPr>
        <w:t xml:space="preserve"> “/loan_form_test”</w:t>
      </w:r>
    </w:p>
    <w:p w14:paraId="7A19465F" w14:textId="3E596088" w:rsidR="001D74A4" w:rsidRPr="0047272E" w:rsidRDefault="001D74A4" w:rsidP="0047272E">
      <w:r>
        <w:rPr>
          <w:i/>
          <w:iCs/>
        </w:rPr>
        <w:t>Please refer to the Appendix for the code block.</w:t>
      </w:r>
    </w:p>
    <w:p w14:paraId="7044B14A" w14:textId="10356B03" w:rsidR="0039503D" w:rsidRPr="00E235D2" w:rsidRDefault="00C05564" w:rsidP="00D20F91">
      <w:pPr>
        <w:pStyle w:val="Heading4"/>
        <w:numPr>
          <w:ilvl w:val="0"/>
          <w:numId w:val="28"/>
        </w:numPr>
        <w:spacing w:line="360" w:lineRule="auto"/>
        <w:rPr>
          <w:sz w:val="22"/>
          <w:szCs w:val="22"/>
        </w:rPr>
      </w:pPr>
      <w:r w:rsidRPr="00E235D2">
        <w:rPr>
          <w:sz w:val="22"/>
          <w:szCs w:val="22"/>
        </w:rPr>
        <w:t xml:space="preserve">Route:- </w:t>
      </w:r>
      <w:r w:rsidR="0039503D" w:rsidRPr="00E235D2">
        <w:rPr>
          <w:sz w:val="22"/>
          <w:szCs w:val="22"/>
        </w:rPr>
        <w:t>/ - health check route</w:t>
      </w:r>
    </w:p>
    <w:p w14:paraId="6DE85F00" w14:textId="3C77A0B7" w:rsidR="0039503D" w:rsidRPr="00E235D2" w:rsidRDefault="0039503D" w:rsidP="00D20F91">
      <w:pPr>
        <w:spacing w:line="360" w:lineRule="auto"/>
        <w:rPr>
          <w:sz w:val="22"/>
          <w:szCs w:val="22"/>
        </w:rPr>
      </w:pPr>
      <w:r w:rsidRPr="00E235D2">
        <w:rPr>
          <w:sz w:val="22"/>
          <w:szCs w:val="22"/>
        </w:rPr>
        <w:t>A simple liveness probe. Useful for Render or any uptime monitor.</w:t>
      </w:r>
    </w:p>
    <w:p w14:paraId="11346067" w14:textId="77777777" w:rsidR="003827E5" w:rsidRDefault="003827E5" w:rsidP="003827E5">
      <w:r>
        <w:rPr>
          <w:i/>
          <w:iCs/>
        </w:rPr>
        <w:t>Please refer to the Appendix for the code block.</w:t>
      </w:r>
    </w:p>
    <w:p w14:paraId="48A6ECAB" w14:textId="77777777" w:rsidR="001D74A4" w:rsidRPr="001D74A4" w:rsidRDefault="001D74A4" w:rsidP="00D20F91">
      <w:pPr>
        <w:spacing w:line="360" w:lineRule="auto"/>
        <w:rPr>
          <w:sz w:val="22"/>
          <w:szCs w:val="22"/>
        </w:rPr>
      </w:pPr>
    </w:p>
    <w:p w14:paraId="53038E9D" w14:textId="0C21010A" w:rsidR="00E06264" w:rsidRDefault="00E06264" w:rsidP="00D20F91">
      <w:pPr>
        <w:pStyle w:val="Heading2"/>
        <w:spacing w:before="120" w:after="120" w:line="360" w:lineRule="auto"/>
      </w:pPr>
      <w:bookmarkStart w:id="119" w:name="_Toc216999661"/>
      <w:r>
        <w:t>6.4 Deployment Setup</w:t>
      </w:r>
      <w:bookmarkEnd w:id="119"/>
    </w:p>
    <w:p w14:paraId="4A82F53A" w14:textId="77777777" w:rsidR="00E06264" w:rsidRPr="00E235D2" w:rsidRDefault="00E06264" w:rsidP="00D20F91">
      <w:pPr>
        <w:spacing w:line="360" w:lineRule="auto"/>
        <w:rPr>
          <w:sz w:val="22"/>
          <w:szCs w:val="22"/>
        </w:rPr>
      </w:pPr>
      <w:r w:rsidRPr="00E235D2">
        <w:rPr>
          <w:sz w:val="22"/>
          <w:szCs w:val="22"/>
        </w:rPr>
        <w:t xml:space="preserve">The deployment work ended up being split across three services. Each handled a different part of the system. The </w:t>
      </w:r>
      <w:r w:rsidRPr="00E235D2">
        <w:rPr>
          <w:b/>
          <w:bCs/>
          <w:sz w:val="22"/>
          <w:szCs w:val="22"/>
        </w:rPr>
        <w:t>Next.js frontend</w:t>
      </w:r>
      <w:r w:rsidRPr="00E235D2">
        <w:rPr>
          <w:sz w:val="22"/>
          <w:szCs w:val="22"/>
        </w:rPr>
        <w:t xml:space="preserve"> went to </w:t>
      </w:r>
      <w:r w:rsidRPr="00E235D2">
        <w:rPr>
          <w:b/>
          <w:bCs/>
          <w:sz w:val="22"/>
          <w:szCs w:val="22"/>
        </w:rPr>
        <w:t>Vercel</w:t>
      </w:r>
      <w:r w:rsidRPr="00E235D2">
        <w:rPr>
          <w:sz w:val="22"/>
          <w:szCs w:val="22"/>
        </w:rPr>
        <w:t xml:space="preserve"> as it was cleanly deployed from a Github branch. The </w:t>
      </w:r>
      <w:r w:rsidRPr="00E235D2">
        <w:rPr>
          <w:b/>
          <w:bCs/>
          <w:sz w:val="22"/>
          <w:szCs w:val="22"/>
        </w:rPr>
        <w:t>Node backend</w:t>
      </w:r>
      <w:r w:rsidRPr="00E235D2">
        <w:rPr>
          <w:sz w:val="22"/>
          <w:szCs w:val="22"/>
        </w:rPr>
        <w:t xml:space="preserve">, which acts as the router and sits between the UI and the model microservice, was pushed to </w:t>
      </w:r>
      <w:r w:rsidRPr="00E235D2">
        <w:rPr>
          <w:b/>
          <w:bCs/>
          <w:sz w:val="22"/>
          <w:szCs w:val="22"/>
        </w:rPr>
        <w:t>Railway</w:t>
      </w:r>
      <w:r w:rsidRPr="00E235D2">
        <w:rPr>
          <w:sz w:val="22"/>
          <w:szCs w:val="22"/>
        </w:rPr>
        <w:t>. It handled that service better, especially with background jobs and persistent endpoints.</w:t>
      </w:r>
    </w:p>
    <w:p w14:paraId="1D0683E5" w14:textId="77777777" w:rsidR="00E06264" w:rsidRPr="00E235D2" w:rsidRDefault="00E06264" w:rsidP="00D20F91">
      <w:pPr>
        <w:spacing w:line="360" w:lineRule="auto"/>
        <w:rPr>
          <w:sz w:val="22"/>
          <w:szCs w:val="22"/>
        </w:rPr>
      </w:pPr>
      <w:r w:rsidRPr="00E235D2">
        <w:rPr>
          <w:sz w:val="22"/>
          <w:szCs w:val="22"/>
        </w:rPr>
        <w:t xml:space="preserve">The </w:t>
      </w:r>
      <w:r w:rsidRPr="00E235D2">
        <w:rPr>
          <w:b/>
          <w:bCs/>
          <w:sz w:val="22"/>
          <w:szCs w:val="22"/>
        </w:rPr>
        <w:t xml:space="preserve">Flask backend </w:t>
      </w:r>
      <w:r w:rsidRPr="00E235D2">
        <w:rPr>
          <w:sz w:val="22"/>
          <w:szCs w:val="22"/>
        </w:rPr>
        <w:t xml:space="preserve">needed more resources and care. After slimming it down to fit within memory limits, it was deployed on </w:t>
      </w:r>
      <w:r w:rsidRPr="00E235D2">
        <w:rPr>
          <w:b/>
          <w:bCs/>
          <w:sz w:val="22"/>
          <w:szCs w:val="22"/>
        </w:rPr>
        <w:t>Render</w:t>
      </w:r>
      <w:r w:rsidRPr="00E235D2">
        <w:rPr>
          <w:sz w:val="22"/>
          <w:szCs w:val="22"/>
        </w:rPr>
        <w:t xml:space="preserve">. Even then, the cold starts were noticeable, but microservice stayed stable once running. </w:t>
      </w:r>
      <w:r w:rsidRPr="00E235D2">
        <w:rPr>
          <w:b/>
          <w:bCs/>
          <w:sz w:val="22"/>
          <w:szCs w:val="22"/>
        </w:rPr>
        <w:t xml:space="preserve">Supabase </w:t>
      </w:r>
      <w:r w:rsidRPr="00E235D2">
        <w:rPr>
          <w:sz w:val="22"/>
          <w:szCs w:val="22"/>
        </w:rPr>
        <w:t xml:space="preserve">handled the last piece. The database and authentication layer was implemented with Supabase and remained outside, as it is already managed by the platform. </w:t>
      </w:r>
    </w:p>
    <w:p w14:paraId="1DFEA928" w14:textId="77777777" w:rsidR="00E06264" w:rsidRPr="00E235D2" w:rsidRDefault="00E06264" w:rsidP="00D20F91">
      <w:pPr>
        <w:spacing w:line="360" w:lineRule="auto"/>
        <w:rPr>
          <w:sz w:val="22"/>
          <w:szCs w:val="22"/>
        </w:rPr>
      </w:pPr>
      <w:r w:rsidRPr="00E235D2">
        <w:rPr>
          <w:sz w:val="22"/>
          <w:szCs w:val="22"/>
        </w:rP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4DAC2984" w14:textId="77777777" w:rsidR="00E06264" w:rsidRDefault="00E06264" w:rsidP="00D20F91">
      <w:pPr>
        <w:spacing w:line="360" w:lineRule="auto"/>
      </w:pPr>
    </w:p>
    <w:p w14:paraId="60C17974" w14:textId="77777777" w:rsidR="00E06264" w:rsidRDefault="00E06264" w:rsidP="00E235D2">
      <w:pPr>
        <w:pStyle w:val="Heading4"/>
      </w:pPr>
      <w:r>
        <w:t>Summary</w:t>
      </w:r>
    </w:p>
    <w:p w14:paraId="795D426F" w14:textId="5E5EDC4E" w:rsidR="00E06264" w:rsidRPr="00E235D2" w:rsidRDefault="00E06264" w:rsidP="00D20F91">
      <w:pPr>
        <w:numPr>
          <w:ilvl w:val="0"/>
          <w:numId w:val="114"/>
        </w:numPr>
        <w:spacing w:before="120" w:after="120" w:line="360" w:lineRule="auto"/>
        <w:rPr>
          <w:sz w:val="22"/>
          <w:szCs w:val="22"/>
        </w:rPr>
      </w:pPr>
      <w:r w:rsidRPr="00E235D2">
        <w:rPr>
          <w:b/>
          <w:bCs/>
          <w:sz w:val="22"/>
          <w:szCs w:val="22"/>
        </w:rPr>
        <w:t>Frontend (Next.js)</w:t>
      </w:r>
      <w:r w:rsidRPr="00E235D2">
        <w:rPr>
          <w:sz w:val="22"/>
          <w:szCs w:val="22"/>
        </w:rPr>
        <w:t xml:space="preserve"> </w:t>
      </w:r>
      <w:r w:rsidR="00931DEF">
        <w:rPr>
          <w:sz w:val="22"/>
          <w:szCs w:val="22"/>
        </w:rPr>
        <w:t>-</w:t>
      </w:r>
      <w:r w:rsidRPr="00E235D2">
        <w:rPr>
          <w:sz w:val="22"/>
          <w:szCs w:val="22"/>
        </w:rPr>
        <w:t>Vercel</w:t>
      </w:r>
    </w:p>
    <w:p w14:paraId="09CAA0BA" w14:textId="2D9577BB" w:rsidR="00E06264" w:rsidRPr="00E235D2" w:rsidRDefault="00E06264" w:rsidP="00D20F91">
      <w:pPr>
        <w:numPr>
          <w:ilvl w:val="0"/>
          <w:numId w:val="114"/>
        </w:numPr>
        <w:spacing w:before="120" w:after="120" w:line="360" w:lineRule="auto"/>
        <w:rPr>
          <w:sz w:val="22"/>
          <w:szCs w:val="22"/>
        </w:rPr>
      </w:pPr>
      <w:r w:rsidRPr="00E235D2">
        <w:rPr>
          <w:b/>
          <w:bCs/>
          <w:sz w:val="22"/>
          <w:szCs w:val="22"/>
        </w:rPr>
        <w:t>Node Backend</w:t>
      </w:r>
      <w:r w:rsidRPr="00E235D2">
        <w:rPr>
          <w:sz w:val="22"/>
          <w:szCs w:val="22"/>
        </w:rPr>
        <w:t xml:space="preserve"> </w:t>
      </w:r>
      <w:r w:rsidR="00931DEF">
        <w:rPr>
          <w:sz w:val="22"/>
          <w:szCs w:val="22"/>
        </w:rPr>
        <w:t xml:space="preserve">- </w:t>
      </w:r>
      <w:r w:rsidRPr="00E235D2">
        <w:rPr>
          <w:sz w:val="22"/>
          <w:szCs w:val="22"/>
        </w:rPr>
        <w:t>Railway</w:t>
      </w:r>
    </w:p>
    <w:p w14:paraId="3D84B18C" w14:textId="758C9886" w:rsidR="00E06264" w:rsidRPr="00E235D2" w:rsidRDefault="00E06264" w:rsidP="00D20F91">
      <w:pPr>
        <w:numPr>
          <w:ilvl w:val="0"/>
          <w:numId w:val="114"/>
        </w:numPr>
        <w:spacing w:before="120" w:after="120" w:line="360" w:lineRule="auto"/>
        <w:rPr>
          <w:sz w:val="22"/>
          <w:szCs w:val="22"/>
        </w:rPr>
      </w:pPr>
      <w:r w:rsidRPr="00E235D2">
        <w:rPr>
          <w:b/>
          <w:bCs/>
          <w:sz w:val="22"/>
          <w:szCs w:val="22"/>
        </w:rPr>
        <w:t>Flask Backend</w:t>
      </w:r>
      <w:r w:rsidRPr="00E235D2">
        <w:rPr>
          <w:sz w:val="22"/>
          <w:szCs w:val="22"/>
        </w:rPr>
        <w:t xml:space="preserve"> </w:t>
      </w:r>
      <w:r w:rsidR="00931DEF">
        <w:rPr>
          <w:sz w:val="22"/>
          <w:szCs w:val="22"/>
        </w:rPr>
        <w:t>-</w:t>
      </w:r>
      <w:r w:rsidRPr="00E235D2">
        <w:rPr>
          <w:sz w:val="22"/>
          <w:szCs w:val="22"/>
        </w:rPr>
        <w:t xml:space="preserve"> Render</w:t>
      </w:r>
    </w:p>
    <w:p w14:paraId="269C279F" w14:textId="18D51DC5" w:rsidR="00E06264" w:rsidRPr="00E235D2" w:rsidRDefault="00E06264" w:rsidP="00D20F91">
      <w:pPr>
        <w:numPr>
          <w:ilvl w:val="0"/>
          <w:numId w:val="114"/>
        </w:numPr>
        <w:spacing w:before="120" w:after="120" w:line="360" w:lineRule="auto"/>
        <w:rPr>
          <w:sz w:val="22"/>
          <w:szCs w:val="22"/>
        </w:rPr>
      </w:pPr>
      <w:r w:rsidRPr="00E235D2">
        <w:rPr>
          <w:b/>
          <w:bCs/>
          <w:sz w:val="22"/>
          <w:szCs w:val="22"/>
        </w:rPr>
        <w:lastRenderedPageBreak/>
        <w:t>Development</w:t>
      </w:r>
      <w:r w:rsidRPr="00E235D2">
        <w:rPr>
          <w:sz w:val="22"/>
          <w:szCs w:val="22"/>
        </w:rPr>
        <w:t xml:space="preserve"> </w:t>
      </w:r>
      <w:r w:rsidR="00931DEF">
        <w:rPr>
          <w:sz w:val="22"/>
          <w:szCs w:val="22"/>
        </w:rPr>
        <w:t>-</w:t>
      </w:r>
      <w:r w:rsidRPr="00E235D2">
        <w:rPr>
          <w:sz w:val="22"/>
          <w:szCs w:val="22"/>
        </w:rPr>
        <w:t xml:space="preserve"> local environment using venv + Node runtime</w:t>
      </w:r>
    </w:p>
    <w:p w14:paraId="4FA8B77B" w14:textId="3586DDF4" w:rsidR="00E06264" w:rsidRPr="00E235D2" w:rsidRDefault="00E06264" w:rsidP="00D20F91">
      <w:pPr>
        <w:numPr>
          <w:ilvl w:val="0"/>
          <w:numId w:val="114"/>
        </w:numPr>
        <w:spacing w:before="120" w:after="120" w:line="360" w:lineRule="auto"/>
        <w:rPr>
          <w:sz w:val="22"/>
          <w:szCs w:val="22"/>
        </w:rPr>
      </w:pPr>
      <w:r w:rsidRPr="00E235D2">
        <w:rPr>
          <w:b/>
          <w:bCs/>
          <w:sz w:val="22"/>
          <w:szCs w:val="22"/>
        </w:rPr>
        <w:t>Supabase</w:t>
      </w:r>
      <w:r w:rsidRPr="00E235D2">
        <w:rPr>
          <w:sz w:val="22"/>
          <w:szCs w:val="22"/>
        </w:rPr>
        <w:t xml:space="preserve"> </w:t>
      </w:r>
      <w:r w:rsidR="00931DEF">
        <w:rPr>
          <w:sz w:val="22"/>
          <w:szCs w:val="22"/>
        </w:rPr>
        <w:t>-</w:t>
      </w:r>
      <w:r w:rsidRPr="00E235D2">
        <w:rPr>
          <w:sz w:val="22"/>
          <w:szCs w:val="22"/>
        </w:rPr>
        <w:t xml:space="preserve"> hosted managed database &amp; auth layer</w:t>
      </w:r>
    </w:p>
    <w:p w14:paraId="13AD1F5B" w14:textId="3B3BA506" w:rsidR="00D8689A" w:rsidRPr="00D62744" w:rsidRDefault="00E06264" w:rsidP="00D20F91">
      <w:pPr>
        <w:spacing w:line="360" w:lineRule="auto"/>
        <w:rPr>
          <w:sz w:val="22"/>
          <w:szCs w:val="22"/>
        </w:rPr>
      </w:pPr>
      <w:r w:rsidRPr="00E235D2">
        <w:rPr>
          <w:sz w:val="22"/>
          <w:szCs w:val="22"/>
        </w:rPr>
        <w:t>These three deployments behaved separately but integrated through API routes.</w:t>
      </w:r>
    </w:p>
    <w:p w14:paraId="3D6F64A7" w14:textId="6931A012" w:rsidR="00A22E2C" w:rsidRDefault="00A22E2C" w:rsidP="00D20F91">
      <w:pPr>
        <w:pStyle w:val="Heading2"/>
        <w:spacing w:before="120" w:after="120" w:line="360" w:lineRule="auto"/>
      </w:pPr>
      <w:bookmarkStart w:id="120" w:name="_Toc216999662"/>
      <w:r>
        <w:t>6.</w:t>
      </w:r>
      <w:r w:rsidR="00CB0275">
        <w:t>5</w:t>
      </w:r>
      <w:r>
        <w:t xml:space="preserve"> Additional Setup and Configuration</w:t>
      </w:r>
      <w:bookmarkEnd w:id="120"/>
    </w:p>
    <w:p w14:paraId="757529DD" w14:textId="77777777" w:rsidR="00A22E2C" w:rsidRPr="00E235D2" w:rsidRDefault="00A22E2C" w:rsidP="00D20F91">
      <w:pPr>
        <w:spacing w:line="360" w:lineRule="auto"/>
        <w:rPr>
          <w:sz w:val="22"/>
          <w:szCs w:val="22"/>
        </w:rPr>
      </w:pPr>
      <w:r w:rsidRPr="00E235D2">
        <w:rPr>
          <w:sz w:val="22"/>
          <w:szCs w:val="22"/>
        </w:rPr>
        <w:t xml:space="preserve">Environment variables floated across several layers, and keeping them consistent took some effort. The </w:t>
      </w:r>
      <w:r w:rsidRPr="00E235D2">
        <w:rPr>
          <w:b/>
          <w:bCs/>
          <w:sz w:val="22"/>
          <w:szCs w:val="22"/>
        </w:rPr>
        <w:t xml:space="preserve">Next.js frontend </w:t>
      </w:r>
      <w:r w:rsidRPr="00E235D2">
        <w:rPr>
          <w:sz w:val="22"/>
          <w:szCs w:val="22"/>
        </w:rPr>
        <w:t xml:space="preserve">stored its values inside the </w:t>
      </w:r>
      <w:r w:rsidRPr="00E235D2">
        <w:rPr>
          <w:b/>
          <w:bCs/>
          <w:sz w:val="22"/>
          <w:szCs w:val="22"/>
        </w:rPr>
        <w:t xml:space="preserve">.env.local </w:t>
      </w:r>
      <w:r w:rsidRPr="00E235D2">
        <w:rPr>
          <w:sz w:val="22"/>
          <w:szCs w:val="22"/>
        </w:rPr>
        <w:t xml:space="preserve">during </w:t>
      </w:r>
      <w:r w:rsidRPr="00E235D2">
        <w:rPr>
          <w:b/>
          <w:bCs/>
          <w:sz w:val="22"/>
          <w:szCs w:val="22"/>
        </w:rPr>
        <w:t>development</w:t>
      </w:r>
      <w:r w:rsidRPr="00E235D2">
        <w:rPr>
          <w:sz w:val="22"/>
          <w:szCs w:val="22"/>
        </w:rPr>
        <w:t>, and Vercel</w:t>
      </w:r>
      <w:r w:rsidRPr="00E235D2">
        <w:rPr>
          <w:b/>
          <w:bCs/>
          <w:sz w:val="22"/>
          <w:szCs w:val="22"/>
        </w:rPr>
        <w:t xml:space="preserve"> </w:t>
      </w:r>
      <w:r w:rsidRPr="00E235D2">
        <w:rPr>
          <w:sz w:val="22"/>
          <w:szCs w:val="22"/>
        </w:rPr>
        <w:t xml:space="preserve">mirrored the same keys in its dashboard. The </w:t>
      </w:r>
      <w:r w:rsidRPr="00E235D2">
        <w:rPr>
          <w:b/>
          <w:bCs/>
          <w:sz w:val="22"/>
          <w:szCs w:val="22"/>
        </w:rPr>
        <w:t>Node backend</w:t>
      </w:r>
      <w:r w:rsidRPr="00E235D2">
        <w:rPr>
          <w:sz w:val="22"/>
          <w:szCs w:val="22"/>
        </w:rPr>
        <w:t xml:space="preserve"> followed a similar pattern with a standard </w:t>
      </w:r>
      <w:r w:rsidRPr="00E235D2">
        <w:rPr>
          <w:b/>
          <w:bCs/>
          <w:sz w:val="22"/>
          <w:szCs w:val="22"/>
        </w:rPr>
        <w:t xml:space="preserve">.env </w:t>
      </w:r>
      <w:r w:rsidRPr="00E235D2">
        <w:rPr>
          <w:sz w:val="22"/>
          <w:szCs w:val="22"/>
        </w:rPr>
        <w:t>file locally, while Railway carried its own copy through the project settings.</w:t>
      </w:r>
    </w:p>
    <w:p w14:paraId="2AD40344" w14:textId="77777777" w:rsidR="00A22E2C" w:rsidRPr="00E235D2" w:rsidRDefault="00A22E2C" w:rsidP="00D20F91">
      <w:pPr>
        <w:spacing w:line="360" w:lineRule="auto"/>
        <w:rPr>
          <w:sz w:val="22"/>
          <w:szCs w:val="22"/>
        </w:rPr>
      </w:pPr>
      <w:r w:rsidRPr="00E235D2">
        <w:rPr>
          <w:sz w:val="22"/>
          <w:szCs w:val="22"/>
        </w:rPr>
        <w:t xml:space="preserve">The </w:t>
      </w:r>
      <w:r w:rsidRPr="00E235D2">
        <w:rPr>
          <w:b/>
          <w:bCs/>
          <w:sz w:val="22"/>
          <w:szCs w:val="22"/>
        </w:rPr>
        <w:t xml:space="preserve">Flast microservice </w:t>
      </w:r>
      <w:r w:rsidRPr="00E235D2">
        <w:rPr>
          <w:sz w:val="22"/>
          <w:szCs w:val="22"/>
        </w:rPr>
        <w:t xml:space="preserve">also depended on environment variables such as modes paths, Supabase URLs, API key and etc. So it used a </w:t>
      </w:r>
      <w:r w:rsidRPr="00E235D2">
        <w:rPr>
          <w:b/>
          <w:bCs/>
          <w:sz w:val="22"/>
          <w:szCs w:val="22"/>
        </w:rPr>
        <w:t xml:space="preserve">.env </w:t>
      </w:r>
      <w:r w:rsidRPr="00E235D2">
        <w:rPr>
          <w:sz w:val="22"/>
          <w:szCs w:val="22"/>
        </w:rP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090DE37F" w14:textId="77777777" w:rsidR="00CB0275" w:rsidRDefault="00CB0275" w:rsidP="00D20F91">
      <w:pPr>
        <w:spacing w:line="360" w:lineRule="auto"/>
      </w:pPr>
    </w:p>
    <w:p w14:paraId="210ECE5D" w14:textId="2FD6AF4B" w:rsidR="00CB0275" w:rsidRDefault="00CB0275" w:rsidP="00D20F91">
      <w:pPr>
        <w:pStyle w:val="Heading2"/>
        <w:spacing w:before="120" w:after="120" w:line="360" w:lineRule="auto"/>
      </w:pPr>
      <w:bookmarkStart w:id="121" w:name="_Toc216999663"/>
      <w:r>
        <w:t>6.6 Challenges Faced</w:t>
      </w:r>
      <w:bookmarkEnd w:id="121"/>
    </w:p>
    <w:p w14:paraId="7F7A70AD" w14:textId="42F2D5CD" w:rsidR="00CB0275" w:rsidRDefault="00CB0275" w:rsidP="00D20F91">
      <w:pPr>
        <w:spacing w:line="360" w:lineRule="auto"/>
        <w:rPr>
          <w:sz w:val="22"/>
          <w:szCs w:val="22"/>
        </w:rPr>
      </w:pPr>
      <w:r w:rsidRPr="00E235D2">
        <w:rPr>
          <w:sz w:val="22"/>
          <w:szCs w:val="22"/>
        </w:rPr>
        <w:t>Several challenges came during the development process, and a few of them landed harder than expected. They did not come one by one. Sometimes they appeared all at once. Some of the challenges stopped the whole development process from moving forward. These challenges pushed the design towards something better.</w:t>
      </w:r>
    </w:p>
    <w:p w14:paraId="69547619" w14:textId="77777777" w:rsidR="00E235D2" w:rsidRPr="00E235D2" w:rsidRDefault="00E235D2" w:rsidP="00D20F91">
      <w:pPr>
        <w:spacing w:line="360" w:lineRule="auto"/>
        <w:rPr>
          <w:sz w:val="22"/>
          <w:szCs w:val="22"/>
        </w:rPr>
      </w:pPr>
    </w:p>
    <w:p w14:paraId="4BF644AD" w14:textId="5A0F95DA" w:rsidR="00CB0275" w:rsidRDefault="00CB0275" w:rsidP="00E235D2">
      <w:pPr>
        <w:pStyle w:val="Heading4"/>
      </w:pPr>
      <w:r>
        <w:t>1. Flask Backend Deployment &amp; Memory Limits</w:t>
      </w:r>
    </w:p>
    <w:p w14:paraId="41B57584" w14:textId="77777777" w:rsidR="00CB0275" w:rsidRPr="00E235D2" w:rsidRDefault="00CB0275" w:rsidP="00D20F91">
      <w:pPr>
        <w:spacing w:line="360" w:lineRule="auto"/>
        <w:rPr>
          <w:sz w:val="22"/>
          <w:szCs w:val="22"/>
        </w:rPr>
      </w:pPr>
      <w:r w:rsidRPr="00E235D2">
        <w:rPr>
          <w:sz w:val="22"/>
          <w:szCs w:val="22"/>
        </w:rPr>
        <w:t>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696A2C88" w14:textId="77777777" w:rsidR="00CB0275" w:rsidRDefault="00CB0275" w:rsidP="00D20F91">
      <w:pPr>
        <w:spacing w:line="360" w:lineRule="auto"/>
      </w:pPr>
    </w:p>
    <w:p w14:paraId="6210830C" w14:textId="22F4C296" w:rsidR="00CB0275" w:rsidRDefault="00CB0275" w:rsidP="00E235D2">
      <w:pPr>
        <w:pStyle w:val="Heading4"/>
      </w:pPr>
      <w:r>
        <w:lastRenderedPageBreak/>
        <w:t>2. FAQ Answering Module Issues</w:t>
      </w:r>
    </w:p>
    <w:p w14:paraId="2E803BED" w14:textId="77777777" w:rsidR="00CB0275" w:rsidRPr="00E235D2" w:rsidRDefault="00CB0275" w:rsidP="00D20F91">
      <w:pPr>
        <w:spacing w:line="360" w:lineRule="auto"/>
        <w:rPr>
          <w:sz w:val="22"/>
          <w:szCs w:val="22"/>
        </w:rPr>
      </w:pPr>
      <w:r w:rsidRPr="00E235D2">
        <w:rPr>
          <w:sz w:val="22"/>
          <w:szCs w:val="22"/>
        </w:rP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0887C167" w14:textId="77777777" w:rsidR="00CB0275" w:rsidRDefault="00CB0275" w:rsidP="00D20F91">
      <w:pPr>
        <w:spacing w:line="360" w:lineRule="auto"/>
      </w:pPr>
    </w:p>
    <w:p w14:paraId="0B75F227" w14:textId="5D0CF541" w:rsidR="00CB0275" w:rsidRDefault="00CB0275" w:rsidP="00E235D2">
      <w:pPr>
        <w:pStyle w:val="Heading4"/>
      </w:pPr>
      <w:r>
        <w:t>3. SHAP Computation Delays</w:t>
      </w:r>
    </w:p>
    <w:p w14:paraId="46D77D10" w14:textId="77777777" w:rsidR="00CB0275" w:rsidRPr="00E235D2" w:rsidRDefault="00CB0275" w:rsidP="00D20F91">
      <w:pPr>
        <w:spacing w:line="360" w:lineRule="auto"/>
        <w:rPr>
          <w:sz w:val="22"/>
          <w:szCs w:val="22"/>
        </w:rPr>
      </w:pPr>
      <w:r w:rsidRPr="00E235D2">
        <w:rPr>
          <w:sz w:val="22"/>
          <w:szCs w:val="22"/>
        </w:rP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53E59FCF" w14:textId="77777777" w:rsidR="00CB0275" w:rsidRDefault="00CB0275" w:rsidP="00D20F91">
      <w:pPr>
        <w:spacing w:line="360" w:lineRule="auto"/>
      </w:pPr>
    </w:p>
    <w:p w14:paraId="05CD73E7" w14:textId="7002EFB1" w:rsidR="00CB0275" w:rsidRDefault="00CB0275" w:rsidP="00E235D2">
      <w:pPr>
        <w:pStyle w:val="Heading4"/>
      </w:pPr>
      <w:r>
        <w:t>4. ChatGPT Rate Limits</w:t>
      </w:r>
    </w:p>
    <w:p w14:paraId="35E406F0" w14:textId="77777777" w:rsidR="00CB0275" w:rsidRPr="00E235D2" w:rsidRDefault="00CB0275" w:rsidP="00D20F91">
      <w:pPr>
        <w:spacing w:line="360" w:lineRule="auto"/>
        <w:rPr>
          <w:sz w:val="22"/>
          <w:szCs w:val="22"/>
        </w:rPr>
      </w:pPr>
      <w:r w:rsidRPr="00E235D2">
        <w:rPr>
          <w:sz w:val="22"/>
          <w:szCs w:val="22"/>
        </w:rPr>
        <w:t xml:space="preserve">There were also </w:t>
      </w:r>
      <w:r w:rsidRPr="00E235D2">
        <w:rPr>
          <w:b/>
          <w:bCs/>
          <w:sz w:val="22"/>
          <w:szCs w:val="22"/>
        </w:rPr>
        <w:t>rate limits from ChatGPT</w:t>
      </w:r>
      <w:r w:rsidRPr="00E235D2">
        <w:rPr>
          <w:sz w:val="22"/>
          <w:szCs w:val="22"/>
        </w:rP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07EAEA80" w14:textId="77777777" w:rsidR="00CB0275" w:rsidRDefault="00CB0275" w:rsidP="00D20F91">
      <w:pPr>
        <w:spacing w:line="360" w:lineRule="auto"/>
      </w:pPr>
    </w:p>
    <w:p w14:paraId="6D7A9E53" w14:textId="3FD47A1A" w:rsidR="00CB0275" w:rsidRDefault="00CB0275" w:rsidP="00E235D2">
      <w:pPr>
        <w:pStyle w:val="Heading4"/>
      </w:pPr>
      <w:r>
        <w:t>5. Free-Tier Platform Inactivity Shutdowns</w:t>
      </w:r>
    </w:p>
    <w:p w14:paraId="1418D72F" w14:textId="77777777" w:rsidR="00CB0275" w:rsidRPr="00E235D2" w:rsidRDefault="00CB0275" w:rsidP="00D20F91">
      <w:pPr>
        <w:spacing w:line="360" w:lineRule="auto"/>
        <w:rPr>
          <w:sz w:val="22"/>
          <w:szCs w:val="22"/>
        </w:rPr>
      </w:pPr>
      <w:r w:rsidRPr="00E235D2">
        <w:rPr>
          <w:sz w:val="22"/>
          <w:szCs w:val="22"/>
        </w:rPr>
        <w:t xml:space="preserve">Deployment platforms added their own friction. </w:t>
      </w:r>
      <w:r w:rsidRPr="00E235D2">
        <w:rPr>
          <w:b/>
          <w:bCs/>
          <w:sz w:val="22"/>
          <w:szCs w:val="22"/>
        </w:rPr>
        <w:t>Free-tier hosting often shuts down services after inactivity</w:t>
      </w:r>
      <w:r w:rsidRPr="00E235D2">
        <w:rPr>
          <w:sz w:val="22"/>
          <w:szCs w:val="22"/>
        </w:rPr>
        <w:t>, causing the Node backend or Flask microservice to fall asleep at the exact moment someone tries to use them. This led to unpredictable failures and extra cycles spent redeploying.</w:t>
      </w:r>
    </w:p>
    <w:p w14:paraId="1803D150" w14:textId="77777777" w:rsidR="00CB0275" w:rsidRPr="00E235D2" w:rsidRDefault="00CB0275" w:rsidP="00D20F91">
      <w:pPr>
        <w:spacing w:line="360" w:lineRule="auto"/>
        <w:rPr>
          <w:sz w:val="22"/>
          <w:szCs w:val="22"/>
        </w:rPr>
      </w:pPr>
    </w:p>
    <w:p w14:paraId="0CB4723A" w14:textId="3E7EB637" w:rsidR="002A053B" w:rsidRPr="00CF3187" w:rsidRDefault="00CB0275" w:rsidP="00CF3187">
      <w:pPr>
        <w:spacing w:line="360" w:lineRule="auto"/>
        <w:rPr>
          <w:sz w:val="22"/>
          <w:szCs w:val="22"/>
        </w:rPr>
      </w:pPr>
      <w:r w:rsidRPr="00E235D2">
        <w:rPr>
          <w:sz w:val="22"/>
          <w:szCs w:val="22"/>
        </w:rP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6E9C351A" w14:textId="3C8B9EF0" w:rsidR="00607733" w:rsidRDefault="00607733" w:rsidP="00D20F91">
      <w:pPr>
        <w:pStyle w:val="Heading2"/>
        <w:spacing w:before="120" w:after="120" w:line="360" w:lineRule="auto"/>
      </w:pPr>
      <w:bookmarkStart w:id="122" w:name="_Toc216999664"/>
      <w:r>
        <w:t>6.5 Deployment Setup</w:t>
      </w:r>
      <w:bookmarkEnd w:id="122"/>
    </w:p>
    <w:p w14:paraId="79AE0DFE" w14:textId="77777777" w:rsidR="00607733" w:rsidRPr="00E235D2" w:rsidRDefault="00607733" w:rsidP="00D20F91">
      <w:pPr>
        <w:spacing w:line="360" w:lineRule="auto"/>
        <w:rPr>
          <w:sz w:val="22"/>
          <w:szCs w:val="22"/>
        </w:rPr>
      </w:pPr>
      <w:r w:rsidRPr="00E235D2">
        <w:rPr>
          <w:sz w:val="22"/>
          <w:szCs w:val="22"/>
        </w:rPr>
        <w:t xml:space="preserve">The deployment work ended up being split across three services. Each handled a different part of the system. The </w:t>
      </w:r>
      <w:r w:rsidRPr="00E235D2">
        <w:rPr>
          <w:b/>
          <w:bCs/>
          <w:sz w:val="22"/>
          <w:szCs w:val="22"/>
        </w:rPr>
        <w:t>Next.js frontend</w:t>
      </w:r>
      <w:r w:rsidRPr="00E235D2">
        <w:rPr>
          <w:sz w:val="22"/>
          <w:szCs w:val="22"/>
        </w:rPr>
        <w:t xml:space="preserve"> went to </w:t>
      </w:r>
      <w:r w:rsidRPr="00E235D2">
        <w:rPr>
          <w:b/>
          <w:bCs/>
          <w:sz w:val="22"/>
          <w:szCs w:val="22"/>
        </w:rPr>
        <w:t>Vercel</w:t>
      </w:r>
      <w:r w:rsidRPr="00E235D2">
        <w:rPr>
          <w:sz w:val="22"/>
          <w:szCs w:val="22"/>
        </w:rPr>
        <w:t xml:space="preserve"> as it was cleanly deployed from a Github branch. The </w:t>
      </w:r>
      <w:r w:rsidRPr="00E235D2">
        <w:rPr>
          <w:b/>
          <w:bCs/>
          <w:sz w:val="22"/>
          <w:szCs w:val="22"/>
        </w:rPr>
        <w:lastRenderedPageBreak/>
        <w:t>Node backend</w:t>
      </w:r>
      <w:r w:rsidRPr="00E235D2">
        <w:rPr>
          <w:sz w:val="22"/>
          <w:szCs w:val="22"/>
        </w:rPr>
        <w:t xml:space="preserve">, which acts as the router and sits between the UI and the model microservice, was pushed to </w:t>
      </w:r>
      <w:r w:rsidRPr="00E235D2">
        <w:rPr>
          <w:b/>
          <w:bCs/>
          <w:sz w:val="22"/>
          <w:szCs w:val="22"/>
        </w:rPr>
        <w:t>Railway</w:t>
      </w:r>
      <w:r w:rsidRPr="00E235D2">
        <w:rPr>
          <w:sz w:val="22"/>
          <w:szCs w:val="22"/>
        </w:rPr>
        <w:t>. It handled that service better, especially with background jobs and persistent endpoints.</w:t>
      </w:r>
    </w:p>
    <w:p w14:paraId="255BCA87" w14:textId="77777777" w:rsidR="00607733" w:rsidRPr="00E235D2" w:rsidRDefault="00607733" w:rsidP="00D20F91">
      <w:pPr>
        <w:spacing w:line="360" w:lineRule="auto"/>
        <w:rPr>
          <w:sz w:val="22"/>
          <w:szCs w:val="22"/>
        </w:rPr>
      </w:pPr>
      <w:r w:rsidRPr="00E235D2">
        <w:rPr>
          <w:sz w:val="22"/>
          <w:szCs w:val="22"/>
        </w:rPr>
        <w:t xml:space="preserve">The </w:t>
      </w:r>
      <w:r w:rsidRPr="00E235D2">
        <w:rPr>
          <w:b/>
          <w:bCs/>
          <w:sz w:val="22"/>
          <w:szCs w:val="22"/>
        </w:rPr>
        <w:t xml:space="preserve">Flask backend </w:t>
      </w:r>
      <w:r w:rsidRPr="00E235D2">
        <w:rPr>
          <w:sz w:val="22"/>
          <w:szCs w:val="22"/>
        </w:rPr>
        <w:t xml:space="preserve">needed more resources and care. After slimming it down to fit within memory limits, it was deployed on </w:t>
      </w:r>
      <w:r w:rsidRPr="00E235D2">
        <w:rPr>
          <w:b/>
          <w:bCs/>
          <w:sz w:val="22"/>
          <w:szCs w:val="22"/>
        </w:rPr>
        <w:t>Render</w:t>
      </w:r>
      <w:r w:rsidRPr="00E235D2">
        <w:rPr>
          <w:sz w:val="22"/>
          <w:szCs w:val="22"/>
        </w:rPr>
        <w:t xml:space="preserve">. Even then, the cold starts were noticeable, but microservice stayed stable once running. </w:t>
      </w:r>
      <w:r w:rsidRPr="00E235D2">
        <w:rPr>
          <w:b/>
          <w:bCs/>
          <w:sz w:val="22"/>
          <w:szCs w:val="22"/>
        </w:rPr>
        <w:t xml:space="preserve">Supabase </w:t>
      </w:r>
      <w:r w:rsidRPr="00E235D2">
        <w:rPr>
          <w:sz w:val="22"/>
          <w:szCs w:val="22"/>
        </w:rPr>
        <w:t xml:space="preserve">handled the last piece. The database and authentication layer was implemented with Supabase and remained outside, as it is already managed by the platform. </w:t>
      </w:r>
    </w:p>
    <w:p w14:paraId="2A877A01" w14:textId="7FF3D440" w:rsidR="00607733" w:rsidRPr="006956AD" w:rsidRDefault="00607733" w:rsidP="00D20F91">
      <w:pPr>
        <w:spacing w:line="360" w:lineRule="auto"/>
        <w:rPr>
          <w:sz w:val="22"/>
          <w:szCs w:val="22"/>
        </w:rPr>
      </w:pPr>
      <w:r w:rsidRPr="00E235D2">
        <w:rPr>
          <w:sz w:val="22"/>
          <w:szCs w:val="22"/>
        </w:rP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2A6047B7" w14:textId="59512BA3" w:rsidR="00607733" w:rsidRDefault="00607733" w:rsidP="00E235D2">
      <w:pPr>
        <w:pStyle w:val="Heading4"/>
      </w:pPr>
      <w:r>
        <w:t>Summary</w:t>
      </w:r>
      <w:r w:rsidR="00391A2B">
        <w:t xml:space="preserve"> of Deployment Setup</w:t>
      </w:r>
    </w:p>
    <w:p w14:paraId="4AABF8AB"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Frontend (Next.js)</w:t>
      </w:r>
      <w:r w:rsidRPr="00E235D2">
        <w:rPr>
          <w:sz w:val="21"/>
          <w:szCs w:val="21"/>
        </w:rPr>
        <w:t xml:space="preserve"> → Vercel</w:t>
      </w:r>
    </w:p>
    <w:p w14:paraId="426F9302"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Node Backend</w:t>
      </w:r>
      <w:r w:rsidRPr="00E235D2">
        <w:rPr>
          <w:sz w:val="21"/>
          <w:szCs w:val="21"/>
        </w:rPr>
        <w:t xml:space="preserve"> → Railway</w:t>
      </w:r>
    </w:p>
    <w:p w14:paraId="4D679A3A"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Flask Backend</w:t>
      </w:r>
      <w:r w:rsidRPr="00E235D2">
        <w:rPr>
          <w:sz w:val="21"/>
          <w:szCs w:val="21"/>
        </w:rPr>
        <w:t xml:space="preserve"> → Render</w:t>
      </w:r>
    </w:p>
    <w:p w14:paraId="1A948F7F"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Development</w:t>
      </w:r>
      <w:r w:rsidRPr="00E235D2">
        <w:rPr>
          <w:sz w:val="21"/>
          <w:szCs w:val="21"/>
        </w:rPr>
        <w:t xml:space="preserve"> → local environment using venv + Node runtime</w:t>
      </w:r>
    </w:p>
    <w:p w14:paraId="4A5AE6F1" w14:textId="55CBA132" w:rsidR="007900C2" w:rsidRDefault="00607733" w:rsidP="00D20F91">
      <w:pPr>
        <w:numPr>
          <w:ilvl w:val="0"/>
          <w:numId w:val="20"/>
        </w:numPr>
        <w:spacing w:before="120" w:after="120" w:line="360" w:lineRule="auto"/>
        <w:rPr>
          <w:sz w:val="21"/>
          <w:szCs w:val="21"/>
        </w:rPr>
      </w:pPr>
      <w:r w:rsidRPr="00E235D2">
        <w:rPr>
          <w:b/>
          <w:bCs/>
          <w:sz w:val="21"/>
          <w:szCs w:val="21"/>
        </w:rPr>
        <w:t>Supabase</w:t>
      </w:r>
      <w:r w:rsidRPr="00E235D2">
        <w:rPr>
          <w:sz w:val="21"/>
          <w:szCs w:val="21"/>
        </w:rPr>
        <w:t xml:space="preserve"> → hosted managed database &amp; auth layer</w:t>
      </w:r>
    </w:p>
    <w:p w14:paraId="28A49BB3" w14:textId="77777777" w:rsidR="00F93652" w:rsidRPr="006956AD" w:rsidRDefault="00F93652" w:rsidP="00F93652">
      <w:pPr>
        <w:spacing w:before="120" w:after="120" w:line="360" w:lineRule="auto"/>
        <w:rPr>
          <w:sz w:val="21"/>
          <w:szCs w:val="21"/>
        </w:rPr>
      </w:pPr>
    </w:p>
    <w:p w14:paraId="508F4F31" w14:textId="535D38E6" w:rsidR="007900C2" w:rsidRDefault="007900C2" w:rsidP="00D20F91">
      <w:pPr>
        <w:pStyle w:val="Heading2"/>
        <w:spacing w:before="120" w:after="120" w:line="360" w:lineRule="auto"/>
      </w:pPr>
      <w:bookmarkStart w:id="123" w:name="_Toc216999665"/>
      <w:r>
        <w:t>6.6 Additional Setup and Configuration</w:t>
      </w:r>
      <w:bookmarkEnd w:id="123"/>
    </w:p>
    <w:p w14:paraId="24DDFAF8" w14:textId="77777777" w:rsidR="007900C2" w:rsidRPr="00E235D2" w:rsidRDefault="007900C2" w:rsidP="00D20F91">
      <w:pPr>
        <w:spacing w:line="360" w:lineRule="auto"/>
        <w:rPr>
          <w:sz w:val="22"/>
          <w:szCs w:val="22"/>
        </w:rPr>
      </w:pPr>
      <w:r w:rsidRPr="00E235D2">
        <w:rPr>
          <w:sz w:val="22"/>
          <w:szCs w:val="22"/>
        </w:rPr>
        <w:t xml:space="preserve">Environment variables floated across several layers, and keeping them consistent took some effort. The </w:t>
      </w:r>
      <w:r w:rsidRPr="00E235D2">
        <w:rPr>
          <w:b/>
          <w:bCs/>
          <w:sz w:val="22"/>
          <w:szCs w:val="22"/>
        </w:rPr>
        <w:t xml:space="preserve">Next.js frontend </w:t>
      </w:r>
      <w:r w:rsidRPr="00E235D2">
        <w:rPr>
          <w:sz w:val="22"/>
          <w:szCs w:val="22"/>
        </w:rPr>
        <w:t xml:space="preserve">stored its values inside the </w:t>
      </w:r>
      <w:r w:rsidRPr="00E235D2">
        <w:rPr>
          <w:b/>
          <w:bCs/>
          <w:sz w:val="22"/>
          <w:szCs w:val="22"/>
        </w:rPr>
        <w:t xml:space="preserve">.env.local </w:t>
      </w:r>
      <w:r w:rsidRPr="00E235D2">
        <w:rPr>
          <w:sz w:val="22"/>
          <w:szCs w:val="22"/>
        </w:rPr>
        <w:t xml:space="preserve">during </w:t>
      </w:r>
      <w:r w:rsidRPr="00E235D2">
        <w:rPr>
          <w:b/>
          <w:bCs/>
          <w:sz w:val="22"/>
          <w:szCs w:val="22"/>
        </w:rPr>
        <w:t>development</w:t>
      </w:r>
      <w:r w:rsidRPr="00E235D2">
        <w:rPr>
          <w:sz w:val="22"/>
          <w:szCs w:val="22"/>
        </w:rPr>
        <w:t>, and Vercel</w:t>
      </w:r>
      <w:r w:rsidRPr="00E235D2">
        <w:rPr>
          <w:b/>
          <w:bCs/>
          <w:sz w:val="22"/>
          <w:szCs w:val="22"/>
        </w:rPr>
        <w:t xml:space="preserve"> </w:t>
      </w:r>
      <w:r w:rsidRPr="00E235D2">
        <w:rPr>
          <w:sz w:val="22"/>
          <w:szCs w:val="22"/>
        </w:rPr>
        <w:t xml:space="preserve">mirrored the same keys in its dashboard. The </w:t>
      </w:r>
      <w:r w:rsidRPr="00E235D2">
        <w:rPr>
          <w:b/>
          <w:bCs/>
          <w:sz w:val="22"/>
          <w:szCs w:val="22"/>
        </w:rPr>
        <w:t>Node backend</w:t>
      </w:r>
      <w:r w:rsidRPr="00E235D2">
        <w:rPr>
          <w:sz w:val="22"/>
          <w:szCs w:val="22"/>
        </w:rPr>
        <w:t xml:space="preserve"> followed a similar pattern with a standard </w:t>
      </w:r>
      <w:r w:rsidRPr="00E235D2">
        <w:rPr>
          <w:b/>
          <w:bCs/>
          <w:sz w:val="22"/>
          <w:szCs w:val="22"/>
        </w:rPr>
        <w:t xml:space="preserve">.env </w:t>
      </w:r>
      <w:r w:rsidRPr="00E235D2">
        <w:rPr>
          <w:sz w:val="22"/>
          <w:szCs w:val="22"/>
        </w:rPr>
        <w:t>file locally, while Railway carried its own copy through the project settings.</w:t>
      </w:r>
    </w:p>
    <w:p w14:paraId="4CC4318E" w14:textId="77777777" w:rsidR="00087F3F" w:rsidRPr="00E235D2" w:rsidRDefault="00087F3F" w:rsidP="00D20F91">
      <w:pPr>
        <w:spacing w:line="360" w:lineRule="auto"/>
        <w:rPr>
          <w:sz w:val="22"/>
          <w:szCs w:val="22"/>
        </w:rPr>
      </w:pPr>
    </w:p>
    <w:p w14:paraId="47337892" w14:textId="1D91C541" w:rsidR="00D6119B" w:rsidRDefault="007900C2" w:rsidP="00D20F91">
      <w:pPr>
        <w:spacing w:line="360" w:lineRule="auto"/>
        <w:rPr>
          <w:sz w:val="22"/>
          <w:szCs w:val="22"/>
        </w:rPr>
      </w:pPr>
      <w:r w:rsidRPr="00E235D2">
        <w:rPr>
          <w:sz w:val="22"/>
          <w:szCs w:val="22"/>
        </w:rPr>
        <w:t xml:space="preserve">The </w:t>
      </w:r>
      <w:r w:rsidRPr="00E235D2">
        <w:rPr>
          <w:b/>
          <w:bCs/>
          <w:sz w:val="22"/>
          <w:szCs w:val="22"/>
        </w:rPr>
        <w:t xml:space="preserve">Flast microservice </w:t>
      </w:r>
      <w:r w:rsidRPr="00E235D2">
        <w:rPr>
          <w:sz w:val="22"/>
          <w:szCs w:val="22"/>
        </w:rPr>
        <w:t xml:space="preserve">also depended on environment variables such as modes paths, Supabase URLs, API key and etc. So it used a </w:t>
      </w:r>
      <w:r w:rsidRPr="00E235D2">
        <w:rPr>
          <w:b/>
          <w:bCs/>
          <w:sz w:val="22"/>
          <w:szCs w:val="22"/>
        </w:rPr>
        <w:t xml:space="preserve">.env </w:t>
      </w:r>
      <w:r w:rsidRPr="00E235D2">
        <w:rPr>
          <w:sz w:val="22"/>
          <w:szCs w:val="22"/>
        </w:rP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1C430B98" w14:textId="77777777" w:rsidR="00182578" w:rsidRPr="00182578" w:rsidRDefault="00182578" w:rsidP="00D20F91">
      <w:pPr>
        <w:spacing w:line="360" w:lineRule="auto"/>
        <w:rPr>
          <w:sz w:val="22"/>
          <w:szCs w:val="22"/>
        </w:rPr>
      </w:pPr>
    </w:p>
    <w:p w14:paraId="2E55FB78" w14:textId="3A5CB5FB" w:rsidR="00F332A7" w:rsidRDefault="00F332A7" w:rsidP="00D20F91">
      <w:pPr>
        <w:pStyle w:val="Heading2"/>
        <w:spacing w:line="360" w:lineRule="auto"/>
      </w:pPr>
      <w:bookmarkStart w:id="124" w:name="_Toc216999666"/>
      <w:r w:rsidRPr="00F332A7">
        <w:t>6.</w:t>
      </w:r>
      <w:r w:rsidR="00A90C94">
        <w:t>6</w:t>
      </w:r>
      <w:r w:rsidRPr="00F332A7">
        <w:t xml:space="preserve"> Challenges Faced</w:t>
      </w:r>
      <w:bookmarkEnd w:id="124"/>
    </w:p>
    <w:p w14:paraId="339CE7A9" w14:textId="77777777" w:rsidR="00F332A7" w:rsidRPr="00E235D2" w:rsidRDefault="00F332A7" w:rsidP="00D20F91">
      <w:pPr>
        <w:spacing w:line="360" w:lineRule="auto"/>
        <w:rPr>
          <w:sz w:val="22"/>
          <w:szCs w:val="22"/>
        </w:rPr>
      </w:pPr>
      <w:r w:rsidRPr="00E235D2">
        <w:rPr>
          <w:sz w:val="22"/>
          <w:szCs w:val="22"/>
        </w:rPr>
        <w:t xml:space="preserve">Several challenges came during the development process, and a few of them landed harder than expected. They did not come one by one. Sometimes they appeared all at once. Some of the </w:t>
      </w:r>
      <w:r w:rsidRPr="00E235D2">
        <w:rPr>
          <w:sz w:val="22"/>
          <w:szCs w:val="22"/>
        </w:rPr>
        <w:lastRenderedPageBreak/>
        <w:t>challenges stopped the whole development process from moving forrward. These challenges pushed the design towards something better.</w:t>
      </w:r>
    </w:p>
    <w:p w14:paraId="257019A9" w14:textId="77777777" w:rsidR="00F332A7" w:rsidRDefault="00F332A7" w:rsidP="00D20F91">
      <w:pPr>
        <w:spacing w:line="360" w:lineRule="auto"/>
      </w:pPr>
    </w:p>
    <w:p w14:paraId="6CB9BBE7" w14:textId="11BE43A4" w:rsidR="00F332A7" w:rsidRDefault="00F332A7" w:rsidP="00E235D2">
      <w:pPr>
        <w:pStyle w:val="Heading4"/>
      </w:pPr>
      <w:r w:rsidRPr="00F332A7">
        <w:t>1. Flask Backend Deployment &amp; Memory Limits</w:t>
      </w:r>
    </w:p>
    <w:p w14:paraId="2C6A88A0" w14:textId="77777777" w:rsidR="00F332A7" w:rsidRPr="00E235D2" w:rsidRDefault="00F332A7" w:rsidP="00D20F91">
      <w:pPr>
        <w:spacing w:line="360" w:lineRule="auto"/>
        <w:rPr>
          <w:sz w:val="22"/>
          <w:szCs w:val="22"/>
        </w:rPr>
      </w:pPr>
      <w:r w:rsidRPr="00E235D2">
        <w:rPr>
          <w:sz w:val="22"/>
          <w:szCs w:val="22"/>
        </w:rPr>
        <w:t>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0E0837C5" w14:textId="77777777" w:rsidR="00F332A7" w:rsidRDefault="00F332A7" w:rsidP="00D20F91">
      <w:pPr>
        <w:spacing w:line="360" w:lineRule="auto"/>
      </w:pPr>
    </w:p>
    <w:p w14:paraId="5F72D2EE" w14:textId="4B359BCE" w:rsidR="00F332A7" w:rsidRDefault="00F332A7" w:rsidP="00E235D2">
      <w:pPr>
        <w:pStyle w:val="Heading4"/>
      </w:pPr>
      <w:r w:rsidRPr="00F332A7">
        <w:t>2. FAQ Answering Module Issues</w:t>
      </w:r>
    </w:p>
    <w:p w14:paraId="5312D425" w14:textId="77777777" w:rsidR="00F332A7" w:rsidRPr="00E235D2" w:rsidRDefault="00F332A7" w:rsidP="00D20F91">
      <w:pPr>
        <w:spacing w:line="360" w:lineRule="auto"/>
        <w:rPr>
          <w:sz w:val="22"/>
          <w:szCs w:val="22"/>
        </w:rPr>
      </w:pPr>
      <w:r w:rsidRPr="00E235D2">
        <w:rPr>
          <w:sz w:val="22"/>
          <w:szCs w:val="22"/>
        </w:rP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1461678F" w14:textId="77777777" w:rsidR="00F332A7" w:rsidRDefault="00F332A7" w:rsidP="00D20F91">
      <w:pPr>
        <w:spacing w:line="360" w:lineRule="auto"/>
      </w:pPr>
    </w:p>
    <w:p w14:paraId="4D6EDAEB" w14:textId="717E02A2" w:rsidR="00F332A7" w:rsidRDefault="00F332A7" w:rsidP="00E235D2">
      <w:pPr>
        <w:pStyle w:val="Heading4"/>
      </w:pPr>
      <w:r w:rsidRPr="00F332A7">
        <w:t>3. SHAP Computation Delays</w:t>
      </w:r>
    </w:p>
    <w:p w14:paraId="30D15558" w14:textId="77777777" w:rsidR="00F332A7" w:rsidRPr="00E235D2" w:rsidRDefault="00F332A7" w:rsidP="00D20F91">
      <w:pPr>
        <w:spacing w:line="360" w:lineRule="auto"/>
        <w:rPr>
          <w:sz w:val="22"/>
          <w:szCs w:val="22"/>
        </w:rPr>
      </w:pPr>
      <w:r w:rsidRPr="00E235D2">
        <w:rPr>
          <w:sz w:val="22"/>
          <w:szCs w:val="22"/>
        </w:rP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69C3E0FD" w14:textId="77777777" w:rsidR="00F332A7" w:rsidRDefault="00F332A7" w:rsidP="00D20F91">
      <w:pPr>
        <w:spacing w:line="360" w:lineRule="auto"/>
      </w:pPr>
    </w:p>
    <w:p w14:paraId="526B8CB9" w14:textId="0A37E8C8" w:rsidR="00F332A7" w:rsidRDefault="00F332A7" w:rsidP="00E235D2">
      <w:pPr>
        <w:pStyle w:val="Heading4"/>
      </w:pPr>
      <w:r w:rsidRPr="00F332A7">
        <w:t>4. ChatGPT Rate Limits</w:t>
      </w:r>
    </w:p>
    <w:p w14:paraId="03027F16" w14:textId="77777777" w:rsidR="00F332A7" w:rsidRPr="00E235D2" w:rsidRDefault="00F332A7" w:rsidP="00D20F91">
      <w:pPr>
        <w:spacing w:line="360" w:lineRule="auto"/>
        <w:rPr>
          <w:sz w:val="22"/>
          <w:szCs w:val="22"/>
        </w:rPr>
      </w:pPr>
      <w:r w:rsidRPr="00E235D2">
        <w:rPr>
          <w:sz w:val="22"/>
          <w:szCs w:val="22"/>
        </w:rPr>
        <w:t xml:space="preserve">There were also </w:t>
      </w:r>
      <w:r w:rsidRPr="00E235D2">
        <w:rPr>
          <w:b/>
          <w:bCs/>
          <w:sz w:val="22"/>
          <w:szCs w:val="22"/>
        </w:rPr>
        <w:t>rate limits from ChatGPT</w:t>
      </w:r>
      <w:r w:rsidRPr="00E235D2">
        <w:rPr>
          <w:sz w:val="22"/>
          <w:szCs w:val="22"/>
        </w:rP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11D2155C" w14:textId="77777777" w:rsidR="00F332A7" w:rsidRDefault="00F332A7" w:rsidP="00D20F91">
      <w:pPr>
        <w:spacing w:line="360" w:lineRule="auto"/>
      </w:pPr>
    </w:p>
    <w:p w14:paraId="24A9E93B" w14:textId="1DE9F1BD" w:rsidR="00F332A7" w:rsidRDefault="00F332A7" w:rsidP="00E235D2">
      <w:pPr>
        <w:pStyle w:val="Heading4"/>
      </w:pPr>
      <w:r w:rsidRPr="00F332A7">
        <w:lastRenderedPageBreak/>
        <w:t>5. Free-Tier Platform Inactivity Shutdowns</w:t>
      </w:r>
    </w:p>
    <w:p w14:paraId="25654CC2" w14:textId="77777777" w:rsidR="00F332A7" w:rsidRPr="00E235D2" w:rsidRDefault="00F332A7" w:rsidP="00D20F91">
      <w:pPr>
        <w:spacing w:line="360" w:lineRule="auto"/>
        <w:rPr>
          <w:sz w:val="22"/>
          <w:szCs w:val="22"/>
        </w:rPr>
      </w:pPr>
      <w:r w:rsidRPr="00E235D2">
        <w:rPr>
          <w:sz w:val="22"/>
          <w:szCs w:val="22"/>
        </w:rPr>
        <w:t xml:space="preserve">Deployment platforms added their own friction. </w:t>
      </w:r>
      <w:r w:rsidRPr="00E235D2">
        <w:rPr>
          <w:b/>
          <w:bCs/>
          <w:sz w:val="22"/>
          <w:szCs w:val="22"/>
        </w:rPr>
        <w:t>Free-tier hosting often shuts down services after inactivity</w:t>
      </w:r>
      <w:r w:rsidRPr="00E235D2">
        <w:rPr>
          <w:sz w:val="22"/>
          <w:szCs w:val="22"/>
        </w:rPr>
        <w:t>, causing the Node backend or Flask microservice to fall asleep at the exact moment someone tries to use them. This led to unpredictable failures and extra cycles spent redeploying.</w:t>
      </w:r>
    </w:p>
    <w:p w14:paraId="3A3E7D87" w14:textId="77777777" w:rsidR="00F332A7" w:rsidRPr="00E235D2" w:rsidRDefault="00F332A7" w:rsidP="00D20F91">
      <w:pPr>
        <w:spacing w:line="360" w:lineRule="auto"/>
        <w:rPr>
          <w:sz w:val="22"/>
          <w:szCs w:val="22"/>
        </w:rPr>
      </w:pPr>
    </w:p>
    <w:p w14:paraId="25FDA84D" w14:textId="32EB922A" w:rsidR="003B75F2" w:rsidRPr="00E235D2" w:rsidRDefault="00F332A7" w:rsidP="00D20F91">
      <w:pPr>
        <w:spacing w:line="360" w:lineRule="auto"/>
        <w:rPr>
          <w:sz w:val="22"/>
          <w:szCs w:val="22"/>
        </w:rPr>
      </w:pPr>
      <w:r w:rsidRPr="00E235D2">
        <w:rPr>
          <w:sz w:val="22"/>
          <w:szCs w:val="22"/>
        </w:rP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01C3C92" w14:textId="77777777" w:rsidR="003B75F2" w:rsidRDefault="003B75F2" w:rsidP="00D20F91">
      <w:pPr>
        <w:spacing w:line="360" w:lineRule="auto"/>
        <w:rPr>
          <w:lang w:val="en-US"/>
        </w:rPr>
      </w:pPr>
    </w:p>
    <w:p w14:paraId="4A3983F9" w14:textId="0881CEDE" w:rsidR="003B75F2" w:rsidRDefault="00D330B5" w:rsidP="00D20F91">
      <w:pPr>
        <w:spacing w:line="360" w:lineRule="auto"/>
        <w:rPr>
          <w:lang w:val="en-US"/>
        </w:rPr>
      </w:pPr>
      <w:r w:rsidRPr="00D330B5">
        <w:rPr>
          <w:noProof/>
          <w14:ligatures w14:val="standardContextual"/>
        </w:rPr>
        <w:pict w14:anchorId="38356577">
          <v:rect id="_x0000_i1029" alt="" style="width:451.3pt;height:.05pt;mso-width-percent:0;mso-height-percent:0;mso-width-percent:0;mso-height-percent:0" o:hralign="center" o:hrstd="t" o:hr="t" fillcolor="#a0a0a0" stroked="f"/>
        </w:pict>
      </w:r>
    </w:p>
    <w:p w14:paraId="3EA2DDB3" w14:textId="5D737761" w:rsidR="00CE44A9" w:rsidRDefault="00CE44A9" w:rsidP="00AA4254">
      <w:pPr>
        <w:pStyle w:val="Heading1"/>
        <w:spacing w:before="120" w:after="120" w:line="360" w:lineRule="auto"/>
      </w:pPr>
      <w:bookmarkStart w:id="125" w:name="_Toc216999667"/>
      <w:r>
        <w:t xml:space="preserve">Chapter 7 </w:t>
      </w:r>
      <w:r w:rsidR="00AC1B94">
        <w:t>-</w:t>
      </w:r>
      <w:r>
        <w:t xml:space="preserve"> Testing</w:t>
      </w:r>
      <w:bookmarkEnd w:id="125"/>
    </w:p>
    <w:p w14:paraId="682D1520" w14:textId="12531912" w:rsidR="003B75F2" w:rsidRPr="00D2626D" w:rsidRDefault="00CE44A9" w:rsidP="00D20F91">
      <w:pPr>
        <w:pStyle w:val="Heading2"/>
        <w:spacing w:line="360" w:lineRule="auto"/>
      </w:pPr>
      <w:bookmarkStart w:id="126" w:name="_Toc216999668"/>
      <w:r>
        <w:t>7.1 Model Testing</w:t>
      </w:r>
      <w:bookmarkEnd w:id="126"/>
    </w:p>
    <w:p w14:paraId="4FF17D9F" w14:textId="28FA4583" w:rsidR="003B75F2" w:rsidRPr="008C54D5" w:rsidRDefault="00CE44A9" w:rsidP="00D20F91">
      <w:pPr>
        <w:spacing w:line="360" w:lineRule="auto"/>
        <w:rPr>
          <w:sz w:val="22"/>
          <w:szCs w:val="22"/>
        </w:rPr>
      </w:pPr>
      <w:r w:rsidRPr="008C54D5">
        <w:rPr>
          <w:sz w:val="22"/>
          <w:szCs w:val="22"/>
        </w:rPr>
        <w:t>Testing for this prototype system happened in two major layers since it has two different moving parts. The first layer is the machine learning mode, where accuracy and prediction behaviour matter. The second layer is the prototype as a whole, which includes the UI and the backend endpoints. The model testing was already carried out during Chapter 6. The evaluation includes calculating accuracy, precision, recall, and f1 score for the multiple models that were tried out initially. The result of these testing stages helped to choose the most suitable model for the prototype. Because of that this chapter will not include the model evaluation section as it will be repeated.</w:t>
      </w:r>
    </w:p>
    <w:p w14:paraId="1057B57D" w14:textId="77777777" w:rsidR="00CE44A9" w:rsidRDefault="00CE44A9" w:rsidP="00D20F91">
      <w:pPr>
        <w:spacing w:line="360" w:lineRule="auto"/>
        <w:rPr>
          <w:lang w:val="en-US"/>
        </w:rPr>
      </w:pPr>
    </w:p>
    <w:p w14:paraId="3DC8F86C" w14:textId="18F589C7" w:rsidR="003B75F2" w:rsidRPr="00D2626D" w:rsidRDefault="00CE44A9" w:rsidP="00D20F91">
      <w:pPr>
        <w:pStyle w:val="Heading3"/>
        <w:spacing w:line="360" w:lineRule="auto"/>
      </w:pPr>
      <w:bookmarkStart w:id="127" w:name="_Toc216999669"/>
      <w:r>
        <w:t>7.2.1 Functional Requirement Testing</w:t>
      </w:r>
      <w:bookmarkEnd w:id="127"/>
    </w:p>
    <w:p w14:paraId="2E75A055" w14:textId="34EB2FF9" w:rsidR="003B75F2" w:rsidRPr="007F1432" w:rsidRDefault="00CE44A9" w:rsidP="007F1432">
      <w:pPr>
        <w:pStyle w:val="Heading4"/>
        <w:spacing w:line="360" w:lineRule="auto"/>
      </w:pPr>
      <w:r>
        <w:t>Test Case FT-01 - User Authentication (FR1)</w:t>
      </w:r>
    </w:p>
    <w:p w14:paraId="163EC3EF" w14:textId="58014965" w:rsidR="007F1432" w:rsidRDefault="007F1432" w:rsidP="007F1432">
      <w:pPr>
        <w:pStyle w:val="Caption"/>
        <w:keepNext/>
      </w:pPr>
      <w:bookmarkStart w:id="128" w:name="_Toc216999528"/>
      <w:r>
        <w:t xml:space="preserve">Table </w:t>
      </w:r>
      <w:fldSimple w:instr=" SEQ Table \* ARABIC ">
        <w:r w:rsidR="00B8393F">
          <w:rPr>
            <w:noProof/>
          </w:rPr>
          <w:t>3</w:t>
        </w:r>
        <w:bookmarkEnd w:id="128"/>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57"/>
        <w:gridCol w:w="7153"/>
      </w:tblGrid>
      <w:tr w:rsidR="00CE44A9" w:rsidRPr="008C54D5" w14:paraId="1E1F469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3D9B9B" w14:textId="77777777" w:rsidR="00CE44A9" w:rsidRPr="008C54D5" w:rsidRDefault="00CE44A9" w:rsidP="00D20F91">
            <w:pPr>
              <w:spacing w:line="360" w:lineRule="auto"/>
              <w:rPr>
                <w:sz w:val="22"/>
                <w:szCs w:val="22"/>
              </w:rPr>
            </w:pPr>
            <w:r w:rsidRPr="008C54D5">
              <w:rPr>
                <w:b/>
                <w:bCs/>
                <w:sz w:val="22"/>
                <w:szCs w:val="22"/>
              </w:rPr>
              <w:t>Test Case ID</w:t>
            </w:r>
          </w:p>
        </w:tc>
        <w:tc>
          <w:tcPr>
            <w:tcW w:w="10380" w:type="dxa"/>
            <w:tcBorders>
              <w:top w:val="single" w:sz="6" w:space="0" w:color="E0E0E0"/>
              <w:left w:val="single" w:sz="6" w:space="0" w:color="E0E0E0"/>
              <w:bottom w:val="single" w:sz="6" w:space="0" w:color="E0E0E0"/>
              <w:right w:val="single" w:sz="6" w:space="0" w:color="E0E0E0"/>
            </w:tcBorders>
            <w:hideMark/>
          </w:tcPr>
          <w:p w14:paraId="61874998" w14:textId="77777777" w:rsidR="00CE44A9" w:rsidRPr="008C54D5" w:rsidRDefault="00CE44A9" w:rsidP="00D20F91">
            <w:pPr>
              <w:spacing w:line="360" w:lineRule="auto"/>
              <w:rPr>
                <w:sz w:val="22"/>
                <w:szCs w:val="22"/>
              </w:rPr>
            </w:pPr>
            <w:r w:rsidRPr="008C54D5">
              <w:rPr>
                <w:b/>
                <w:bCs/>
                <w:sz w:val="22"/>
                <w:szCs w:val="22"/>
              </w:rPr>
              <w:t>FT_01</w:t>
            </w:r>
          </w:p>
        </w:tc>
      </w:tr>
      <w:tr w:rsidR="00CE44A9" w:rsidRPr="008C54D5" w14:paraId="6C41A9E4" w14:textId="77777777">
        <w:trPr>
          <w:trHeight w:val="540"/>
        </w:trPr>
        <w:tc>
          <w:tcPr>
            <w:tcW w:w="0" w:type="auto"/>
            <w:tcBorders>
              <w:top w:val="nil"/>
              <w:left w:val="single" w:sz="6" w:space="0" w:color="E0E0E0"/>
              <w:bottom w:val="single" w:sz="6" w:space="0" w:color="E0E0E0"/>
              <w:right w:val="single" w:sz="6" w:space="0" w:color="E0E0E0"/>
            </w:tcBorders>
            <w:hideMark/>
          </w:tcPr>
          <w:p w14:paraId="30E366FF" w14:textId="77777777" w:rsidR="00CE44A9" w:rsidRPr="008C54D5" w:rsidRDefault="00CE44A9"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1EF30634" w14:textId="77777777" w:rsidR="00CE44A9" w:rsidRPr="008C54D5" w:rsidRDefault="00CE44A9" w:rsidP="00D20F91">
            <w:pPr>
              <w:spacing w:line="360" w:lineRule="auto"/>
              <w:rPr>
                <w:sz w:val="22"/>
                <w:szCs w:val="22"/>
              </w:rPr>
            </w:pPr>
            <w:r w:rsidRPr="008C54D5">
              <w:rPr>
                <w:sz w:val="22"/>
                <w:szCs w:val="22"/>
              </w:rPr>
              <w:t>Test that a user can authenticate using Supabase social login</w:t>
            </w:r>
          </w:p>
        </w:tc>
      </w:tr>
      <w:tr w:rsidR="00CE44A9" w:rsidRPr="008C54D5" w14:paraId="4EC5929D" w14:textId="77777777">
        <w:trPr>
          <w:trHeight w:val="540"/>
        </w:trPr>
        <w:tc>
          <w:tcPr>
            <w:tcW w:w="0" w:type="auto"/>
            <w:tcBorders>
              <w:top w:val="nil"/>
              <w:left w:val="single" w:sz="6" w:space="0" w:color="E0E0E0"/>
              <w:bottom w:val="single" w:sz="6" w:space="0" w:color="E0E0E0"/>
              <w:right w:val="single" w:sz="6" w:space="0" w:color="E0E0E0"/>
            </w:tcBorders>
            <w:hideMark/>
          </w:tcPr>
          <w:p w14:paraId="2E1F8817" w14:textId="77777777" w:rsidR="00CE44A9" w:rsidRPr="008C54D5" w:rsidRDefault="00CE44A9"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0AB4A25D" w14:textId="77777777" w:rsidR="00CE44A9" w:rsidRPr="008C54D5" w:rsidRDefault="00CE44A9" w:rsidP="00D20F91">
            <w:pPr>
              <w:spacing w:line="360" w:lineRule="auto"/>
              <w:rPr>
                <w:sz w:val="22"/>
                <w:szCs w:val="22"/>
              </w:rPr>
            </w:pPr>
            <w:r w:rsidRPr="008C54D5">
              <w:rPr>
                <w:sz w:val="22"/>
                <w:szCs w:val="22"/>
              </w:rPr>
              <w:t>Hansa</w:t>
            </w:r>
          </w:p>
        </w:tc>
      </w:tr>
      <w:tr w:rsidR="00CE44A9" w:rsidRPr="008C54D5" w14:paraId="38134FB3" w14:textId="77777777">
        <w:trPr>
          <w:trHeight w:val="540"/>
        </w:trPr>
        <w:tc>
          <w:tcPr>
            <w:tcW w:w="0" w:type="auto"/>
            <w:tcBorders>
              <w:top w:val="nil"/>
              <w:left w:val="single" w:sz="6" w:space="0" w:color="E0E0E0"/>
              <w:bottom w:val="single" w:sz="6" w:space="0" w:color="E0E0E0"/>
              <w:right w:val="single" w:sz="6" w:space="0" w:color="E0E0E0"/>
            </w:tcBorders>
            <w:hideMark/>
          </w:tcPr>
          <w:p w14:paraId="0C968028" w14:textId="77777777" w:rsidR="00CE44A9" w:rsidRPr="008C54D5" w:rsidRDefault="00CE44A9"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04BF4052" w14:textId="77777777" w:rsidR="00CE44A9" w:rsidRPr="008C54D5" w:rsidRDefault="00CE44A9" w:rsidP="00D20F91">
            <w:pPr>
              <w:spacing w:line="360" w:lineRule="auto"/>
              <w:rPr>
                <w:sz w:val="22"/>
                <w:szCs w:val="22"/>
              </w:rPr>
            </w:pPr>
            <w:r w:rsidRPr="008C54D5">
              <w:rPr>
                <w:sz w:val="22"/>
                <w:szCs w:val="22"/>
              </w:rPr>
              <w:t>2025/11/30</w:t>
            </w:r>
          </w:p>
        </w:tc>
      </w:tr>
      <w:tr w:rsidR="00CE44A9" w:rsidRPr="008C54D5" w14:paraId="50CB9FCF" w14:textId="77777777">
        <w:trPr>
          <w:trHeight w:val="540"/>
        </w:trPr>
        <w:tc>
          <w:tcPr>
            <w:tcW w:w="0" w:type="auto"/>
            <w:tcBorders>
              <w:top w:val="nil"/>
              <w:left w:val="single" w:sz="6" w:space="0" w:color="E0E0E0"/>
              <w:bottom w:val="single" w:sz="6" w:space="0" w:color="E0E0E0"/>
              <w:right w:val="single" w:sz="6" w:space="0" w:color="E0E0E0"/>
            </w:tcBorders>
            <w:hideMark/>
          </w:tcPr>
          <w:p w14:paraId="57E54B8F" w14:textId="77777777" w:rsidR="00CE44A9" w:rsidRPr="008C54D5" w:rsidRDefault="00CE44A9"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12909C5F" w14:textId="77777777" w:rsidR="00CE44A9" w:rsidRPr="008C54D5" w:rsidRDefault="00CE44A9" w:rsidP="00D20F91">
            <w:pPr>
              <w:spacing w:line="360" w:lineRule="auto"/>
              <w:rPr>
                <w:sz w:val="22"/>
                <w:szCs w:val="22"/>
              </w:rPr>
            </w:pPr>
            <w:r w:rsidRPr="008C54D5">
              <w:rPr>
                <w:sz w:val="22"/>
                <w:szCs w:val="22"/>
              </w:rPr>
              <w:t>Pass</w:t>
            </w:r>
          </w:p>
        </w:tc>
      </w:tr>
    </w:tbl>
    <w:p w14:paraId="087EEA40" w14:textId="77777777" w:rsidR="00CE44A9" w:rsidRPr="008C54D5" w:rsidRDefault="00CE44A9" w:rsidP="00D20F91">
      <w:pPr>
        <w:spacing w:line="360" w:lineRule="auto"/>
        <w:rPr>
          <w:sz w:val="22"/>
          <w:szCs w:val="22"/>
          <w:lang w:val="en-US"/>
        </w:rPr>
      </w:pPr>
    </w:p>
    <w:p w14:paraId="478A1A0A" w14:textId="62F673A7" w:rsidR="008F0D4E" w:rsidRPr="008F0D4E" w:rsidRDefault="000A05CD" w:rsidP="00D20F91">
      <w:pPr>
        <w:pStyle w:val="Heading5"/>
        <w:spacing w:line="360" w:lineRule="auto"/>
      </w:pPr>
      <w:r>
        <w:t>Prerequisites</w:t>
      </w:r>
    </w:p>
    <w:p w14:paraId="73B42D49" w14:textId="77777777" w:rsidR="000A05CD" w:rsidRPr="008C54D5" w:rsidRDefault="000A05CD" w:rsidP="00D20F91">
      <w:pPr>
        <w:numPr>
          <w:ilvl w:val="0"/>
          <w:numId w:val="116"/>
        </w:numPr>
        <w:spacing w:before="120" w:after="120" w:line="360" w:lineRule="auto"/>
        <w:rPr>
          <w:sz w:val="22"/>
          <w:szCs w:val="22"/>
        </w:rPr>
      </w:pPr>
      <w:r w:rsidRPr="008C54D5">
        <w:rPr>
          <w:sz w:val="22"/>
          <w:szCs w:val="22"/>
        </w:rPr>
        <w:t>Valid Google account</w:t>
      </w:r>
    </w:p>
    <w:p w14:paraId="710A4453" w14:textId="4443A547" w:rsidR="003B75F2" w:rsidRPr="00E8212B" w:rsidRDefault="000A05CD" w:rsidP="00D20F91">
      <w:pPr>
        <w:numPr>
          <w:ilvl w:val="0"/>
          <w:numId w:val="116"/>
        </w:numPr>
        <w:spacing w:before="120" w:after="120" w:line="360" w:lineRule="auto"/>
        <w:rPr>
          <w:sz w:val="22"/>
          <w:szCs w:val="22"/>
        </w:rPr>
      </w:pPr>
      <w:r w:rsidRPr="008C54D5">
        <w:rPr>
          <w:sz w:val="22"/>
          <w:szCs w:val="22"/>
        </w:rPr>
        <w:t>Access to /login page</w:t>
      </w:r>
    </w:p>
    <w:p w14:paraId="147F9169" w14:textId="23BFBDEA" w:rsidR="008F0D4E" w:rsidRPr="008F0D4E" w:rsidRDefault="003B6314" w:rsidP="00D20F91">
      <w:pPr>
        <w:pStyle w:val="Heading5"/>
        <w:spacing w:line="360" w:lineRule="auto"/>
      </w:pPr>
      <w:r w:rsidRPr="009608DB">
        <w:t>Test Data</w:t>
      </w:r>
    </w:p>
    <w:p w14:paraId="48502A6E" w14:textId="6A9BEAE0" w:rsidR="003B75F2" w:rsidRPr="00E8212B" w:rsidRDefault="003B6314" w:rsidP="00D20F91">
      <w:pPr>
        <w:numPr>
          <w:ilvl w:val="0"/>
          <w:numId w:val="117"/>
        </w:numPr>
        <w:spacing w:before="120" w:after="120" w:line="360" w:lineRule="auto"/>
        <w:rPr>
          <w:sz w:val="22"/>
          <w:szCs w:val="22"/>
        </w:rPr>
      </w:pPr>
      <w:r w:rsidRPr="008C54D5">
        <w:rPr>
          <w:sz w:val="22"/>
          <w:szCs w:val="22"/>
        </w:rPr>
        <w:t xml:space="preserve">Email: </w:t>
      </w:r>
      <w:r w:rsidRPr="008C54D5">
        <w:rPr>
          <w:i/>
          <w:iCs/>
          <w:sz w:val="22"/>
          <w:szCs w:val="22"/>
        </w:rPr>
        <w:t>hansaanuradha93@gmail.com</w:t>
      </w:r>
    </w:p>
    <w:p w14:paraId="6958ED82" w14:textId="0DE5713C" w:rsidR="00977785" w:rsidRDefault="00977785" w:rsidP="00D20F91">
      <w:pPr>
        <w:pStyle w:val="Heading5"/>
        <w:spacing w:line="360" w:lineRule="auto"/>
      </w:pPr>
      <w:r w:rsidRPr="00977785">
        <w:t>Steps and Results</w:t>
      </w:r>
    </w:p>
    <w:p w14:paraId="156CBBCE" w14:textId="79F0874A" w:rsidR="007F1432" w:rsidRDefault="007F1432" w:rsidP="007F1432">
      <w:pPr>
        <w:pStyle w:val="Caption"/>
        <w:keepNext/>
      </w:pPr>
      <w:bookmarkStart w:id="129" w:name="_Toc216999529"/>
      <w:r>
        <w:t xml:space="preserve">Table </w:t>
      </w:r>
      <w:fldSimple w:instr=" SEQ Table \* ARABIC ">
        <w:r w:rsidR="00B8393F">
          <w:rPr>
            <w:noProof/>
          </w:rPr>
          <w:t>4</w:t>
        </w:r>
        <w:bookmarkEnd w:id="129"/>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56"/>
        <w:gridCol w:w="2030"/>
        <w:gridCol w:w="2103"/>
        <w:gridCol w:w="1698"/>
        <w:gridCol w:w="1623"/>
      </w:tblGrid>
      <w:tr w:rsidR="00977785" w:rsidRPr="008C54D5" w14:paraId="1D5B3A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85FF17A" w14:textId="77777777" w:rsidR="00977785" w:rsidRPr="008C54D5" w:rsidRDefault="00977785"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BF96E1" w14:textId="77777777" w:rsidR="00977785" w:rsidRPr="008C54D5" w:rsidRDefault="00977785"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480C3378" w14:textId="77777777" w:rsidR="00977785" w:rsidRPr="008C54D5" w:rsidRDefault="00977785"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71F547E" w14:textId="77777777" w:rsidR="00977785" w:rsidRPr="008C54D5" w:rsidRDefault="00977785"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7F92DB5" w14:textId="77777777" w:rsidR="00977785" w:rsidRPr="008C54D5" w:rsidRDefault="00977785" w:rsidP="00D20F91">
            <w:pPr>
              <w:spacing w:line="360" w:lineRule="auto"/>
              <w:rPr>
                <w:sz w:val="22"/>
                <w:szCs w:val="22"/>
              </w:rPr>
            </w:pPr>
            <w:r w:rsidRPr="008C54D5">
              <w:rPr>
                <w:b/>
                <w:bCs/>
                <w:sz w:val="22"/>
                <w:szCs w:val="22"/>
              </w:rPr>
              <w:t>Status</w:t>
            </w:r>
          </w:p>
        </w:tc>
      </w:tr>
      <w:tr w:rsidR="00977785" w:rsidRPr="008C54D5" w14:paraId="6BE167A9" w14:textId="77777777">
        <w:trPr>
          <w:trHeight w:val="540"/>
        </w:trPr>
        <w:tc>
          <w:tcPr>
            <w:tcW w:w="0" w:type="auto"/>
            <w:tcBorders>
              <w:top w:val="nil"/>
              <w:left w:val="single" w:sz="6" w:space="0" w:color="E0E0E0"/>
              <w:bottom w:val="single" w:sz="6" w:space="0" w:color="E0E0E0"/>
              <w:right w:val="single" w:sz="6" w:space="0" w:color="E0E0E0"/>
            </w:tcBorders>
            <w:hideMark/>
          </w:tcPr>
          <w:p w14:paraId="4FE48C46" w14:textId="77777777" w:rsidR="00977785" w:rsidRPr="008C54D5" w:rsidRDefault="00977785"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0DE64135" w14:textId="77777777" w:rsidR="00977785" w:rsidRPr="008C54D5" w:rsidRDefault="00977785" w:rsidP="00D20F91">
            <w:pPr>
              <w:spacing w:line="360" w:lineRule="auto"/>
              <w:rPr>
                <w:sz w:val="22"/>
                <w:szCs w:val="22"/>
              </w:rPr>
            </w:pPr>
            <w:r w:rsidRPr="008C54D5">
              <w:rPr>
                <w:sz w:val="22"/>
                <w:szCs w:val="22"/>
              </w:rPr>
              <w:t>Navigate to login page</w:t>
            </w:r>
          </w:p>
        </w:tc>
        <w:tc>
          <w:tcPr>
            <w:tcW w:w="0" w:type="auto"/>
            <w:tcBorders>
              <w:top w:val="nil"/>
              <w:left w:val="single" w:sz="6" w:space="0" w:color="E0E0E0"/>
              <w:bottom w:val="single" w:sz="6" w:space="0" w:color="E0E0E0"/>
              <w:right w:val="single" w:sz="6" w:space="0" w:color="E0E0E0"/>
            </w:tcBorders>
            <w:hideMark/>
          </w:tcPr>
          <w:p w14:paraId="556057AF" w14:textId="77777777" w:rsidR="00977785" w:rsidRPr="008C54D5" w:rsidRDefault="00977785" w:rsidP="00D20F91">
            <w:pPr>
              <w:spacing w:line="360" w:lineRule="auto"/>
              <w:rPr>
                <w:sz w:val="22"/>
                <w:szCs w:val="22"/>
              </w:rPr>
            </w:pPr>
            <w:r w:rsidRPr="008C54D5">
              <w:rPr>
                <w:sz w:val="22"/>
                <w:szCs w:val="22"/>
              </w:rPr>
              <w:t>Login UI loads</w:t>
            </w:r>
          </w:p>
        </w:tc>
        <w:tc>
          <w:tcPr>
            <w:tcW w:w="0" w:type="auto"/>
            <w:tcBorders>
              <w:top w:val="nil"/>
              <w:left w:val="single" w:sz="6" w:space="0" w:color="E0E0E0"/>
              <w:bottom w:val="single" w:sz="6" w:space="0" w:color="E0E0E0"/>
              <w:right w:val="single" w:sz="6" w:space="0" w:color="E0E0E0"/>
            </w:tcBorders>
            <w:hideMark/>
          </w:tcPr>
          <w:p w14:paraId="6C10AEB6"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70B69A9" w14:textId="77777777" w:rsidR="00977785" w:rsidRPr="008C54D5" w:rsidRDefault="00977785" w:rsidP="00D20F91">
            <w:pPr>
              <w:spacing w:line="360" w:lineRule="auto"/>
              <w:rPr>
                <w:sz w:val="22"/>
                <w:szCs w:val="22"/>
              </w:rPr>
            </w:pPr>
            <w:r w:rsidRPr="008C54D5">
              <w:rPr>
                <w:sz w:val="22"/>
                <w:szCs w:val="22"/>
              </w:rPr>
              <w:t>Pass</w:t>
            </w:r>
          </w:p>
        </w:tc>
      </w:tr>
      <w:tr w:rsidR="00977785" w:rsidRPr="008C54D5" w14:paraId="51FF7C47" w14:textId="77777777">
        <w:trPr>
          <w:trHeight w:val="540"/>
        </w:trPr>
        <w:tc>
          <w:tcPr>
            <w:tcW w:w="0" w:type="auto"/>
            <w:tcBorders>
              <w:top w:val="nil"/>
              <w:left w:val="single" w:sz="6" w:space="0" w:color="E0E0E0"/>
              <w:bottom w:val="single" w:sz="6" w:space="0" w:color="E0E0E0"/>
              <w:right w:val="single" w:sz="6" w:space="0" w:color="E0E0E0"/>
            </w:tcBorders>
            <w:hideMark/>
          </w:tcPr>
          <w:p w14:paraId="4152B47B" w14:textId="77777777" w:rsidR="00977785" w:rsidRPr="008C54D5" w:rsidRDefault="00977785"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1CE2B6B7" w14:textId="77777777" w:rsidR="00977785" w:rsidRPr="008C54D5" w:rsidRDefault="00977785" w:rsidP="00D20F91">
            <w:pPr>
              <w:spacing w:line="360" w:lineRule="auto"/>
              <w:rPr>
                <w:sz w:val="22"/>
                <w:szCs w:val="22"/>
              </w:rPr>
            </w:pPr>
            <w:r w:rsidRPr="008C54D5">
              <w:rPr>
                <w:sz w:val="22"/>
                <w:szCs w:val="22"/>
              </w:rPr>
              <w:t>Click “Continue with Google”</w:t>
            </w:r>
          </w:p>
        </w:tc>
        <w:tc>
          <w:tcPr>
            <w:tcW w:w="0" w:type="auto"/>
            <w:tcBorders>
              <w:top w:val="nil"/>
              <w:left w:val="single" w:sz="6" w:space="0" w:color="E0E0E0"/>
              <w:bottom w:val="single" w:sz="6" w:space="0" w:color="E0E0E0"/>
              <w:right w:val="single" w:sz="6" w:space="0" w:color="E0E0E0"/>
            </w:tcBorders>
            <w:hideMark/>
          </w:tcPr>
          <w:p w14:paraId="408850C3" w14:textId="77777777" w:rsidR="00977785" w:rsidRPr="008C54D5" w:rsidRDefault="00977785" w:rsidP="00D20F91">
            <w:pPr>
              <w:spacing w:line="360" w:lineRule="auto"/>
              <w:rPr>
                <w:sz w:val="22"/>
                <w:szCs w:val="22"/>
              </w:rPr>
            </w:pPr>
            <w:r w:rsidRPr="008C54D5">
              <w:rPr>
                <w:sz w:val="22"/>
                <w:szCs w:val="22"/>
              </w:rPr>
              <w:t>Supabase OAuth popup appears</w:t>
            </w:r>
          </w:p>
        </w:tc>
        <w:tc>
          <w:tcPr>
            <w:tcW w:w="0" w:type="auto"/>
            <w:tcBorders>
              <w:top w:val="nil"/>
              <w:left w:val="single" w:sz="6" w:space="0" w:color="E0E0E0"/>
              <w:bottom w:val="single" w:sz="6" w:space="0" w:color="E0E0E0"/>
              <w:right w:val="single" w:sz="6" w:space="0" w:color="E0E0E0"/>
            </w:tcBorders>
            <w:hideMark/>
          </w:tcPr>
          <w:p w14:paraId="488F3137"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85FE5CB" w14:textId="77777777" w:rsidR="00977785" w:rsidRPr="008C54D5" w:rsidRDefault="00977785" w:rsidP="00D20F91">
            <w:pPr>
              <w:spacing w:line="360" w:lineRule="auto"/>
              <w:rPr>
                <w:sz w:val="22"/>
                <w:szCs w:val="22"/>
              </w:rPr>
            </w:pPr>
            <w:r w:rsidRPr="008C54D5">
              <w:rPr>
                <w:sz w:val="22"/>
                <w:szCs w:val="22"/>
              </w:rPr>
              <w:t>Pass</w:t>
            </w:r>
          </w:p>
        </w:tc>
      </w:tr>
      <w:tr w:rsidR="00977785" w:rsidRPr="008C54D5" w14:paraId="6C3688A2" w14:textId="77777777">
        <w:trPr>
          <w:trHeight w:val="540"/>
        </w:trPr>
        <w:tc>
          <w:tcPr>
            <w:tcW w:w="0" w:type="auto"/>
            <w:tcBorders>
              <w:top w:val="nil"/>
              <w:left w:val="single" w:sz="6" w:space="0" w:color="E0E0E0"/>
              <w:bottom w:val="single" w:sz="6" w:space="0" w:color="E0E0E0"/>
              <w:right w:val="single" w:sz="6" w:space="0" w:color="E0E0E0"/>
            </w:tcBorders>
            <w:hideMark/>
          </w:tcPr>
          <w:p w14:paraId="514FA056" w14:textId="77777777" w:rsidR="00977785" w:rsidRPr="008C54D5" w:rsidRDefault="00977785"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76C6D656" w14:textId="77777777" w:rsidR="00977785" w:rsidRPr="008C54D5" w:rsidRDefault="00977785" w:rsidP="00D20F91">
            <w:pPr>
              <w:spacing w:line="360" w:lineRule="auto"/>
              <w:rPr>
                <w:sz w:val="22"/>
                <w:szCs w:val="22"/>
              </w:rPr>
            </w:pPr>
            <w:r w:rsidRPr="008C54D5">
              <w:rPr>
                <w:sz w:val="22"/>
                <w:szCs w:val="22"/>
              </w:rPr>
              <w:t>Complete Google sign-in</w:t>
            </w:r>
          </w:p>
        </w:tc>
        <w:tc>
          <w:tcPr>
            <w:tcW w:w="0" w:type="auto"/>
            <w:tcBorders>
              <w:top w:val="nil"/>
              <w:left w:val="single" w:sz="6" w:space="0" w:color="E0E0E0"/>
              <w:bottom w:val="single" w:sz="6" w:space="0" w:color="E0E0E0"/>
              <w:right w:val="single" w:sz="6" w:space="0" w:color="E0E0E0"/>
            </w:tcBorders>
            <w:hideMark/>
          </w:tcPr>
          <w:p w14:paraId="45198BF1" w14:textId="77777777" w:rsidR="00977785" w:rsidRPr="008C54D5" w:rsidRDefault="00977785" w:rsidP="00D20F91">
            <w:pPr>
              <w:spacing w:line="360" w:lineRule="auto"/>
              <w:rPr>
                <w:sz w:val="22"/>
                <w:szCs w:val="22"/>
              </w:rPr>
            </w:pPr>
            <w:r w:rsidRPr="008C54D5">
              <w:rPr>
                <w:sz w:val="22"/>
                <w:szCs w:val="22"/>
              </w:rPr>
              <w:t>User redirected to Chat screen</w:t>
            </w:r>
          </w:p>
        </w:tc>
        <w:tc>
          <w:tcPr>
            <w:tcW w:w="0" w:type="auto"/>
            <w:tcBorders>
              <w:top w:val="nil"/>
              <w:left w:val="single" w:sz="6" w:space="0" w:color="E0E0E0"/>
              <w:bottom w:val="single" w:sz="6" w:space="0" w:color="E0E0E0"/>
              <w:right w:val="single" w:sz="6" w:space="0" w:color="E0E0E0"/>
            </w:tcBorders>
            <w:hideMark/>
          </w:tcPr>
          <w:p w14:paraId="001A6935"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042C2C4" w14:textId="77777777" w:rsidR="00977785" w:rsidRPr="008C54D5" w:rsidRDefault="00977785" w:rsidP="00D20F91">
            <w:pPr>
              <w:spacing w:line="360" w:lineRule="auto"/>
              <w:rPr>
                <w:sz w:val="22"/>
                <w:szCs w:val="22"/>
              </w:rPr>
            </w:pPr>
            <w:r w:rsidRPr="008C54D5">
              <w:rPr>
                <w:sz w:val="22"/>
                <w:szCs w:val="22"/>
              </w:rPr>
              <w:t>Pass</w:t>
            </w:r>
          </w:p>
        </w:tc>
      </w:tr>
    </w:tbl>
    <w:p w14:paraId="75147E60" w14:textId="77777777" w:rsidR="00977785" w:rsidRDefault="00977785" w:rsidP="00D20F91">
      <w:pPr>
        <w:spacing w:line="360" w:lineRule="auto"/>
      </w:pPr>
    </w:p>
    <w:p w14:paraId="3672F602" w14:textId="77777777" w:rsidR="00E8212B" w:rsidRPr="006A213F" w:rsidRDefault="00E8212B" w:rsidP="00E8212B">
      <w:pPr>
        <w:rPr>
          <w:i/>
          <w:iCs/>
          <w:sz w:val="22"/>
          <w:szCs w:val="22"/>
        </w:rPr>
      </w:pPr>
      <w:r w:rsidRPr="006A213F">
        <w:rPr>
          <w:i/>
          <w:iCs/>
          <w:sz w:val="22"/>
          <w:szCs w:val="22"/>
        </w:rPr>
        <w:t>Please refer to the Appendix for the screenshots.</w:t>
      </w:r>
    </w:p>
    <w:p w14:paraId="701BF8C5" w14:textId="092A597F" w:rsidR="00EC5918" w:rsidRDefault="00EC5918" w:rsidP="00E8212B">
      <w:pPr>
        <w:spacing w:line="360" w:lineRule="auto"/>
      </w:pPr>
    </w:p>
    <w:p w14:paraId="769BE882" w14:textId="31AD0E15" w:rsidR="00973A76" w:rsidRDefault="00973A76" w:rsidP="00D20F91">
      <w:pPr>
        <w:pStyle w:val="Heading4"/>
        <w:spacing w:line="360" w:lineRule="auto"/>
      </w:pPr>
      <w:r>
        <w:t>Test Case FT-02 - Submit Loan Form (FR2)</w:t>
      </w:r>
    </w:p>
    <w:p w14:paraId="40E97D55" w14:textId="44F3EB19" w:rsidR="007F1432" w:rsidRDefault="007F1432" w:rsidP="007F1432">
      <w:pPr>
        <w:pStyle w:val="Caption"/>
        <w:keepNext/>
      </w:pPr>
      <w:bookmarkStart w:id="130" w:name="_Toc216999530"/>
      <w:r>
        <w:t xml:space="preserve">Table </w:t>
      </w:r>
      <w:fldSimple w:instr=" SEQ Table \* ARABIC ">
        <w:r w:rsidR="00B8393F">
          <w:rPr>
            <w:noProof/>
          </w:rPr>
          <w:t>5</w:t>
        </w:r>
        <w:bookmarkEnd w:id="130"/>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973A76" w:rsidRPr="008C54D5" w14:paraId="3B784A54" w14:textId="77777777" w:rsidTr="009608DB">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5C3672BC" w14:textId="77777777" w:rsidR="00973A76" w:rsidRPr="008C54D5" w:rsidRDefault="00973A76" w:rsidP="00D20F91">
            <w:pPr>
              <w:spacing w:line="360" w:lineRule="auto"/>
              <w:rPr>
                <w:sz w:val="22"/>
                <w:szCs w:val="22"/>
              </w:rPr>
            </w:pPr>
            <w:r w:rsidRPr="008C54D5">
              <w:rPr>
                <w:b/>
                <w:bCs/>
                <w:sz w:val="22"/>
                <w:szCs w:val="22"/>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FDC8F75" w14:textId="77777777" w:rsidR="00973A76" w:rsidRPr="008C54D5" w:rsidRDefault="00973A76" w:rsidP="00D20F91">
            <w:pPr>
              <w:spacing w:line="360" w:lineRule="auto"/>
              <w:rPr>
                <w:sz w:val="22"/>
                <w:szCs w:val="22"/>
              </w:rPr>
            </w:pPr>
            <w:r w:rsidRPr="008C54D5">
              <w:rPr>
                <w:b/>
                <w:bCs/>
                <w:sz w:val="22"/>
                <w:szCs w:val="22"/>
              </w:rPr>
              <w:t>FT_02</w:t>
            </w:r>
          </w:p>
        </w:tc>
      </w:tr>
      <w:tr w:rsidR="00973A76" w:rsidRPr="008C54D5" w14:paraId="14E99884" w14:textId="77777777">
        <w:trPr>
          <w:trHeight w:val="540"/>
        </w:trPr>
        <w:tc>
          <w:tcPr>
            <w:tcW w:w="0" w:type="auto"/>
            <w:tcBorders>
              <w:top w:val="nil"/>
              <w:left w:val="single" w:sz="6" w:space="0" w:color="E0E0E0"/>
              <w:bottom w:val="single" w:sz="6" w:space="0" w:color="E0E0E0"/>
              <w:right w:val="single" w:sz="6" w:space="0" w:color="E0E0E0"/>
            </w:tcBorders>
            <w:hideMark/>
          </w:tcPr>
          <w:p w14:paraId="10C855A8" w14:textId="77777777" w:rsidR="00973A76" w:rsidRPr="008C54D5" w:rsidRDefault="00973A76"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08AB90A" w14:textId="77777777" w:rsidR="00973A76" w:rsidRPr="008C54D5" w:rsidRDefault="00973A76" w:rsidP="00D20F91">
            <w:pPr>
              <w:spacing w:line="360" w:lineRule="auto"/>
              <w:rPr>
                <w:sz w:val="22"/>
                <w:szCs w:val="22"/>
              </w:rPr>
            </w:pPr>
            <w:r w:rsidRPr="008C54D5">
              <w:rPr>
                <w:sz w:val="22"/>
                <w:szCs w:val="22"/>
              </w:rPr>
              <w:t>Validate loan form submission and backend routing</w:t>
            </w:r>
          </w:p>
        </w:tc>
      </w:tr>
      <w:tr w:rsidR="00973A76" w:rsidRPr="008C54D5" w14:paraId="77FEF106" w14:textId="77777777">
        <w:trPr>
          <w:trHeight w:val="540"/>
        </w:trPr>
        <w:tc>
          <w:tcPr>
            <w:tcW w:w="0" w:type="auto"/>
            <w:tcBorders>
              <w:top w:val="nil"/>
              <w:left w:val="single" w:sz="6" w:space="0" w:color="E0E0E0"/>
              <w:bottom w:val="single" w:sz="6" w:space="0" w:color="E0E0E0"/>
              <w:right w:val="single" w:sz="6" w:space="0" w:color="E0E0E0"/>
            </w:tcBorders>
            <w:hideMark/>
          </w:tcPr>
          <w:p w14:paraId="608CB85F" w14:textId="77777777" w:rsidR="00973A76" w:rsidRPr="008C54D5" w:rsidRDefault="00973A76"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118A0C1A" w14:textId="77777777" w:rsidR="00973A76" w:rsidRPr="008C54D5" w:rsidRDefault="00973A76" w:rsidP="00D20F91">
            <w:pPr>
              <w:spacing w:line="360" w:lineRule="auto"/>
              <w:rPr>
                <w:sz w:val="22"/>
                <w:szCs w:val="22"/>
              </w:rPr>
            </w:pPr>
            <w:r w:rsidRPr="008C54D5">
              <w:rPr>
                <w:sz w:val="22"/>
                <w:szCs w:val="22"/>
              </w:rPr>
              <w:t>Hansa</w:t>
            </w:r>
          </w:p>
        </w:tc>
      </w:tr>
      <w:tr w:rsidR="00973A76" w:rsidRPr="008C54D5" w14:paraId="208419AB" w14:textId="77777777">
        <w:trPr>
          <w:trHeight w:val="540"/>
        </w:trPr>
        <w:tc>
          <w:tcPr>
            <w:tcW w:w="0" w:type="auto"/>
            <w:tcBorders>
              <w:top w:val="nil"/>
              <w:left w:val="single" w:sz="6" w:space="0" w:color="E0E0E0"/>
              <w:bottom w:val="single" w:sz="6" w:space="0" w:color="E0E0E0"/>
              <w:right w:val="single" w:sz="6" w:space="0" w:color="E0E0E0"/>
            </w:tcBorders>
            <w:hideMark/>
          </w:tcPr>
          <w:p w14:paraId="0A715A22" w14:textId="77777777" w:rsidR="00973A76" w:rsidRPr="008C54D5" w:rsidRDefault="00973A76"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99B93DB" w14:textId="77777777" w:rsidR="00973A76" w:rsidRPr="008C54D5" w:rsidRDefault="00973A76" w:rsidP="00D20F91">
            <w:pPr>
              <w:spacing w:line="360" w:lineRule="auto"/>
              <w:rPr>
                <w:sz w:val="22"/>
                <w:szCs w:val="22"/>
              </w:rPr>
            </w:pPr>
            <w:r w:rsidRPr="008C54D5">
              <w:rPr>
                <w:sz w:val="22"/>
                <w:szCs w:val="22"/>
              </w:rPr>
              <w:t>2025/11/30</w:t>
            </w:r>
          </w:p>
        </w:tc>
      </w:tr>
      <w:tr w:rsidR="00973A76" w:rsidRPr="008C54D5" w14:paraId="591DAB42" w14:textId="77777777">
        <w:trPr>
          <w:trHeight w:val="540"/>
        </w:trPr>
        <w:tc>
          <w:tcPr>
            <w:tcW w:w="0" w:type="auto"/>
            <w:tcBorders>
              <w:top w:val="nil"/>
              <w:left w:val="single" w:sz="6" w:space="0" w:color="E0E0E0"/>
              <w:bottom w:val="single" w:sz="6" w:space="0" w:color="E0E0E0"/>
              <w:right w:val="single" w:sz="6" w:space="0" w:color="E0E0E0"/>
            </w:tcBorders>
            <w:hideMark/>
          </w:tcPr>
          <w:p w14:paraId="06D97830" w14:textId="77777777" w:rsidR="00973A76" w:rsidRPr="008C54D5" w:rsidRDefault="00973A76"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5FE46C5A" w14:textId="77777777" w:rsidR="00973A76" w:rsidRPr="008C54D5" w:rsidRDefault="00973A76" w:rsidP="00D20F91">
            <w:pPr>
              <w:spacing w:line="360" w:lineRule="auto"/>
              <w:rPr>
                <w:sz w:val="22"/>
                <w:szCs w:val="22"/>
              </w:rPr>
            </w:pPr>
            <w:r w:rsidRPr="008C54D5">
              <w:rPr>
                <w:sz w:val="22"/>
                <w:szCs w:val="22"/>
              </w:rPr>
              <w:t>Pass</w:t>
            </w:r>
          </w:p>
        </w:tc>
      </w:tr>
    </w:tbl>
    <w:p w14:paraId="1B03084A" w14:textId="77777777" w:rsidR="00280F82" w:rsidRDefault="00280F82" w:rsidP="00D20F91">
      <w:pPr>
        <w:pStyle w:val="Heading5"/>
        <w:spacing w:line="360" w:lineRule="auto"/>
      </w:pPr>
    </w:p>
    <w:p w14:paraId="3CFA0637" w14:textId="03B6E886" w:rsidR="00FA344B" w:rsidRPr="00FA344B" w:rsidRDefault="009608DB" w:rsidP="00D20F91">
      <w:pPr>
        <w:pStyle w:val="Heading5"/>
        <w:spacing w:line="360" w:lineRule="auto"/>
      </w:pPr>
      <w:r>
        <w:t>Prerequisites</w:t>
      </w:r>
    </w:p>
    <w:p w14:paraId="042FDD94" w14:textId="77777777" w:rsidR="009608DB" w:rsidRPr="008C54D5" w:rsidRDefault="009608DB" w:rsidP="00D20F91">
      <w:pPr>
        <w:numPr>
          <w:ilvl w:val="0"/>
          <w:numId w:val="118"/>
        </w:numPr>
        <w:spacing w:before="120" w:after="120" w:line="360" w:lineRule="auto"/>
        <w:rPr>
          <w:sz w:val="22"/>
          <w:szCs w:val="22"/>
        </w:rPr>
      </w:pPr>
      <w:r w:rsidRPr="008C54D5">
        <w:rPr>
          <w:sz w:val="22"/>
          <w:szCs w:val="22"/>
        </w:rPr>
        <w:t>User logged in</w:t>
      </w:r>
    </w:p>
    <w:p w14:paraId="54D23A51" w14:textId="633E2044" w:rsidR="00EC5918" w:rsidRPr="000B7EB2" w:rsidRDefault="009608DB" w:rsidP="00D20F91">
      <w:pPr>
        <w:numPr>
          <w:ilvl w:val="0"/>
          <w:numId w:val="118"/>
        </w:numPr>
        <w:spacing w:before="120" w:after="120" w:line="360" w:lineRule="auto"/>
        <w:rPr>
          <w:sz w:val="22"/>
          <w:szCs w:val="22"/>
        </w:rPr>
      </w:pPr>
      <w:r w:rsidRPr="008C54D5">
        <w:rPr>
          <w:sz w:val="22"/>
          <w:szCs w:val="22"/>
        </w:rPr>
        <w:t>Access to /loan form</w:t>
      </w:r>
    </w:p>
    <w:p w14:paraId="025B8DB8" w14:textId="5E61CDC8" w:rsidR="00FA344B" w:rsidRPr="00FA344B" w:rsidRDefault="009608DB" w:rsidP="00D20F91">
      <w:pPr>
        <w:pStyle w:val="Heading5"/>
        <w:spacing w:line="360" w:lineRule="auto"/>
      </w:pPr>
      <w:r>
        <w:lastRenderedPageBreak/>
        <w:t>Test Data</w:t>
      </w:r>
    </w:p>
    <w:p w14:paraId="1D322B48" w14:textId="30D79AD6" w:rsidR="00011F38" w:rsidRPr="008C54D5" w:rsidRDefault="00011F38" w:rsidP="000A1169">
      <w:pPr>
        <w:pStyle w:val="ListParagraph"/>
        <w:numPr>
          <w:ilvl w:val="0"/>
          <w:numId w:val="119"/>
        </w:numPr>
        <w:spacing w:line="360" w:lineRule="auto"/>
        <w:rPr>
          <w:sz w:val="22"/>
          <w:szCs w:val="22"/>
        </w:rPr>
      </w:pPr>
      <w:r w:rsidRPr="008C54D5">
        <w:rPr>
          <w:sz w:val="22"/>
          <w:szCs w:val="22"/>
        </w:rPr>
        <w:t>No of Dependants: 0</w:t>
      </w:r>
    </w:p>
    <w:p w14:paraId="1178ACFE" w14:textId="0F3C68EA" w:rsidR="00011F38" w:rsidRPr="008C54D5" w:rsidRDefault="00011F38" w:rsidP="000A1169">
      <w:pPr>
        <w:pStyle w:val="ListParagraph"/>
        <w:numPr>
          <w:ilvl w:val="0"/>
          <w:numId w:val="119"/>
        </w:numPr>
        <w:spacing w:line="360" w:lineRule="auto"/>
        <w:rPr>
          <w:sz w:val="22"/>
          <w:szCs w:val="22"/>
        </w:rPr>
      </w:pPr>
      <w:r w:rsidRPr="008C54D5">
        <w:rPr>
          <w:sz w:val="22"/>
          <w:szCs w:val="22"/>
        </w:rPr>
        <w:t>Education Level: Graduate</w:t>
      </w:r>
    </w:p>
    <w:p w14:paraId="3C8A62E8" w14:textId="2D40F146" w:rsidR="00011F38" w:rsidRPr="008C54D5" w:rsidRDefault="00011F38" w:rsidP="000A1169">
      <w:pPr>
        <w:pStyle w:val="ListParagraph"/>
        <w:numPr>
          <w:ilvl w:val="0"/>
          <w:numId w:val="119"/>
        </w:numPr>
        <w:spacing w:line="360" w:lineRule="auto"/>
        <w:rPr>
          <w:sz w:val="22"/>
          <w:szCs w:val="22"/>
        </w:rPr>
      </w:pPr>
      <w:r w:rsidRPr="008C54D5">
        <w:rPr>
          <w:sz w:val="22"/>
          <w:szCs w:val="22"/>
        </w:rPr>
        <w:t>Employement Type: Self Employed</w:t>
      </w:r>
    </w:p>
    <w:p w14:paraId="23EE67C3" w14:textId="37F22FAD" w:rsidR="009608DB" w:rsidRPr="008C54D5" w:rsidRDefault="00705B40" w:rsidP="000A1169">
      <w:pPr>
        <w:numPr>
          <w:ilvl w:val="0"/>
          <w:numId w:val="119"/>
        </w:numPr>
        <w:spacing w:before="120" w:after="120" w:line="360" w:lineRule="auto"/>
        <w:rPr>
          <w:sz w:val="22"/>
          <w:szCs w:val="22"/>
        </w:rPr>
      </w:pPr>
      <w:r w:rsidRPr="008C54D5">
        <w:rPr>
          <w:sz w:val="22"/>
          <w:szCs w:val="22"/>
        </w:rPr>
        <w:t xml:space="preserve">Annual Income: </w:t>
      </w:r>
      <w:r w:rsidR="00011F38" w:rsidRPr="008C54D5">
        <w:rPr>
          <w:sz w:val="22"/>
          <w:szCs w:val="22"/>
        </w:rPr>
        <w:t>100,000,000</w:t>
      </w:r>
    </w:p>
    <w:p w14:paraId="272070B4" w14:textId="58A4DC86" w:rsidR="00011F38" w:rsidRPr="008C54D5" w:rsidRDefault="00011F38" w:rsidP="000A1169">
      <w:pPr>
        <w:numPr>
          <w:ilvl w:val="0"/>
          <w:numId w:val="119"/>
        </w:numPr>
        <w:spacing w:before="120" w:after="120" w:line="360" w:lineRule="auto"/>
        <w:rPr>
          <w:sz w:val="22"/>
          <w:szCs w:val="22"/>
        </w:rPr>
      </w:pPr>
      <w:r w:rsidRPr="008C54D5">
        <w:rPr>
          <w:sz w:val="22"/>
          <w:szCs w:val="22"/>
        </w:rPr>
        <w:t>Loan Amount: 100,000</w:t>
      </w:r>
    </w:p>
    <w:p w14:paraId="517C42ED" w14:textId="5E252406" w:rsidR="00011F38" w:rsidRPr="008C54D5" w:rsidRDefault="00011F38" w:rsidP="000A1169">
      <w:pPr>
        <w:numPr>
          <w:ilvl w:val="0"/>
          <w:numId w:val="119"/>
        </w:numPr>
        <w:spacing w:before="120" w:after="120" w:line="360" w:lineRule="auto"/>
        <w:rPr>
          <w:sz w:val="22"/>
          <w:szCs w:val="22"/>
        </w:rPr>
      </w:pPr>
      <w:r w:rsidRPr="008C54D5">
        <w:rPr>
          <w:sz w:val="22"/>
          <w:szCs w:val="22"/>
        </w:rPr>
        <w:t>Credit Score: 844</w:t>
      </w:r>
    </w:p>
    <w:p w14:paraId="2F90EFBA" w14:textId="26DFA342" w:rsidR="00011F38" w:rsidRPr="008C54D5" w:rsidRDefault="00011F38" w:rsidP="000A1169">
      <w:pPr>
        <w:numPr>
          <w:ilvl w:val="0"/>
          <w:numId w:val="119"/>
        </w:numPr>
        <w:spacing w:before="120" w:after="120" w:line="360" w:lineRule="auto"/>
        <w:rPr>
          <w:sz w:val="22"/>
          <w:szCs w:val="22"/>
        </w:rPr>
      </w:pPr>
      <w:r w:rsidRPr="008C54D5">
        <w:rPr>
          <w:sz w:val="22"/>
          <w:szCs w:val="22"/>
        </w:rPr>
        <w:t>Residential Assets: 100,000,000</w:t>
      </w:r>
    </w:p>
    <w:p w14:paraId="1077CC24" w14:textId="06A2899C" w:rsidR="00011F38" w:rsidRPr="008C54D5" w:rsidRDefault="00011F38" w:rsidP="000A1169">
      <w:pPr>
        <w:numPr>
          <w:ilvl w:val="0"/>
          <w:numId w:val="119"/>
        </w:numPr>
        <w:spacing w:before="120" w:after="120" w:line="360" w:lineRule="auto"/>
        <w:rPr>
          <w:sz w:val="22"/>
          <w:szCs w:val="22"/>
        </w:rPr>
      </w:pPr>
      <w:r w:rsidRPr="008C54D5">
        <w:rPr>
          <w:sz w:val="22"/>
          <w:szCs w:val="22"/>
        </w:rPr>
        <w:t>Commercial Assets: 100,000,000</w:t>
      </w:r>
    </w:p>
    <w:p w14:paraId="2485E729" w14:textId="27C8AB69" w:rsidR="00011F38" w:rsidRPr="008C54D5" w:rsidRDefault="00011F38" w:rsidP="000A1169">
      <w:pPr>
        <w:numPr>
          <w:ilvl w:val="0"/>
          <w:numId w:val="119"/>
        </w:numPr>
        <w:spacing w:before="120" w:after="120" w:line="360" w:lineRule="auto"/>
        <w:rPr>
          <w:sz w:val="22"/>
          <w:szCs w:val="22"/>
        </w:rPr>
      </w:pPr>
      <w:r w:rsidRPr="008C54D5">
        <w:rPr>
          <w:sz w:val="22"/>
          <w:szCs w:val="22"/>
        </w:rPr>
        <w:t>Luxuary Assets: 100,000,000</w:t>
      </w:r>
    </w:p>
    <w:p w14:paraId="23A634A3" w14:textId="03D32AC2" w:rsidR="009608DB" w:rsidRPr="000B7EB2" w:rsidRDefault="00011F38" w:rsidP="000A1169">
      <w:pPr>
        <w:numPr>
          <w:ilvl w:val="0"/>
          <w:numId w:val="119"/>
        </w:numPr>
        <w:spacing w:before="120" w:after="120" w:line="360" w:lineRule="auto"/>
        <w:rPr>
          <w:sz w:val="22"/>
          <w:szCs w:val="22"/>
        </w:rPr>
      </w:pPr>
      <w:r w:rsidRPr="008C54D5">
        <w:rPr>
          <w:sz w:val="22"/>
          <w:szCs w:val="22"/>
        </w:rPr>
        <w:t>Banking Assets: 100,000,000</w:t>
      </w:r>
    </w:p>
    <w:p w14:paraId="09D02939" w14:textId="692055C2" w:rsidR="009608DB" w:rsidRDefault="009608DB" w:rsidP="00D20F91">
      <w:pPr>
        <w:pStyle w:val="Heading5"/>
        <w:spacing w:line="360" w:lineRule="auto"/>
      </w:pPr>
      <w:r>
        <w:t>Steps and Results</w:t>
      </w:r>
    </w:p>
    <w:p w14:paraId="0A99D61D" w14:textId="78BEA649" w:rsidR="007F1432" w:rsidRDefault="007F1432" w:rsidP="007F1432">
      <w:pPr>
        <w:pStyle w:val="Caption"/>
        <w:keepNext/>
      </w:pPr>
      <w:bookmarkStart w:id="131" w:name="_Toc216999531"/>
      <w:r>
        <w:t xml:space="preserve">Table </w:t>
      </w:r>
      <w:fldSimple w:instr=" SEQ Table \* ARABIC ">
        <w:r w:rsidR="00B8393F">
          <w:rPr>
            <w:noProof/>
          </w:rPr>
          <w:t>6</w:t>
        </w:r>
        <w:bookmarkEnd w:id="131"/>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96"/>
        <w:gridCol w:w="2161"/>
        <w:gridCol w:w="2137"/>
        <w:gridCol w:w="1649"/>
        <w:gridCol w:w="1567"/>
      </w:tblGrid>
      <w:tr w:rsidR="009608DB" w:rsidRPr="008C54D5" w14:paraId="05A267D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CF94B0A" w14:textId="77777777" w:rsidR="009608DB" w:rsidRPr="008C54D5" w:rsidRDefault="009608DB"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2C08956" w14:textId="77777777" w:rsidR="009608DB" w:rsidRPr="008C54D5" w:rsidRDefault="009608DB"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6F6185C0" w14:textId="77777777" w:rsidR="009608DB" w:rsidRPr="008C54D5" w:rsidRDefault="009608DB"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B550AF8" w14:textId="77777777" w:rsidR="009608DB" w:rsidRPr="008C54D5" w:rsidRDefault="009608DB"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58927514" w14:textId="77777777" w:rsidR="009608DB" w:rsidRPr="008C54D5" w:rsidRDefault="009608DB" w:rsidP="00D20F91">
            <w:pPr>
              <w:spacing w:line="360" w:lineRule="auto"/>
              <w:rPr>
                <w:sz w:val="22"/>
                <w:szCs w:val="22"/>
              </w:rPr>
            </w:pPr>
            <w:r w:rsidRPr="008C54D5">
              <w:rPr>
                <w:b/>
                <w:bCs/>
                <w:sz w:val="22"/>
                <w:szCs w:val="22"/>
              </w:rPr>
              <w:t>Status</w:t>
            </w:r>
          </w:p>
        </w:tc>
      </w:tr>
      <w:tr w:rsidR="009608DB" w:rsidRPr="008C54D5" w14:paraId="71C02125" w14:textId="77777777">
        <w:trPr>
          <w:trHeight w:val="540"/>
        </w:trPr>
        <w:tc>
          <w:tcPr>
            <w:tcW w:w="0" w:type="auto"/>
            <w:tcBorders>
              <w:top w:val="nil"/>
              <w:left w:val="single" w:sz="6" w:space="0" w:color="E0E0E0"/>
              <w:bottom w:val="single" w:sz="6" w:space="0" w:color="E0E0E0"/>
              <w:right w:val="single" w:sz="6" w:space="0" w:color="E0E0E0"/>
            </w:tcBorders>
            <w:hideMark/>
          </w:tcPr>
          <w:p w14:paraId="427597D0" w14:textId="77777777" w:rsidR="009608DB" w:rsidRPr="008C54D5" w:rsidRDefault="009608DB"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344DED11" w14:textId="77777777" w:rsidR="009608DB" w:rsidRPr="008C54D5" w:rsidRDefault="009608DB" w:rsidP="00D20F91">
            <w:pPr>
              <w:spacing w:line="360" w:lineRule="auto"/>
              <w:rPr>
                <w:sz w:val="22"/>
                <w:szCs w:val="22"/>
              </w:rPr>
            </w:pPr>
            <w:r w:rsidRPr="008C54D5">
              <w:rPr>
                <w:sz w:val="22"/>
                <w:szCs w:val="22"/>
              </w:rPr>
              <w:t>Fill all loan form fields</w:t>
            </w:r>
          </w:p>
        </w:tc>
        <w:tc>
          <w:tcPr>
            <w:tcW w:w="0" w:type="auto"/>
            <w:tcBorders>
              <w:top w:val="nil"/>
              <w:left w:val="single" w:sz="6" w:space="0" w:color="E0E0E0"/>
              <w:bottom w:val="single" w:sz="6" w:space="0" w:color="E0E0E0"/>
              <w:right w:val="single" w:sz="6" w:space="0" w:color="E0E0E0"/>
            </w:tcBorders>
            <w:hideMark/>
          </w:tcPr>
          <w:p w14:paraId="2C8C6B3C" w14:textId="77777777" w:rsidR="009608DB" w:rsidRPr="008C54D5" w:rsidRDefault="009608DB" w:rsidP="00D20F91">
            <w:pPr>
              <w:spacing w:line="360" w:lineRule="auto"/>
              <w:rPr>
                <w:sz w:val="22"/>
                <w:szCs w:val="22"/>
              </w:rPr>
            </w:pPr>
            <w:r w:rsidRPr="008C54D5">
              <w:rPr>
                <w:sz w:val="22"/>
                <w:szCs w:val="22"/>
              </w:rPr>
              <w:t>No validation errors</w:t>
            </w:r>
          </w:p>
        </w:tc>
        <w:tc>
          <w:tcPr>
            <w:tcW w:w="0" w:type="auto"/>
            <w:tcBorders>
              <w:top w:val="nil"/>
              <w:left w:val="single" w:sz="6" w:space="0" w:color="E0E0E0"/>
              <w:bottom w:val="single" w:sz="6" w:space="0" w:color="E0E0E0"/>
              <w:right w:val="single" w:sz="6" w:space="0" w:color="E0E0E0"/>
            </w:tcBorders>
            <w:hideMark/>
          </w:tcPr>
          <w:p w14:paraId="21FAB045"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94907E2"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73DA4D73" w14:textId="77777777">
        <w:trPr>
          <w:trHeight w:val="540"/>
        </w:trPr>
        <w:tc>
          <w:tcPr>
            <w:tcW w:w="0" w:type="auto"/>
            <w:tcBorders>
              <w:top w:val="nil"/>
              <w:left w:val="single" w:sz="6" w:space="0" w:color="E0E0E0"/>
              <w:bottom w:val="single" w:sz="6" w:space="0" w:color="E0E0E0"/>
              <w:right w:val="single" w:sz="6" w:space="0" w:color="E0E0E0"/>
            </w:tcBorders>
            <w:hideMark/>
          </w:tcPr>
          <w:p w14:paraId="72C4838C" w14:textId="77777777" w:rsidR="009608DB" w:rsidRPr="008C54D5" w:rsidRDefault="009608DB"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77F77C7B" w14:textId="77777777" w:rsidR="009608DB" w:rsidRPr="008C54D5" w:rsidRDefault="009608DB" w:rsidP="00D20F91">
            <w:pPr>
              <w:spacing w:line="360" w:lineRule="auto"/>
              <w:rPr>
                <w:sz w:val="22"/>
                <w:szCs w:val="22"/>
              </w:rPr>
            </w:pPr>
            <w:r w:rsidRPr="008C54D5">
              <w:rPr>
                <w:sz w:val="22"/>
                <w:szCs w:val="22"/>
              </w:rPr>
              <w:t>Click Submit</w:t>
            </w:r>
          </w:p>
        </w:tc>
        <w:tc>
          <w:tcPr>
            <w:tcW w:w="0" w:type="auto"/>
            <w:tcBorders>
              <w:top w:val="nil"/>
              <w:left w:val="single" w:sz="6" w:space="0" w:color="E0E0E0"/>
              <w:bottom w:val="single" w:sz="6" w:space="0" w:color="E0E0E0"/>
              <w:right w:val="single" w:sz="6" w:space="0" w:color="E0E0E0"/>
            </w:tcBorders>
            <w:hideMark/>
          </w:tcPr>
          <w:p w14:paraId="6C6F66CE" w14:textId="77777777" w:rsidR="009608DB" w:rsidRPr="008C54D5" w:rsidRDefault="009608DB" w:rsidP="00D20F91">
            <w:pPr>
              <w:spacing w:line="360" w:lineRule="auto"/>
              <w:rPr>
                <w:sz w:val="22"/>
                <w:szCs w:val="22"/>
              </w:rPr>
            </w:pPr>
            <w:r w:rsidRPr="008C54D5">
              <w:rPr>
                <w:sz w:val="22"/>
                <w:szCs w:val="22"/>
              </w:rPr>
              <w:t>API /loan/approval called</w:t>
            </w:r>
          </w:p>
        </w:tc>
        <w:tc>
          <w:tcPr>
            <w:tcW w:w="0" w:type="auto"/>
            <w:tcBorders>
              <w:top w:val="nil"/>
              <w:left w:val="single" w:sz="6" w:space="0" w:color="E0E0E0"/>
              <w:bottom w:val="single" w:sz="6" w:space="0" w:color="E0E0E0"/>
              <w:right w:val="single" w:sz="6" w:space="0" w:color="E0E0E0"/>
            </w:tcBorders>
            <w:hideMark/>
          </w:tcPr>
          <w:p w14:paraId="08C7CAE0"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3BEA559"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2E787832" w14:textId="77777777">
        <w:trPr>
          <w:trHeight w:val="540"/>
        </w:trPr>
        <w:tc>
          <w:tcPr>
            <w:tcW w:w="0" w:type="auto"/>
            <w:tcBorders>
              <w:top w:val="nil"/>
              <w:left w:val="single" w:sz="6" w:space="0" w:color="E0E0E0"/>
              <w:bottom w:val="single" w:sz="6" w:space="0" w:color="E0E0E0"/>
              <w:right w:val="single" w:sz="6" w:space="0" w:color="E0E0E0"/>
            </w:tcBorders>
            <w:hideMark/>
          </w:tcPr>
          <w:p w14:paraId="18DA3A3A" w14:textId="77777777" w:rsidR="009608DB" w:rsidRPr="008C54D5" w:rsidRDefault="009608DB"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06F889E2" w14:textId="77777777" w:rsidR="009608DB" w:rsidRPr="008C54D5" w:rsidRDefault="009608DB" w:rsidP="00D20F91">
            <w:pPr>
              <w:spacing w:line="360" w:lineRule="auto"/>
              <w:rPr>
                <w:sz w:val="22"/>
                <w:szCs w:val="22"/>
              </w:rPr>
            </w:pPr>
            <w:r w:rsidRPr="008C54D5">
              <w:rPr>
                <w:sz w:val="22"/>
                <w:szCs w:val="22"/>
              </w:rPr>
              <w:t>Backend forwards request to Flask</w:t>
            </w:r>
          </w:p>
        </w:tc>
        <w:tc>
          <w:tcPr>
            <w:tcW w:w="0" w:type="auto"/>
            <w:tcBorders>
              <w:top w:val="nil"/>
              <w:left w:val="single" w:sz="6" w:space="0" w:color="E0E0E0"/>
              <w:bottom w:val="single" w:sz="6" w:space="0" w:color="E0E0E0"/>
              <w:right w:val="single" w:sz="6" w:space="0" w:color="E0E0E0"/>
            </w:tcBorders>
            <w:hideMark/>
          </w:tcPr>
          <w:p w14:paraId="07CE492B" w14:textId="77777777" w:rsidR="009608DB" w:rsidRPr="008C54D5" w:rsidRDefault="009608DB" w:rsidP="00D20F91">
            <w:pPr>
              <w:spacing w:line="360" w:lineRule="auto"/>
              <w:rPr>
                <w:sz w:val="22"/>
                <w:szCs w:val="22"/>
              </w:rPr>
            </w:pPr>
            <w:r w:rsidRPr="008C54D5">
              <w:rPr>
                <w:sz w:val="22"/>
                <w:szCs w:val="22"/>
              </w:rPr>
              <w:t>Flask responds with prediction</w:t>
            </w:r>
          </w:p>
        </w:tc>
        <w:tc>
          <w:tcPr>
            <w:tcW w:w="0" w:type="auto"/>
            <w:tcBorders>
              <w:top w:val="nil"/>
              <w:left w:val="single" w:sz="6" w:space="0" w:color="E0E0E0"/>
              <w:bottom w:val="single" w:sz="6" w:space="0" w:color="E0E0E0"/>
              <w:right w:val="single" w:sz="6" w:space="0" w:color="E0E0E0"/>
            </w:tcBorders>
            <w:hideMark/>
          </w:tcPr>
          <w:p w14:paraId="0FD9B497"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DF1C0A6"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09F561B8" w14:textId="77777777">
        <w:trPr>
          <w:trHeight w:val="540"/>
        </w:trPr>
        <w:tc>
          <w:tcPr>
            <w:tcW w:w="0" w:type="auto"/>
            <w:tcBorders>
              <w:top w:val="nil"/>
              <w:left w:val="single" w:sz="6" w:space="0" w:color="E0E0E0"/>
              <w:bottom w:val="single" w:sz="6" w:space="0" w:color="E0E0E0"/>
              <w:right w:val="single" w:sz="6" w:space="0" w:color="E0E0E0"/>
            </w:tcBorders>
            <w:hideMark/>
          </w:tcPr>
          <w:p w14:paraId="5EA7F279" w14:textId="77777777" w:rsidR="009608DB" w:rsidRPr="008C54D5" w:rsidRDefault="009608DB"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6C0E03C4" w14:textId="77777777" w:rsidR="009608DB" w:rsidRPr="008C54D5" w:rsidRDefault="009608DB" w:rsidP="00D20F91">
            <w:pPr>
              <w:spacing w:line="360" w:lineRule="auto"/>
              <w:rPr>
                <w:sz w:val="22"/>
                <w:szCs w:val="22"/>
              </w:rPr>
            </w:pPr>
            <w:r w:rsidRPr="008C54D5">
              <w:rPr>
                <w:sz w:val="22"/>
                <w:szCs w:val="22"/>
              </w:rPr>
              <w:t>Result displayed in Chat</w:t>
            </w:r>
          </w:p>
        </w:tc>
        <w:tc>
          <w:tcPr>
            <w:tcW w:w="0" w:type="auto"/>
            <w:tcBorders>
              <w:top w:val="nil"/>
              <w:left w:val="single" w:sz="6" w:space="0" w:color="E0E0E0"/>
              <w:bottom w:val="single" w:sz="6" w:space="0" w:color="E0E0E0"/>
              <w:right w:val="single" w:sz="6" w:space="0" w:color="E0E0E0"/>
            </w:tcBorders>
            <w:hideMark/>
          </w:tcPr>
          <w:p w14:paraId="70B3610C" w14:textId="77777777" w:rsidR="009608DB" w:rsidRPr="008C54D5" w:rsidRDefault="009608DB" w:rsidP="00D20F91">
            <w:pPr>
              <w:spacing w:line="360" w:lineRule="auto"/>
              <w:rPr>
                <w:sz w:val="22"/>
                <w:szCs w:val="22"/>
              </w:rPr>
            </w:pPr>
            <w:r w:rsidRPr="008C54D5">
              <w:rPr>
                <w:sz w:val="22"/>
                <w:szCs w:val="22"/>
              </w:rPr>
              <w:t>Prediction visible</w:t>
            </w:r>
          </w:p>
        </w:tc>
        <w:tc>
          <w:tcPr>
            <w:tcW w:w="0" w:type="auto"/>
            <w:tcBorders>
              <w:top w:val="nil"/>
              <w:left w:val="single" w:sz="6" w:space="0" w:color="E0E0E0"/>
              <w:bottom w:val="single" w:sz="6" w:space="0" w:color="E0E0E0"/>
              <w:right w:val="single" w:sz="6" w:space="0" w:color="E0E0E0"/>
            </w:tcBorders>
            <w:hideMark/>
          </w:tcPr>
          <w:p w14:paraId="2C9F0A50"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C5B69C3" w14:textId="77777777" w:rsidR="009608DB" w:rsidRPr="008C54D5" w:rsidRDefault="009608DB" w:rsidP="00D20F91">
            <w:pPr>
              <w:spacing w:line="360" w:lineRule="auto"/>
              <w:rPr>
                <w:sz w:val="22"/>
                <w:szCs w:val="22"/>
              </w:rPr>
            </w:pPr>
            <w:r w:rsidRPr="008C54D5">
              <w:rPr>
                <w:sz w:val="22"/>
                <w:szCs w:val="22"/>
              </w:rPr>
              <w:t>Pass</w:t>
            </w:r>
          </w:p>
        </w:tc>
      </w:tr>
    </w:tbl>
    <w:p w14:paraId="0F5A6E86" w14:textId="77777777" w:rsidR="00973A76" w:rsidRDefault="00973A76" w:rsidP="00D20F91">
      <w:pPr>
        <w:spacing w:line="360" w:lineRule="auto"/>
      </w:pPr>
    </w:p>
    <w:p w14:paraId="247DE04D" w14:textId="365DC4E6" w:rsidR="00705B40" w:rsidRPr="000B7EB2" w:rsidRDefault="000B7EB2" w:rsidP="000B7EB2">
      <w:pPr>
        <w:rPr>
          <w:i/>
          <w:iCs/>
          <w:sz w:val="22"/>
          <w:szCs w:val="22"/>
        </w:rPr>
      </w:pPr>
      <w:r w:rsidRPr="006A213F">
        <w:rPr>
          <w:i/>
          <w:iCs/>
          <w:sz w:val="22"/>
          <w:szCs w:val="22"/>
        </w:rPr>
        <w:t>Please refer to the Appendix for the screenshots.</w:t>
      </w:r>
    </w:p>
    <w:p w14:paraId="6FF2C3E1" w14:textId="77777777" w:rsidR="00705B40" w:rsidRDefault="00705B40" w:rsidP="00D20F91">
      <w:pPr>
        <w:spacing w:line="360" w:lineRule="auto"/>
      </w:pPr>
    </w:p>
    <w:p w14:paraId="42125542" w14:textId="4F573838" w:rsidR="00E76F81" w:rsidRDefault="00E76F81" w:rsidP="00D20F91">
      <w:pPr>
        <w:pStyle w:val="Heading4"/>
        <w:spacing w:line="360" w:lineRule="auto"/>
      </w:pPr>
      <w:r>
        <w:t>Test Case FT-03 - Generate SHAP Explanations (FR3)</w:t>
      </w:r>
    </w:p>
    <w:p w14:paraId="41C4EA8C" w14:textId="0BC43377" w:rsidR="007F1432" w:rsidRDefault="007F1432" w:rsidP="007F1432">
      <w:pPr>
        <w:pStyle w:val="Caption"/>
        <w:keepNext/>
      </w:pPr>
      <w:bookmarkStart w:id="132" w:name="_Toc216999532"/>
      <w:r>
        <w:t xml:space="preserve">Table </w:t>
      </w:r>
      <w:fldSimple w:instr=" SEQ Table \* ARABIC ">
        <w:r w:rsidR="00B8393F">
          <w:rPr>
            <w:noProof/>
          </w:rPr>
          <w:t>7</w:t>
        </w:r>
        <w:bookmarkEnd w:id="132"/>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8"/>
        <w:gridCol w:w="7032"/>
      </w:tblGrid>
      <w:tr w:rsidR="00E76F81" w:rsidRPr="008C54D5" w14:paraId="71948186" w14:textId="77777777" w:rsidTr="006338BA">
        <w:trPr>
          <w:trHeight w:val="540"/>
        </w:trPr>
        <w:tc>
          <w:tcPr>
            <w:tcW w:w="1978" w:type="dxa"/>
            <w:tcBorders>
              <w:top w:val="single" w:sz="6" w:space="0" w:color="E0E0E0"/>
              <w:left w:val="single" w:sz="6" w:space="0" w:color="E0E0E0"/>
              <w:bottom w:val="single" w:sz="6" w:space="0" w:color="E0E0E0"/>
              <w:right w:val="single" w:sz="6" w:space="0" w:color="E0E0E0"/>
            </w:tcBorders>
            <w:hideMark/>
          </w:tcPr>
          <w:p w14:paraId="2B8FB0F6" w14:textId="77777777" w:rsidR="00E76F81" w:rsidRPr="008C54D5" w:rsidRDefault="00E76F81" w:rsidP="00D20F91">
            <w:pPr>
              <w:spacing w:line="360" w:lineRule="auto"/>
              <w:rPr>
                <w:sz w:val="22"/>
                <w:szCs w:val="22"/>
              </w:rPr>
            </w:pPr>
            <w:r w:rsidRPr="008C54D5">
              <w:rPr>
                <w:b/>
                <w:bCs/>
                <w:sz w:val="22"/>
                <w:szCs w:val="22"/>
              </w:rPr>
              <w:t>Test Case ID</w:t>
            </w:r>
          </w:p>
        </w:tc>
        <w:tc>
          <w:tcPr>
            <w:tcW w:w="7032" w:type="dxa"/>
            <w:tcBorders>
              <w:top w:val="single" w:sz="6" w:space="0" w:color="E0E0E0"/>
              <w:left w:val="single" w:sz="6" w:space="0" w:color="E0E0E0"/>
              <w:bottom w:val="single" w:sz="6" w:space="0" w:color="E0E0E0"/>
              <w:right w:val="single" w:sz="6" w:space="0" w:color="E0E0E0"/>
            </w:tcBorders>
            <w:hideMark/>
          </w:tcPr>
          <w:p w14:paraId="4284894F" w14:textId="77777777" w:rsidR="00E76F81" w:rsidRPr="008C54D5" w:rsidRDefault="00E76F81" w:rsidP="00D20F91">
            <w:pPr>
              <w:spacing w:line="360" w:lineRule="auto"/>
              <w:rPr>
                <w:sz w:val="22"/>
                <w:szCs w:val="22"/>
              </w:rPr>
            </w:pPr>
            <w:r w:rsidRPr="008C54D5">
              <w:rPr>
                <w:b/>
                <w:bCs/>
                <w:sz w:val="22"/>
                <w:szCs w:val="22"/>
              </w:rPr>
              <w:t>FT-03</w:t>
            </w:r>
          </w:p>
        </w:tc>
      </w:tr>
      <w:tr w:rsidR="00E76F81" w:rsidRPr="008C54D5" w14:paraId="725777BC" w14:textId="77777777">
        <w:trPr>
          <w:trHeight w:val="540"/>
        </w:trPr>
        <w:tc>
          <w:tcPr>
            <w:tcW w:w="0" w:type="auto"/>
            <w:tcBorders>
              <w:top w:val="nil"/>
              <w:left w:val="single" w:sz="6" w:space="0" w:color="E0E0E0"/>
              <w:bottom w:val="single" w:sz="6" w:space="0" w:color="E0E0E0"/>
              <w:right w:val="single" w:sz="6" w:space="0" w:color="E0E0E0"/>
            </w:tcBorders>
            <w:hideMark/>
          </w:tcPr>
          <w:p w14:paraId="6939EC1C" w14:textId="77777777" w:rsidR="00E76F81" w:rsidRPr="008C54D5" w:rsidRDefault="00E76F81"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6E23E6BB" w14:textId="77777777" w:rsidR="00E76F81" w:rsidRPr="008C54D5" w:rsidRDefault="00E76F81" w:rsidP="00D20F91">
            <w:pPr>
              <w:spacing w:line="360" w:lineRule="auto"/>
              <w:rPr>
                <w:sz w:val="22"/>
                <w:szCs w:val="22"/>
              </w:rPr>
            </w:pPr>
            <w:r w:rsidRPr="008C54D5">
              <w:rPr>
                <w:sz w:val="22"/>
                <w:szCs w:val="22"/>
              </w:rPr>
              <w:t>Test that SHAP explanations are shown in XAI mode</w:t>
            </w:r>
          </w:p>
        </w:tc>
      </w:tr>
      <w:tr w:rsidR="00E76F81" w:rsidRPr="008C54D5" w14:paraId="587F9B4E" w14:textId="77777777">
        <w:trPr>
          <w:trHeight w:val="540"/>
        </w:trPr>
        <w:tc>
          <w:tcPr>
            <w:tcW w:w="0" w:type="auto"/>
            <w:tcBorders>
              <w:top w:val="nil"/>
              <w:left w:val="single" w:sz="6" w:space="0" w:color="E0E0E0"/>
              <w:bottom w:val="single" w:sz="6" w:space="0" w:color="E0E0E0"/>
              <w:right w:val="single" w:sz="6" w:space="0" w:color="E0E0E0"/>
            </w:tcBorders>
            <w:hideMark/>
          </w:tcPr>
          <w:p w14:paraId="20996567" w14:textId="77777777" w:rsidR="00E76F81" w:rsidRPr="008C54D5" w:rsidRDefault="00E76F81"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37D3EEDE" w14:textId="77777777" w:rsidR="00E76F81" w:rsidRPr="008C54D5" w:rsidRDefault="00E76F81" w:rsidP="00D20F91">
            <w:pPr>
              <w:spacing w:line="360" w:lineRule="auto"/>
              <w:rPr>
                <w:sz w:val="22"/>
                <w:szCs w:val="22"/>
              </w:rPr>
            </w:pPr>
            <w:r w:rsidRPr="008C54D5">
              <w:rPr>
                <w:sz w:val="22"/>
                <w:szCs w:val="22"/>
              </w:rPr>
              <w:t>Hansa</w:t>
            </w:r>
          </w:p>
        </w:tc>
      </w:tr>
      <w:tr w:rsidR="00E76F81" w:rsidRPr="008C54D5" w14:paraId="27D44C7F" w14:textId="77777777">
        <w:trPr>
          <w:trHeight w:val="540"/>
        </w:trPr>
        <w:tc>
          <w:tcPr>
            <w:tcW w:w="0" w:type="auto"/>
            <w:tcBorders>
              <w:top w:val="nil"/>
              <w:left w:val="single" w:sz="6" w:space="0" w:color="E0E0E0"/>
              <w:bottom w:val="single" w:sz="6" w:space="0" w:color="E0E0E0"/>
              <w:right w:val="single" w:sz="6" w:space="0" w:color="E0E0E0"/>
            </w:tcBorders>
            <w:hideMark/>
          </w:tcPr>
          <w:p w14:paraId="3275E551" w14:textId="77777777" w:rsidR="00E76F81" w:rsidRPr="008C54D5" w:rsidRDefault="00E76F81"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6FEB1011" w14:textId="77777777" w:rsidR="00E76F81" w:rsidRPr="008C54D5" w:rsidRDefault="00E76F81" w:rsidP="00D20F91">
            <w:pPr>
              <w:spacing w:line="360" w:lineRule="auto"/>
              <w:rPr>
                <w:sz w:val="22"/>
                <w:szCs w:val="22"/>
              </w:rPr>
            </w:pPr>
            <w:r w:rsidRPr="008C54D5">
              <w:rPr>
                <w:sz w:val="22"/>
                <w:szCs w:val="22"/>
              </w:rPr>
              <w:t>2025/11/30</w:t>
            </w:r>
          </w:p>
        </w:tc>
      </w:tr>
      <w:tr w:rsidR="00E76F81" w:rsidRPr="008C54D5" w14:paraId="6885D066" w14:textId="77777777">
        <w:trPr>
          <w:trHeight w:val="540"/>
        </w:trPr>
        <w:tc>
          <w:tcPr>
            <w:tcW w:w="0" w:type="auto"/>
            <w:tcBorders>
              <w:top w:val="nil"/>
              <w:left w:val="single" w:sz="6" w:space="0" w:color="E0E0E0"/>
              <w:bottom w:val="single" w:sz="6" w:space="0" w:color="E0E0E0"/>
              <w:right w:val="single" w:sz="6" w:space="0" w:color="E0E0E0"/>
            </w:tcBorders>
            <w:hideMark/>
          </w:tcPr>
          <w:p w14:paraId="16876268" w14:textId="77777777" w:rsidR="00E76F81" w:rsidRPr="008C54D5" w:rsidRDefault="00E76F81" w:rsidP="00D20F91">
            <w:pPr>
              <w:spacing w:line="360" w:lineRule="auto"/>
              <w:rPr>
                <w:sz w:val="22"/>
                <w:szCs w:val="22"/>
              </w:rPr>
            </w:pPr>
            <w:r w:rsidRPr="008C54D5">
              <w:rPr>
                <w:b/>
                <w:bCs/>
                <w:sz w:val="22"/>
                <w:szCs w:val="22"/>
              </w:rPr>
              <w:lastRenderedPageBreak/>
              <w:t>Status</w:t>
            </w:r>
          </w:p>
        </w:tc>
        <w:tc>
          <w:tcPr>
            <w:tcW w:w="0" w:type="auto"/>
            <w:tcBorders>
              <w:top w:val="nil"/>
              <w:left w:val="single" w:sz="6" w:space="0" w:color="E0E0E0"/>
              <w:bottom w:val="single" w:sz="6" w:space="0" w:color="E0E0E0"/>
              <w:right w:val="single" w:sz="6" w:space="0" w:color="E0E0E0"/>
            </w:tcBorders>
            <w:hideMark/>
          </w:tcPr>
          <w:p w14:paraId="62D6E115" w14:textId="77777777" w:rsidR="00E76F81" w:rsidRPr="008C54D5" w:rsidRDefault="00E76F81" w:rsidP="00D20F91">
            <w:pPr>
              <w:spacing w:line="360" w:lineRule="auto"/>
              <w:rPr>
                <w:sz w:val="22"/>
                <w:szCs w:val="22"/>
              </w:rPr>
            </w:pPr>
            <w:r w:rsidRPr="008C54D5">
              <w:rPr>
                <w:sz w:val="22"/>
                <w:szCs w:val="22"/>
              </w:rPr>
              <w:t>Pass</w:t>
            </w:r>
          </w:p>
        </w:tc>
      </w:tr>
    </w:tbl>
    <w:p w14:paraId="13E31771" w14:textId="77777777" w:rsidR="00171D7C" w:rsidRDefault="00171D7C" w:rsidP="00D20F91">
      <w:pPr>
        <w:pStyle w:val="Heading5"/>
        <w:spacing w:line="360" w:lineRule="auto"/>
      </w:pPr>
    </w:p>
    <w:p w14:paraId="14983B4E" w14:textId="0A0716EE" w:rsidR="00FA344B" w:rsidRPr="00FA344B" w:rsidRDefault="006338BA" w:rsidP="00D20F91">
      <w:pPr>
        <w:pStyle w:val="Heading5"/>
        <w:spacing w:line="360" w:lineRule="auto"/>
      </w:pPr>
      <w:r>
        <w:t>Prerequisites</w:t>
      </w:r>
    </w:p>
    <w:p w14:paraId="7A961855" w14:textId="77777777" w:rsidR="006338BA" w:rsidRPr="008C54D5" w:rsidRDefault="006338BA" w:rsidP="00D20F91">
      <w:pPr>
        <w:numPr>
          <w:ilvl w:val="0"/>
          <w:numId w:val="120"/>
        </w:numPr>
        <w:spacing w:before="120" w:after="120" w:line="360" w:lineRule="auto"/>
        <w:rPr>
          <w:sz w:val="22"/>
          <w:szCs w:val="22"/>
        </w:rPr>
      </w:pPr>
      <w:r w:rsidRPr="008C54D5">
        <w:rPr>
          <w:sz w:val="22"/>
          <w:szCs w:val="22"/>
        </w:rPr>
        <w:t xml:space="preserve">User is in </w:t>
      </w:r>
      <w:r w:rsidRPr="008C54D5">
        <w:rPr>
          <w:b/>
          <w:bCs/>
          <w:sz w:val="22"/>
          <w:szCs w:val="22"/>
        </w:rPr>
        <w:t>XAI mode</w:t>
      </w:r>
    </w:p>
    <w:p w14:paraId="3C2E0234" w14:textId="2F27B1FF" w:rsidR="006338BA" w:rsidRPr="002660AF" w:rsidRDefault="006338BA" w:rsidP="00D20F91">
      <w:pPr>
        <w:numPr>
          <w:ilvl w:val="0"/>
          <w:numId w:val="120"/>
        </w:numPr>
        <w:spacing w:before="120" w:after="120" w:line="360" w:lineRule="auto"/>
        <w:rPr>
          <w:sz w:val="22"/>
          <w:szCs w:val="22"/>
        </w:rPr>
      </w:pPr>
      <w:r w:rsidRPr="008C54D5">
        <w:rPr>
          <w:sz w:val="22"/>
          <w:szCs w:val="22"/>
        </w:rPr>
        <w:t>Valid loan submission</w:t>
      </w:r>
    </w:p>
    <w:p w14:paraId="28EE6349" w14:textId="4D0769DF" w:rsidR="00FA344B" w:rsidRPr="00FA344B" w:rsidRDefault="006338BA" w:rsidP="00D20F91">
      <w:pPr>
        <w:pStyle w:val="Heading5"/>
        <w:spacing w:line="360" w:lineRule="auto"/>
      </w:pPr>
      <w:r>
        <w:t>Test Data</w:t>
      </w:r>
    </w:p>
    <w:p w14:paraId="0AEC7C62" w14:textId="0BAB03FF" w:rsidR="00E76F81" w:rsidRPr="002660AF" w:rsidRDefault="006338BA" w:rsidP="00D20F91">
      <w:pPr>
        <w:numPr>
          <w:ilvl w:val="0"/>
          <w:numId w:val="121"/>
        </w:numPr>
        <w:spacing w:before="120" w:after="120" w:line="360" w:lineRule="auto"/>
        <w:rPr>
          <w:sz w:val="22"/>
          <w:szCs w:val="22"/>
        </w:rPr>
      </w:pPr>
      <w:r w:rsidRPr="008C54D5">
        <w:rPr>
          <w:sz w:val="22"/>
          <w:szCs w:val="22"/>
        </w:rPr>
        <w:t>Loan form input</w:t>
      </w:r>
    </w:p>
    <w:p w14:paraId="3FCC6F3E" w14:textId="30757FCE" w:rsidR="006338BA" w:rsidRPr="006338BA" w:rsidRDefault="006338BA" w:rsidP="00D20F91">
      <w:pPr>
        <w:pStyle w:val="Heading5"/>
        <w:spacing w:line="360" w:lineRule="auto"/>
      </w:pPr>
      <w:r>
        <w:t>Steps and Results</w:t>
      </w:r>
    </w:p>
    <w:p w14:paraId="6834396A" w14:textId="38DFABDA" w:rsidR="007F1432" w:rsidRDefault="007F1432" w:rsidP="007F1432">
      <w:pPr>
        <w:pStyle w:val="Caption"/>
        <w:keepNext/>
      </w:pPr>
      <w:bookmarkStart w:id="133" w:name="_Toc216999533"/>
      <w:r>
        <w:t xml:space="preserve">Table </w:t>
      </w:r>
      <w:fldSimple w:instr=" SEQ Table \* ARABIC ">
        <w:r w:rsidR="00B8393F">
          <w:rPr>
            <w:noProof/>
          </w:rPr>
          <w:t>8</w:t>
        </w:r>
        <w:bookmarkEnd w:id="133"/>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82"/>
        <w:gridCol w:w="2161"/>
        <w:gridCol w:w="2378"/>
        <w:gridCol w:w="1823"/>
        <w:gridCol w:w="1766"/>
      </w:tblGrid>
      <w:tr w:rsidR="006338BA" w:rsidRPr="008C54D5" w14:paraId="2F57D119" w14:textId="77777777">
        <w:trPr>
          <w:trHeight w:val="540"/>
        </w:trPr>
        <w:tc>
          <w:tcPr>
            <w:tcW w:w="1065" w:type="dxa"/>
            <w:tcBorders>
              <w:top w:val="single" w:sz="6" w:space="0" w:color="E0E0E0"/>
              <w:left w:val="single" w:sz="6" w:space="0" w:color="E0E0E0"/>
              <w:bottom w:val="single" w:sz="6" w:space="0" w:color="E0E0E0"/>
              <w:right w:val="single" w:sz="6" w:space="0" w:color="E0E0E0"/>
            </w:tcBorders>
            <w:hideMark/>
          </w:tcPr>
          <w:p w14:paraId="6000DA76" w14:textId="77777777" w:rsidR="006338BA" w:rsidRPr="008C54D5" w:rsidRDefault="006338BA"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BC9C4F9" w14:textId="77777777" w:rsidR="006338BA" w:rsidRPr="008C54D5" w:rsidRDefault="006338BA"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9651B6" w14:textId="77777777" w:rsidR="006338BA" w:rsidRPr="008C54D5" w:rsidRDefault="006338BA"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6FC97101" w14:textId="77777777" w:rsidR="006338BA" w:rsidRPr="008C54D5" w:rsidRDefault="006338BA"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1E0134EB" w14:textId="77777777" w:rsidR="006338BA" w:rsidRPr="008C54D5" w:rsidRDefault="006338BA" w:rsidP="00D20F91">
            <w:pPr>
              <w:spacing w:line="360" w:lineRule="auto"/>
              <w:rPr>
                <w:sz w:val="22"/>
                <w:szCs w:val="22"/>
              </w:rPr>
            </w:pPr>
            <w:r w:rsidRPr="008C54D5">
              <w:rPr>
                <w:b/>
                <w:bCs/>
                <w:sz w:val="22"/>
                <w:szCs w:val="22"/>
              </w:rPr>
              <w:t>Status</w:t>
            </w:r>
          </w:p>
        </w:tc>
      </w:tr>
      <w:tr w:rsidR="006338BA" w:rsidRPr="008C54D5" w14:paraId="72A21012" w14:textId="77777777">
        <w:trPr>
          <w:trHeight w:val="540"/>
        </w:trPr>
        <w:tc>
          <w:tcPr>
            <w:tcW w:w="0" w:type="auto"/>
            <w:tcBorders>
              <w:top w:val="nil"/>
              <w:left w:val="single" w:sz="6" w:space="0" w:color="E0E0E0"/>
              <w:bottom w:val="single" w:sz="6" w:space="0" w:color="E0E0E0"/>
              <w:right w:val="single" w:sz="6" w:space="0" w:color="E0E0E0"/>
            </w:tcBorders>
            <w:hideMark/>
          </w:tcPr>
          <w:p w14:paraId="56FD689F" w14:textId="77777777" w:rsidR="006338BA" w:rsidRPr="008C54D5" w:rsidRDefault="006338BA"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52A392F9" w14:textId="77777777" w:rsidR="006338BA" w:rsidRPr="008C54D5" w:rsidRDefault="006338BA" w:rsidP="00D20F91">
            <w:pPr>
              <w:spacing w:line="360" w:lineRule="auto"/>
              <w:rPr>
                <w:sz w:val="22"/>
                <w:szCs w:val="22"/>
              </w:rPr>
            </w:pPr>
            <w:r w:rsidRPr="008C54D5">
              <w:rPr>
                <w:sz w:val="22"/>
                <w:szCs w:val="22"/>
              </w:rPr>
              <w:t>Submit loan form</w:t>
            </w:r>
          </w:p>
        </w:tc>
        <w:tc>
          <w:tcPr>
            <w:tcW w:w="0" w:type="auto"/>
            <w:tcBorders>
              <w:top w:val="nil"/>
              <w:left w:val="single" w:sz="6" w:space="0" w:color="E0E0E0"/>
              <w:bottom w:val="single" w:sz="6" w:space="0" w:color="E0E0E0"/>
              <w:right w:val="single" w:sz="6" w:space="0" w:color="E0E0E0"/>
            </w:tcBorders>
            <w:hideMark/>
          </w:tcPr>
          <w:p w14:paraId="684A33EB" w14:textId="77777777" w:rsidR="006338BA" w:rsidRPr="008C54D5" w:rsidRDefault="006338BA" w:rsidP="00D20F91">
            <w:pPr>
              <w:spacing w:line="360" w:lineRule="auto"/>
              <w:rPr>
                <w:sz w:val="22"/>
                <w:szCs w:val="22"/>
              </w:rPr>
            </w:pPr>
            <w:r w:rsidRPr="008C54D5">
              <w:rPr>
                <w:sz w:val="22"/>
                <w:szCs w:val="22"/>
              </w:rPr>
              <w:t>Prediction request sent</w:t>
            </w:r>
          </w:p>
        </w:tc>
        <w:tc>
          <w:tcPr>
            <w:tcW w:w="0" w:type="auto"/>
            <w:tcBorders>
              <w:top w:val="nil"/>
              <w:left w:val="single" w:sz="6" w:space="0" w:color="E0E0E0"/>
              <w:bottom w:val="single" w:sz="6" w:space="0" w:color="E0E0E0"/>
              <w:right w:val="single" w:sz="6" w:space="0" w:color="E0E0E0"/>
            </w:tcBorders>
            <w:hideMark/>
          </w:tcPr>
          <w:p w14:paraId="01B6B9EF"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A07A717"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33A3130E" w14:textId="77777777">
        <w:trPr>
          <w:trHeight w:val="540"/>
        </w:trPr>
        <w:tc>
          <w:tcPr>
            <w:tcW w:w="0" w:type="auto"/>
            <w:tcBorders>
              <w:top w:val="nil"/>
              <w:left w:val="single" w:sz="6" w:space="0" w:color="E0E0E0"/>
              <w:bottom w:val="single" w:sz="6" w:space="0" w:color="E0E0E0"/>
              <w:right w:val="single" w:sz="6" w:space="0" w:color="E0E0E0"/>
            </w:tcBorders>
            <w:hideMark/>
          </w:tcPr>
          <w:p w14:paraId="4E4F76E7" w14:textId="77777777" w:rsidR="006338BA" w:rsidRPr="008C54D5" w:rsidRDefault="006338BA"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9915934" w14:textId="77777777" w:rsidR="006338BA" w:rsidRPr="008C54D5" w:rsidRDefault="006338BA" w:rsidP="00D20F91">
            <w:pPr>
              <w:spacing w:line="360" w:lineRule="auto"/>
              <w:rPr>
                <w:sz w:val="22"/>
                <w:szCs w:val="22"/>
              </w:rPr>
            </w:pPr>
            <w:r w:rsidRPr="008C54D5">
              <w:rPr>
                <w:sz w:val="22"/>
                <w:szCs w:val="22"/>
              </w:rPr>
              <w:t>Flask generates SHAP values</w:t>
            </w:r>
          </w:p>
        </w:tc>
        <w:tc>
          <w:tcPr>
            <w:tcW w:w="0" w:type="auto"/>
            <w:tcBorders>
              <w:top w:val="nil"/>
              <w:left w:val="single" w:sz="6" w:space="0" w:color="E0E0E0"/>
              <w:bottom w:val="single" w:sz="6" w:space="0" w:color="E0E0E0"/>
              <w:right w:val="single" w:sz="6" w:space="0" w:color="E0E0E0"/>
            </w:tcBorders>
            <w:hideMark/>
          </w:tcPr>
          <w:p w14:paraId="3817FF33" w14:textId="77777777" w:rsidR="006338BA" w:rsidRPr="008C54D5" w:rsidRDefault="006338BA" w:rsidP="00D20F91">
            <w:pPr>
              <w:spacing w:line="360" w:lineRule="auto"/>
              <w:rPr>
                <w:sz w:val="22"/>
                <w:szCs w:val="22"/>
              </w:rPr>
            </w:pPr>
            <w:r w:rsidRPr="008C54D5">
              <w:rPr>
                <w:sz w:val="22"/>
                <w:szCs w:val="22"/>
              </w:rPr>
              <w:t>SHAP JSON returned</w:t>
            </w:r>
          </w:p>
        </w:tc>
        <w:tc>
          <w:tcPr>
            <w:tcW w:w="0" w:type="auto"/>
            <w:tcBorders>
              <w:top w:val="nil"/>
              <w:left w:val="single" w:sz="6" w:space="0" w:color="E0E0E0"/>
              <w:bottom w:val="single" w:sz="6" w:space="0" w:color="E0E0E0"/>
              <w:right w:val="single" w:sz="6" w:space="0" w:color="E0E0E0"/>
            </w:tcBorders>
            <w:hideMark/>
          </w:tcPr>
          <w:p w14:paraId="0BA6232B"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F9FE1B7"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7A76DE98" w14:textId="77777777">
        <w:trPr>
          <w:trHeight w:val="540"/>
        </w:trPr>
        <w:tc>
          <w:tcPr>
            <w:tcW w:w="0" w:type="auto"/>
            <w:tcBorders>
              <w:top w:val="nil"/>
              <w:left w:val="single" w:sz="6" w:space="0" w:color="E0E0E0"/>
              <w:bottom w:val="single" w:sz="6" w:space="0" w:color="E0E0E0"/>
              <w:right w:val="single" w:sz="6" w:space="0" w:color="E0E0E0"/>
            </w:tcBorders>
            <w:hideMark/>
          </w:tcPr>
          <w:p w14:paraId="121ED761" w14:textId="77777777" w:rsidR="006338BA" w:rsidRPr="008C54D5" w:rsidRDefault="006338BA"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44396F2B" w14:textId="77777777" w:rsidR="006338BA" w:rsidRPr="008C54D5" w:rsidRDefault="006338BA" w:rsidP="00D20F91">
            <w:pPr>
              <w:spacing w:line="360" w:lineRule="auto"/>
              <w:rPr>
                <w:sz w:val="22"/>
                <w:szCs w:val="22"/>
              </w:rPr>
            </w:pPr>
            <w:r w:rsidRPr="008C54D5">
              <w:rPr>
                <w:sz w:val="22"/>
                <w:szCs w:val="22"/>
              </w:rPr>
              <w:t>GPT humanises explanation</w:t>
            </w:r>
          </w:p>
        </w:tc>
        <w:tc>
          <w:tcPr>
            <w:tcW w:w="0" w:type="auto"/>
            <w:tcBorders>
              <w:top w:val="nil"/>
              <w:left w:val="single" w:sz="6" w:space="0" w:color="E0E0E0"/>
              <w:bottom w:val="single" w:sz="6" w:space="0" w:color="E0E0E0"/>
              <w:right w:val="single" w:sz="6" w:space="0" w:color="E0E0E0"/>
            </w:tcBorders>
            <w:hideMark/>
          </w:tcPr>
          <w:p w14:paraId="6A6A90AC" w14:textId="77777777" w:rsidR="006338BA" w:rsidRPr="008C54D5" w:rsidRDefault="006338BA" w:rsidP="00D20F91">
            <w:pPr>
              <w:spacing w:line="360" w:lineRule="auto"/>
              <w:rPr>
                <w:sz w:val="22"/>
                <w:szCs w:val="22"/>
              </w:rPr>
            </w:pPr>
            <w:r w:rsidRPr="008C54D5">
              <w:rPr>
                <w:sz w:val="22"/>
                <w:szCs w:val="22"/>
              </w:rPr>
              <w:t>Human-readable text generated</w:t>
            </w:r>
          </w:p>
        </w:tc>
        <w:tc>
          <w:tcPr>
            <w:tcW w:w="0" w:type="auto"/>
            <w:tcBorders>
              <w:top w:val="nil"/>
              <w:left w:val="single" w:sz="6" w:space="0" w:color="E0E0E0"/>
              <w:bottom w:val="single" w:sz="6" w:space="0" w:color="E0E0E0"/>
              <w:right w:val="single" w:sz="6" w:space="0" w:color="E0E0E0"/>
            </w:tcBorders>
            <w:hideMark/>
          </w:tcPr>
          <w:p w14:paraId="153CFE57"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FF5F9A3"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207BA430" w14:textId="77777777">
        <w:trPr>
          <w:trHeight w:val="540"/>
        </w:trPr>
        <w:tc>
          <w:tcPr>
            <w:tcW w:w="0" w:type="auto"/>
            <w:tcBorders>
              <w:top w:val="nil"/>
              <w:left w:val="single" w:sz="6" w:space="0" w:color="E0E0E0"/>
              <w:bottom w:val="single" w:sz="6" w:space="0" w:color="E0E0E0"/>
              <w:right w:val="single" w:sz="6" w:space="0" w:color="E0E0E0"/>
            </w:tcBorders>
            <w:hideMark/>
          </w:tcPr>
          <w:p w14:paraId="3D465B24" w14:textId="77777777" w:rsidR="006338BA" w:rsidRPr="008C54D5" w:rsidRDefault="006338BA"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4F233989" w14:textId="77777777" w:rsidR="006338BA" w:rsidRPr="008C54D5" w:rsidRDefault="006338BA" w:rsidP="00D20F91">
            <w:pPr>
              <w:spacing w:line="360" w:lineRule="auto"/>
              <w:rPr>
                <w:sz w:val="22"/>
                <w:szCs w:val="22"/>
              </w:rPr>
            </w:pPr>
            <w:r w:rsidRPr="008C54D5">
              <w:rPr>
                <w:sz w:val="22"/>
                <w:szCs w:val="22"/>
              </w:rPr>
              <w:t>Chat UI displays explanation</w:t>
            </w:r>
          </w:p>
        </w:tc>
        <w:tc>
          <w:tcPr>
            <w:tcW w:w="0" w:type="auto"/>
            <w:tcBorders>
              <w:top w:val="nil"/>
              <w:left w:val="single" w:sz="6" w:space="0" w:color="E0E0E0"/>
              <w:bottom w:val="single" w:sz="6" w:space="0" w:color="E0E0E0"/>
              <w:right w:val="single" w:sz="6" w:space="0" w:color="E0E0E0"/>
            </w:tcBorders>
            <w:hideMark/>
          </w:tcPr>
          <w:p w14:paraId="15632539" w14:textId="77777777" w:rsidR="006338BA" w:rsidRPr="008C54D5" w:rsidRDefault="006338BA" w:rsidP="00D20F91">
            <w:pPr>
              <w:spacing w:line="360" w:lineRule="auto"/>
              <w:rPr>
                <w:sz w:val="22"/>
                <w:szCs w:val="22"/>
              </w:rPr>
            </w:pPr>
            <w:r w:rsidRPr="008C54D5">
              <w:rPr>
                <w:sz w:val="22"/>
                <w:szCs w:val="22"/>
              </w:rPr>
              <w:t>Explanation appears under result</w:t>
            </w:r>
          </w:p>
        </w:tc>
        <w:tc>
          <w:tcPr>
            <w:tcW w:w="0" w:type="auto"/>
            <w:tcBorders>
              <w:top w:val="nil"/>
              <w:left w:val="single" w:sz="6" w:space="0" w:color="E0E0E0"/>
              <w:bottom w:val="single" w:sz="6" w:space="0" w:color="E0E0E0"/>
              <w:right w:val="single" w:sz="6" w:space="0" w:color="E0E0E0"/>
            </w:tcBorders>
            <w:hideMark/>
          </w:tcPr>
          <w:p w14:paraId="1797B721"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259220A" w14:textId="77777777" w:rsidR="006338BA" w:rsidRPr="008C54D5" w:rsidRDefault="006338BA" w:rsidP="00D20F91">
            <w:pPr>
              <w:spacing w:line="360" w:lineRule="auto"/>
              <w:rPr>
                <w:sz w:val="22"/>
                <w:szCs w:val="22"/>
              </w:rPr>
            </w:pPr>
            <w:r w:rsidRPr="008C54D5">
              <w:rPr>
                <w:sz w:val="22"/>
                <w:szCs w:val="22"/>
              </w:rPr>
              <w:t>Pass</w:t>
            </w:r>
          </w:p>
        </w:tc>
      </w:tr>
    </w:tbl>
    <w:p w14:paraId="2B964520" w14:textId="38B81269" w:rsidR="00973A76" w:rsidRDefault="00973A76" w:rsidP="00D20F91">
      <w:pPr>
        <w:spacing w:line="360" w:lineRule="auto"/>
      </w:pPr>
    </w:p>
    <w:p w14:paraId="33BCDC37" w14:textId="44228A67" w:rsidR="002660AF" w:rsidRPr="002660AF" w:rsidRDefault="002660AF" w:rsidP="002660AF">
      <w:pPr>
        <w:rPr>
          <w:i/>
          <w:iCs/>
          <w:sz w:val="22"/>
          <w:szCs w:val="22"/>
        </w:rPr>
      </w:pPr>
      <w:r w:rsidRPr="006A213F">
        <w:rPr>
          <w:i/>
          <w:iCs/>
          <w:sz w:val="22"/>
          <w:szCs w:val="22"/>
        </w:rPr>
        <w:t>Please refer to the Appendix for the screenshots.</w:t>
      </w:r>
    </w:p>
    <w:p w14:paraId="5A7E2D25" w14:textId="26DB3933" w:rsidR="002535C2" w:rsidRDefault="002535C2" w:rsidP="00D20F91">
      <w:pPr>
        <w:spacing w:line="360" w:lineRule="auto"/>
        <w:jc w:val="center"/>
      </w:pPr>
    </w:p>
    <w:p w14:paraId="1BF6FE8D" w14:textId="35F953F8" w:rsidR="003B75F2" w:rsidRPr="000869B9" w:rsidRDefault="001B2D60" w:rsidP="00D20F91">
      <w:pPr>
        <w:pStyle w:val="Heading4"/>
        <w:spacing w:line="360" w:lineRule="auto"/>
      </w:pPr>
      <w:r w:rsidRPr="001B2D60">
        <w:t xml:space="preserve">Test Case FT-04 </w:t>
      </w:r>
      <w:r w:rsidR="00597994">
        <w:t xml:space="preserve">- </w:t>
      </w:r>
      <w:r w:rsidRPr="001B2D60">
        <w:t>FAQ Answering (FR4)</w:t>
      </w:r>
    </w:p>
    <w:p w14:paraId="544206A5" w14:textId="6B77F2D5" w:rsidR="007F1432" w:rsidRDefault="007F1432" w:rsidP="007F1432">
      <w:pPr>
        <w:pStyle w:val="Caption"/>
        <w:keepNext/>
      </w:pPr>
      <w:bookmarkStart w:id="134" w:name="_Toc216999534"/>
      <w:r>
        <w:t xml:space="preserve">Table </w:t>
      </w:r>
      <w:fldSimple w:instr=" SEQ Table \* ARABIC ">
        <w:r w:rsidR="00B8393F">
          <w:rPr>
            <w:noProof/>
          </w:rPr>
          <w:t>9</w:t>
        </w:r>
        <w:bookmarkEnd w:id="134"/>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1B2D60" w:rsidRPr="008C54D5" w14:paraId="3EA4017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27A19A1" w14:textId="77777777" w:rsidR="001B2D60" w:rsidRPr="008C54D5" w:rsidRDefault="001B2D60"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7135F925" w14:textId="77777777" w:rsidR="001B2D60" w:rsidRPr="008C54D5" w:rsidRDefault="001B2D60" w:rsidP="00D20F91">
            <w:pPr>
              <w:spacing w:line="360" w:lineRule="auto"/>
              <w:rPr>
                <w:sz w:val="22"/>
                <w:szCs w:val="22"/>
              </w:rPr>
            </w:pPr>
            <w:r w:rsidRPr="008C54D5">
              <w:rPr>
                <w:b/>
                <w:bCs/>
                <w:sz w:val="22"/>
                <w:szCs w:val="22"/>
              </w:rPr>
              <w:t>FT_04</w:t>
            </w:r>
          </w:p>
        </w:tc>
      </w:tr>
      <w:tr w:rsidR="001B2D60" w:rsidRPr="008C54D5" w14:paraId="1828990E" w14:textId="77777777">
        <w:trPr>
          <w:trHeight w:val="540"/>
        </w:trPr>
        <w:tc>
          <w:tcPr>
            <w:tcW w:w="0" w:type="auto"/>
            <w:tcBorders>
              <w:top w:val="nil"/>
              <w:left w:val="single" w:sz="6" w:space="0" w:color="E0E0E0"/>
              <w:bottom w:val="single" w:sz="6" w:space="0" w:color="E0E0E0"/>
              <w:right w:val="single" w:sz="6" w:space="0" w:color="E0E0E0"/>
            </w:tcBorders>
            <w:hideMark/>
          </w:tcPr>
          <w:p w14:paraId="34D92A31" w14:textId="77777777" w:rsidR="001B2D60" w:rsidRPr="008C54D5" w:rsidRDefault="001B2D60"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0A346C3A" w14:textId="77777777" w:rsidR="001B2D60" w:rsidRPr="008C54D5" w:rsidRDefault="001B2D60" w:rsidP="00D20F91">
            <w:pPr>
              <w:spacing w:line="360" w:lineRule="auto"/>
              <w:rPr>
                <w:sz w:val="22"/>
                <w:szCs w:val="22"/>
              </w:rPr>
            </w:pPr>
            <w:r w:rsidRPr="008C54D5">
              <w:rPr>
                <w:sz w:val="22"/>
                <w:szCs w:val="22"/>
              </w:rPr>
              <w:t>Test GPT-based FAQ answering</w:t>
            </w:r>
          </w:p>
        </w:tc>
      </w:tr>
      <w:tr w:rsidR="001B2D60" w:rsidRPr="008C54D5" w14:paraId="25FA6A0F" w14:textId="77777777">
        <w:trPr>
          <w:trHeight w:val="540"/>
        </w:trPr>
        <w:tc>
          <w:tcPr>
            <w:tcW w:w="0" w:type="auto"/>
            <w:tcBorders>
              <w:top w:val="nil"/>
              <w:left w:val="single" w:sz="6" w:space="0" w:color="E0E0E0"/>
              <w:bottom w:val="single" w:sz="6" w:space="0" w:color="E0E0E0"/>
              <w:right w:val="single" w:sz="6" w:space="0" w:color="E0E0E0"/>
            </w:tcBorders>
            <w:hideMark/>
          </w:tcPr>
          <w:p w14:paraId="68847976" w14:textId="77777777" w:rsidR="001B2D60" w:rsidRPr="008C54D5" w:rsidRDefault="001B2D60"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3D3499BB" w14:textId="77777777" w:rsidR="001B2D60" w:rsidRPr="008C54D5" w:rsidRDefault="001B2D60" w:rsidP="00D20F91">
            <w:pPr>
              <w:spacing w:line="360" w:lineRule="auto"/>
              <w:rPr>
                <w:sz w:val="22"/>
                <w:szCs w:val="22"/>
              </w:rPr>
            </w:pPr>
            <w:r w:rsidRPr="008C54D5">
              <w:rPr>
                <w:sz w:val="22"/>
                <w:szCs w:val="22"/>
              </w:rPr>
              <w:t>Hansa</w:t>
            </w:r>
          </w:p>
        </w:tc>
      </w:tr>
      <w:tr w:rsidR="001B2D60" w:rsidRPr="008C54D5" w14:paraId="6EDD6678" w14:textId="77777777">
        <w:trPr>
          <w:trHeight w:val="540"/>
        </w:trPr>
        <w:tc>
          <w:tcPr>
            <w:tcW w:w="0" w:type="auto"/>
            <w:tcBorders>
              <w:top w:val="nil"/>
              <w:left w:val="single" w:sz="6" w:space="0" w:color="E0E0E0"/>
              <w:bottom w:val="single" w:sz="6" w:space="0" w:color="E0E0E0"/>
              <w:right w:val="single" w:sz="6" w:space="0" w:color="E0E0E0"/>
            </w:tcBorders>
            <w:hideMark/>
          </w:tcPr>
          <w:p w14:paraId="12C39419" w14:textId="77777777" w:rsidR="001B2D60" w:rsidRPr="008C54D5" w:rsidRDefault="001B2D60"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741543F8" w14:textId="77777777" w:rsidR="001B2D60" w:rsidRPr="008C54D5" w:rsidRDefault="001B2D60" w:rsidP="00D20F91">
            <w:pPr>
              <w:spacing w:line="360" w:lineRule="auto"/>
              <w:rPr>
                <w:sz w:val="22"/>
                <w:szCs w:val="22"/>
              </w:rPr>
            </w:pPr>
            <w:r w:rsidRPr="008C54D5">
              <w:rPr>
                <w:sz w:val="22"/>
                <w:szCs w:val="22"/>
              </w:rPr>
              <w:t>2025/11/30</w:t>
            </w:r>
          </w:p>
        </w:tc>
      </w:tr>
      <w:tr w:rsidR="001B2D60" w:rsidRPr="008C54D5" w14:paraId="00B94342" w14:textId="77777777">
        <w:trPr>
          <w:trHeight w:val="540"/>
        </w:trPr>
        <w:tc>
          <w:tcPr>
            <w:tcW w:w="0" w:type="auto"/>
            <w:tcBorders>
              <w:top w:val="nil"/>
              <w:left w:val="single" w:sz="6" w:space="0" w:color="E0E0E0"/>
              <w:bottom w:val="single" w:sz="6" w:space="0" w:color="E0E0E0"/>
              <w:right w:val="single" w:sz="6" w:space="0" w:color="E0E0E0"/>
            </w:tcBorders>
            <w:hideMark/>
          </w:tcPr>
          <w:p w14:paraId="3EB100A8" w14:textId="77777777" w:rsidR="001B2D60" w:rsidRPr="008C54D5" w:rsidRDefault="001B2D60"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2772F8A3" w14:textId="77777777" w:rsidR="001B2D60" w:rsidRPr="008C54D5" w:rsidRDefault="001B2D60" w:rsidP="00D20F91">
            <w:pPr>
              <w:spacing w:line="360" w:lineRule="auto"/>
              <w:rPr>
                <w:sz w:val="22"/>
                <w:szCs w:val="22"/>
              </w:rPr>
            </w:pPr>
            <w:r w:rsidRPr="008C54D5">
              <w:rPr>
                <w:sz w:val="22"/>
                <w:szCs w:val="22"/>
              </w:rPr>
              <w:t>Pass</w:t>
            </w:r>
          </w:p>
        </w:tc>
      </w:tr>
    </w:tbl>
    <w:p w14:paraId="4F4B54F2" w14:textId="77777777" w:rsidR="003B75F2" w:rsidRDefault="003B75F2" w:rsidP="00D20F91">
      <w:pPr>
        <w:spacing w:line="360" w:lineRule="auto"/>
        <w:rPr>
          <w:lang w:val="en-US"/>
        </w:rPr>
      </w:pPr>
    </w:p>
    <w:p w14:paraId="74F5F207" w14:textId="2B9EE8D8" w:rsidR="00FA344B" w:rsidRPr="00FA344B" w:rsidRDefault="001B2D60" w:rsidP="00D20F91">
      <w:pPr>
        <w:pStyle w:val="Heading5"/>
        <w:spacing w:line="360" w:lineRule="auto"/>
      </w:pPr>
      <w:r>
        <w:lastRenderedPageBreak/>
        <w:t>Prerequisites</w:t>
      </w:r>
    </w:p>
    <w:p w14:paraId="2F0814EE" w14:textId="77777777" w:rsidR="001B2D60" w:rsidRPr="008C54D5" w:rsidRDefault="001B2D60" w:rsidP="00D20F91">
      <w:pPr>
        <w:numPr>
          <w:ilvl w:val="0"/>
          <w:numId w:val="122"/>
        </w:numPr>
        <w:spacing w:before="120" w:after="120" w:line="360" w:lineRule="auto"/>
        <w:rPr>
          <w:sz w:val="22"/>
          <w:szCs w:val="22"/>
        </w:rPr>
      </w:pPr>
      <w:r w:rsidRPr="008C54D5">
        <w:rPr>
          <w:sz w:val="22"/>
          <w:szCs w:val="22"/>
        </w:rPr>
        <w:t>User logged in</w:t>
      </w:r>
    </w:p>
    <w:p w14:paraId="7EB9CBA9" w14:textId="4F79EAA7" w:rsidR="001B2D60" w:rsidRPr="00597994" w:rsidRDefault="001B2D60" w:rsidP="00D20F91">
      <w:pPr>
        <w:numPr>
          <w:ilvl w:val="0"/>
          <w:numId w:val="122"/>
        </w:numPr>
        <w:spacing w:before="120" w:after="120" w:line="360" w:lineRule="auto"/>
        <w:rPr>
          <w:sz w:val="22"/>
          <w:szCs w:val="22"/>
        </w:rPr>
      </w:pPr>
      <w:r w:rsidRPr="008C54D5">
        <w:rPr>
          <w:sz w:val="22"/>
          <w:szCs w:val="22"/>
        </w:rPr>
        <w:t>Chat screen open</w:t>
      </w:r>
    </w:p>
    <w:p w14:paraId="7C7787A1" w14:textId="0A5777FF" w:rsidR="00FA344B" w:rsidRPr="00FA344B" w:rsidRDefault="001B2D60" w:rsidP="00D20F91">
      <w:pPr>
        <w:pStyle w:val="Heading5"/>
        <w:spacing w:line="360" w:lineRule="auto"/>
      </w:pPr>
      <w:r>
        <w:t>Test Data</w:t>
      </w:r>
    </w:p>
    <w:p w14:paraId="2B66B7C2" w14:textId="13407B18" w:rsidR="001B2D60" w:rsidRPr="00597994" w:rsidRDefault="001B2D60" w:rsidP="00D20F91">
      <w:pPr>
        <w:numPr>
          <w:ilvl w:val="0"/>
          <w:numId w:val="123"/>
        </w:numPr>
        <w:spacing w:before="120" w:after="120" w:line="360" w:lineRule="auto"/>
        <w:rPr>
          <w:sz w:val="22"/>
          <w:szCs w:val="22"/>
        </w:rPr>
      </w:pPr>
      <w:r w:rsidRPr="008C54D5">
        <w:rPr>
          <w:sz w:val="22"/>
          <w:szCs w:val="22"/>
        </w:rPr>
        <w:t>“What affects credit score?”</w:t>
      </w:r>
    </w:p>
    <w:p w14:paraId="0CD01C13" w14:textId="03ABB40B" w:rsidR="00FA344B" w:rsidRDefault="00FA344B" w:rsidP="00D20F91">
      <w:pPr>
        <w:pStyle w:val="Heading5"/>
        <w:spacing w:line="360" w:lineRule="auto"/>
      </w:pPr>
      <w:r>
        <w:t>Steps and Results</w:t>
      </w:r>
    </w:p>
    <w:p w14:paraId="0CAFE721" w14:textId="43A4090D" w:rsidR="007F1432" w:rsidRDefault="007F1432" w:rsidP="007F1432">
      <w:pPr>
        <w:pStyle w:val="Caption"/>
        <w:keepNext/>
      </w:pPr>
      <w:bookmarkStart w:id="135" w:name="_Toc216999535"/>
      <w:r>
        <w:t xml:space="preserve">Table </w:t>
      </w:r>
      <w:fldSimple w:instr=" SEQ Table \* ARABIC ">
        <w:r w:rsidR="00B8393F">
          <w:rPr>
            <w:noProof/>
          </w:rPr>
          <w:t>10</w:t>
        </w:r>
        <w:bookmarkEnd w:id="135"/>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82"/>
        <w:gridCol w:w="2049"/>
        <w:gridCol w:w="2045"/>
        <w:gridCol w:w="2032"/>
        <w:gridCol w:w="2002"/>
      </w:tblGrid>
      <w:tr w:rsidR="00FA344B" w:rsidRPr="008C54D5" w14:paraId="733DD773" w14:textId="77777777">
        <w:trPr>
          <w:trHeight w:val="540"/>
        </w:trPr>
        <w:tc>
          <w:tcPr>
            <w:tcW w:w="960" w:type="dxa"/>
            <w:tcBorders>
              <w:top w:val="single" w:sz="6" w:space="0" w:color="E0E0E0"/>
              <w:left w:val="single" w:sz="6" w:space="0" w:color="E0E0E0"/>
              <w:bottom w:val="single" w:sz="6" w:space="0" w:color="E0E0E0"/>
              <w:right w:val="single" w:sz="6" w:space="0" w:color="E0E0E0"/>
            </w:tcBorders>
            <w:hideMark/>
          </w:tcPr>
          <w:p w14:paraId="439DC551" w14:textId="77777777" w:rsidR="00FA344B" w:rsidRPr="008C54D5" w:rsidRDefault="00FA344B"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6A77D42" w14:textId="77777777" w:rsidR="00FA344B" w:rsidRPr="008C54D5" w:rsidRDefault="00FA344B"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27D15BC" w14:textId="77777777" w:rsidR="00FA344B" w:rsidRPr="008C54D5" w:rsidRDefault="00FA344B"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3B78F17" w14:textId="77777777" w:rsidR="00FA344B" w:rsidRPr="008C54D5" w:rsidRDefault="00FA344B"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33F904E7" w14:textId="77777777" w:rsidR="00FA344B" w:rsidRPr="008C54D5" w:rsidRDefault="00FA344B" w:rsidP="00D20F91">
            <w:pPr>
              <w:spacing w:line="360" w:lineRule="auto"/>
              <w:rPr>
                <w:sz w:val="22"/>
                <w:szCs w:val="22"/>
              </w:rPr>
            </w:pPr>
            <w:r w:rsidRPr="008C54D5">
              <w:rPr>
                <w:b/>
                <w:bCs/>
                <w:sz w:val="22"/>
                <w:szCs w:val="22"/>
              </w:rPr>
              <w:t>Status</w:t>
            </w:r>
          </w:p>
        </w:tc>
      </w:tr>
      <w:tr w:rsidR="00FA344B" w:rsidRPr="008C54D5" w14:paraId="0BE01BB5" w14:textId="77777777">
        <w:trPr>
          <w:trHeight w:val="540"/>
        </w:trPr>
        <w:tc>
          <w:tcPr>
            <w:tcW w:w="0" w:type="auto"/>
            <w:tcBorders>
              <w:top w:val="nil"/>
              <w:left w:val="single" w:sz="6" w:space="0" w:color="E0E0E0"/>
              <w:bottom w:val="single" w:sz="6" w:space="0" w:color="E0E0E0"/>
              <w:right w:val="single" w:sz="6" w:space="0" w:color="E0E0E0"/>
            </w:tcBorders>
            <w:hideMark/>
          </w:tcPr>
          <w:p w14:paraId="267F4633" w14:textId="77777777" w:rsidR="00FA344B" w:rsidRPr="008C54D5" w:rsidRDefault="00FA344B"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7BB4C9E5" w14:textId="77777777" w:rsidR="00FA344B" w:rsidRPr="008C54D5" w:rsidRDefault="00FA344B" w:rsidP="00D20F91">
            <w:pPr>
              <w:spacing w:line="360" w:lineRule="auto"/>
              <w:rPr>
                <w:sz w:val="22"/>
                <w:szCs w:val="22"/>
              </w:rPr>
            </w:pPr>
            <w:r w:rsidRPr="008C54D5">
              <w:rPr>
                <w:sz w:val="22"/>
                <w:szCs w:val="22"/>
              </w:rPr>
              <w:t>User types FAQ question</w:t>
            </w:r>
          </w:p>
        </w:tc>
        <w:tc>
          <w:tcPr>
            <w:tcW w:w="0" w:type="auto"/>
            <w:tcBorders>
              <w:top w:val="nil"/>
              <w:left w:val="single" w:sz="6" w:space="0" w:color="E0E0E0"/>
              <w:bottom w:val="single" w:sz="6" w:space="0" w:color="E0E0E0"/>
              <w:right w:val="single" w:sz="6" w:space="0" w:color="E0E0E0"/>
            </w:tcBorders>
            <w:hideMark/>
          </w:tcPr>
          <w:p w14:paraId="61B25F4F" w14:textId="77777777" w:rsidR="00FA344B" w:rsidRPr="008C54D5" w:rsidRDefault="00FA344B" w:rsidP="00D20F91">
            <w:pPr>
              <w:spacing w:line="360" w:lineRule="auto"/>
              <w:rPr>
                <w:sz w:val="22"/>
                <w:szCs w:val="22"/>
              </w:rPr>
            </w:pPr>
            <w:r w:rsidRPr="008C54D5">
              <w:rPr>
                <w:sz w:val="22"/>
                <w:szCs w:val="22"/>
              </w:rPr>
              <w:t>Text accepted</w:t>
            </w:r>
          </w:p>
        </w:tc>
        <w:tc>
          <w:tcPr>
            <w:tcW w:w="0" w:type="auto"/>
            <w:tcBorders>
              <w:top w:val="nil"/>
              <w:left w:val="single" w:sz="6" w:space="0" w:color="E0E0E0"/>
              <w:bottom w:val="single" w:sz="6" w:space="0" w:color="E0E0E0"/>
              <w:right w:val="single" w:sz="6" w:space="0" w:color="E0E0E0"/>
            </w:tcBorders>
            <w:hideMark/>
          </w:tcPr>
          <w:p w14:paraId="12FF42FA"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5B92C29"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6FC18890" w14:textId="77777777">
        <w:trPr>
          <w:trHeight w:val="540"/>
        </w:trPr>
        <w:tc>
          <w:tcPr>
            <w:tcW w:w="0" w:type="auto"/>
            <w:tcBorders>
              <w:top w:val="nil"/>
              <w:left w:val="single" w:sz="6" w:space="0" w:color="E0E0E0"/>
              <w:bottom w:val="single" w:sz="6" w:space="0" w:color="E0E0E0"/>
              <w:right w:val="single" w:sz="6" w:space="0" w:color="E0E0E0"/>
            </w:tcBorders>
            <w:hideMark/>
          </w:tcPr>
          <w:p w14:paraId="2F939711" w14:textId="77777777" w:rsidR="00FA344B" w:rsidRPr="008C54D5" w:rsidRDefault="00FA344B"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4C173660" w14:textId="77777777" w:rsidR="00FA344B" w:rsidRPr="008C54D5" w:rsidRDefault="00FA344B" w:rsidP="00D20F91">
            <w:pPr>
              <w:spacing w:line="360" w:lineRule="auto"/>
              <w:rPr>
                <w:sz w:val="22"/>
                <w:szCs w:val="22"/>
              </w:rPr>
            </w:pPr>
            <w:r w:rsidRPr="008C54D5">
              <w:rPr>
                <w:sz w:val="22"/>
                <w:szCs w:val="22"/>
              </w:rPr>
              <w:t>Message sent to /faq API</w:t>
            </w:r>
          </w:p>
        </w:tc>
        <w:tc>
          <w:tcPr>
            <w:tcW w:w="0" w:type="auto"/>
            <w:tcBorders>
              <w:top w:val="nil"/>
              <w:left w:val="single" w:sz="6" w:space="0" w:color="E0E0E0"/>
              <w:bottom w:val="single" w:sz="6" w:space="0" w:color="E0E0E0"/>
              <w:right w:val="single" w:sz="6" w:space="0" w:color="E0E0E0"/>
            </w:tcBorders>
            <w:hideMark/>
          </w:tcPr>
          <w:p w14:paraId="318DDA7E" w14:textId="77777777" w:rsidR="00FA344B" w:rsidRPr="008C54D5" w:rsidRDefault="00FA344B" w:rsidP="00D20F91">
            <w:pPr>
              <w:spacing w:line="360" w:lineRule="auto"/>
              <w:rPr>
                <w:sz w:val="22"/>
                <w:szCs w:val="22"/>
              </w:rPr>
            </w:pPr>
            <w:r w:rsidRPr="008C54D5">
              <w:rPr>
                <w:sz w:val="22"/>
                <w:szCs w:val="22"/>
              </w:rPr>
              <w:t>Backend receives query</w:t>
            </w:r>
          </w:p>
        </w:tc>
        <w:tc>
          <w:tcPr>
            <w:tcW w:w="0" w:type="auto"/>
            <w:tcBorders>
              <w:top w:val="nil"/>
              <w:left w:val="single" w:sz="6" w:space="0" w:color="E0E0E0"/>
              <w:bottom w:val="single" w:sz="6" w:space="0" w:color="E0E0E0"/>
              <w:right w:val="single" w:sz="6" w:space="0" w:color="E0E0E0"/>
            </w:tcBorders>
            <w:hideMark/>
          </w:tcPr>
          <w:p w14:paraId="2A03D08B"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F6423E2"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2F1BCD29" w14:textId="77777777">
        <w:trPr>
          <w:trHeight w:val="540"/>
        </w:trPr>
        <w:tc>
          <w:tcPr>
            <w:tcW w:w="0" w:type="auto"/>
            <w:tcBorders>
              <w:top w:val="nil"/>
              <w:left w:val="single" w:sz="6" w:space="0" w:color="E0E0E0"/>
              <w:bottom w:val="single" w:sz="6" w:space="0" w:color="E0E0E0"/>
              <w:right w:val="single" w:sz="6" w:space="0" w:color="E0E0E0"/>
            </w:tcBorders>
            <w:hideMark/>
          </w:tcPr>
          <w:p w14:paraId="6EA0F911" w14:textId="77777777" w:rsidR="00FA344B" w:rsidRPr="008C54D5" w:rsidRDefault="00FA344B"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307FEBA6" w14:textId="77777777" w:rsidR="00FA344B" w:rsidRPr="008C54D5" w:rsidRDefault="00FA344B" w:rsidP="00D20F91">
            <w:pPr>
              <w:spacing w:line="360" w:lineRule="auto"/>
              <w:rPr>
                <w:sz w:val="22"/>
                <w:szCs w:val="22"/>
              </w:rPr>
            </w:pPr>
            <w:r w:rsidRPr="008C54D5">
              <w:rPr>
                <w:sz w:val="22"/>
                <w:szCs w:val="22"/>
              </w:rPr>
              <w:t>GPT generates answer</w:t>
            </w:r>
          </w:p>
        </w:tc>
        <w:tc>
          <w:tcPr>
            <w:tcW w:w="0" w:type="auto"/>
            <w:tcBorders>
              <w:top w:val="nil"/>
              <w:left w:val="single" w:sz="6" w:space="0" w:color="E0E0E0"/>
              <w:bottom w:val="single" w:sz="6" w:space="0" w:color="E0E0E0"/>
              <w:right w:val="single" w:sz="6" w:space="0" w:color="E0E0E0"/>
            </w:tcBorders>
            <w:hideMark/>
          </w:tcPr>
          <w:p w14:paraId="36801D7E" w14:textId="77777777" w:rsidR="00FA344B" w:rsidRPr="008C54D5" w:rsidRDefault="00FA344B" w:rsidP="00D20F91">
            <w:pPr>
              <w:spacing w:line="360" w:lineRule="auto"/>
              <w:rPr>
                <w:sz w:val="22"/>
                <w:szCs w:val="22"/>
              </w:rPr>
            </w:pPr>
            <w:r w:rsidRPr="008C54D5">
              <w:rPr>
                <w:sz w:val="22"/>
                <w:szCs w:val="22"/>
              </w:rPr>
              <w:t>JSON response returned</w:t>
            </w:r>
          </w:p>
        </w:tc>
        <w:tc>
          <w:tcPr>
            <w:tcW w:w="0" w:type="auto"/>
            <w:tcBorders>
              <w:top w:val="nil"/>
              <w:left w:val="single" w:sz="6" w:space="0" w:color="E0E0E0"/>
              <w:bottom w:val="single" w:sz="6" w:space="0" w:color="E0E0E0"/>
              <w:right w:val="single" w:sz="6" w:space="0" w:color="E0E0E0"/>
            </w:tcBorders>
            <w:hideMark/>
          </w:tcPr>
          <w:p w14:paraId="6BF82A9C"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A879996"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21D0A779" w14:textId="77777777">
        <w:trPr>
          <w:trHeight w:val="540"/>
        </w:trPr>
        <w:tc>
          <w:tcPr>
            <w:tcW w:w="0" w:type="auto"/>
            <w:tcBorders>
              <w:top w:val="nil"/>
              <w:left w:val="single" w:sz="6" w:space="0" w:color="E0E0E0"/>
              <w:bottom w:val="single" w:sz="6" w:space="0" w:color="E0E0E0"/>
              <w:right w:val="single" w:sz="6" w:space="0" w:color="E0E0E0"/>
            </w:tcBorders>
            <w:hideMark/>
          </w:tcPr>
          <w:p w14:paraId="589A642D" w14:textId="77777777" w:rsidR="00FA344B" w:rsidRPr="008C54D5" w:rsidRDefault="00FA344B"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3601FAB9" w14:textId="77777777" w:rsidR="00FA344B" w:rsidRPr="008C54D5" w:rsidRDefault="00FA344B" w:rsidP="00D20F91">
            <w:pPr>
              <w:spacing w:line="360" w:lineRule="auto"/>
              <w:rPr>
                <w:sz w:val="22"/>
                <w:szCs w:val="22"/>
              </w:rPr>
            </w:pPr>
            <w:r w:rsidRPr="008C54D5">
              <w:rPr>
                <w:sz w:val="22"/>
                <w:szCs w:val="22"/>
              </w:rPr>
              <w:t>Chat UI displays answer</w:t>
            </w:r>
          </w:p>
        </w:tc>
        <w:tc>
          <w:tcPr>
            <w:tcW w:w="0" w:type="auto"/>
            <w:tcBorders>
              <w:top w:val="nil"/>
              <w:left w:val="single" w:sz="6" w:space="0" w:color="E0E0E0"/>
              <w:bottom w:val="single" w:sz="6" w:space="0" w:color="E0E0E0"/>
              <w:right w:val="single" w:sz="6" w:space="0" w:color="E0E0E0"/>
            </w:tcBorders>
            <w:hideMark/>
          </w:tcPr>
          <w:p w14:paraId="04FC6606" w14:textId="77777777" w:rsidR="00FA344B" w:rsidRPr="008C54D5" w:rsidRDefault="00FA344B" w:rsidP="00D20F91">
            <w:pPr>
              <w:spacing w:line="360" w:lineRule="auto"/>
              <w:rPr>
                <w:sz w:val="22"/>
                <w:szCs w:val="22"/>
              </w:rPr>
            </w:pPr>
            <w:r w:rsidRPr="008C54D5">
              <w:rPr>
                <w:sz w:val="22"/>
                <w:szCs w:val="22"/>
              </w:rPr>
              <w:t>Message visible in chat</w:t>
            </w:r>
          </w:p>
        </w:tc>
        <w:tc>
          <w:tcPr>
            <w:tcW w:w="0" w:type="auto"/>
            <w:tcBorders>
              <w:top w:val="nil"/>
              <w:left w:val="single" w:sz="6" w:space="0" w:color="E0E0E0"/>
              <w:bottom w:val="single" w:sz="6" w:space="0" w:color="E0E0E0"/>
              <w:right w:val="single" w:sz="6" w:space="0" w:color="E0E0E0"/>
            </w:tcBorders>
            <w:hideMark/>
          </w:tcPr>
          <w:p w14:paraId="61E2AD59"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0211FE0" w14:textId="77777777" w:rsidR="00FA344B" w:rsidRPr="008C54D5" w:rsidRDefault="00FA344B" w:rsidP="00D20F91">
            <w:pPr>
              <w:spacing w:line="360" w:lineRule="auto"/>
              <w:rPr>
                <w:sz w:val="22"/>
                <w:szCs w:val="22"/>
              </w:rPr>
            </w:pPr>
            <w:r w:rsidRPr="008C54D5">
              <w:rPr>
                <w:sz w:val="22"/>
                <w:szCs w:val="22"/>
              </w:rPr>
              <w:t>Pass</w:t>
            </w:r>
          </w:p>
        </w:tc>
      </w:tr>
    </w:tbl>
    <w:p w14:paraId="56E89FBE" w14:textId="77777777" w:rsidR="00D45842" w:rsidRDefault="00D45842" w:rsidP="00D20F91">
      <w:pPr>
        <w:spacing w:line="360" w:lineRule="auto"/>
      </w:pPr>
    </w:p>
    <w:p w14:paraId="3952CF34" w14:textId="11AA639E" w:rsidR="00D45842" w:rsidRPr="00D45842" w:rsidRDefault="00D45842" w:rsidP="00D20F91">
      <w:pPr>
        <w:pStyle w:val="Heading4"/>
        <w:spacing w:line="360" w:lineRule="auto"/>
      </w:pPr>
      <w:r>
        <w:t xml:space="preserve">Test Case FT-05 </w:t>
      </w:r>
      <w:r w:rsidR="00597994">
        <w:t>-</w:t>
      </w:r>
      <w:r>
        <w:t xml:space="preserve"> Trust Survey Submission (FR5)</w:t>
      </w:r>
    </w:p>
    <w:p w14:paraId="25955382" w14:textId="5406A6D7" w:rsidR="007F1432" w:rsidRDefault="007F1432" w:rsidP="007F1432">
      <w:pPr>
        <w:pStyle w:val="Caption"/>
        <w:keepNext/>
      </w:pPr>
      <w:bookmarkStart w:id="136" w:name="_Toc216999536"/>
      <w:r>
        <w:t xml:space="preserve">Table </w:t>
      </w:r>
      <w:fldSimple w:instr=" SEQ Table \* ARABIC ">
        <w:r w:rsidR="00B8393F">
          <w:rPr>
            <w:noProof/>
          </w:rPr>
          <w:t>11</w:t>
        </w:r>
        <w:bookmarkEnd w:id="136"/>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D45842" w:rsidRPr="008C54D5" w14:paraId="680761E3" w14:textId="77777777" w:rsidTr="00D45842">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3479297E" w14:textId="77777777" w:rsidR="00D45842" w:rsidRPr="008C54D5" w:rsidRDefault="00D45842" w:rsidP="00D20F91">
            <w:pPr>
              <w:spacing w:line="360" w:lineRule="auto"/>
              <w:rPr>
                <w:sz w:val="22"/>
                <w:szCs w:val="22"/>
              </w:rPr>
            </w:pPr>
            <w:r w:rsidRPr="008C54D5">
              <w:rPr>
                <w:b/>
                <w:bCs/>
                <w:sz w:val="22"/>
                <w:szCs w:val="22"/>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7399B4B" w14:textId="77777777" w:rsidR="00D45842" w:rsidRPr="008C54D5" w:rsidRDefault="00D45842" w:rsidP="00D20F91">
            <w:pPr>
              <w:spacing w:line="360" w:lineRule="auto"/>
              <w:rPr>
                <w:sz w:val="22"/>
                <w:szCs w:val="22"/>
              </w:rPr>
            </w:pPr>
            <w:r w:rsidRPr="008C54D5">
              <w:rPr>
                <w:b/>
                <w:bCs/>
                <w:sz w:val="22"/>
                <w:szCs w:val="22"/>
              </w:rPr>
              <w:t>FT_05</w:t>
            </w:r>
          </w:p>
        </w:tc>
      </w:tr>
      <w:tr w:rsidR="00D45842" w:rsidRPr="008C54D5" w14:paraId="1983DEC1" w14:textId="77777777">
        <w:trPr>
          <w:trHeight w:val="540"/>
        </w:trPr>
        <w:tc>
          <w:tcPr>
            <w:tcW w:w="0" w:type="auto"/>
            <w:tcBorders>
              <w:top w:val="nil"/>
              <w:left w:val="single" w:sz="6" w:space="0" w:color="E0E0E0"/>
              <w:bottom w:val="single" w:sz="6" w:space="0" w:color="E0E0E0"/>
              <w:right w:val="single" w:sz="6" w:space="0" w:color="E0E0E0"/>
            </w:tcBorders>
            <w:hideMark/>
          </w:tcPr>
          <w:p w14:paraId="7E4332E7" w14:textId="77777777" w:rsidR="00D45842" w:rsidRPr="008C54D5" w:rsidRDefault="00D45842"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304C844" w14:textId="77777777" w:rsidR="00D45842" w:rsidRPr="008C54D5" w:rsidRDefault="00D45842" w:rsidP="00D20F91">
            <w:pPr>
              <w:spacing w:line="360" w:lineRule="auto"/>
              <w:rPr>
                <w:sz w:val="22"/>
                <w:szCs w:val="22"/>
              </w:rPr>
            </w:pPr>
            <w:r w:rsidRPr="008C54D5">
              <w:rPr>
                <w:sz w:val="22"/>
                <w:szCs w:val="22"/>
              </w:rPr>
              <w:t>Test that trust survey responses are saved in Supabase</w:t>
            </w:r>
          </w:p>
        </w:tc>
      </w:tr>
      <w:tr w:rsidR="00D45842" w:rsidRPr="008C54D5" w14:paraId="6DF491D6" w14:textId="77777777">
        <w:trPr>
          <w:trHeight w:val="540"/>
        </w:trPr>
        <w:tc>
          <w:tcPr>
            <w:tcW w:w="0" w:type="auto"/>
            <w:tcBorders>
              <w:top w:val="nil"/>
              <w:left w:val="single" w:sz="6" w:space="0" w:color="E0E0E0"/>
              <w:bottom w:val="single" w:sz="6" w:space="0" w:color="E0E0E0"/>
              <w:right w:val="single" w:sz="6" w:space="0" w:color="E0E0E0"/>
            </w:tcBorders>
            <w:hideMark/>
          </w:tcPr>
          <w:p w14:paraId="730543F0" w14:textId="77777777" w:rsidR="00D45842" w:rsidRPr="008C54D5" w:rsidRDefault="00D45842"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2C0C4660" w14:textId="77777777" w:rsidR="00D45842" w:rsidRPr="008C54D5" w:rsidRDefault="00D45842" w:rsidP="00D20F91">
            <w:pPr>
              <w:spacing w:line="360" w:lineRule="auto"/>
              <w:rPr>
                <w:sz w:val="22"/>
                <w:szCs w:val="22"/>
              </w:rPr>
            </w:pPr>
            <w:r w:rsidRPr="008C54D5">
              <w:rPr>
                <w:sz w:val="22"/>
                <w:szCs w:val="22"/>
              </w:rPr>
              <w:t>Hansa</w:t>
            </w:r>
          </w:p>
        </w:tc>
      </w:tr>
      <w:tr w:rsidR="00D45842" w:rsidRPr="008C54D5" w14:paraId="233085DC" w14:textId="77777777">
        <w:trPr>
          <w:trHeight w:val="540"/>
        </w:trPr>
        <w:tc>
          <w:tcPr>
            <w:tcW w:w="0" w:type="auto"/>
            <w:tcBorders>
              <w:top w:val="nil"/>
              <w:left w:val="single" w:sz="6" w:space="0" w:color="E0E0E0"/>
              <w:bottom w:val="single" w:sz="6" w:space="0" w:color="E0E0E0"/>
              <w:right w:val="single" w:sz="6" w:space="0" w:color="E0E0E0"/>
            </w:tcBorders>
            <w:hideMark/>
          </w:tcPr>
          <w:p w14:paraId="5A8BAB16" w14:textId="77777777" w:rsidR="00D45842" w:rsidRPr="008C54D5" w:rsidRDefault="00D45842"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B2F5DDC" w14:textId="77777777" w:rsidR="00D45842" w:rsidRPr="008C54D5" w:rsidRDefault="00D45842" w:rsidP="00D20F91">
            <w:pPr>
              <w:spacing w:line="360" w:lineRule="auto"/>
              <w:rPr>
                <w:sz w:val="22"/>
                <w:szCs w:val="22"/>
              </w:rPr>
            </w:pPr>
            <w:r w:rsidRPr="008C54D5">
              <w:rPr>
                <w:sz w:val="22"/>
                <w:szCs w:val="22"/>
              </w:rPr>
              <w:t>2025/11/30</w:t>
            </w:r>
          </w:p>
        </w:tc>
      </w:tr>
      <w:tr w:rsidR="00D45842" w:rsidRPr="008C54D5" w14:paraId="199630D7" w14:textId="77777777">
        <w:trPr>
          <w:trHeight w:val="540"/>
        </w:trPr>
        <w:tc>
          <w:tcPr>
            <w:tcW w:w="0" w:type="auto"/>
            <w:tcBorders>
              <w:top w:val="nil"/>
              <w:left w:val="single" w:sz="6" w:space="0" w:color="E0E0E0"/>
              <w:bottom w:val="single" w:sz="6" w:space="0" w:color="E0E0E0"/>
              <w:right w:val="single" w:sz="6" w:space="0" w:color="E0E0E0"/>
            </w:tcBorders>
            <w:hideMark/>
          </w:tcPr>
          <w:p w14:paraId="178C0099" w14:textId="77777777" w:rsidR="00D45842" w:rsidRPr="008C54D5" w:rsidRDefault="00D45842"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70FF9F7B" w14:textId="77777777" w:rsidR="00D45842" w:rsidRPr="008C54D5" w:rsidRDefault="00D45842" w:rsidP="00D20F91">
            <w:pPr>
              <w:spacing w:line="360" w:lineRule="auto"/>
              <w:rPr>
                <w:sz w:val="22"/>
                <w:szCs w:val="22"/>
              </w:rPr>
            </w:pPr>
            <w:r w:rsidRPr="008C54D5">
              <w:rPr>
                <w:sz w:val="22"/>
                <w:szCs w:val="22"/>
              </w:rPr>
              <w:t>Pass</w:t>
            </w:r>
          </w:p>
        </w:tc>
      </w:tr>
    </w:tbl>
    <w:p w14:paraId="0D90FC82" w14:textId="77777777" w:rsidR="000869B9" w:rsidRDefault="000869B9" w:rsidP="00D20F91">
      <w:pPr>
        <w:pStyle w:val="Heading5"/>
        <w:spacing w:line="360" w:lineRule="auto"/>
      </w:pPr>
    </w:p>
    <w:p w14:paraId="7860E4E8" w14:textId="0E33ACEB" w:rsidR="00D45842" w:rsidRPr="00D45842" w:rsidRDefault="00D45842" w:rsidP="00D20F91">
      <w:pPr>
        <w:pStyle w:val="Heading5"/>
        <w:spacing w:line="360" w:lineRule="auto"/>
      </w:pPr>
      <w:r>
        <w:t>Prerequisites</w:t>
      </w:r>
    </w:p>
    <w:p w14:paraId="07314E0A" w14:textId="77777777" w:rsidR="00D45842" w:rsidRPr="008C54D5" w:rsidRDefault="00D45842" w:rsidP="00D20F91">
      <w:pPr>
        <w:numPr>
          <w:ilvl w:val="0"/>
          <w:numId w:val="124"/>
        </w:numPr>
        <w:spacing w:before="120" w:after="120" w:line="360" w:lineRule="auto"/>
        <w:rPr>
          <w:sz w:val="22"/>
          <w:szCs w:val="22"/>
        </w:rPr>
      </w:pPr>
      <w:r w:rsidRPr="008C54D5">
        <w:rPr>
          <w:sz w:val="22"/>
          <w:szCs w:val="22"/>
        </w:rPr>
        <w:t>User completed a loan prediction.</w:t>
      </w:r>
    </w:p>
    <w:p w14:paraId="497F4430" w14:textId="77138784" w:rsidR="00D45842" w:rsidRPr="008C54D5" w:rsidRDefault="00D45842" w:rsidP="00D20F91">
      <w:pPr>
        <w:numPr>
          <w:ilvl w:val="0"/>
          <w:numId w:val="124"/>
        </w:numPr>
        <w:spacing w:before="120" w:after="120" w:line="360" w:lineRule="auto"/>
        <w:rPr>
          <w:sz w:val="22"/>
          <w:szCs w:val="22"/>
        </w:rPr>
      </w:pPr>
      <w:r w:rsidRPr="008C54D5">
        <w:rPr>
          <w:sz w:val="22"/>
          <w:szCs w:val="22"/>
        </w:rPr>
        <w:t>Survey screen available</w:t>
      </w:r>
    </w:p>
    <w:p w14:paraId="0425865C" w14:textId="6F7D74DB" w:rsidR="00D45842" w:rsidRPr="00D45842" w:rsidRDefault="00D45842" w:rsidP="00D20F91">
      <w:pPr>
        <w:pStyle w:val="Heading5"/>
        <w:spacing w:line="360" w:lineRule="auto"/>
      </w:pPr>
      <w:r>
        <w:lastRenderedPageBreak/>
        <w:t>Test Data</w:t>
      </w:r>
    </w:p>
    <w:p w14:paraId="4F87CBD7" w14:textId="0EB34795" w:rsidR="00D45842" w:rsidRPr="008C54D5" w:rsidRDefault="00D45842" w:rsidP="00D20F91">
      <w:pPr>
        <w:numPr>
          <w:ilvl w:val="0"/>
          <w:numId w:val="125"/>
        </w:numPr>
        <w:spacing w:before="120" w:after="120" w:line="360" w:lineRule="auto"/>
        <w:rPr>
          <w:sz w:val="22"/>
          <w:szCs w:val="22"/>
        </w:rPr>
      </w:pPr>
      <w:r w:rsidRPr="008C54D5">
        <w:rPr>
          <w:sz w:val="22"/>
          <w:szCs w:val="22"/>
        </w:rPr>
        <w:t>Ratings: 1</w:t>
      </w:r>
      <w:r w:rsidR="007F1432">
        <w:rPr>
          <w:sz w:val="22"/>
          <w:szCs w:val="22"/>
        </w:rPr>
        <w:t>-</w:t>
      </w:r>
      <w:r w:rsidRPr="008C54D5">
        <w:rPr>
          <w:sz w:val="22"/>
          <w:szCs w:val="22"/>
        </w:rPr>
        <w:t>5 values</w:t>
      </w:r>
    </w:p>
    <w:p w14:paraId="0CFDE169" w14:textId="3AF8EC52" w:rsidR="00D45842" w:rsidRPr="00D45842" w:rsidRDefault="00D45842" w:rsidP="00D20F91">
      <w:pPr>
        <w:pStyle w:val="Heading5"/>
        <w:spacing w:line="360" w:lineRule="auto"/>
      </w:pPr>
      <w:r>
        <w:t>Steps and Results</w:t>
      </w:r>
    </w:p>
    <w:p w14:paraId="6A070CD6" w14:textId="603D2CFC" w:rsidR="005E5656" w:rsidRDefault="005E5656" w:rsidP="005E5656">
      <w:pPr>
        <w:pStyle w:val="Caption"/>
        <w:keepNext/>
      </w:pPr>
      <w:bookmarkStart w:id="137" w:name="_Toc216999537"/>
      <w:r>
        <w:t xml:space="preserve">Table </w:t>
      </w:r>
      <w:fldSimple w:instr=" SEQ Table \* ARABIC ">
        <w:r w:rsidR="00B8393F">
          <w:rPr>
            <w:noProof/>
          </w:rPr>
          <w:t>12</w:t>
        </w:r>
        <w:bookmarkEnd w:id="137"/>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69"/>
        <w:gridCol w:w="2826"/>
        <w:gridCol w:w="1952"/>
        <w:gridCol w:w="1671"/>
        <w:gridCol w:w="1592"/>
      </w:tblGrid>
      <w:tr w:rsidR="00D45842" w:rsidRPr="008C54D5" w14:paraId="0FE167D3" w14:textId="77777777">
        <w:trPr>
          <w:trHeight w:val="540"/>
        </w:trPr>
        <w:tc>
          <w:tcPr>
            <w:tcW w:w="1320" w:type="dxa"/>
            <w:tcBorders>
              <w:top w:val="single" w:sz="6" w:space="0" w:color="E0E0E0"/>
              <w:left w:val="single" w:sz="6" w:space="0" w:color="E0E0E0"/>
              <w:bottom w:val="single" w:sz="6" w:space="0" w:color="E0E0E0"/>
              <w:right w:val="single" w:sz="6" w:space="0" w:color="E0E0E0"/>
            </w:tcBorders>
            <w:hideMark/>
          </w:tcPr>
          <w:p w14:paraId="5451318A" w14:textId="77777777" w:rsidR="00D45842" w:rsidRPr="008C54D5" w:rsidRDefault="00D45842"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9E661EF" w14:textId="77777777" w:rsidR="00D45842" w:rsidRPr="008C54D5" w:rsidRDefault="00D45842"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47EFC2" w14:textId="77777777" w:rsidR="00D45842" w:rsidRPr="008C54D5" w:rsidRDefault="00D45842"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0C5A877" w14:textId="77777777" w:rsidR="00D45842" w:rsidRPr="008C54D5" w:rsidRDefault="00D45842"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9DC9F8B" w14:textId="77777777" w:rsidR="00D45842" w:rsidRPr="008C54D5" w:rsidRDefault="00D45842" w:rsidP="00D20F91">
            <w:pPr>
              <w:spacing w:line="360" w:lineRule="auto"/>
              <w:rPr>
                <w:sz w:val="22"/>
                <w:szCs w:val="22"/>
              </w:rPr>
            </w:pPr>
            <w:r w:rsidRPr="008C54D5">
              <w:rPr>
                <w:b/>
                <w:bCs/>
                <w:sz w:val="22"/>
                <w:szCs w:val="22"/>
              </w:rPr>
              <w:t>Status</w:t>
            </w:r>
          </w:p>
        </w:tc>
      </w:tr>
      <w:tr w:rsidR="00D45842" w:rsidRPr="008C54D5" w14:paraId="3F4FA607" w14:textId="77777777">
        <w:trPr>
          <w:trHeight w:val="540"/>
        </w:trPr>
        <w:tc>
          <w:tcPr>
            <w:tcW w:w="0" w:type="auto"/>
            <w:tcBorders>
              <w:top w:val="nil"/>
              <w:left w:val="single" w:sz="6" w:space="0" w:color="E0E0E0"/>
              <w:bottom w:val="single" w:sz="6" w:space="0" w:color="E0E0E0"/>
              <w:right w:val="single" w:sz="6" w:space="0" w:color="E0E0E0"/>
            </w:tcBorders>
            <w:hideMark/>
          </w:tcPr>
          <w:p w14:paraId="5558B256" w14:textId="77777777" w:rsidR="00D45842" w:rsidRPr="008C54D5" w:rsidRDefault="00D45842"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46BE7F48" w14:textId="77777777" w:rsidR="00D45842" w:rsidRPr="008C54D5" w:rsidRDefault="00D45842" w:rsidP="00D20F91">
            <w:pPr>
              <w:spacing w:line="360" w:lineRule="auto"/>
              <w:rPr>
                <w:sz w:val="22"/>
                <w:szCs w:val="22"/>
              </w:rPr>
            </w:pPr>
            <w:r w:rsidRPr="008C54D5">
              <w:rPr>
                <w:sz w:val="22"/>
                <w:szCs w:val="22"/>
              </w:rPr>
              <w:t>Fill trust survey</w:t>
            </w:r>
          </w:p>
        </w:tc>
        <w:tc>
          <w:tcPr>
            <w:tcW w:w="0" w:type="auto"/>
            <w:tcBorders>
              <w:top w:val="nil"/>
              <w:left w:val="single" w:sz="6" w:space="0" w:color="E0E0E0"/>
              <w:bottom w:val="single" w:sz="6" w:space="0" w:color="E0E0E0"/>
              <w:right w:val="single" w:sz="6" w:space="0" w:color="E0E0E0"/>
            </w:tcBorders>
            <w:hideMark/>
          </w:tcPr>
          <w:p w14:paraId="1525D888" w14:textId="77777777" w:rsidR="00D45842" w:rsidRPr="008C54D5" w:rsidRDefault="00D45842" w:rsidP="00D20F91">
            <w:pPr>
              <w:spacing w:line="360" w:lineRule="auto"/>
              <w:rPr>
                <w:sz w:val="22"/>
                <w:szCs w:val="22"/>
              </w:rPr>
            </w:pPr>
            <w:r w:rsidRPr="008C54D5">
              <w:rPr>
                <w:sz w:val="22"/>
                <w:szCs w:val="22"/>
              </w:rPr>
              <w:t>UI accepts ratings</w:t>
            </w:r>
          </w:p>
        </w:tc>
        <w:tc>
          <w:tcPr>
            <w:tcW w:w="0" w:type="auto"/>
            <w:tcBorders>
              <w:top w:val="nil"/>
              <w:left w:val="single" w:sz="6" w:space="0" w:color="E0E0E0"/>
              <w:bottom w:val="single" w:sz="6" w:space="0" w:color="E0E0E0"/>
              <w:right w:val="single" w:sz="6" w:space="0" w:color="E0E0E0"/>
            </w:tcBorders>
            <w:hideMark/>
          </w:tcPr>
          <w:p w14:paraId="67F0980B"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405D882"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49D5CE6F" w14:textId="77777777">
        <w:trPr>
          <w:trHeight w:val="540"/>
        </w:trPr>
        <w:tc>
          <w:tcPr>
            <w:tcW w:w="0" w:type="auto"/>
            <w:tcBorders>
              <w:top w:val="nil"/>
              <w:left w:val="single" w:sz="6" w:space="0" w:color="E0E0E0"/>
              <w:bottom w:val="single" w:sz="6" w:space="0" w:color="E0E0E0"/>
              <w:right w:val="single" w:sz="6" w:space="0" w:color="E0E0E0"/>
            </w:tcBorders>
            <w:hideMark/>
          </w:tcPr>
          <w:p w14:paraId="6DA13A39" w14:textId="77777777" w:rsidR="00D45842" w:rsidRPr="008C54D5" w:rsidRDefault="00D45842"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D439B2F" w14:textId="77777777" w:rsidR="00D45842" w:rsidRPr="008C54D5" w:rsidRDefault="00D45842" w:rsidP="00D20F91">
            <w:pPr>
              <w:spacing w:line="360" w:lineRule="auto"/>
              <w:rPr>
                <w:sz w:val="22"/>
                <w:szCs w:val="22"/>
              </w:rPr>
            </w:pPr>
            <w:r w:rsidRPr="008C54D5">
              <w:rPr>
                <w:sz w:val="22"/>
                <w:szCs w:val="22"/>
              </w:rPr>
              <w:t>Submit survey</w:t>
            </w:r>
          </w:p>
        </w:tc>
        <w:tc>
          <w:tcPr>
            <w:tcW w:w="0" w:type="auto"/>
            <w:tcBorders>
              <w:top w:val="nil"/>
              <w:left w:val="single" w:sz="6" w:space="0" w:color="E0E0E0"/>
              <w:bottom w:val="single" w:sz="6" w:space="0" w:color="E0E0E0"/>
              <w:right w:val="single" w:sz="6" w:space="0" w:color="E0E0E0"/>
            </w:tcBorders>
            <w:hideMark/>
          </w:tcPr>
          <w:p w14:paraId="05A54B4B" w14:textId="77777777" w:rsidR="00D45842" w:rsidRPr="008C54D5" w:rsidRDefault="00D45842" w:rsidP="00D20F91">
            <w:pPr>
              <w:spacing w:line="360" w:lineRule="auto"/>
              <w:rPr>
                <w:sz w:val="22"/>
                <w:szCs w:val="22"/>
              </w:rPr>
            </w:pPr>
            <w:r w:rsidRPr="008C54D5">
              <w:rPr>
                <w:sz w:val="22"/>
                <w:szCs w:val="22"/>
              </w:rPr>
              <w:t>API request sent</w:t>
            </w:r>
          </w:p>
        </w:tc>
        <w:tc>
          <w:tcPr>
            <w:tcW w:w="0" w:type="auto"/>
            <w:tcBorders>
              <w:top w:val="nil"/>
              <w:left w:val="single" w:sz="6" w:space="0" w:color="E0E0E0"/>
              <w:bottom w:val="single" w:sz="6" w:space="0" w:color="E0E0E0"/>
              <w:right w:val="single" w:sz="6" w:space="0" w:color="E0E0E0"/>
            </w:tcBorders>
            <w:hideMark/>
          </w:tcPr>
          <w:p w14:paraId="31464155"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F451F7C"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7F0AD242" w14:textId="77777777">
        <w:trPr>
          <w:trHeight w:val="540"/>
        </w:trPr>
        <w:tc>
          <w:tcPr>
            <w:tcW w:w="0" w:type="auto"/>
            <w:tcBorders>
              <w:top w:val="nil"/>
              <w:left w:val="single" w:sz="6" w:space="0" w:color="E0E0E0"/>
              <w:bottom w:val="single" w:sz="6" w:space="0" w:color="E0E0E0"/>
              <w:right w:val="single" w:sz="6" w:space="0" w:color="E0E0E0"/>
            </w:tcBorders>
            <w:hideMark/>
          </w:tcPr>
          <w:p w14:paraId="2A5D51DD" w14:textId="77777777" w:rsidR="00D45842" w:rsidRPr="008C54D5" w:rsidRDefault="00D45842"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591A6772" w14:textId="77777777" w:rsidR="00D45842" w:rsidRPr="008C54D5" w:rsidRDefault="00D45842" w:rsidP="00D20F91">
            <w:pPr>
              <w:spacing w:line="360" w:lineRule="auto"/>
              <w:rPr>
                <w:sz w:val="22"/>
                <w:szCs w:val="22"/>
              </w:rPr>
            </w:pPr>
            <w:r w:rsidRPr="008C54D5">
              <w:rPr>
                <w:sz w:val="22"/>
                <w:szCs w:val="22"/>
              </w:rPr>
              <w:t>Backend writes row to loan_trust_survey</w:t>
            </w:r>
          </w:p>
        </w:tc>
        <w:tc>
          <w:tcPr>
            <w:tcW w:w="0" w:type="auto"/>
            <w:tcBorders>
              <w:top w:val="nil"/>
              <w:left w:val="single" w:sz="6" w:space="0" w:color="E0E0E0"/>
              <w:bottom w:val="single" w:sz="6" w:space="0" w:color="E0E0E0"/>
              <w:right w:val="single" w:sz="6" w:space="0" w:color="E0E0E0"/>
            </w:tcBorders>
            <w:hideMark/>
          </w:tcPr>
          <w:p w14:paraId="64FF6A49" w14:textId="77777777" w:rsidR="00D45842" w:rsidRPr="008C54D5" w:rsidRDefault="00D45842" w:rsidP="00D20F91">
            <w:pPr>
              <w:spacing w:line="360" w:lineRule="auto"/>
              <w:rPr>
                <w:sz w:val="22"/>
                <w:szCs w:val="22"/>
              </w:rPr>
            </w:pPr>
            <w:r w:rsidRPr="008C54D5">
              <w:rPr>
                <w:sz w:val="22"/>
                <w:szCs w:val="22"/>
              </w:rPr>
              <w:t>Entry created successfully</w:t>
            </w:r>
          </w:p>
        </w:tc>
        <w:tc>
          <w:tcPr>
            <w:tcW w:w="0" w:type="auto"/>
            <w:tcBorders>
              <w:top w:val="nil"/>
              <w:left w:val="single" w:sz="6" w:space="0" w:color="E0E0E0"/>
              <w:bottom w:val="single" w:sz="6" w:space="0" w:color="E0E0E0"/>
              <w:right w:val="single" w:sz="6" w:space="0" w:color="E0E0E0"/>
            </w:tcBorders>
            <w:hideMark/>
          </w:tcPr>
          <w:p w14:paraId="359D659C"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24FEB82"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274CC386" w14:textId="77777777">
        <w:trPr>
          <w:trHeight w:val="540"/>
        </w:trPr>
        <w:tc>
          <w:tcPr>
            <w:tcW w:w="0" w:type="auto"/>
            <w:tcBorders>
              <w:top w:val="nil"/>
              <w:left w:val="single" w:sz="6" w:space="0" w:color="E0E0E0"/>
              <w:bottom w:val="single" w:sz="6" w:space="0" w:color="E0E0E0"/>
              <w:right w:val="single" w:sz="6" w:space="0" w:color="E0E0E0"/>
            </w:tcBorders>
            <w:hideMark/>
          </w:tcPr>
          <w:p w14:paraId="5D312DBA" w14:textId="77777777" w:rsidR="00D45842" w:rsidRPr="008C54D5" w:rsidRDefault="00D45842"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42B42D3C" w14:textId="77777777" w:rsidR="00D45842" w:rsidRPr="008C54D5" w:rsidRDefault="00D45842" w:rsidP="00D20F91">
            <w:pPr>
              <w:spacing w:line="360" w:lineRule="auto"/>
              <w:rPr>
                <w:sz w:val="22"/>
                <w:szCs w:val="22"/>
              </w:rPr>
            </w:pPr>
            <w:r w:rsidRPr="008C54D5">
              <w:rPr>
                <w:sz w:val="22"/>
                <w:szCs w:val="22"/>
              </w:rPr>
              <w:t>Chat screen shows confirmation</w:t>
            </w:r>
          </w:p>
        </w:tc>
        <w:tc>
          <w:tcPr>
            <w:tcW w:w="0" w:type="auto"/>
            <w:tcBorders>
              <w:top w:val="nil"/>
              <w:left w:val="single" w:sz="6" w:space="0" w:color="E0E0E0"/>
              <w:bottom w:val="single" w:sz="6" w:space="0" w:color="E0E0E0"/>
              <w:right w:val="single" w:sz="6" w:space="0" w:color="E0E0E0"/>
            </w:tcBorders>
            <w:hideMark/>
          </w:tcPr>
          <w:p w14:paraId="15382985" w14:textId="77777777" w:rsidR="00D45842" w:rsidRPr="008C54D5" w:rsidRDefault="00D45842" w:rsidP="00D20F91">
            <w:pPr>
              <w:spacing w:line="360" w:lineRule="auto"/>
              <w:rPr>
                <w:sz w:val="22"/>
                <w:szCs w:val="22"/>
              </w:rPr>
            </w:pPr>
            <w:r w:rsidRPr="008C54D5">
              <w:rPr>
                <w:sz w:val="22"/>
                <w:szCs w:val="22"/>
              </w:rPr>
              <w:t>“Thanks…” message shown</w:t>
            </w:r>
          </w:p>
        </w:tc>
        <w:tc>
          <w:tcPr>
            <w:tcW w:w="0" w:type="auto"/>
            <w:tcBorders>
              <w:top w:val="nil"/>
              <w:left w:val="single" w:sz="6" w:space="0" w:color="E0E0E0"/>
              <w:bottom w:val="single" w:sz="6" w:space="0" w:color="E0E0E0"/>
              <w:right w:val="single" w:sz="6" w:space="0" w:color="E0E0E0"/>
            </w:tcBorders>
            <w:hideMark/>
          </w:tcPr>
          <w:p w14:paraId="269D9B2D"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0756C83F" w14:textId="77777777" w:rsidR="00D45842" w:rsidRPr="008C54D5" w:rsidRDefault="00D45842" w:rsidP="00D20F91">
            <w:pPr>
              <w:spacing w:line="360" w:lineRule="auto"/>
              <w:rPr>
                <w:sz w:val="22"/>
                <w:szCs w:val="22"/>
              </w:rPr>
            </w:pPr>
            <w:r w:rsidRPr="008C54D5">
              <w:rPr>
                <w:sz w:val="22"/>
                <w:szCs w:val="22"/>
              </w:rPr>
              <w:t>Pass</w:t>
            </w:r>
          </w:p>
        </w:tc>
      </w:tr>
    </w:tbl>
    <w:p w14:paraId="22E12AEE" w14:textId="77777777" w:rsidR="003B75F2" w:rsidRDefault="003B75F2" w:rsidP="00D20F91">
      <w:pPr>
        <w:spacing w:line="360" w:lineRule="auto"/>
        <w:rPr>
          <w:sz w:val="22"/>
          <w:szCs w:val="22"/>
          <w:lang w:val="en-US"/>
        </w:rPr>
      </w:pPr>
    </w:p>
    <w:p w14:paraId="0C56FDF8" w14:textId="77777777" w:rsidR="00597994" w:rsidRPr="006A213F" w:rsidRDefault="00597994" w:rsidP="00597994">
      <w:pPr>
        <w:rPr>
          <w:i/>
          <w:iCs/>
          <w:sz w:val="22"/>
          <w:szCs w:val="22"/>
        </w:rPr>
      </w:pPr>
      <w:r w:rsidRPr="006A213F">
        <w:rPr>
          <w:i/>
          <w:iCs/>
          <w:sz w:val="22"/>
          <w:szCs w:val="22"/>
        </w:rPr>
        <w:t>Please refer to the Appendix for the screenshots.</w:t>
      </w:r>
    </w:p>
    <w:p w14:paraId="35B2A2A6" w14:textId="77777777" w:rsidR="003160FE" w:rsidRDefault="003160FE" w:rsidP="00D20F91">
      <w:pPr>
        <w:pStyle w:val="Heading4"/>
        <w:spacing w:line="360" w:lineRule="auto"/>
      </w:pPr>
    </w:p>
    <w:p w14:paraId="39D5BC81" w14:textId="34EC3509" w:rsidR="003B75F2" w:rsidRPr="003160FE" w:rsidRDefault="00244A6D" w:rsidP="00D20F91">
      <w:pPr>
        <w:pStyle w:val="Heading4"/>
        <w:spacing w:line="360" w:lineRule="auto"/>
      </w:pPr>
      <w:r>
        <w:t xml:space="preserve">Test Case FT-06 </w:t>
      </w:r>
      <w:r w:rsidR="00F13374">
        <w:t>-</w:t>
      </w:r>
      <w:r>
        <w:t xml:space="preserve"> View Chat History (FR6)</w:t>
      </w:r>
    </w:p>
    <w:p w14:paraId="3FC6AAF2" w14:textId="0E94DB7F" w:rsidR="005E5656" w:rsidRDefault="005E5656" w:rsidP="005E5656">
      <w:pPr>
        <w:pStyle w:val="Caption"/>
        <w:keepNext/>
      </w:pPr>
      <w:bookmarkStart w:id="138" w:name="_Toc216999538"/>
      <w:r>
        <w:t xml:space="preserve">Table </w:t>
      </w:r>
      <w:fldSimple w:instr=" SEQ Table \* ARABIC ">
        <w:r w:rsidR="00B8393F">
          <w:rPr>
            <w:noProof/>
          </w:rPr>
          <w:t>13</w:t>
        </w:r>
        <w:bookmarkEnd w:id="138"/>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244A6D" w14:paraId="5D29765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B416B8" w14:textId="77777777" w:rsidR="00244A6D" w:rsidRPr="008C54D5" w:rsidRDefault="00244A6D"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22D8405A" w14:textId="77777777" w:rsidR="00244A6D" w:rsidRPr="008C54D5" w:rsidRDefault="00244A6D" w:rsidP="00D20F91">
            <w:pPr>
              <w:spacing w:line="360" w:lineRule="auto"/>
              <w:rPr>
                <w:sz w:val="22"/>
                <w:szCs w:val="22"/>
              </w:rPr>
            </w:pPr>
            <w:r w:rsidRPr="008C54D5">
              <w:rPr>
                <w:b/>
                <w:bCs/>
                <w:sz w:val="22"/>
                <w:szCs w:val="22"/>
              </w:rPr>
              <w:t>FT_06</w:t>
            </w:r>
          </w:p>
        </w:tc>
      </w:tr>
      <w:tr w:rsidR="00244A6D" w14:paraId="1A547D17" w14:textId="77777777">
        <w:trPr>
          <w:trHeight w:val="540"/>
        </w:trPr>
        <w:tc>
          <w:tcPr>
            <w:tcW w:w="0" w:type="auto"/>
            <w:tcBorders>
              <w:top w:val="nil"/>
              <w:left w:val="single" w:sz="6" w:space="0" w:color="E0E0E0"/>
              <w:bottom w:val="single" w:sz="6" w:space="0" w:color="E0E0E0"/>
              <w:right w:val="single" w:sz="6" w:space="0" w:color="E0E0E0"/>
            </w:tcBorders>
            <w:hideMark/>
          </w:tcPr>
          <w:p w14:paraId="1AACCF0E" w14:textId="77777777" w:rsidR="00244A6D" w:rsidRPr="008C54D5" w:rsidRDefault="00244A6D"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2900674" w14:textId="77777777" w:rsidR="00244A6D" w:rsidRPr="008C54D5" w:rsidRDefault="00244A6D" w:rsidP="00D20F91">
            <w:pPr>
              <w:spacing w:line="360" w:lineRule="auto"/>
              <w:rPr>
                <w:sz w:val="22"/>
                <w:szCs w:val="22"/>
              </w:rPr>
            </w:pPr>
            <w:r w:rsidRPr="008C54D5">
              <w:rPr>
                <w:sz w:val="22"/>
                <w:szCs w:val="22"/>
              </w:rPr>
              <w:t>Test that previous chat messages load correctly</w:t>
            </w:r>
          </w:p>
        </w:tc>
      </w:tr>
      <w:tr w:rsidR="00244A6D" w14:paraId="33844936" w14:textId="77777777">
        <w:trPr>
          <w:trHeight w:val="540"/>
        </w:trPr>
        <w:tc>
          <w:tcPr>
            <w:tcW w:w="0" w:type="auto"/>
            <w:tcBorders>
              <w:top w:val="nil"/>
              <w:left w:val="single" w:sz="6" w:space="0" w:color="E0E0E0"/>
              <w:bottom w:val="single" w:sz="6" w:space="0" w:color="E0E0E0"/>
              <w:right w:val="single" w:sz="6" w:space="0" w:color="E0E0E0"/>
            </w:tcBorders>
            <w:hideMark/>
          </w:tcPr>
          <w:p w14:paraId="364F92E1" w14:textId="77777777" w:rsidR="00244A6D" w:rsidRPr="008C54D5" w:rsidRDefault="00244A6D"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25C28C12" w14:textId="77777777" w:rsidR="00244A6D" w:rsidRPr="008C54D5" w:rsidRDefault="00244A6D" w:rsidP="00D20F91">
            <w:pPr>
              <w:spacing w:line="360" w:lineRule="auto"/>
              <w:rPr>
                <w:sz w:val="22"/>
                <w:szCs w:val="22"/>
              </w:rPr>
            </w:pPr>
            <w:r w:rsidRPr="008C54D5">
              <w:rPr>
                <w:sz w:val="22"/>
                <w:szCs w:val="22"/>
              </w:rPr>
              <w:t>Hansa</w:t>
            </w:r>
          </w:p>
        </w:tc>
      </w:tr>
      <w:tr w:rsidR="00244A6D" w14:paraId="013FB939" w14:textId="77777777">
        <w:trPr>
          <w:trHeight w:val="540"/>
        </w:trPr>
        <w:tc>
          <w:tcPr>
            <w:tcW w:w="0" w:type="auto"/>
            <w:tcBorders>
              <w:top w:val="nil"/>
              <w:left w:val="single" w:sz="6" w:space="0" w:color="E0E0E0"/>
              <w:bottom w:val="single" w:sz="6" w:space="0" w:color="E0E0E0"/>
              <w:right w:val="single" w:sz="6" w:space="0" w:color="E0E0E0"/>
            </w:tcBorders>
            <w:hideMark/>
          </w:tcPr>
          <w:p w14:paraId="74F958B5" w14:textId="77777777" w:rsidR="00244A6D" w:rsidRPr="008C54D5" w:rsidRDefault="00244A6D"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1CCD0B85" w14:textId="77777777" w:rsidR="00244A6D" w:rsidRPr="008C54D5" w:rsidRDefault="00244A6D" w:rsidP="00D20F91">
            <w:pPr>
              <w:spacing w:line="360" w:lineRule="auto"/>
              <w:rPr>
                <w:sz w:val="22"/>
                <w:szCs w:val="22"/>
              </w:rPr>
            </w:pPr>
            <w:r w:rsidRPr="008C54D5">
              <w:rPr>
                <w:sz w:val="22"/>
                <w:szCs w:val="22"/>
              </w:rPr>
              <w:t>2025/11/30</w:t>
            </w:r>
          </w:p>
        </w:tc>
      </w:tr>
      <w:tr w:rsidR="00244A6D" w14:paraId="5089252B" w14:textId="77777777">
        <w:trPr>
          <w:trHeight w:val="540"/>
        </w:trPr>
        <w:tc>
          <w:tcPr>
            <w:tcW w:w="0" w:type="auto"/>
            <w:tcBorders>
              <w:top w:val="nil"/>
              <w:left w:val="single" w:sz="6" w:space="0" w:color="E0E0E0"/>
              <w:bottom w:val="single" w:sz="6" w:space="0" w:color="E0E0E0"/>
              <w:right w:val="single" w:sz="6" w:space="0" w:color="E0E0E0"/>
            </w:tcBorders>
            <w:hideMark/>
          </w:tcPr>
          <w:p w14:paraId="04B17343" w14:textId="77777777" w:rsidR="00244A6D" w:rsidRPr="008C54D5" w:rsidRDefault="00244A6D"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269F839F" w14:textId="77777777" w:rsidR="00244A6D" w:rsidRPr="008C54D5" w:rsidRDefault="00244A6D" w:rsidP="00D20F91">
            <w:pPr>
              <w:spacing w:line="360" w:lineRule="auto"/>
              <w:rPr>
                <w:sz w:val="22"/>
                <w:szCs w:val="22"/>
              </w:rPr>
            </w:pPr>
            <w:r w:rsidRPr="008C54D5">
              <w:rPr>
                <w:sz w:val="22"/>
                <w:szCs w:val="22"/>
              </w:rPr>
              <w:t>Pass</w:t>
            </w:r>
          </w:p>
        </w:tc>
      </w:tr>
    </w:tbl>
    <w:p w14:paraId="35C1D7A2" w14:textId="77777777" w:rsidR="003B75F2" w:rsidRDefault="003B75F2" w:rsidP="00D20F91">
      <w:pPr>
        <w:spacing w:line="360" w:lineRule="auto"/>
        <w:rPr>
          <w:lang w:val="en-US"/>
        </w:rPr>
      </w:pPr>
    </w:p>
    <w:p w14:paraId="70822059" w14:textId="67A05606" w:rsidR="00244A6D" w:rsidRDefault="00244A6D" w:rsidP="00D20F91">
      <w:pPr>
        <w:pStyle w:val="Heading5"/>
        <w:spacing w:line="360" w:lineRule="auto"/>
      </w:pPr>
      <w:r>
        <w:t>Prerequisites</w:t>
      </w:r>
    </w:p>
    <w:p w14:paraId="6E8561FC" w14:textId="77777777" w:rsidR="00244A6D" w:rsidRPr="008C54D5" w:rsidRDefault="00244A6D" w:rsidP="00D20F91">
      <w:pPr>
        <w:numPr>
          <w:ilvl w:val="0"/>
          <w:numId w:val="126"/>
        </w:numPr>
        <w:spacing w:before="120" w:after="120" w:line="360" w:lineRule="auto"/>
        <w:rPr>
          <w:sz w:val="22"/>
          <w:szCs w:val="22"/>
        </w:rPr>
      </w:pPr>
      <w:r w:rsidRPr="008C54D5">
        <w:rPr>
          <w:sz w:val="22"/>
          <w:szCs w:val="22"/>
        </w:rPr>
        <w:t>User logged in</w:t>
      </w:r>
    </w:p>
    <w:p w14:paraId="22C8E42C" w14:textId="5B186466" w:rsidR="00244A6D" w:rsidRPr="008C54D5" w:rsidRDefault="00244A6D" w:rsidP="00D20F91">
      <w:pPr>
        <w:numPr>
          <w:ilvl w:val="0"/>
          <w:numId w:val="126"/>
        </w:numPr>
        <w:spacing w:before="120" w:after="120" w:line="360" w:lineRule="auto"/>
        <w:rPr>
          <w:sz w:val="22"/>
          <w:szCs w:val="22"/>
        </w:rPr>
      </w:pPr>
      <w:r w:rsidRPr="008C54D5">
        <w:rPr>
          <w:sz w:val="22"/>
          <w:szCs w:val="22"/>
        </w:rPr>
        <w:t>Supabase has chat history.</w:t>
      </w:r>
    </w:p>
    <w:p w14:paraId="721EC993" w14:textId="0D1107B0" w:rsidR="00244A6D" w:rsidRDefault="00244A6D" w:rsidP="00D20F91">
      <w:pPr>
        <w:pStyle w:val="Heading5"/>
        <w:spacing w:line="360" w:lineRule="auto"/>
      </w:pPr>
      <w:r>
        <w:t>Test Data</w:t>
      </w:r>
    </w:p>
    <w:p w14:paraId="45F9097D" w14:textId="2E98A5D3" w:rsidR="00244A6D" w:rsidRPr="00F13374" w:rsidRDefault="00244A6D" w:rsidP="00D20F91">
      <w:pPr>
        <w:numPr>
          <w:ilvl w:val="0"/>
          <w:numId w:val="127"/>
        </w:numPr>
        <w:spacing w:before="120" w:after="120" w:line="360" w:lineRule="auto"/>
        <w:rPr>
          <w:sz w:val="22"/>
          <w:szCs w:val="22"/>
        </w:rPr>
      </w:pPr>
      <w:r w:rsidRPr="008C54D5">
        <w:rPr>
          <w:sz w:val="22"/>
          <w:szCs w:val="22"/>
        </w:rPr>
        <w:t>Email address</w:t>
      </w:r>
    </w:p>
    <w:p w14:paraId="548741AF" w14:textId="6160A6CE" w:rsidR="00244A6D" w:rsidRDefault="00244A6D" w:rsidP="00D20F91">
      <w:pPr>
        <w:pStyle w:val="Heading5"/>
        <w:spacing w:line="360" w:lineRule="auto"/>
      </w:pPr>
      <w:r>
        <w:lastRenderedPageBreak/>
        <w:t>Steps and Results</w:t>
      </w:r>
    </w:p>
    <w:p w14:paraId="2199A5D9" w14:textId="6A1FC1FE" w:rsidR="005E5656" w:rsidRDefault="005E5656" w:rsidP="005E5656">
      <w:pPr>
        <w:pStyle w:val="Caption"/>
        <w:keepNext/>
      </w:pPr>
      <w:bookmarkStart w:id="139" w:name="_Toc216999539"/>
      <w:r>
        <w:t xml:space="preserve">Table </w:t>
      </w:r>
      <w:fldSimple w:instr=" SEQ Table \* ARABIC ">
        <w:r w:rsidR="00B8393F">
          <w:rPr>
            <w:noProof/>
          </w:rPr>
          <w:t>14</w:t>
        </w:r>
        <w:bookmarkEnd w:id="139"/>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7"/>
        <w:gridCol w:w="1983"/>
        <w:gridCol w:w="2070"/>
        <w:gridCol w:w="1894"/>
        <w:gridCol w:w="1846"/>
      </w:tblGrid>
      <w:tr w:rsidR="00244A6D" w:rsidRPr="008C54D5" w14:paraId="4E3FE704"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9E8CEC4" w14:textId="77777777" w:rsidR="00244A6D" w:rsidRPr="008C54D5" w:rsidRDefault="00244A6D"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510AD8" w14:textId="77777777" w:rsidR="00244A6D" w:rsidRPr="008C54D5" w:rsidRDefault="00244A6D"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719F1E9" w14:textId="77777777" w:rsidR="00244A6D" w:rsidRPr="008C54D5" w:rsidRDefault="00244A6D"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796251A1" w14:textId="77777777" w:rsidR="00244A6D" w:rsidRPr="008C54D5" w:rsidRDefault="00244A6D"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4BE29376" w14:textId="77777777" w:rsidR="00244A6D" w:rsidRPr="008C54D5" w:rsidRDefault="00244A6D" w:rsidP="00D20F91">
            <w:pPr>
              <w:spacing w:line="360" w:lineRule="auto"/>
              <w:rPr>
                <w:sz w:val="22"/>
                <w:szCs w:val="22"/>
              </w:rPr>
            </w:pPr>
            <w:r w:rsidRPr="008C54D5">
              <w:rPr>
                <w:b/>
                <w:bCs/>
                <w:sz w:val="22"/>
                <w:szCs w:val="22"/>
              </w:rPr>
              <w:t>Status</w:t>
            </w:r>
          </w:p>
        </w:tc>
      </w:tr>
      <w:tr w:rsidR="00244A6D" w:rsidRPr="008C54D5" w14:paraId="42766F01" w14:textId="77777777">
        <w:trPr>
          <w:trHeight w:val="540"/>
        </w:trPr>
        <w:tc>
          <w:tcPr>
            <w:tcW w:w="0" w:type="auto"/>
            <w:tcBorders>
              <w:top w:val="nil"/>
              <w:left w:val="single" w:sz="6" w:space="0" w:color="E0E0E0"/>
              <w:bottom w:val="single" w:sz="6" w:space="0" w:color="E0E0E0"/>
              <w:right w:val="single" w:sz="6" w:space="0" w:color="E0E0E0"/>
            </w:tcBorders>
            <w:hideMark/>
          </w:tcPr>
          <w:p w14:paraId="048E536E" w14:textId="77777777" w:rsidR="00244A6D" w:rsidRPr="008C54D5" w:rsidRDefault="00244A6D"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632367AB" w14:textId="77777777" w:rsidR="00244A6D" w:rsidRPr="008C54D5" w:rsidRDefault="00244A6D" w:rsidP="00D20F91">
            <w:pPr>
              <w:spacing w:line="360" w:lineRule="auto"/>
              <w:rPr>
                <w:sz w:val="22"/>
                <w:szCs w:val="22"/>
              </w:rPr>
            </w:pPr>
            <w:r w:rsidRPr="008C54D5">
              <w:rPr>
                <w:sz w:val="22"/>
                <w:szCs w:val="22"/>
              </w:rPr>
              <w:t>Open Chat screen</w:t>
            </w:r>
          </w:p>
        </w:tc>
        <w:tc>
          <w:tcPr>
            <w:tcW w:w="0" w:type="auto"/>
            <w:tcBorders>
              <w:top w:val="nil"/>
              <w:left w:val="single" w:sz="6" w:space="0" w:color="E0E0E0"/>
              <w:bottom w:val="single" w:sz="6" w:space="0" w:color="E0E0E0"/>
              <w:right w:val="single" w:sz="6" w:space="0" w:color="E0E0E0"/>
            </w:tcBorders>
            <w:hideMark/>
          </w:tcPr>
          <w:p w14:paraId="604CFA9D" w14:textId="77777777" w:rsidR="00244A6D" w:rsidRPr="008C54D5" w:rsidRDefault="00244A6D" w:rsidP="00D20F91">
            <w:pPr>
              <w:spacing w:line="360" w:lineRule="auto"/>
              <w:rPr>
                <w:sz w:val="22"/>
                <w:szCs w:val="22"/>
              </w:rPr>
            </w:pPr>
            <w:r w:rsidRPr="008C54D5">
              <w:rPr>
                <w:sz w:val="22"/>
                <w:szCs w:val="22"/>
              </w:rPr>
              <w:t>Chat history fetch triggered</w:t>
            </w:r>
          </w:p>
        </w:tc>
        <w:tc>
          <w:tcPr>
            <w:tcW w:w="0" w:type="auto"/>
            <w:tcBorders>
              <w:top w:val="nil"/>
              <w:left w:val="single" w:sz="6" w:space="0" w:color="E0E0E0"/>
              <w:bottom w:val="single" w:sz="6" w:space="0" w:color="E0E0E0"/>
              <w:right w:val="single" w:sz="6" w:space="0" w:color="E0E0E0"/>
            </w:tcBorders>
            <w:hideMark/>
          </w:tcPr>
          <w:p w14:paraId="04373DAB"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6457A6C"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2BD2E60F" w14:textId="77777777">
        <w:trPr>
          <w:trHeight w:val="540"/>
        </w:trPr>
        <w:tc>
          <w:tcPr>
            <w:tcW w:w="0" w:type="auto"/>
            <w:tcBorders>
              <w:top w:val="nil"/>
              <w:left w:val="single" w:sz="6" w:space="0" w:color="E0E0E0"/>
              <w:bottom w:val="single" w:sz="6" w:space="0" w:color="E0E0E0"/>
              <w:right w:val="single" w:sz="6" w:space="0" w:color="E0E0E0"/>
            </w:tcBorders>
            <w:hideMark/>
          </w:tcPr>
          <w:p w14:paraId="548D572C" w14:textId="77777777" w:rsidR="00244A6D" w:rsidRPr="008C54D5" w:rsidRDefault="00244A6D"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4D561CB5" w14:textId="77777777" w:rsidR="00244A6D" w:rsidRPr="008C54D5" w:rsidRDefault="00244A6D" w:rsidP="00D20F91">
            <w:pPr>
              <w:spacing w:line="360" w:lineRule="auto"/>
              <w:rPr>
                <w:sz w:val="22"/>
                <w:szCs w:val="22"/>
              </w:rPr>
            </w:pPr>
            <w:r w:rsidRPr="008C54D5">
              <w:rPr>
                <w:sz w:val="22"/>
                <w:szCs w:val="22"/>
              </w:rPr>
              <w:t>Backend returns messages</w:t>
            </w:r>
          </w:p>
        </w:tc>
        <w:tc>
          <w:tcPr>
            <w:tcW w:w="0" w:type="auto"/>
            <w:tcBorders>
              <w:top w:val="nil"/>
              <w:left w:val="single" w:sz="6" w:space="0" w:color="E0E0E0"/>
              <w:bottom w:val="single" w:sz="6" w:space="0" w:color="E0E0E0"/>
              <w:right w:val="single" w:sz="6" w:space="0" w:color="E0E0E0"/>
            </w:tcBorders>
            <w:hideMark/>
          </w:tcPr>
          <w:p w14:paraId="7B9830E7" w14:textId="77777777" w:rsidR="00244A6D" w:rsidRPr="008C54D5" w:rsidRDefault="00244A6D" w:rsidP="00D20F91">
            <w:pPr>
              <w:spacing w:line="360" w:lineRule="auto"/>
              <w:rPr>
                <w:sz w:val="22"/>
                <w:szCs w:val="22"/>
              </w:rPr>
            </w:pPr>
            <w:r w:rsidRPr="008C54D5">
              <w:rPr>
                <w:sz w:val="22"/>
                <w:szCs w:val="22"/>
              </w:rPr>
              <w:t>JSON list of messages</w:t>
            </w:r>
          </w:p>
        </w:tc>
        <w:tc>
          <w:tcPr>
            <w:tcW w:w="0" w:type="auto"/>
            <w:tcBorders>
              <w:top w:val="nil"/>
              <w:left w:val="single" w:sz="6" w:space="0" w:color="E0E0E0"/>
              <w:bottom w:val="single" w:sz="6" w:space="0" w:color="E0E0E0"/>
              <w:right w:val="single" w:sz="6" w:space="0" w:color="E0E0E0"/>
            </w:tcBorders>
            <w:hideMark/>
          </w:tcPr>
          <w:p w14:paraId="1899165D"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43FBBEC8"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76F8389A" w14:textId="77777777">
        <w:trPr>
          <w:trHeight w:val="540"/>
        </w:trPr>
        <w:tc>
          <w:tcPr>
            <w:tcW w:w="0" w:type="auto"/>
            <w:tcBorders>
              <w:top w:val="nil"/>
              <w:left w:val="single" w:sz="6" w:space="0" w:color="E0E0E0"/>
              <w:bottom w:val="single" w:sz="6" w:space="0" w:color="E0E0E0"/>
              <w:right w:val="single" w:sz="6" w:space="0" w:color="E0E0E0"/>
            </w:tcBorders>
            <w:hideMark/>
          </w:tcPr>
          <w:p w14:paraId="54D09A66" w14:textId="77777777" w:rsidR="00244A6D" w:rsidRPr="008C54D5" w:rsidRDefault="00244A6D"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61C029CC" w14:textId="77777777" w:rsidR="00244A6D" w:rsidRPr="008C54D5" w:rsidRDefault="00244A6D" w:rsidP="00D20F91">
            <w:pPr>
              <w:spacing w:line="360" w:lineRule="auto"/>
              <w:rPr>
                <w:sz w:val="22"/>
                <w:szCs w:val="22"/>
              </w:rPr>
            </w:pPr>
            <w:r w:rsidRPr="008C54D5">
              <w:rPr>
                <w:sz w:val="22"/>
                <w:szCs w:val="22"/>
              </w:rPr>
              <w:t>UI renders messages</w:t>
            </w:r>
          </w:p>
        </w:tc>
        <w:tc>
          <w:tcPr>
            <w:tcW w:w="0" w:type="auto"/>
            <w:tcBorders>
              <w:top w:val="nil"/>
              <w:left w:val="single" w:sz="6" w:space="0" w:color="E0E0E0"/>
              <w:bottom w:val="single" w:sz="6" w:space="0" w:color="E0E0E0"/>
              <w:right w:val="single" w:sz="6" w:space="0" w:color="E0E0E0"/>
            </w:tcBorders>
            <w:hideMark/>
          </w:tcPr>
          <w:p w14:paraId="241062C9" w14:textId="77777777" w:rsidR="00244A6D" w:rsidRPr="008C54D5" w:rsidRDefault="00244A6D" w:rsidP="00D20F91">
            <w:pPr>
              <w:spacing w:line="360" w:lineRule="auto"/>
              <w:rPr>
                <w:sz w:val="22"/>
                <w:szCs w:val="22"/>
              </w:rPr>
            </w:pPr>
            <w:r w:rsidRPr="008C54D5">
              <w:rPr>
                <w:sz w:val="22"/>
                <w:szCs w:val="22"/>
              </w:rPr>
              <w:t>Messages shown in order</w:t>
            </w:r>
          </w:p>
        </w:tc>
        <w:tc>
          <w:tcPr>
            <w:tcW w:w="0" w:type="auto"/>
            <w:tcBorders>
              <w:top w:val="nil"/>
              <w:left w:val="single" w:sz="6" w:space="0" w:color="E0E0E0"/>
              <w:bottom w:val="single" w:sz="6" w:space="0" w:color="E0E0E0"/>
              <w:right w:val="single" w:sz="6" w:space="0" w:color="E0E0E0"/>
            </w:tcBorders>
            <w:hideMark/>
          </w:tcPr>
          <w:p w14:paraId="23AA6D2C"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C2AF4A5" w14:textId="77777777" w:rsidR="00244A6D" w:rsidRPr="008C54D5" w:rsidRDefault="00244A6D" w:rsidP="00D20F91">
            <w:pPr>
              <w:spacing w:line="360" w:lineRule="auto"/>
              <w:rPr>
                <w:sz w:val="22"/>
                <w:szCs w:val="22"/>
              </w:rPr>
            </w:pPr>
            <w:r w:rsidRPr="008C54D5">
              <w:rPr>
                <w:sz w:val="22"/>
                <w:szCs w:val="22"/>
              </w:rPr>
              <w:t>Pass</w:t>
            </w:r>
          </w:p>
        </w:tc>
      </w:tr>
    </w:tbl>
    <w:p w14:paraId="221387C3" w14:textId="77777777" w:rsidR="00244A6D" w:rsidRDefault="00244A6D" w:rsidP="00D20F91">
      <w:pPr>
        <w:spacing w:line="360" w:lineRule="auto"/>
        <w:rPr>
          <w:lang w:val="en-US"/>
        </w:rPr>
      </w:pPr>
    </w:p>
    <w:p w14:paraId="33A1C683" w14:textId="6E0023FB" w:rsidR="003160FE" w:rsidRDefault="00F13374" w:rsidP="00F13374">
      <w:pPr>
        <w:rPr>
          <w:i/>
          <w:iCs/>
          <w:sz w:val="22"/>
          <w:szCs w:val="22"/>
        </w:rPr>
      </w:pPr>
      <w:r w:rsidRPr="006A213F">
        <w:rPr>
          <w:i/>
          <w:iCs/>
          <w:sz w:val="22"/>
          <w:szCs w:val="22"/>
        </w:rPr>
        <w:t>Please refer to the Appendix for the screenshots.</w:t>
      </w:r>
    </w:p>
    <w:p w14:paraId="1504289C" w14:textId="77777777" w:rsidR="00F13374" w:rsidRPr="00F13374" w:rsidRDefault="00F13374" w:rsidP="00F13374">
      <w:pPr>
        <w:rPr>
          <w:i/>
          <w:iCs/>
          <w:sz w:val="22"/>
          <w:szCs w:val="22"/>
        </w:rPr>
      </w:pPr>
    </w:p>
    <w:p w14:paraId="314E69A2" w14:textId="1B500B15" w:rsidR="003B75F2" w:rsidRPr="00CA6D5B" w:rsidRDefault="00244A6D" w:rsidP="001444E3">
      <w:pPr>
        <w:pStyle w:val="Heading4"/>
      </w:pPr>
      <w:r>
        <w:t xml:space="preserve">Test Case FT-07 </w:t>
      </w:r>
      <w:r w:rsidR="00957759">
        <w:t>-</w:t>
      </w:r>
      <w:r>
        <w:t xml:space="preserve"> Admin Dashboard Analytics (FR7)</w:t>
      </w:r>
    </w:p>
    <w:p w14:paraId="501B7AC4" w14:textId="1C3619DA" w:rsidR="005E5656" w:rsidRDefault="005E5656" w:rsidP="005E5656">
      <w:pPr>
        <w:pStyle w:val="Caption"/>
        <w:keepNext/>
      </w:pPr>
      <w:bookmarkStart w:id="140" w:name="_Toc216999540"/>
      <w:r>
        <w:t xml:space="preserve">Table </w:t>
      </w:r>
      <w:fldSimple w:instr=" SEQ Table \* ARABIC ">
        <w:r w:rsidR="00B8393F">
          <w:rPr>
            <w:noProof/>
          </w:rPr>
          <w:t>15</w:t>
        </w:r>
        <w:bookmarkEnd w:id="140"/>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244A6D" w:rsidRPr="008C54D5" w14:paraId="21C0CDB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F217409" w14:textId="77777777" w:rsidR="00244A6D" w:rsidRPr="008C54D5" w:rsidRDefault="00244A6D"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416D862A" w14:textId="77777777" w:rsidR="00244A6D" w:rsidRPr="008C54D5" w:rsidRDefault="00244A6D" w:rsidP="00D20F91">
            <w:pPr>
              <w:spacing w:line="360" w:lineRule="auto"/>
              <w:rPr>
                <w:sz w:val="22"/>
                <w:szCs w:val="22"/>
              </w:rPr>
            </w:pPr>
            <w:r w:rsidRPr="008C54D5">
              <w:rPr>
                <w:b/>
                <w:bCs/>
                <w:sz w:val="22"/>
                <w:szCs w:val="22"/>
              </w:rPr>
              <w:t>FT_07</w:t>
            </w:r>
          </w:p>
        </w:tc>
      </w:tr>
      <w:tr w:rsidR="00244A6D" w:rsidRPr="008C54D5" w14:paraId="60015490" w14:textId="77777777">
        <w:trPr>
          <w:trHeight w:val="540"/>
        </w:trPr>
        <w:tc>
          <w:tcPr>
            <w:tcW w:w="0" w:type="auto"/>
            <w:tcBorders>
              <w:top w:val="nil"/>
              <w:left w:val="single" w:sz="6" w:space="0" w:color="E0E0E0"/>
              <w:bottom w:val="single" w:sz="6" w:space="0" w:color="E0E0E0"/>
              <w:right w:val="single" w:sz="6" w:space="0" w:color="E0E0E0"/>
            </w:tcBorders>
            <w:hideMark/>
          </w:tcPr>
          <w:p w14:paraId="7CA04110" w14:textId="77777777" w:rsidR="00244A6D" w:rsidRPr="008C54D5" w:rsidRDefault="00244A6D"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2AECF860" w14:textId="77777777" w:rsidR="00244A6D" w:rsidRPr="008C54D5" w:rsidRDefault="00244A6D" w:rsidP="00D20F91">
            <w:pPr>
              <w:spacing w:line="360" w:lineRule="auto"/>
              <w:rPr>
                <w:sz w:val="22"/>
                <w:szCs w:val="22"/>
              </w:rPr>
            </w:pPr>
            <w:r w:rsidRPr="008C54D5">
              <w:rPr>
                <w:sz w:val="22"/>
                <w:szCs w:val="22"/>
              </w:rPr>
              <w:t>Test dashboard loading aggregated trust survey results</w:t>
            </w:r>
          </w:p>
        </w:tc>
      </w:tr>
      <w:tr w:rsidR="00244A6D" w:rsidRPr="008C54D5" w14:paraId="209F3AC5" w14:textId="77777777">
        <w:trPr>
          <w:trHeight w:val="540"/>
        </w:trPr>
        <w:tc>
          <w:tcPr>
            <w:tcW w:w="0" w:type="auto"/>
            <w:tcBorders>
              <w:top w:val="nil"/>
              <w:left w:val="single" w:sz="6" w:space="0" w:color="E0E0E0"/>
              <w:bottom w:val="single" w:sz="6" w:space="0" w:color="E0E0E0"/>
              <w:right w:val="single" w:sz="6" w:space="0" w:color="E0E0E0"/>
            </w:tcBorders>
            <w:hideMark/>
          </w:tcPr>
          <w:p w14:paraId="2E16026A" w14:textId="77777777" w:rsidR="00244A6D" w:rsidRPr="008C54D5" w:rsidRDefault="00244A6D"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1D6757C7" w14:textId="77777777" w:rsidR="00244A6D" w:rsidRPr="008C54D5" w:rsidRDefault="00244A6D" w:rsidP="00D20F91">
            <w:pPr>
              <w:spacing w:line="360" w:lineRule="auto"/>
              <w:rPr>
                <w:sz w:val="22"/>
                <w:szCs w:val="22"/>
              </w:rPr>
            </w:pPr>
            <w:r w:rsidRPr="008C54D5">
              <w:rPr>
                <w:sz w:val="22"/>
                <w:szCs w:val="22"/>
              </w:rPr>
              <w:t>Hansa</w:t>
            </w:r>
          </w:p>
        </w:tc>
      </w:tr>
      <w:tr w:rsidR="00244A6D" w:rsidRPr="008C54D5" w14:paraId="01B27DD0" w14:textId="77777777">
        <w:trPr>
          <w:trHeight w:val="540"/>
        </w:trPr>
        <w:tc>
          <w:tcPr>
            <w:tcW w:w="0" w:type="auto"/>
            <w:tcBorders>
              <w:top w:val="nil"/>
              <w:left w:val="single" w:sz="6" w:space="0" w:color="E0E0E0"/>
              <w:bottom w:val="single" w:sz="6" w:space="0" w:color="E0E0E0"/>
              <w:right w:val="single" w:sz="6" w:space="0" w:color="E0E0E0"/>
            </w:tcBorders>
            <w:hideMark/>
          </w:tcPr>
          <w:p w14:paraId="179E6A5D" w14:textId="77777777" w:rsidR="00244A6D" w:rsidRPr="008C54D5" w:rsidRDefault="00244A6D"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363409C" w14:textId="77777777" w:rsidR="00244A6D" w:rsidRPr="008C54D5" w:rsidRDefault="00244A6D" w:rsidP="00D20F91">
            <w:pPr>
              <w:spacing w:line="360" w:lineRule="auto"/>
              <w:rPr>
                <w:sz w:val="22"/>
                <w:szCs w:val="22"/>
              </w:rPr>
            </w:pPr>
            <w:r w:rsidRPr="008C54D5">
              <w:rPr>
                <w:sz w:val="22"/>
                <w:szCs w:val="22"/>
              </w:rPr>
              <w:t>2025/11/30</w:t>
            </w:r>
          </w:p>
        </w:tc>
      </w:tr>
      <w:tr w:rsidR="00244A6D" w:rsidRPr="008C54D5" w14:paraId="7D76D814" w14:textId="77777777">
        <w:trPr>
          <w:trHeight w:val="540"/>
        </w:trPr>
        <w:tc>
          <w:tcPr>
            <w:tcW w:w="0" w:type="auto"/>
            <w:tcBorders>
              <w:top w:val="nil"/>
              <w:left w:val="single" w:sz="6" w:space="0" w:color="E0E0E0"/>
              <w:bottom w:val="single" w:sz="6" w:space="0" w:color="E0E0E0"/>
              <w:right w:val="single" w:sz="6" w:space="0" w:color="E0E0E0"/>
            </w:tcBorders>
            <w:hideMark/>
          </w:tcPr>
          <w:p w14:paraId="37913F92" w14:textId="77777777" w:rsidR="00244A6D" w:rsidRPr="008C54D5" w:rsidRDefault="00244A6D"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5A40A7EB" w14:textId="77777777" w:rsidR="00244A6D" w:rsidRPr="008C54D5" w:rsidRDefault="00244A6D" w:rsidP="00D20F91">
            <w:pPr>
              <w:spacing w:line="360" w:lineRule="auto"/>
              <w:rPr>
                <w:sz w:val="22"/>
                <w:szCs w:val="22"/>
              </w:rPr>
            </w:pPr>
            <w:r w:rsidRPr="008C54D5">
              <w:rPr>
                <w:sz w:val="22"/>
                <w:szCs w:val="22"/>
              </w:rPr>
              <w:t>Pass</w:t>
            </w:r>
          </w:p>
        </w:tc>
      </w:tr>
    </w:tbl>
    <w:p w14:paraId="526851B7" w14:textId="77777777" w:rsidR="00244A6D" w:rsidRDefault="00244A6D" w:rsidP="00D20F91">
      <w:pPr>
        <w:spacing w:line="360" w:lineRule="auto"/>
        <w:rPr>
          <w:lang w:val="en-US"/>
        </w:rPr>
      </w:pPr>
    </w:p>
    <w:p w14:paraId="5BD1F0EF" w14:textId="1E33ACDE" w:rsidR="00244A6D" w:rsidRPr="00244A6D" w:rsidRDefault="00244A6D" w:rsidP="00D20F91">
      <w:pPr>
        <w:pStyle w:val="Heading5"/>
        <w:spacing w:line="360" w:lineRule="auto"/>
      </w:pPr>
      <w:r>
        <w:t>Prerequisites</w:t>
      </w:r>
    </w:p>
    <w:p w14:paraId="515FB204" w14:textId="359ABD73" w:rsidR="00244A6D" w:rsidRDefault="00244A6D" w:rsidP="00D20F91">
      <w:pPr>
        <w:numPr>
          <w:ilvl w:val="0"/>
          <w:numId w:val="128"/>
        </w:numPr>
        <w:spacing w:before="120" w:after="120" w:line="360" w:lineRule="auto"/>
      </w:pPr>
      <w:r>
        <w:t>Admin user logged in.</w:t>
      </w:r>
    </w:p>
    <w:p w14:paraId="6CE5FA93" w14:textId="3F7B8CC7" w:rsidR="00244A6D" w:rsidRPr="00244A6D" w:rsidRDefault="00244A6D" w:rsidP="00D20F91">
      <w:pPr>
        <w:pStyle w:val="Heading5"/>
        <w:spacing w:line="360" w:lineRule="auto"/>
      </w:pPr>
      <w:r>
        <w:t>Test Data</w:t>
      </w:r>
    </w:p>
    <w:p w14:paraId="2CCD15A4" w14:textId="7DD0E9C4" w:rsidR="00244A6D" w:rsidRPr="00957759" w:rsidRDefault="00244A6D" w:rsidP="00D20F91">
      <w:pPr>
        <w:numPr>
          <w:ilvl w:val="0"/>
          <w:numId w:val="129"/>
        </w:numPr>
        <w:spacing w:before="120" w:after="120" w:line="360" w:lineRule="auto"/>
        <w:rPr>
          <w:sz w:val="22"/>
          <w:szCs w:val="22"/>
        </w:rPr>
      </w:pPr>
      <w:r w:rsidRPr="008C54D5">
        <w:rPr>
          <w:sz w:val="22"/>
          <w:szCs w:val="22"/>
        </w:rPr>
        <w:t>None</w:t>
      </w:r>
    </w:p>
    <w:p w14:paraId="6A611D1E" w14:textId="01D476C1" w:rsidR="00244A6D" w:rsidRDefault="00244A6D" w:rsidP="00D20F91">
      <w:pPr>
        <w:pStyle w:val="Heading5"/>
        <w:spacing w:line="360" w:lineRule="auto"/>
      </w:pPr>
      <w:r>
        <w:t>Steps and Results</w:t>
      </w:r>
    </w:p>
    <w:p w14:paraId="367AB3F2" w14:textId="34492BD3" w:rsidR="005E5656" w:rsidRDefault="005E5656" w:rsidP="005E5656">
      <w:pPr>
        <w:pStyle w:val="Caption"/>
        <w:keepNext/>
      </w:pPr>
      <w:bookmarkStart w:id="141" w:name="_Toc216999541"/>
      <w:r>
        <w:t xml:space="preserve">Table </w:t>
      </w:r>
      <w:fldSimple w:instr=" SEQ Table \* ARABIC ">
        <w:r w:rsidR="00B8393F">
          <w:rPr>
            <w:noProof/>
          </w:rPr>
          <w:t>16</w:t>
        </w:r>
        <w:bookmarkEnd w:id="141"/>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93"/>
        <w:gridCol w:w="2256"/>
        <w:gridCol w:w="1889"/>
        <w:gridCol w:w="1862"/>
        <w:gridCol w:w="1810"/>
      </w:tblGrid>
      <w:tr w:rsidR="00244A6D" w:rsidRPr="008C54D5" w14:paraId="413C6095"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48D722F4" w14:textId="77777777" w:rsidR="00244A6D" w:rsidRPr="008C54D5" w:rsidRDefault="00244A6D"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0064C89B" w14:textId="77777777" w:rsidR="00244A6D" w:rsidRPr="008C54D5" w:rsidRDefault="00244A6D"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5708D3E" w14:textId="77777777" w:rsidR="00244A6D" w:rsidRPr="008C54D5" w:rsidRDefault="00244A6D"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9E76070" w14:textId="77777777" w:rsidR="00244A6D" w:rsidRPr="008C54D5" w:rsidRDefault="00244A6D"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C6B738A" w14:textId="77777777" w:rsidR="00244A6D" w:rsidRPr="008C54D5" w:rsidRDefault="00244A6D" w:rsidP="00D20F91">
            <w:pPr>
              <w:spacing w:line="360" w:lineRule="auto"/>
              <w:rPr>
                <w:sz w:val="22"/>
                <w:szCs w:val="22"/>
              </w:rPr>
            </w:pPr>
            <w:r w:rsidRPr="008C54D5">
              <w:rPr>
                <w:b/>
                <w:bCs/>
                <w:sz w:val="22"/>
                <w:szCs w:val="22"/>
              </w:rPr>
              <w:t>Status</w:t>
            </w:r>
          </w:p>
        </w:tc>
      </w:tr>
      <w:tr w:rsidR="00244A6D" w:rsidRPr="008C54D5" w14:paraId="7A4A72EE" w14:textId="77777777">
        <w:trPr>
          <w:trHeight w:val="540"/>
        </w:trPr>
        <w:tc>
          <w:tcPr>
            <w:tcW w:w="0" w:type="auto"/>
            <w:tcBorders>
              <w:top w:val="nil"/>
              <w:left w:val="single" w:sz="6" w:space="0" w:color="E0E0E0"/>
              <w:bottom w:val="single" w:sz="6" w:space="0" w:color="E0E0E0"/>
              <w:right w:val="single" w:sz="6" w:space="0" w:color="E0E0E0"/>
            </w:tcBorders>
            <w:hideMark/>
          </w:tcPr>
          <w:p w14:paraId="4451F9BD" w14:textId="77777777" w:rsidR="00244A6D" w:rsidRPr="008C54D5" w:rsidRDefault="00244A6D"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17E697B0" w14:textId="77777777" w:rsidR="00244A6D" w:rsidRPr="008C54D5" w:rsidRDefault="00244A6D" w:rsidP="00D20F91">
            <w:pPr>
              <w:spacing w:line="360" w:lineRule="auto"/>
              <w:rPr>
                <w:sz w:val="22"/>
                <w:szCs w:val="22"/>
              </w:rPr>
            </w:pPr>
            <w:r w:rsidRPr="008C54D5">
              <w:rPr>
                <w:sz w:val="22"/>
                <w:szCs w:val="22"/>
              </w:rPr>
              <w:t>Navigate to Admin Dashboard</w:t>
            </w:r>
          </w:p>
        </w:tc>
        <w:tc>
          <w:tcPr>
            <w:tcW w:w="0" w:type="auto"/>
            <w:tcBorders>
              <w:top w:val="nil"/>
              <w:left w:val="single" w:sz="6" w:space="0" w:color="E0E0E0"/>
              <w:bottom w:val="single" w:sz="6" w:space="0" w:color="E0E0E0"/>
              <w:right w:val="single" w:sz="6" w:space="0" w:color="E0E0E0"/>
            </w:tcBorders>
            <w:hideMark/>
          </w:tcPr>
          <w:p w14:paraId="0455EE1E" w14:textId="77777777" w:rsidR="00244A6D" w:rsidRPr="008C54D5" w:rsidRDefault="00244A6D" w:rsidP="00D20F91">
            <w:pPr>
              <w:spacing w:line="360" w:lineRule="auto"/>
              <w:rPr>
                <w:sz w:val="22"/>
                <w:szCs w:val="22"/>
              </w:rPr>
            </w:pPr>
            <w:r w:rsidRPr="008C54D5">
              <w:rPr>
                <w:sz w:val="22"/>
                <w:szCs w:val="22"/>
              </w:rPr>
              <w:t>UI loads without error</w:t>
            </w:r>
          </w:p>
        </w:tc>
        <w:tc>
          <w:tcPr>
            <w:tcW w:w="0" w:type="auto"/>
            <w:tcBorders>
              <w:top w:val="nil"/>
              <w:left w:val="single" w:sz="6" w:space="0" w:color="E0E0E0"/>
              <w:bottom w:val="single" w:sz="6" w:space="0" w:color="E0E0E0"/>
              <w:right w:val="single" w:sz="6" w:space="0" w:color="E0E0E0"/>
            </w:tcBorders>
            <w:hideMark/>
          </w:tcPr>
          <w:p w14:paraId="6F9CAAB2"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84D5889"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65563CAF" w14:textId="77777777">
        <w:trPr>
          <w:trHeight w:val="540"/>
        </w:trPr>
        <w:tc>
          <w:tcPr>
            <w:tcW w:w="0" w:type="auto"/>
            <w:tcBorders>
              <w:top w:val="nil"/>
              <w:left w:val="single" w:sz="6" w:space="0" w:color="E0E0E0"/>
              <w:bottom w:val="single" w:sz="6" w:space="0" w:color="E0E0E0"/>
              <w:right w:val="single" w:sz="6" w:space="0" w:color="E0E0E0"/>
            </w:tcBorders>
            <w:hideMark/>
          </w:tcPr>
          <w:p w14:paraId="15281BA2" w14:textId="77777777" w:rsidR="00244A6D" w:rsidRPr="008C54D5" w:rsidRDefault="00244A6D"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3EB8E367" w14:textId="77777777" w:rsidR="00244A6D" w:rsidRPr="008C54D5" w:rsidRDefault="00244A6D" w:rsidP="00D20F91">
            <w:pPr>
              <w:spacing w:line="360" w:lineRule="auto"/>
              <w:rPr>
                <w:sz w:val="22"/>
                <w:szCs w:val="22"/>
              </w:rPr>
            </w:pPr>
            <w:r w:rsidRPr="008C54D5">
              <w:rPr>
                <w:sz w:val="22"/>
                <w:szCs w:val="22"/>
              </w:rPr>
              <w:t>Request survey data</w:t>
            </w:r>
          </w:p>
        </w:tc>
        <w:tc>
          <w:tcPr>
            <w:tcW w:w="0" w:type="auto"/>
            <w:tcBorders>
              <w:top w:val="nil"/>
              <w:left w:val="single" w:sz="6" w:space="0" w:color="E0E0E0"/>
              <w:bottom w:val="single" w:sz="6" w:space="0" w:color="E0E0E0"/>
              <w:right w:val="single" w:sz="6" w:space="0" w:color="E0E0E0"/>
            </w:tcBorders>
            <w:hideMark/>
          </w:tcPr>
          <w:p w14:paraId="55F8C02E" w14:textId="77777777" w:rsidR="00244A6D" w:rsidRPr="008C54D5" w:rsidRDefault="00244A6D" w:rsidP="00D20F91">
            <w:pPr>
              <w:spacing w:line="360" w:lineRule="auto"/>
              <w:rPr>
                <w:sz w:val="22"/>
                <w:szCs w:val="22"/>
              </w:rPr>
            </w:pPr>
            <w:r w:rsidRPr="008C54D5">
              <w:rPr>
                <w:sz w:val="22"/>
                <w:szCs w:val="22"/>
              </w:rPr>
              <w:t>/survey API called</w:t>
            </w:r>
          </w:p>
        </w:tc>
        <w:tc>
          <w:tcPr>
            <w:tcW w:w="0" w:type="auto"/>
            <w:tcBorders>
              <w:top w:val="nil"/>
              <w:left w:val="single" w:sz="6" w:space="0" w:color="E0E0E0"/>
              <w:bottom w:val="single" w:sz="6" w:space="0" w:color="E0E0E0"/>
              <w:right w:val="single" w:sz="6" w:space="0" w:color="E0E0E0"/>
            </w:tcBorders>
            <w:hideMark/>
          </w:tcPr>
          <w:p w14:paraId="42F195C7"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490BD0CE"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5D35986D" w14:textId="77777777">
        <w:trPr>
          <w:trHeight w:val="540"/>
        </w:trPr>
        <w:tc>
          <w:tcPr>
            <w:tcW w:w="0" w:type="auto"/>
            <w:tcBorders>
              <w:top w:val="nil"/>
              <w:left w:val="single" w:sz="6" w:space="0" w:color="E0E0E0"/>
              <w:bottom w:val="single" w:sz="6" w:space="0" w:color="E0E0E0"/>
              <w:right w:val="single" w:sz="6" w:space="0" w:color="E0E0E0"/>
            </w:tcBorders>
            <w:hideMark/>
          </w:tcPr>
          <w:p w14:paraId="3862FB36" w14:textId="77777777" w:rsidR="00244A6D" w:rsidRPr="008C54D5" w:rsidRDefault="00244A6D" w:rsidP="00D20F91">
            <w:pPr>
              <w:spacing w:line="360" w:lineRule="auto"/>
              <w:rPr>
                <w:sz w:val="22"/>
                <w:szCs w:val="22"/>
              </w:rPr>
            </w:pPr>
            <w:r w:rsidRPr="008C54D5">
              <w:rPr>
                <w:sz w:val="22"/>
                <w:szCs w:val="22"/>
              </w:rPr>
              <w:lastRenderedPageBreak/>
              <w:t>3</w:t>
            </w:r>
          </w:p>
        </w:tc>
        <w:tc>
          <w:tcPr>
            <w:tcW w:w="0" w:type="auto"/>
            <w:tcBorders>
              <w:top w:val="nil"/>
              <w:left w:val="single" w:sz="6" w:space="0" w:color="E0E0E0"/>
              <w:bottom w:val="single" w:sz="6" w:space="0" w:color="E0E0E0"/>
              <w:right w:val="single" w:sz="6" w:space="0" w:color="E0E0E0"/>
            </w:tcBorders>
            <w:hideMark/>
          </w:tcPr>
          <w:p w14:paraId="484C2733" w14:textId="77777777" w:rsidR="00244A6D" w:rsidRPr="008C54D5" w:rsidRDefault="00244A6D" w:rsidP="00D20F91">
            <w:pPr>
              <w:spacing w:line="360" w:lineRule="auto"/>
              <w:rPr>
                <w:sz w:val="22"/>
                <w:szCs w:val="22"/>
              </w:rPr>
            </w:pPr>
            <w:r w:rsidRPr="008C54D5">
              <w:rPr>
                <w:sz w:val="22"/>
                <w:szCs w:val="22"/>
              </w:rPr>
              <w:t>Charts render</w:t>
            </w:r>
          </w:p>
        </w:tc>
        <w:tc>
          <w:tcPr>
            <w:tcW w:w="0" w:type="auto"/>
            <w:tcBorders>
              <w:top w:val="nil"/>
              <w:left w:val="single" w:sz="6" w:space="0" w:color="E0E0E0"/>
              <w:bottom w:val="single" w:sz="6" w:space="0" w:color="E0E0E0"/>
              <w:right w:val="single" w:sz="6" w:space="0" w:color="E0E0E0"/>
            </w:tcBorders>
            <w:hideMark/>
          </w:tcPr>
          <w:p w14:paraId="2C88AE8A" w14:textId="77777777" w:rsidR="00244A6D" w:rsidRPr="008C54D5" w:rsidRDefault="00244A6D" w:rsidP="00D20F91">
            <w:pPr>
              <w:spacing w:line="360" w:lineRule="auto"/>
              <w:rPr>
                <w:sz w:val="22"/>
                <w:szCs w:val="22"/>
              </w:rPr>
            </w:pPr>
            <w:r w:rsidRPr="008C54D5">
              <w:rPr>
                <w:sz w:val="22"/>
                <w:szCs w:val="22"/>
              </w:rPr>
              <w:t>Data visualised correctly</w:t>
            </w:r>
          </w:p>
        </w:tc>
        <w:tc>
          <w:tcPr>
            <w:tcW w:w="0" w:type="auto"/>
            <w:tcBorders>
              <w:top w:val="nil"/>
              <w:left w:val="single" w:sz="6" w:space="0" w:color="E0E0E0"/>
              <w:bottom w:val="single" w:sz="6" w:space="0" w:color="E0E0E0"/>
              <w:right w:val="single" w:sz="6" w:space="0" w:color="E0E0E0"/>
            </w:tcBorders>
            <w:hideMark/>
          </w:tcPr>
          <w:p w14:paraId="129CA3E6"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E487823" w14:textId="77777777" w:rsidR="00244A6D" w:rsidRPr="008C54D5" w:rsidRDefault="00244A6D" w:rsidP="00D20F91">
            <w:pPr>
              <w:spacing w:line="360" w:lineRule="auto"/>
              <w:rPr>
                <w:sz w:val="22"/>
                <w:szCs w:val="22"/>
              </w:rPr>
            </w:pPr>
            <w:r w:rsidRPr="008C54D5">
              <w:rPr>
                <w:sz w:val="22"/>
                <w:szCs w:val="22"/>
              </w:rPr>
              <w:t>Pass</w:t>
            </w:r>
          </w:p>
        </w:tc>
      </w:tr>
    </w:tbl>
    <w:p w14:paraId="62D2376E" w14:textId="77777777" w:rsidR="00244A6D" w:rsidRDefault="00244A6D" w:rsidP="00D20F91">
      <w:pPr>
        <w:spacing w:line="360" w:lineRule="auto"/>
      </w:pPr>
    </w:p>
    <w:p w14:paraId="247E58FD" w14:textId="77777777" w:rsidR="00957759" w:rsidRDefault="00957759" w:rsidP="00957759">
      <w:pPr>
        <w:rPr>
          <w:i/>
          <w:iCs/>
          <w:sz w:val="22"/>
          <w:szCs w:val="22"/>
        </w:rPr>
      </w:pPr>
      <w:r w:rsidRPr="006A213F">
        <w:rPr>
          <w:i/>
          <w:iCs/>
          <w:sz w:val="22"/>
          <w:szCs w:val="22"/>
        </w:rPr>
        <w:t>Please refer to the Appendix for the screenshots.</w:t>
      </w:r>
    </w:p>
    <w:p w14:paraId="18AB55FB" w14:textId="7781E9D2" w:rsidR="00244A6D" w:rsidRDefault="00244A6D" w:rsidP="001444E3">
      <w:pPr>
        <w:spacing w:line="360" w:lineRule="auto"/>
      </w:pPr>
    </w:p>
    <w:p w14:paraId="61BA0641" w14:textId="77777777" w:rsidR="00CA6D5B" w:rsidRDefault="00CA6D5B" w:rsidP="00D20F91">
      <w:pPr>
        <w:pStyle w:val="Heading4"/>
        <w:spacing w:line="360" w:lineRule="auto"/>
      </w:pPr>
    </w:p>
    <w:p w14:paraId="224B20E9" w14:textId="388EDDBB" w:rsidR="006A2DBE" w:rsidRPr="006A2DBE" w:rsidRDefault="006A2DBE" w:rsidP="00D20F91">
      <w:pPr>
        <w:pStyle w:val="Heading4"/>
        <w:spacing w:line="360" w:lineRule="auto"/>
      </w:pPr>
      <w:r>
        <w:t>Test Case FT-08 – Mode Switching (FR8)</w:t>
      </w:r>
    </w:p>
    <w:p w14:paraId="54F6E446" w14:textId="01CB6488" w:rsidR="005E5656" w:rsidRDefault="005E5656" w:rsidP="005E5656">
      <w:pPr>
        <w:pStyle w:val="Caption"/>
        <w:keepNext/>
      </w:pPr>
      <w:bookmarkStart w:id="142" w:name="_Toc216999542"/>
      <w:r>
        <w:t xml:space="preserve">Table </w:t>
      </w:r>
      <w:fldSimple w:instr=" SEQ Table \* ARABIC ">
        <w:r w:rsidR="00B8393F">
          <w:rPr>
            <w:noProof/>
          </w:rPr>
          <w:t>17</w:t>
        </w:r>
        <w:bookmarkEnd w:id="142"/>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6A2DBE" w:rsidRPr="008C54D5" w14:paraId="314EEC1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13E664D" w14:textId="77777777" w:rsidR="006A2DBE" w:rsidRPr="008C54D5" w:rsidRDefault="006A2DBE"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51E74BAC" w14:textId="77777777" w:rsidR="006A2DBE" w:rsidRPr="008C54D5" w:rsidRDefault="006A2DBE" w:rsidP="00D20F91">
            <w:pPr>
              <w:spacing w:line="360" w:lineRule="auto"/>
              <w:rPr>
                <w:sz w:val="22"/>
                <w:szCs w:val="22"/>
              </w:rPr>
            </w:pPr>
            <w:r w:rsidRPr="008C54D5">
              <w:rPr>
                <w:b/>
                <w:bCs/>
                <w:sz w:val="22"/>
                <w:szCs w:val="22"/>
              </w:rPr>
              <w:t>FT_08</w:t>
            </w:r>
          </w:p>
        </w:tc>
      </w:tr>
      <w:tr w:rsidR="006A2DBE" w:rsidRPr="008C54D5" w14:paraId="795BFBF6" w14:textId="77777777">
        <w:trPr>
          <w:trHeight w:val="540"/>
        </w:trPr>
        <w:tc>
          <w:tcPr>
            <w:tcW w:w="0" w:type="auto"/>
            <w:tcBorders>
              <w:top w:val="nil"/>
              <w:left w:val="single" w:sz="6" w:space="0" w:color="E0E0E0"/>
              <w:bottom w:val="single" w:sz="6" w:space="0" w:color="E0E0E0"/>
              <w:right w:val="single" w:sz="6" w:space="0" w:color="E0E0E0"/>
            </w:tcBorders>
            <w:hideMark/>
          </w:tcPr>
          <w:p w14:paraId="3BC2FA4E" w14:textId="77777777" w:rsidR="006A2DBE" w:rsidRPr="008C54D5" w:rsidRDefault="006A2DBE"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420949AB" w14:textId="77777777" w:rsidR="006A2DBE" w:rsidRPr="008C54D5" w:rsidRDefault="006A2DBE" w:rsidP="00D20F91">
            <w:pPr>
              <w:spacing w:line="360" w:lineRule="auto"/>
              <w:rPr>
                <w:sz w:val="22"/>
                <w:szCs w:val="22"/>
              </w:rPr>
            </w:pPr>
            <w:r w:rsidRPr="008C54D5">
              <w:rPr>
                <w:sz w:val="22"/>
                <w:szCs w:val="22"/>
              </w:rPr>
              <w:t>Test admin’s ability to switch user mode</w:t>
            </w:r>
          </w:p>
        </w:tc>
      </w:tr>
      <w:tr w:rsidR="006A2DBE" w:rsidRPr="008C54D5" w14:paraId="3CFEDE4B" w14:textId="77777777">
        <w:trPr>
          <w:trHeight w:val="540"/>
        </w:trPr>
        <w:tc>
          <w:tcPr>
            <w:tcW w:w="0" w:type="auto"/>
            <w:tcBorders>
              <w:top w:val="nil"/>
              <w:left w:val="single" w:sz="6" w:space="0" w:color="E0E0E0"/>
              <w:bottom w:val="single" w:sz="6" w:space="0" w:color="E0E0E0"/>
              <w:right w:val="single" w:sz="6" w:space="0" w:color="E0E0E0"/>
            </w:tcBorders>
            <w:hideMark/>
          </w:tcPr>
          <w:p w14:paraId="58DDFA36" w14:textId="77777777" w:rsidR="006A2DBE" w:rsidRPr="008C54D5" w:rsidRDefault="006A2DBE"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56D4CE65" w14:textId="77777777" w:rsidR="006A2DBE" w:rsidRPr="008C54D5" w:rsidRDefault="006A2DBE" w:rsidP="00D20F91">
            <w:pPr>
              <w:spacing w:line="360" w:lineRule="auto"/>
              <w:rPr>
                <w:sz w:val="22"/>
                <w:szCs w:val="22"/>
              </w:rPr>
            </w:pPr>
            <w:r w:rsidRPr="008C54D5">
              <w:rPr>
                <w:sz w:val="22"/>
                <w:szCs w:val="22"/>
              </w:rPr>
              <w:t>Hansa</w:t>
            </w:r>
          </w:p>
        </w:tc>
      </w:tr>
      <w:tr w:rsidR="006A2DBE" w:rsidRPr="008C54D5" w14:paraId="0786C818" w14:textId="77777777">
        <w:trPr>
          <w:trHeight w:val="540"/>
        </w:trPr>
        <w:tc>
          <w:tcPr>
            <w:tcW w:w="0" w:type="auto"/>
            <w:tcBorders>
              <w:top w:val="nil"/>
              <w:left w:val="single" w:sz="6" w:space="0" w:color="E0E0E0"/>
              <w:bottom w:val="single" w:sz="6" w:space="0" w:color="E0E0E0"/>
              <w:right w:val="single" w:sz="6" w:space="0" w:color="E0E0E0"/>
            </w:tcBorders>
            <w:hideMark/>
          </w:tcPr>
          <w:p w14:paraId="18A2C8C7" w14:textId="77777777" w:rsidR="006A2DBE" w:rsidRPr="008C54D5" w:rsidRDefault="006A2DBE"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7FD327D" w14:textId="77777777" w:rsidR="006A2DBE" w:rsidRPr="008C54D5" w:rsidRDefault="006A2DBE" w:rsidP="00D20F91">
            <w:pPr>
              <w:spacing w:line="360" w:lineRule="auto"/>
              <w:rPr>
                <w:sz w:val="22"/>
                <w:szCs w:val="22"/>
              </w:rPr>
            </w:pPr>
            <w:r w:rsidRPr="008C54D5">
              <w:rPr>
                <w:sz w:val="22"/>
                <w:szCs w:val="22"/>
              </w:rPr>
              <w:t>2025/11/30</w:t>
            </w:r>
          </w:p>
        </w:tc>
      </w:tr>
      <w:tr w:rsidR="006A2DBE" w:rsidRPr="008C54D5" w14:paraId="6825EFC6" w14:textId="77777777">
        <w:trPr>
          <w:trHeight w:val="540"/>
        </w:trPr>
        <w:tc>
          <w:tcPr>
            <w:tcW w:w="0" w:type="auto"/>
            <w:tcBorders>
              <w:top w:val="nil"/>
              <w:left w:val="single" w:sz="6" w:space="0" w:color="E0E0E0"/>
              <w:bottom w:val="single" w:sz="6" w:space="0" w:color="E0E0E0"/>
              <w:right w:val="single" w:sz="6" w:space="0" w:color="E0E0E0"/>
            </w:tcBorders>
            <w:hideMark/>
          </w:tcPr>
          <w:p w14:paraId="58B6FCA9" w14:textId="77777777" w:rsidR="006A2DBE" w:rsidRPr="008C54D5" w:rsidRDefault="006A2DBE"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7F07C538" w14:textId="77777777" w:rsidR="006A2DBE" w:rsidRPr="008C54D5" w:rsidRDefault="006A2DBE" w:rsidP="00D20F91">
            <w:pPr>
              <w:spacing w:line="360" w:lineRule="auto"/>
              <w:rPr>
                <w:sz w:val="22"/>
                <w:szCs w:val="22"/>
              </w:rPr>
            </w:pPr>
            <w:r w:rsidRPr="008C54D5">
              <w:rPr>
                <w:sz w:val="22"/>
                <w:szCs w:val="22"/>
              </w:rPr>
              <w:t>Pass</w:t>
            </w:r>
          </w:p>
        </w:tc>
      </w:tr>
    </w:tbl>
    <w:p w14:paraId="43C9D122" w14:textId="77777777" w:rsidR="006A2DBE" w:rsidRPr="008C54D5" w:rsidRDefault="006A2DBE" w:rsidP="00D20F91">
      <w:pPr>
        <w:spacing w:line="360" w:lineRule="auto"/>
        <w:rPr>
          <w:b/>
          <w:bCs/>
          <w:sz w:val="22"/>
          <w:szCs w:val="22"/>
        </w:rPr>
      </w:pPr>
    </w:p>
    <w:p w14:paraId="4CD79EAC" w14:textId="5BDD1AE9" w:rsidR="006A2DBE" w:rsidRPr="006A2DBE" w:rsidRDefault="006A2DBE" w:rsidP="00D20F91">
      <w:pPr>
        <w:pStyle w:val="Heading5"/>
        <w:spacing w:line="360" w:lineRule="auto"/>
      </w:pPr>
      <w:r>
        <w:t>Prerequisites</w:t>
      </w:r>
    </w:p>
    <w:p w14:paraId="6630DA36" w14:textId="77777777" w:rsidR="006A2DBE" w:rsidRPr="008C54D5" w:rsidRDefault="006A2DBE" w:rsidP="00D20F91">
      <w:pPr>
        <w:numPr>
          <w:ilvl w:val="0"/>
          <w:numId w:val="130"/>
        </w:numPr>
        <w:spacing w:before="120" w:after="120" w:line="360" w:lineRule="auto"/>
        <w:rPr>
          <w:sz w:val="22"/>
          <w:szCs w:val="22"/>
        </w:rPr>
      </w:pPr>
      <w:r w:rsidRPr="008C54D5">
        <w:rPr>
          <w:sz w:val="22"/>
          <w:szCs w:val="22"/>
        </w:rPr>
        <w:t>Admin logged in</w:t>
      </w:r>
    </w:p>
    <w:p w14:paraId="063C5296" w14:textId="4F96DCB3" w:rsidR="006A2DBE" w:rsidRPr="00A37640" w:rsidRDefault="006A2DBE" w:rsidP="00D20F91">
      <w:pPr>
        <w:numPr>
          <w:ilvl w:val="0"/>
          <w:numId w:val="130"/>
        </w:numPr>
        <w:spacing w:before="120" w:after="120" w:line="360" w:lineRule="auto"/>
        <w:rPr>
          <w:sz w:val="22"/>
          <w:szCs w:val="22"/>
        </w:rPr>
      </w:pPr>
      <w:r w:rsidRPr="008C54D5">
        <w:rPr>
          <w:sz w:val="22"/>
          <w:szCs w:val="22"/>
        </w:rPr>
        <w:t>Access to the user mode in the top right-hand settings panel.</w:t>
      </w:r>
    </w:p>
    <w:p w14:paraId="37280F5A" w14:textId="4C5E3D87" w:rsidR="006A2DBE" w:rsidRPr="006A2DBE" w:rsidRDefault="006A2DBE" w:rsidP="00D20F91">
      <w:pPr>
        <w:pStyle w:val="Heading5"/>
        <w:spacing w:line="360" w:lineRule="auto"/>
      </w:pPr>
      <w:r>
        <w:t>Test Data</w:t>
      </w:r>
    </w:p>
    <w:p w14:paraId="3A1C82D0" w14:textId="25932F88" w:rsidR="006A2DBE" w:rsidRPr="00A37640" w:rsidRDefault="006A2DBE" w:rsidP="00D20F91">
      <w:pPr>
        <w:numPr>
          <w:ilvl w:val="0"/>
          <w:numId w:val="131"/>
        </w:numPr>
        <w:spacing w:before="120" w:after="120" w:line="360" w:lineRule="auto"/>
        <w:rPr>
          <w:sz w:val="22"/>
          <w:szCs w:val="22"/>
        </w:rPr>
      </w:pPr>
      <w:r w:rsidRPr="008C54D5">
        <w:rPr>
          <w:sz w:val="22"/>
          <w:szCs w:val="22"/>
        </w:rPr>
        <w:t>None</w:t>
      </w:r>
    </w:p>
    <w:p w14:paraId="6CC717EB" w14:textId="5CCE9F15" w:rsidR="006A2DBE" w:rsidRDefault="006A2DBE" w:rsidP="00D20F91">
      <w:pPr>
        <w:pStyle w:val="Heading5"/>
        <w:spacing w:line="360" w:lineRule="auto"/>
      </w:pPr>
      <w:r>
        <w:t>Steps and</w:t>
      </w:r>
      <w:r w:rsidR="00CA6D5B">
        <w:t xml:space="preserve"> </w:t>
      </w:r>
      <w:r>
        <w:t>Results</w:t>
      </w:r>
    </w:p>
    <w:p w14:paraId="3F5E4E05" w14:textId="617DE9EA" w:rsidR="005E5656" w:rsidRDefault="005E5656" w:rsidP="005E5656">
      <w:pPr>
        <w:pStyle w:val="Caption"/>
        <w:keepNext/>
      </w:pPr>
      <w:bookmarkStart w:id="143" w:name="_Toc216999543"/>
      <w:r>
        <w:t xml:space="preserve">Table </w:t>
      </w:r>
      <w:fldSimple w:instr=" SEQ Table \* ARABIC ">
        <w:r w:rsidR="00B8393F">
          <w:rPr>
            <w:noProof/>
          </w:rPr>
          <w:t>18</w:t>
        </w:r>
        <w:bookmarkEnd w:id="143"/>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89"/>
        <w:gridCol w:w="1704"/>
        <w:gridCol w:w="3258"/>
        <w:gridCol w:w="1575"/>
        <w:gridCol w:w="1484"/>
      </w:tblGrid>
      <w:tr w:rsidR="006A2DBE" w:rsidRPr="008C54D5" w14:paraId="3CBBE730"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B59D96E" w14:textId="77777777" w:rsidR="006A2DBE" w:rsidRPr="008C54D5" w:rsidRDefault="006A2DBE"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30F71FDD" w14:textId="77777777" w:rsidR="006A2DBE" w:rsidRPr="008C54D5" w:rsidRDefault="006A2DBE"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138E1F07" w14:textId="77777777" w:rsidR="006A2DBE" w:rsidRPr="008C54D5" w:rsidRDefault="006A2DBE"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4E491CCB" w14:textId="77777777" w:rsidR="006A2DBE" w:rsidRPr="008C54D5" w:rsidRDefault="006A2DBE"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65E27C00" w14:textId="77777777" w:rsidR="006A2DBE" w:rsidRPr="008C54D5" w:rsidRDefault="006A2DBE" w:rsidP="00D20F91">
            <w:pPr>
              <w:spacing w:line="360" w:lineRule="auto"/>
              <w:rPr>
                <w:sz w:val="22"/>
                <w:szCs w:val="22"/>
              </w:rPr>
            </w:pPr>
            <w:r w:rsidRPr="008C54D5">
              <w:rPr>
                <w:b/>
                <w:bCs/>
                <w:sz w:val="22"/>
                <w:szCs w:val="22"/>
              </w:rPr>
              <w:t>Status</w:t>
            </w:r>
          </w:p>
        </w:tc>
      </w:tr>
      <w:tr w:rsidR="006A2DBE" w:rsidRPr="008C54D5" w14:paraId="2913AD06" w14:textId="77777777">
        <w:trPr>
          <w:trHeight w:val="540"/>
        </w:trPr>
        <w:tc>
          <w:tcPr>
            <w:tcW w:w="0" w:type="auto"/>
            <w:tcBorders>
              <w:top w:val="nil"/>
              <w:left w:val="single" w:sz="6" w:space="0" w:color="E0E0E0"/>
              <w:bottom w:val="single" w:sz="6" w:space="0" w:color="E0E0E0"/>
              <w:right w:val="single" w:sz="6" w:space="0" w:color="E0E0E0"/>
            </w:tcBorders>
            <w:hideMark/>
          </w:tcPr>
          <w:p w14:paraId="0FA0F874" w14:textId="77777777" w:rsidR="006A2DBE" w:rsidRPr="008C54D5" w:rsidRDefault="006A2DBE"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2D682FB7" w14:textId="77777777" w:rsidR="006A2DBE" w:rsidRPr="008C54D5" w:rsidRDefault="006A2DBE" w:rsidP="00D20F91">
            <w:pPr>
              <w:spacing w:line="360" w:lineRule="auto"/>
              <w:rPr>
                <w:sz w:val="22"/>
                <w:szCs w:val="22"/>
              </w:rPr>
            </w:pPr>
            <w:r w:rsidRPr="008C54D5">
              <w:rPr>
                <w:sz w:val="22"/>
                <w:szCs w:val="22"/>
              </w:rPr>
              <w:t>User click on profile icon</w:t>
            </w:r>
          </w:p>
        </w:tc>
        <w:tc>
          <w:tcPr>
            <w:tcW w:w="0" w:type="auto"/>
            <w:tcBorders>
              <w:top w:val="nil"/>
              <w:left w:val="single" w:sz="6" w:space="0" w:color="E0E0E0"/>
              <w:bottom w:val="single" w:sz="6" w:space="0" w:color="E0E0E0"/>
              <w:right w:val="single" w:sz="6" w:space="0" w:color="E0E0E0"/>
            </w:tcBorders>
            <w:hideMark/>
          </w:tcPr>
          <w:p w14:paraId="10FB5474" w14:textId="77777777" w:rsidR="006A2DBE" w:rsidRPr="008C54D5" w:rsidRDefault="006A2DBE" w:rsidP="00D20F91">
            <w:pPr>
              <w:spacing w:line="360" w:lineRule="auto"/>
              <w:rPr>
                <w:sz w:val="22"/>
                <w:szCs w:val="22"/>
              </w:rPr>
            </w:pPr>
            <w:r w:rsidRPr="008C54D5">
              <w:rPr>
                <w:sz w:val="22"/>
                <w:szCs w:val="22"/>
              </w:rPr>
              <w:t>Settings panel appear and toggle mode is displayed</w:t>
            </w:r>
          </w:p>
        </w:tc>
        <w:tc>
          <w:tcPr>
            <w:tcW w:w="0" w:type="auto"/>
            <w:tcBorders>
              <w:top w:val="nil"/>
              <w:left w:val="single" w:sz="6" w:space="0" w:color="E0E0E0"/>
              <w:bottom w:val="single" w:sz="6" w:space="0" w:color="E0E0E0"/>
              <w:right w:val="single" w:sz="6" w:space="0" w:color="E0E0E0"/>
            </w:tcBorders>
            <w:hideMark/>
          </w:tcPr>
          <w:p w14:paraId="14E398D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A6C555C"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797EF9B7" w14:textId="77777777">
        <w:trPr>
          <w:trHeight w:val="540"/>
        </w:trPr>
        <w:tc>
          <w:tcPr>
            <w:tcW w:w="0" w:type="auto"/>
            <w:tcBorders>
              <w:top w:val="nil"/>
              <w:left w:val="single" w:sz="6" w:space="0" w:color="E0E0E0"/>
              <w:bottom w:val="single" w:sz="6" w:space="0" w:color="E0E0E0"/>
              <w:right w:val="single" w:sz="6" w:space="0" w:color="E0E0E0"/>
            </w:tcBorders>
            <w:hideMark/>
          </w:tcPr>
          <w:p w14:paraId="72E189BB" w14:textId="77777777" w:rsidR="006A2DBE" w:rsidRPr="008C54D5" w:rsidRDefault="006A2DBE"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16DC0DF" w14:textId="77777777" w:rsidR="006A2DBE" w:rsidRPr="008C54D5" w:rsidRDefault="006A2DBE" w:rsidP="00D20F91">
            <w:pPr>
              <w:spacing w:line="360" w:lineRule="auto"/>
              <w:rPr>
                <w:sz w:val="22"/>
                <w:szCs w:val="22"/>
              </w:rPr>
            </w:pPr>
            <w:r w:rsidRPr="008C54D5">
              <w:rPr>
                <w:sz w:val="22"/>
                <w:szCs w:val="22"/>
              </w:rPr>
              <w:t>Admin clicks on toggle mode</w:t>
            </w:r>
          </w:p>
        </w:tc>
        <w:tc>
          <w:tcPr>
            <w:tcW w:w="0" w:type="auto"/>
            <w:tcBorders>
              <w:top w:val="nil"/>
              <w:left w:val="single" w:sz="6" w:space="0" w:color="E0E0E0"/>
              <w:bottom w:val="single" w:sz="6" w:space="0" w:color="E0E0E0"/>
              <w:right w:val="single" w:sz="6" w:space="0" w:color="E0E0E0"/>
            </w:tcBorders>
            <w:hideMark/>
          </w:tcPr>
          <w:p w14:paraId="7A8D011A" w14:textId="77777777" w:rsidR="006A2DBE" w:rsidRPr="008C54D5" w:rsidRDefault="006A2DBE" w:rsidP="00D20F91">
            <w:pPr>
              <w:spacing w:line="360" w:lineRule="auto"/>
              <w:rPr>
                <w:sz w:val="22"/>
                <w:szCs w:val="22"/>
              </w:rPr>
            </w:pPr>
            <w:r w:rsidRPr="008C54D5">
              <w:rPr>
                <w:sz w:val="22"/>
                <w:szCs w:val="22"/>
              </w:rPr>
              <w:t>User mode inidicator label changes on top of the chat screen</w:t>
            </w:r>
          </w:p>
        </w:tc>
        <w:tc>
          <w:tcPr>
            <w:tcW w:w="0" w:type="auto"/>
            <w:tcBorders>
              <w:top w:val="nil"/>
              <w:left w:val="single" w:sz="6" w:space="0" w:color="E0E0E0"/>
              <w:bottom w:val="single" w:sz="6" w:space="0" w:color="E0E0E0"/>
              <w:right w:val="single" w:sz="6" w:space="0" w:color="E0E0E0"/>
            </w:tcBorders>
            <w:hideMark/>
          </w:tcPr>
          <w:p w14:paraId="0E703756"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02079F82" w14:textId="77777777" w:rsidR="006A2DBE" w:rsidRPr="008C54D5" w:rsidRDefault="006A2DBE" w:rsidP="00D20F91">
            <w:pPr>
              <w:spacing w:line="360" w:lineRule="auto"/>
              <w:rPr>
                <w:sz w:val="22"/>
                <w:szCs w:val="22"/>
              </w:rPr>
            </w:pPr>
            <w:r w:rsidRPr="008C54D5">
              <w:rPr>
                <w:sz w:val="22"/>
                <w:szCs w:val="22"/>
              </w:rPr>
              <w:t>Pass</w:t>
            </w:r>
          </w:p>
        </w:tc>
      </w:tr>
    </w:tbl>
    <w:p w14:paraId="38859AFF" w14:textId="77777777" w:rsidR="00244A6D" w:rsidRDefault="00244A6D" w:rsidP="00D20F91">
      <w:pPr>
        <w:spacing w:line="360" w:lineRule="auto"/>
        <w:rPr>
          <w:lang w:val="en-US"/>
        </w:rPr>
      </w:pPr>
    </w:p>
    <w:p w14:paraId="69E1A513" w14:textId="4CFB7238" w:rsidR="00CA6D5B" w:rsidRDefault="00063CBB" w:rsidP="00063CBB">
      <w:r w:rsidRPr="006A213F">
        <w:rPr>
          <w:i/>
          <w:iCs/>
          <w:sz w:val="22"/>
          <w:szCs w:val="22"/>
        </w:rPr>
        <w:t>Please refer to the Appendix for the screenshots.</w:t>
      </w:r>
    </w:p>
    <w:p w14:paraId="6CABF744" w14:textId="77777777" w:rsidR="00CA6D5B" w:rsidRDefault="00CA6D5B" w:rsidP="00D20F91">
      <w:pPr>
        <w:pStyle w:val="Heading4"/>
        <w:spacing w:line="360" w:lineRule="auto"/>
      </w:pPr>
    </w:p>
    <w:p w14:paraId="776EA33C" w14:textId="1C39E610" w:rsidR="006A2DBE" w:rsidRPr="006A2DBE" w:rsidRDefault="006A2DBE" w:rsidP="00D20F91">
      <w:pPr>
        <w:pStyle w:val="Heading4"/>
        <w:spacing w:line="360" w:lineRule="auto"/>
      </w:pPr>
      <w:r>
        <w:t>Test Case FT-09 – View Privacy Policy (FR9)</w:t>
      </w:r>
    </w:p>
    <w:p w14:paraId="27F2422B" w14:textId="41FC2800" w:rsidR="005E5656" w:rsidRDefault="005E5656" w:rsidP="005E5656">
      <w:pPr>
        <w:pStyle w:val="Caption"/>
        <w:keepNext/>
      </w:pPr>
      <w:bookmarkStart w:id="144" w:name="_Toc216999544"/>
      <w:r>
        <w:t xml:space="preserve">Table </w:t>
      </w:r>
      <w:fldSimple w:instr=" SEQ Table \* ARABIC ">
        <w:r w:rsidR="00B8393F">
          <w:rPr>
            <w:noProof/>
          </w:rPr>
          <w:t>19</w:t>
        </w:r>
        <w:bookmarkEnd w:id="144"/>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6A2DBE" w:rsidRPr="008C54D5" w14:paraId="4BEE140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7263368" w14:textId="77777777" w:rsidR="006A2DBE" w:rsidRPr="008C54D5" w:rsidRDefault="006A2DBE"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1F8EFF8A" w14:textId="77777777" w:rsidR="006A2DBE" w:rsidRPr="008C54D5" w:rsidRDefault="006A2DBE" w:rsidP="00D20F91">
            <w:pPr>
              <w:spacing w:line="360" w:lineRule="auto"/>
              <w:rPr>
                <w:sz w:val="22"/>
                <w:szCs w:val="22"/>
              </w:rPr>
            </w:pPr>
            <w:r w:rsidRPr="008C54D5">
              <w:rPr>
                <w:b/>
                <w:bCs/>
                <w:sz w:val="22"/>
                <w:szCs w:val="22"/>
              </w:rPr>
              <w:t>FT_09</w:t>
            </w:r>
          </w:p>
        </w:tc>
      </w:tr>
      <w:tr w:rsidR="006A2DBE" w:rsidRPr="008C54D5" w14:paraId="0969BC6C" w14:textId="77777777">
        <w:trPr>
          <w:trHeight w:val="540"/>
        </w:trPr>
        <w:tc>
          <w:tcPr>
            <w:tcW w:w="0" w:type="auto"/>
            <w:tcBorders>
              <w:top w:val="nil"/>
              <w:left w:val="single" w:sz="6" w:space="0" w:color="E0E0E0"/>
              <w:bottom w:val="single" w:sz="6" w:space="0" w:color="E0E0E0"/>
              <w:right w:val="single" w:sz="6" w:space="0" w:color="E0E0E0"/>
            </w:tcBorders>
            <w:hideMark/>
          </w:tcPr>
          <w:p w14:paraId="0783CBB5" w14:textId="77777777" w:rsidR="006A2DBE" w:rsidRPr="008C54D5" w:rsidRDefault="006A2DBE"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662A8CD5" w14:textId="77777777" w:rsidR="006A2DBE" w:rsidRPr="008C54D5" w:rsidRDefault="006A2DBE" w:rsidP="00D20F91">
            <w:pPr>
              <w:spacing w:line="360" w:lineRule="auto"/>
              <w:rPr>
                <w:sz w:val="22"/>
                <w:szCs w:val="22"/>
              </w:rPr>
            </w:pPr>
            <w:r w:rsidRPr="008C54D5">
              <w:rPr>
                <w:sz w:val="22"/>
                <w:szCs w:val="22"/>
              </w:rPr>
              <w:t>Test loading of privacy policy page</w:t>
            </w:r>
          </w:p>
        </w:tc>
      </w:tr>
      <w:tr w:rsidR="006A2DBE" w:rsidRPr="008C54D5" w14:paraId="398EDB4C" w14:textId="77777777">
        <w:trPr>
          <w:trHeight w:val="540"/>
        </w:trPr>
        <w:tc>
          <w:tcPr>
            <w:tcW w:w="0" w:type="auto"/>
            <w:tcBorders>
              <w:top w:val="nil"/>
              <w:left w:val="single" w:sz="6" w:space="0" w:color="E0E0E0"/>
              <w:bottom w:val="single" w:sz="6" w:space="0" w:color="E0E0E0"/>
              <w:right w:val="single" w:sz="6" w:space="0" w:color="E0E0E0"/>
            </w:tcBorders>
            <w:hideMark/>
          </w:tcPr>
          <w:p w14:paraId="386E2412" w14:textId="77777777" w:rsidR="006A2DBE" w:rsidRPr="008C54D5" w:rsidRDefault="006A2DBE"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746AA027" w14:textId="77777777" w:rsidR="006A2DBE" w:rsidRPr="008C54D5" w:rsidRDefault="006A2DBE" w:rsidP="00D20F91">
            <w:pPr>
              <w:spacing w:line="360" w:lineRule="auto"/>
              <w:rPr>
                <w:sz w:val="22"/>
                <w:szCs w:val="22"/>
              </w:rPr>
            </w:pPr>
            <w:r w:rsidRPr="008C54D5">
              <w:rPr>
                <w:sz w:val="22"/>
                <w:szCs w:val="22"/>
              </w:rPr>
              <w:t>Hansa</w:t>
            </w:r>
          </w:p>
        </w:tc>
      </w:tr>
      <w:tr w:rsidR="006A2DBE" w:rsidRPr="008C54D5" w14:paraId="40EC28AC" w14:textId="77777777">
        <w:trPr>
          <w:trHeight w:val="540"/>
        </w:trPr>
        <w:tc>
          <w:tcPr>
            <w:tcW w:w="0" w:type="auto"/>
            <w:tcBorders>
              <w:top w:val="nil"/>
              <w:left w:val="single" w:sz="6" w:space="0" w:color="E0E0E0"/>
              <w:bottom w:val="single" w:sz="6" w:space="0" w:color="E0E0E0"/>
              <w:right w:val="single" w:sz="6" w:space="0" w:color="E0E0E0"/>
            </w:tcBorders>
            <w:hideMark/>
          </w:tcPr>
          <w:p w14:paraId="387FD870" w14:textId="77777777" w:rsidR="006A2DBE" w:rsidRPr="008C54D5" w:rsidRDefault="006A2DBE"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1B9F14C2" w14:textId="77777777" w:rsidR="006A2DBE" w:rsidRPr="008C54D5" w:rsidRDefault="006A2DBE" w:rsidP="00D20F91">
            <w:pPr>
              <w:spacing w:line="360" w:lineRule="auto"/>
              <w:rPr>
                <w:sz w:val="22"/>
                <w:szCs w:val="22"/>
              </w:rPr>
            </w:pPr>
            <w:r w:rsidRPr="008C54D5">
              <w:rPr>
                <w:sz w:val="22"/>
                <w:szCs w:val="22"/>
              </w:rPr>
              <w:t>2025/11/30</w:t>
            </w:r>
          </w:p>
        </w:tc>
      </w:tr>
      <w:tr w:rsidR="006A2DBE" w:rsidRPr="008C54D5" w14:paraId="6EE4807F" w14:textId="77777777">
        <w:trPr>
          <w:trHeight w:val="540"/>
        </w:trPr>
        <w:tc>
          <w:tcPr>
            <w:tcW w:w="0" w:type="auto"/>
            <w:tcBorders>
              <w:top w:val="nil"/>
              <w:left w:val="single" w:sz="6" w:space="0" w:color="E0E0E0"/>
              <w:bottom w:val="single" w:sz="6" w:space="0" w:color="E0E0E0"/>
              <w:right w:val="single" w:sz="6" w:space="0" w:color="E0E0E0"/>
            </w:tcBorders>
            <w:hideMark/>
          </w:tcPr>
          <w:p w14:paraId="3EE1324A" w14:textId="77777777" w:rsidR="006A2DBE" w:rsidRPr="008C54D5" w:rsidRDefault="006A2DBE"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6053189F" w14:textId="77777777" w:rsidR="006A2DBE" w:rsidRPr="008C54D5" w:rsidRDefault="006A2DBE" w:rsidP="00D20F91">
            <w:pPr>
              <w:spacing w:line="360" w:lineRule="auto"/>
              <w:rPr>
                <w:sz w:val="22"/>
                <w:szCs w:val="22"/>
              </w:rPr>
            </w:pPr>
            <w:r w:rsidRPr="008C54D5">
              <w:rPr>
                <w:sz w:val="22"/>
                <w:szCs w:val="22"/>
              </w:rPr>
              <w:t>Pass</w:t>
            </w:r>
          </w:p>
        </w:tc>
      </w:tr>
    </w:tbl>
    <w:p w14:paraId="4363DBAB" w14:textId="77777777" w:rsidR="006A2DBE" w:rsidRDefault="006A2DBE" w:rsidP="00D20F91">
      <w:pPr>
        <w:spacing w:line="360" w:lineRule="auto"/>
        <w:rPr>
          <w:b/>
          <w:bCs/>
        </w:rPr>
      </w:pPr>
    </w:p>
    <w:p w14:paraId="1E1D0A6A" w14:textId="743BBF1D" w:rsidR="006A2DBE" w:rsidRPr="006A2DBE" w:rsidRDefault="006A2DBE" w:rsidP="00D20F91">
      <w:pPr>
        <w:pStyle w:val="Heading5"/>
        <w:spacing w:line="360" w:lineRule="auto"/>
      </w:pPr>
      <w:r>
        <w:t>Prerequisites</w:t>
      </w:r>
    </w:p>
    <w:p w14:paraId="05F8E047" w14:textId="517A9A1C" w:rsidR="006A2DBE" w:rsidRPr="008C54D5" w:rsidRDefault="006A2DBE" w:rsidP="00D20F91">
      <w:pPr>
        <w:numPr>
          <w:ilvl w:val="0"/>
          <w:numId w:val="132"/>
        </w:numPr>
        <w:spacing w:before="120" w:after="120" w:line="360" w:lineRule="auto"/>
        <w:rPr>
          <w:sz w:val="22"/>
          <w:szCs w:val="22"/>
        </w:rPr>
      </w:pPr>
      <w:r w:rsidRPr="008C54D5">
        <w:rPr>
          <w:sz w:val="22"/>
          <w:szCs w:val="22"/>
        </w:rPr>
        <w:t>User logged in</w:t>
      </w:r>
    </w:p>
    <w:p w14:paraId="446FF89F" w14:textId="331FAA6E" w:rsidR="006A2DBE" w:rsidRPr="006A2DBE" w:rsidRDefault="006A2DBE" w:rsidP="00D20F91">
      <w:pPr>
        <w:pStyle w:val="Heading5"/>
        <w:spacing w:line="360" w:lineRule="auto"/>
      </w:pPr>
      <w:r>
        <w:t>Test Data</w:t>
      </w:r>
    </w:p>
    <w:p w14:paraId="346A631B" w14:textId="16DFF443" w:rsidR="006A2DBE" w:rsidRPr="008C54D5" w:rsidRDefault="006A2DBE" w:rsidP="00D20F91">
      <w:pPr>
        <w:numPr>
          <w:ilvl w:val="0"/>
          <w:numId w:val="133"/>
        </w:numPr>
        <w:spacing w:before="120" w:after="120" w:line="360" w:lineRule="auto"/>
        <w:rPr>
          <w:sz w:val="22"/>
          <w:szCs w:val="22"/>
        </w:rPr>
      </w:pPr>
      <w:r w:rsidRPr="008C54D5">
        <w:rPr>
          <w:sz w:val="22"/>
          <w:szCs w:val="22"/>
        </w:rPr>
        <w:t>None</w:t>
      </w:r>
    </w:p>
    <w:p w14:paraId="564EE051" w14:textId="60DA1134" w:rsidR="006A2DBE" w:rsidRDefault="006A2DBE" w:rsidP="00D20F91">
      <w:pPr>
        <w:pStyle w:val="Heading5"/>
        <w:spacing w:line="360" w:lineRule="auto"/>
      </w:pPr>
      <w:r>
        <w:t>Steps and Results</w:t>
      </w:r>
    </w:p>
    <w:p w14:paraId="34F4680B" w14:textId="1E9E1415" w:rsidR="005E5656" w:rsidRDefault="005E5656" w:rsidP="005E5656">
      <w:pPr>
        <w:pStyle w:val="Caption"/>
        <w:keepNext/>
      </w:pPr>
      <w:bookmarkStart w:id="145" w:name="_Toc216999545"/>
      <w:r>
        <w:t xml:space="preserve">Table </w:t>
      </w:r>
      <w:fldSimple w:instr=" SEQ Table \* ARABIC ">
        <w:r w:rsidR="00B8393F">
          <w:rPr>
            <w:noProof/>
          </w:rPr>
          <w:t>20</w:t>
        </w:r>
        <w:bookmarkEnd w:id="145"/>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46"/>
        <w:gridCol w:w="1955"/>
        <w:gridCol w:w="1979"/>
        <w:gridCol w:w="1936"/>
        <w:gridCol w:w="1894"/>
      </w:tblGrid>
      <w:tr w:rsidR="006A2DBE" w:rsidRPr="008C54D5" w14:paraId="323D2123"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7F507BB8" w14:textId="77777777" w:rsidR="006A2DBE" w:rsidRPr="008C54D5" w:rsidRDefault="006A2DBE"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DA7365B" w14:textId="77777777" w:rsidR="006A2DBE" w:rsidRPr="008C54D5" w:rsidRDefault="006A2DBE"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2DD2C48" w14:textId="77777777" w:rsidR="006A2DBE" w:rsidRPr="008C54D5" w:rsidRDefault="006A2DBE"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9F89D3A" w14:textId="77777777" w:rsidR="006A2DBE" w:rsidRPr="008C54D5" w:rsidRDefault="006A2DBE"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1B47017" w14:textId="77777777" w:rsidR="006A2DBE" w:rsidRPr="008C54D5" w:rsidRDefault="006A2DBE" w:rsidP="00D20F91">
            <w:pPr>
              <w:spacing w:line="360" w:lineRule="auto"/>
              <w:rPr>
                <w:sz w:val="22"/>
                <w:szCs w:val="22"/>
              </w:rPr>
            </w:pPr>
            <w:r w:rsidRPr="008C54D5">
              <w:rPr>
                <w:b/>
                <w:bCs/>
                <w:sz w:val="22"/>
                <w:szCs w:val="22"/>
              </w:rPr>
              <w:t>Status</w:t>
            </w:r>
          </w:p>
        </w:tc>
      </w:tr>
      <w:tr w:rsidR="006A2DBE" w:rsidRPr="008C54D5" w14:paraId="05A05548" w14:textId="77777777">
        <w:trPr>
          <w:trHeight w:val="540"/>
        </w:trPr>
        <w:tc>
          <w:tcPr>
            <w:tcW w:w="0" w:type="auto"/>
            <w:tcBorders>
              <w:top w:val="nil"/>
              <w:left w:val="single" w:sz="6" w:space="0" w:color="E0E0E0"/>
              <w:bottom w:val="single" w:sz="6" w:space="0" w:color="E0E0E0"/>
              <w:right w:val="single" w:sz="6" w:space="0" w:color="E0E0E0"/>
            </w:tcBorders>
            <w:hideMark/>
          </w:tcPr>
          <w:p w14:paraId="6E2CFC13" w14:textId="77777777" w:rsidR="006A2DBE" w:rsidRPr="008C54D5" w:rsidRDefault="006A2DBE"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4ECF663A" w14:textId="77777777" w:rsidR="006A2DBE" w:rsidRPr="008C54D5" w:rsidRDefault="006A2DBE" w:rsidP="00D20F91">
            <w:pPr>
              <w:spacing w:line="360" w:lineRule="auto"/>
              <w:rPr>
                <w:sz w:val="22"/>
                <w:szCs w:val="22"/>
              </w:rPr>
            </w:pPr>
            <w:r w:rsidRPr="008C54D5">
              <w:rPr>
                <w:sz w:val="22"/>
                <w:szCs w:val="22"/>
              </w:rPr>
              <w:t>Navigate to privacy page</w:t>
            </w:r>
          </w:p>
        </w:tc>
        <w:tc>
          <w:tcPr>
            <w:tcW w:w="0" w:type="auto"/>
            <w:tcBorders>
              <w:top w:val="nil"/>
              <w:left w:val="single" w:sz="6" w:space="0" w:color="E0E0E0"/>
              <w:bottom w:val="single" w:sz="6" w:space="0" w:color="E0E0E0"/>
              <w:right w:val="single" w:sz="6" w:space="0" w:color="E0E0E0"/>
            </w:tcBorders>
            <w:hideMark/>
          </w:tcPr>
          <w:p w14:paraId="0591AC8B" w14:textId="77777777" w:rsidR="006A2DBE" w:rsidRPr="008C54D5" w:rsidRDefault="006A2DBE" w:rsidP="00D20F91">
            <w:pPr>
              <w:spacing w:line="360" w:lineRule="auto"/>
              <w:rPr>
                <w:sz w:val="22"/>
                <w:szCs w:val="22"/>
              </w:rPr>
            </w:pPr>
            <w:r w:rsidRPr="008C54D5">
              <w:rPr>
                <w:sz w:val="22"/>
                <w:szCs w:val="22"/>
              </w:rPr>
              <w:t>Policy loads</w:t>
            </w:r>
          </w:p>
        </w:tc>
        <w:tc>
          <w:tcPr>
            <w:tcW w:w="0" w:type="auto"/>
            <w:tcBorders>
              <w:top w:val="nil"/>
              <w:left w:val="single" w:sz="6" w:space="0" w:color="E0E0E0"/>
              <w:bottom w:val="single" w:sz="6" w:space="0" w:color="E0E0E0"/>
              <w:right w:val="single" w:sz="6" w:space="0" w:color="E0E0E0"/>
            </w:tcBorders>
            <w:hideMark/>
          </w:tcPr>
          <w:p w14:paraId="4095126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1F1002C"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2DB69B01" w14:textId="77777777">
        <w:trPr>
          <w:trHeight w:val="540"/>
        </w:trPr>
        <w:tc>
          <w:tcPr>
            <w:tcW w:w="0" w:type="auto"/>
            <w:tcBorders>
              <w:top w:val="nil"/>
              <w:left w:val="single" w:sz="6" w:space="0" w:color="E0E0E0"/>
              <w:bottom w:val="single" w:sz="6" w:space="0" w:color="E0E0E0"/>
              <w:right w:val="single" w:sz="6" w:space="0" w:color="E0E0E0"/>
            </w:tcBorders>
            <w:hideMark/>
          </w:tcPr>
          <w:p w14:paraId="72F44E98" w14:textId="77777777" w:rsidR="006A2DBE" w:rsidRPr="008C54D5" w:rsidRDefault="006A2DBE"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21781A34" w14:textId="77777777" w:rsidR="006A2DBE" w:rsidRPr="008C54D5" w:rsidRDefault="006A2DBE" w:rsidP="00D20F91">
            <w:pPr>
              <w:spacing w:line="360" w:lineRule="auto"/>
              <w:rPr>
                <w:sz w:val="22"/>
                <w:szCs w:val="22"/>
              </w:rPr>
            </w:pPr>
            <w:r w:rsidRPr="008C54D5">
              <w:rPr>
                <w:sz w:val="22"/>
                <w:szCs w:val="22"/>
              </w:rPr>
              <w:t>Scroll through document</w:t>
            </w:r>
          </w:p>
        </w:tc>
        <w:tc>
          <w:tcPr>
            <w:tcW w:w="0" w:type="auto"/>
            <w:tcBorders>
              <w:top w:val="nil"/>
              <w:left w:val="single" w:sz="6" w:space="0" w:color="E0E0E0"/>
              <w:bottom w:val="single" w:sz="6" w:space="0" w:color="E0E0E0"/>
              <w:right w:val="single" w:sz="6" w:space="0" w:color="E0E0E0"/>
            </w:tcBorders>
            <w:hideMark/>
          </w:tcPr>
          <w:p w14:paraId="1791EF78" w14:textId="77777777" w:rsidR="006A2DBE" w:rsidRPr="008C54D5" w:rsidRDefault="006A2DBE" w:rsidP="00D20F91">
            <w:pPr>
              <w:spacing w:line="360" w:lineRule="auto"/>
              <w:rPr>
                <w:sz w:val="22"/>
                <w:szCs w:val="22"/>
              </w:rPr>
            </w:pPr>
            <w:r w:rsidRPr="008C54D5">
              <w:rPr>
                <w:sz w:val="22"/>
                <w:szCs w:val="22"/>
              </w:rPr>
              <w:t>User can scroll</w:t>
            </w:r>
          </w:p>
        </w:tc>
        <w:tc>
          <w:tcPr>
            <w:tcW w:w="0" w:type="auto"/>
            <w:tcBorders>
              <w:top w:val="nil"/>
              <w:left w:val="single" w:sz="6" w:space="0" w:color="E0E0E0"/>
              <w:bottom w:val="single" w:sz="6" w:space="0" w:color="E0E0E0"/>
              <w:right w:val="single" w:sz="6" w:space="0" w:color="E0E0E0"/>
            </w:tcBorders>
            <w:hideMark/>
          </w:tcPr>
          <w:p w14:paraId="549C995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6B4B5FE"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3154ECDF" w14:textId="77777777">
        <w:trPr>
          <w:trHeight w:val="540"/>
        </w:trPr>
        <w:tc>
          <w:tcPr>
            <w:tcW w:w="0" w:type="auto"/>
            <w:tcBorders>
              <w:top w:val="nil"/>
              <w:left w:val="single" w:sz="6" w:space="0" w:color="E0E0E0"/>
              <w:bottom w:val="single" w:sz="6" w:space="0" w:color="E0E0E0"/>
              <w:right w:val="single" w:sz="6" w:space="0" w:color="E0E0E0"/>
            </w:tcBorders>
            <w:hideMark/>
          </w:tcPr>
          <w:p w14:paraId="51654503" w14:textId="77777777" w:rsidR="006A2DBE" w:rsidRPr="008C54D5" w:rsidRDefault="006A2DBE"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35156127" w14:textId="77777777" w:rsidR="006A2DBE" w:rsidRPr="008C54D5" w:rsidRDefault="006A2DBE" w:rsidP="00D20F91">
            <w:pPr>
              <w:spacing w:line="360" w:lineRule="auto"/>
              <w:rPr>
                <w:sz w:val="22"/>
                <w:szCs w:val="22"/>
              </w:rPr>
            </w:pPr>
            <w:r w:rsidRPr="008C54D5">
              <w:rPr>
                <w:sz w:val="22"/>
                <w:szCs w:val="22"/>
              </w:rPr>
              <w:t>Return to chat</w:t>
            </w:r>
          </w:p>
        </w:tc>
        <w:tc>
          <w:tcPr>
            <w:tcW w:w="0" w:type="auto"/>
            <w:tcBorders>
              <w:top w:val="nil"/>
              <w:left w:val="single" w:sz="6" w:space="0" w:color="E0E0E0"/>
              <w:bottom w:val="single" w:sz="6" w:space="0" w:color="E0E0E0"/>
              <w:right w:val="single" w:sz="6" w:space="0" w:color="E0E0E0"/>
            </w:tcBorders>
            <w:hideMark/>
          </w:tcPr>
          <w:p w14:paraId="103CDF93" w14:textId="77777777" w:rsidR="006A2DBE" w:rsidRPr="008C54D5" w:rsidRDefault="006A2DBE" w:rsidP="00D20F91">
            <w:pPr>
              <w:spacing w:line="360" w:lineRule="auto"/>
              <w:rPr>
                <w:sz w:val="22"/>
                <w:szCs w:val="22"/>
              </w:rPr>
            </w:pPr>
            <w:r w:rsidRPr="008C54D5">
              <w:rPr>
                <w:sz w:val="22"/>
                <w:szCs w:val="22"/>
              </w:rPr>
              <w:t>Navigation works</w:t>
            </w:r>
          </w:p>
        </w:tc>
        <w:tc>
          <w:tcPr>
            <w:tcW w:w="0" w:type="auto"/>
            <w:tcBorders>
              <w:top w:val="nil"/>
              <w:left w:val="single" w:sz="6" w:space="0" w:color="E0E0E0"/>
              <w:bottom w:val="single" w:sz="6" w:space="0" w:color="E0E0E0"/>
              <w:right w:val="single" w:sz="6" w:space="0" w:color="E0E0E0"/>
            </w:tcBorders>
            <w:hideMark/>
          </w:tcPr>
          <w:p w14:paraId="0A59CC0B"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1F579F8" w14:textId="77777777" w:rsidR="006A2DBE" w:rsidRPr="008C54D5" w:rsidRDefault="006A2DBE" w:rsidP="00D20F91">
            <w:pPr>
              <w:spacing w:line="360" w:lineRule="auto"/>
              <w:rPr>
                <w:sz w:val="22"/>
                <w:szCs w:val="22"/>
              </w:rPr>
            </w:pPr>
            <w:r w:rsidRPr="008C54D5">
              <w:rPr>
                <w:sz w:val="22"/>
                <w:szCs w:val="22"/>
              </w:rPr>
              <w:t>Pass</w:t>
            </w:r>
          </w:p>
        </w:tc>
      </w:tr>
    </w:tbl>
    <w:p w14:paraId="129B28F2" w14:textId="77777777" w:rsidR="003B75F2" w:rsidRDefault="003B75F2" w:rsidP="00D20F91">
      <w:pPr>
        <w:spacing w:line="360" w:lineRule="auto"/>
        <w:rPr>
          <w:lang w:val="en-US"/>
        </w:rPr>
      </w:pPr>
    </w:p>
    <w:p w14:paraId="165D8B2E" w14:textId="133A6BFC" w:rsidR="006C424B" w:rsidRDefault="00063CBB" w:rsidP="00063CBB">
      <w:pPr>
        <w:rPr>
          <w:i/>
          <w:iCs/>
          <w:sz w:val="22"/>
          <w:szCs w:val="22"/>
        </w:rPr>
      </w:pPr>
      <w:r w:rsidRPr="006A213F">
        <w:rPr>
          <w:i/>
          <w:iCs/>
          <w:sz w:val="22"/>
          <w:szCs w:val="22"/>
        </w:rPr>
        <w:t>Please refer to the Appendix for the screenshots.</w:t>
      </w:r>
    </w:p>
    <w:p w14:paraId="0CE38813" w14:textId="77777777" w:rsidR="00063CBB" w:rsidRDefault="00063CBB" w:rsidP="00063CBB"/>
    <w:p w14:paraId="797F82B0" w14:textId="28AA5E5F" w:rsidR="003B75F2" w:rsidRDefault="006A2DBE" w:rsidP="008C54D5">
      <w:pPr>
        <w:pStyle w:val="Heading3"/>
        <w:spacing w:line="360" w:lineRule="auto"/>
        <w:rPr>
          <w:lang w:val="en-US"/>
        </w:rPr>
      </w:pPr>
      <w:bookmarkStart w:id="146" w:name="_Toc216999670"/>
      <w:r>
        <w:t>7.2.2 Non-Functional Requirement Testing</w:t>
      </w:r>
      <w:bookmarkEnd w:id="146"/>
    </w:p>
    <w:p w14:paraId="56F665FB" w14:textId="294E51E8" w:rsidR="003B75F2" w:rsidRPr="008107AD" w:rsidRDefault="00EC7C41" w:rsidP="00D20F91">
      <w:pPr>
        <w:pStyle w:val="Heading4"/>
        <w:spacing w:line="360" w:lineRule="auto"/>
      </w:pPr>
      <w:r>
        <w:t>Non-Functional Test - 01 – Trust (NFR 1)</w:t>
      </w:r>
    </w:p>
    <w:p w14:paraId="60617A6C" w14:textId="77777777" w:rsidR="008B2145" w:rsidRPr="008C54D5" w:rsidRDefault="008B2145" w:rsidP="00D20F91">
      <w:pPr>
        <w:spacing w:line="360" w:lineRule="auto"/>
        <w:rPr>
          <w:sz w:val="22"/>
          <w:szCs w:val="22"/>
        </w:rPr>
      </w:pPr>
      <w:r w:rsidRPr="008C54D5">
        <w:rPr>
          <w:sz w:val="22"/>
          <w:szCs w:val="22"/>
        </w:rPr>
        <w:t>This non-functional test focuses on testing the non-functional requirement 1, which is Trust. The average Trust Index for the XAI group shall be higher than the average Trust Index for the Baseline group during evaluation.</w:t>
      </w:r>
    </w:p>
    <w:p w14:paraId="16A25A41" w14:textId="77777777" w:rsidR="008B2145" w:rsidRPr="008C54D5" w:rsidRDefault="008B2145" w:rsidP="00D20F91">
      <w:pPr>
        <w:spacing w:line="360" w:lineRule="auto"/>
        <w:rPr>
          <w:sz w:val="22"/>
          <w:szCs w:val="22"/>
        </w:rPr>
      </w:pPr>
    </w:p>
    <w:p w14:paraId="6D6D1AFF" w14:textId="77777777" w:rsidR="008B2145" w:rsidRPr="008C54D5" w:rsidRDefault="008B2145" w:rsidP="00D20F91">
      <w:pPr>
        <w:spacing w:line="360" w:lineRule="auto"/>
        <w:rPr>
          <w:sz w:val="22"/>
          <w:szCs w:val="22"/>
        </w:rPr>
      </w:pPr>
      <w:r w:rsidRPr="008C54D5">
        <w:rPr>
          <w:sz w:val="22"/>
          <w:szCs w:val="22"/>
        </w:rPr>
        <w:lastRenderedPageBreak/>
        <w:t xml:space="preserve">This evaluation examines whether users actually </w:t>
      </w:r>
      <w:r w:rsidRPr="008C54D5">
        <w:rPr>
          <w:b/>
          <w:bCs/>
          <w:sz w:val="22"/>
          <w:szCs w:val="22"/>
        </w:rPr>
        <w:t xml:space="preserve">trust the chatbot more when explanations are shown. </w:t>
      </w:r>
      <w:r w:rsidRPr="008C54D5">
        <w:rPr>
          <w:sz w:val="22"/>
          <w:szCs w:val="22"/>
        </w:rPr>
        <w:t>Trust is not something which can be observed directly. It should be captured through behaviour. In this case, through six short Likert-scale questions answered immediately after the loan decision. The hypothesis is simple but central to the study. If explanations help, then the users who see them should report higher trust.</w:t>
      </w:r>
    </w:p>
    <w:p w14:paraId="0DB188FF" w14:textId="77777777" w:rsidR="008B2145" w:rsidRPr="008C54D5" w:rsidRDefault="008B2145" w:rsidP="00D20F91">
      <w:pPr>
        <w:spacing w:line="360" w:lineRule="auto"/>
        <w:rPr>
          <w:sz w:val="22"/>
          <w:szCs w:val="22"/>
        </w:rPr>
      </w:pPr>
    </w:p>
    <w:p w14:paraId="6EE168BD" w14:textId="77777777" w:rsidR="008B2145" w:rsidRPr="008C54D5" w:rsidRDefault="008B2145" w:rsidP="00D20F91">
      <w:pPr>
        <w:spacing w:line="360" w:lineRule="auto"/>
        <w:rPr>
          <w:sz w:val="22"/>
          <w:szCs w:val="22"/>
        </w:rPr>
      </w:pPr>
      <w:r w:rsidRPr="008C54D5">
        <w:rPr>
          <w:sz w:val="22"/>
          <w:szCs w:val="22"/>
        </w:rPr>
        <w:t xml:space="preserve">The test, therefore, compares </w:t>
      </w:r>
      <w:r w:rsidRPr="008C54D5">
        <w:rPr>
          <w:b/>
          <w:bCs/>
          <w:sz w:val="22"/>
          <w:szCs w:val="22"/>
        </w:rPr>
        <w:t xml:space="preserve">two groups </w:t>
      </w:r>
      <w:r w:rsidRPr="008C54D5">
        <w:rPr>
          <w:sz w:val="22"/>
          <w:szCs w:val="22"/>
        </w:rPr>
        <w:t>such as</w:t>
      </w:r>
    </w:p>
    <w:p w14:paraId="587C0D26" w14:textId="77777777" w:rsidR="008B2145" w:rsidRPr="008C54D5" w:rsidRDefault="008B2145" w:rsidP="00D20F91">
      <w:pPr>
        <w:numPr>
          <w:ilvl w:val="0"/>
          <w:numId w:val="134"/>
        </w:numPr>
        <w:spacing w:before="120" w:after="120" w:line="360" w:lineRule="auto"/>
        <w:rPr>
          <w:sz w:val="22"/>
          <w:szCs w:val="22"/>
        </w:rPr>
      </w:pPr>
      <w:r w:rsidRPr="008C54D5">
        <w:rPr>
          <w:b/>
          <w:bCs/>
          <w:sz w:val="22"/>
          <w:szCs w:val="22"/>
        </w:rPr>
        <w:t>XAI mode</w:t>
      </w:r>
      <w:r w:rsidRPr="008C54D5">
        <w:rPr>
          <w:sz w:val="22"/>
          <w:szCs w:val="22"/>
        </w:rPr>
        <w:t xml:space="preserve"> → users receive SHAP-based natural language explanations</w:t>
      </w:r>
    </w:p>
    <w:p w14:paraId="2A1159A0" w14:textId="77777777" w:rsidR="008B2145" w:rsidRPr="008C54D5" w:rsidRDefault="008B2145" w:rsidP="00D20F91">
      <w:pPr>
        <w:numPr>
          <w:ilvl w:val="0"/>
          <w:numId w:val="134"/>
        </w:numPr>
        <w:spacing w:before="120" w:after="120" w:line="360" w:lineRule="auto"/>
        <w:rPr>
          <w:sz w:val="22"/>
          <w:szCs w:val="22"/>
        </w:rPr>
      </w:pPr>
      <w:r w:rsidRPr="008C54D5">
        <w:rPr>
          <w:b/>
          <w:bCs/>
          <w:sz w:val="22"/>
          <w:szCs w:val="22"/>
        </w:rPr>
        <w:t>Baseline mode</w:t>
      </w:r>
      <w:r w:rsidRPr="008C54D5">
        <w:rPr>
          <w:sz w:val="22"/>
          <w:szCs w:val="22"/>
        </w:rPr>
        <w:t xml:space="preserve"> → users receive only the final decision</w:t>
      </w:r>
    </w:p>
    <w:p w14:paraId="76A81B66" w14:textId="77777777" w:rsidR="008B2145" w:rsidRPr="008C54D5" w:rsidRDefault="008B2145" w:rsidP="00D20F91">
      <w:pPr>
        <w:spacing w:line="360" w:lineRule="auto"/>
        <w:rPr>
          <w:sz w:val="22"/>
          <w:szCs w:val="22"/>
        </w:rPr>
      </w:pPr>
    </w:p>
    <w:p w14:paraId="2A3014D0" w14:textId="77777777" w:rsidR="008B2145" w:rsidRPr="008C54D5" w:rsidRDefault="008B2145" w:rsidP="00D20F91">
      <w:pPr>
        <w:spacing w:line="360" w:lineRule="auto"/>
        <w:rPr>
          <w:sz w:val="22"/>
          <w:szCs w:val="22"/>
        </w:rPr>
      </w:pPr>
      <w:r w:rsidRPr="008C54D5">
        <w:rPr>
          <w:sz w:val="22"/>
          <w:szCs w:val="22"/>
        </w:rPr>
        <w:t>If the XAI group consistently reports higher trust, NFR1 is satisfied.</w:t>
      </w:r>
    </w:p>
    <w:p w14:paraId="119B33AD" w14:textId="77777777" w:rsidR="008B2145" w:rsidRDefault="008B2145" w:rsidP="00D20F91">
      <w:pPr>
        <w:spacing w:line="360" w:lineRule="auto"/>
      </w:pPr>
    </w:p>
    <w:p w14:paraId="29074574" w14:textId="3CA90068" w:rsidR="008B2145" w:rsidRDefault="008B2145" w:rsidP="00D20F91">
      <w:pPr>
        <w:pStyle w:val="Heading5"/>
        <w:spacing w:line="360" w:lineRule="auto"/>
      </w:pPr>
      <w:r>
        <w:t>How the Trust Index is calculated</w:t>
      </w:r>
    </w:p>
    <w:p w14:paraId="03F6ACA9" w14:textId="2AF3268C" w:rsidR="003B75F2" w:rsidRPr="008C54D5" w:rsidRDefault="008B2145" w:rsidP="00D20F91">
      <w:pPr>
        <w:spacing w:line="360" w:lineRule="auto"/>
        <w:rPr>
          <w:sz w:val="22"/>
          <w:szCs w:val="22"/>
        </w:rPr>
      </w:pPr>
      <w:r w:rsidRPr="008C54D5">
        <w:rPr>
          <w:sz w:val="22"/>
          <w:szCs w:val="22"/>
        </w:rPr>
        <w:t xml:space="preserve">Each user completes a short, goal-oriented survey after receiving a loan decision. It contains </w:t>
      </w:r>
      <w:r w:rsidRPr="008C54D5">
        <w:rPr>
          <w:b/>
          <w:bCs/>
          <w:sz w:val="22"/>
          <w:szCs w:val="22"/>
        </w:rPr>
        <w:t xml:space="preserve">six questions, </w:t>
      </w:r>
      <w:r w:rsidRPr="008C54D5">
        <w:rPr>
          <w:sz w:val="22"/>
          <w:szCs w:val="22"/>
        </w:rPr>
        <w:t xml:space="preserve">each answered on a </w:t>
      </w:r>
      <w:r w:rsidRPr="008C54D5">
        <w:rPr>
          <w:b/>
          <w:bCs/>
          <w:sz w:val="22"/>
          <w:szCs w:val="22"/>
        </w:rPr>
        <w:t>1-5 Likert scale.</w:t>
      </w:r>
    </w:p>
    <w:p w14:paraId="424E74FC" w14:textId="31E13AB0" w:rsidR="005E5656" w:rsidRDefault="005E5656" w:rsidP="005E5656">
      <w:pPr>
        <w:pStyle w:val="Caption"/>
        <w:keepNext/>
      </w:pPr>
      <w:bookmarkStart w:id="147" w:name="_Toc216999546"/>
      <w:r>
        <w:t xml:space="preserve">Table </w:t>
      </w:r>
      <w:fldSimple w:instr=" SEQ Table \* ARABIC ">
        <w:r w:rsidR="00B8393F">
          <w:rPr>
            <w:noProof/>
          </w:rPr>
          <w:t>21</w:t>
        </w:r>
        <w:bookmarkEnd w:id="147"/>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867"/>
        <w:gridCol w:w="5143"/>
      </w:tblGrid>
      <w:tr w:rsidR="00E40BCA" w:rsidRPr="008C54D5" w14:paraId="5DF5862B" w14:textId="77777777">
        <w:trPr>
          <w:trHeight w:val="540"/>
        </w:trPr>
        <w:tc>
          <w:tcPr>
            <w:tcW w:w="5580" w:type="dxa"/>
            <w:tcBorders>
              <w:top w:val="single" w:sz="6" w:space="0" w:color="E0E0E0"/>
              <w:left w:val="single" w:sz="6" w:space="0" w:color="E0E0E0"/>
              <w:bottom w:val="single" w:sz="6" w:space="0" w:color="E0E0E0"/>
              <w:right w:val="single" w:sz="6" w:space="0" w:color="E0E0E0"/>
            </w:tcBorders>
            <w:hideMark/>
          </w:tcPr>
          <w:p w14:paraId="0EF5EE77" w14:textId="77777777" w:rsidR="00E40BCA" w:rsidRPr="008C54D5" w:rsidRDefault="00E40BCA" w:rsidP="00D20F91">
            <w:pPr>
              <w:spacing w:line="360" w:lineRule="auto"/>
              <w:rPr>
                <w:sz w:val="22"/>
                <w:szCs w:val="22"/>
              </w:rPr>
            </w:pPr>
            <w:r w:rsidRPr="008C54D5">
              <w:rPr>
                <w:b/>
                <w:bCs/>
                <w:sz w:val="22"/>
                <w:szCs w:val="22"/>
              </w:rPr>
              <w:t>Goal</w:t>
            </w:r>
          </w:p>
        </w:tc>
        <w:tc>
          <w:tcPr>
            <w:tcW w:w="9105" w:type="dxa"/>
            <w:tcBorders>
              <w:top w:val="single" w:sz="6" w:space="0" w:color="E0E0E0"/>
              <w:left w:val="single" w:sz="6" w:space="0" w:color="E0E0E0"/>
              <w:bottom w:val="single" w:sz="6" w:space="0" w:color="E0E0E0"/>
              <w:right w:val="single" w:sz="6" w:space="0" w:color="E0E0E0"/>
            </w:tcBorders>
            <w:hideMark/>
          </w:tcPr>
          <w:p w14:paraId="0BC9F62B" w14:textId="77777777" w:rsidR="00E40BCA" w:rsidRPr="008C54D5" w:rsidRDefault="00E40BCA" w:rsidP="00D20F91">
            <w:pPr>
              <w:spacing w:line="360" w:lineRule="auto"/>
              <w:rPr>
                <w:sz w:val="22"/>
                <w:szCs w:val="22"/>
              </w:rPr>
            </w:pPr>
            <w:r w:rsidRPr="008C54D5">
              <w:rPr>
                <w:b/>
                <w:bCs/>
                <w:sz w:val="22"/>
                <w:szCs w:val="22"/>
              </w:rPr>
              <w:t>Survey Question</w:t>
            </w:r>
          </w:p>
        </w:tc>
      </w:tr>
      <w:tr w:rsidR="00E40BCA" w:rsidRPr="008C54D5" w14:paraId="3B382B67" w14:textId="77777777">
        <w:trPr>
          <w:trHeight w:val="540"/>
        </w:trPr>
        <w:tc>
          <w:tcPr>
            <w:tcW w:w="0" w:type="auto"/>
            <w:tcBorders>
              <w:top w:val="nil"/>
              <w:left w:val="single" w:sz="6" w:space="0" w:color="E0E0E0"/>
              <w:bottom w:val="single" w:sz="6" w:space="0" w:color="E0E0E0"/>
              <w:right w:val="single" w:sz="6" w:space="0" w:color="E0E0E0"/>
            </w:tcBorders>
            <w:hideMark/>
          </w:tcPr>
          <w:p w14:paraId="2F290274" w14:textId="77777777" w:rsidR="00E40BCA" w:rsidRPr="008C54D5" w:rsidRDefault="00E40BCA" w:rsidP="00D20F91">
            <w:pPr>
              <w:spacing w:line="360" w:lineRule="auto"/>
              <w:rPr>
                <w:sz w:val="22"/>
                <w:szCs w:val="22"/>
              </w:rPr>
            </w:pPr>
            <w:r w:rsidRPr="008C54D5">
              <w:rPr>
                <w:sz w:val="22"/>
                <w:szCs w:val="22"/>
              </w:rPr>
              <w:t>Measure overall trust in the system’s decision-making</w:t>
            </w:r>
          </w:p>
        </w:tc>
        <w:tc>
          <w:tcPr>
            <w:tcW w:w="0" w:type="auto"/>
            <w:tcBorders>
              <w:top w:val="nil"/>
              <w:left w:val="single" w:sz="6" w:space="0" w:color="E0E0E0"/>
              <w:bottom w:val="single" w:sz="6" w:space="0" w:color="E0E0E0"/>
              <w:right w:val="single" w:sz="6" w:space="0" w:color="E0E0E0"/>
            </w:tcBorders>
            <w:hideMark/>
          </w:tcPr>
          <w:p w14:paraId="534FE605" w14:textId="77777777" w:rsidR="00E40BCA" w:rsidRPr="008C54D5" w:rsidRDefault="00E40BCA" w:rsidP="00D20F91">
            <w:pPr>
              <w:spacing w:line="360" w:lineRule="auto"/>
              <w:rPr>
                <w:sz w:val="22"/>
                <w:szCs w:val="22"/>
              </w:rPr>
            </w:pPr>
            <w:r w:rsidRPr="008C54D5">
              <w:rPr>
                <w:sz w:val="22"/>
                <w:szCs w:val="22"/>
              </w:rPr>
              <w:t>I trust the loan decision provided by the chatbot.</w:t>
            </w:r>
          </w:p>
        </w:tc>
      </w:tr>
      <w:tr w:rsidR="00E40BCA" w:rsidRPr="008C54D5" w14:paraId="11A0EC19" w14:textId="77777777">
        <w:trPr>
          <w:trHeight w:val="540"/>
        </w:trPr>
        <w:tc>
          <w:tcPr>
            <w:tcW w:w="0" w:type="auto"/>
            <w:tcBorders>
              <w:top w:val="nil"/>
              <w:left w:val="single" w:sz="6" w:space="0" w:color="E0E0E0"/>
              <w:bottom w:val="single" w:sz="6" w:space="0" w:color="E0E0E0"/>
              <w:right w:val="single" w:sz="6" w:space="0" w:color="E0E0E0"/>
            </w:tcBorders>
            <w:hideMark/>
          </w:tcPr>
          <w:p w14:paraId="74E5E33C" w14:textId="77777777" w:rsidR="00E40BCA" w:rsidRPr="008C54D5" w:rsidRDefault="00E40BCA" w:rsidP="00D20F91">
            <w:pPr>
              <w:spacing w:line="360" w:lineRule="auto"/>
              <w:rPr>
                <w:sz w:val="22"/>
                <w:szCs w:val="22"/>
              </w:rPr>
            </w:pPr>
            <w:r w:rsidRPr="008C54D5">
              <w:rPr>
                <w:sz w:val="22"/>
                <w:szCs w:val="22"/>
              </w:rPr>
              <w:t>Measure confidence derived specifically from explanations (XAI factor)</w:t>
            </w:r>
          </w:p>
        </w:tc>
        <w:tc>
          <w:tcPr>
            <w:tcW w:w="0" w:type="auto"/>
            <w:tcBorders>
              <w:top w:val="nil"/>
              <w:left w:val="single" w:sz="6" w:space="0" w:color="E0E0E0"/>
              <w:bottom w:val="single" w:sz="6" w:space="0" w:color="E0E0E0"/>
              <w:right w:val="single" w:sz="6" w:space="0" w:color="E0E0E0"/>
            </w:tcBorders>
            <w:hideMark/>
          </w:tcPr>
          <w:p w14:paraId="324B6650" w14:textId="77777777" w:rsidR="00E40BCA" w:rsidRPr="008C54D5" w:rsidRDefault="00E40BCA" w:rsidP="00D20F91">
            <w:pPr>
              <w:spacing w:line="360" w:lineRule="auto"/>
              <w:rPr>
                <w:sz w:val="22"/>
                <w:szCs w:val="22"/>
              </w:rPr>
            </w:pPr>
            <w:r w:rsidRPr="008C54D5">
              <w:rPr>
                <w:sz w:val="22"/>
                <w:szCs w:val="22"/>
              </w:rPr>
              <w:t>The chatbot's reasoning or explanation increased my confidence in the decision.</w:t>
            </w:r>
          </w:p>
        </w:tc>
      </w:tr>
      <w:tr w:rsidR="00E40BCA" w:rsidRPr="008C54D5" w14:paraId="1C293F94" w14:textId="77777777">
        <w:trPr>
          <w:trHeight w:val="540"/>
        </w:trPr>
        <w:tc>
          <w:tcPr>
            <w:tcW w:w="0" w:type="auto"/>
            <w:tcBorders>
              <w:top w:val="nil"/>
              <w:left w:val="single" w:sz="6" w:space="0" w:color="E0E0E0"/>
              <w:bottom w:val="single" w:sz="6" w:space="0" w:color="E0E0E0"/>
              <w:right w:val="single" w:sz="6" w:space="0" w:color="E0E0E0"/>
            </w:tcBorders>
            <w:hideMark/>
          </w:tcPr>
          <w:p w14:paraId="658E372C" w14:textId="77777777" w:rsidR="00E40BCA" w:rsidRPr="008C54D5" w:rsidRDefault="00E40BCA" w:rsidP="00D20F91">
            <w:pPr>
              <w:spacing w:line="360" w:lineRule="auto"/>
              <w:rPr>
                <w:sz w:val="22"/>
                <w:szCs w:val="22"/>
              </w:rPr>
            </w:pPr>
            <w:r w:rsidRPr="008C54D5">
              <w:rPr>
                <w:sz w:val="22"/>
                <w:szCs w:val="22"/>
              </w:rPr>
              <w:t>Measure perceived accuracy of the AI model</w:t>
            </w:r>
          </w:p>
        </w:tc>
        <w:tc>
          <w:tcPr>
            <w:tcW w:w="0" w:type="auto"/>
            <w:tcBorders>
              <w:top w:val="nil"/>
              <w:left w:val="single" w:sz="6" w:space="0" w:color="E0E0E0"/>
              <w:bottom w:val="single" w:sz="6" w:space="0" w:color="E0E0E0"/>
              <w:right w:val="single" w:sz="6" w:space="0" w:color="E0E0E0"/>
            </w:tcBorders>
            <w:hideMark/>
          </w:tcPr>
          <w:p w14:paraId="1BE786C0" w14:textId="77777777" w:rsidR="00E40BCA" w:rsidRPr="008C54D5" w:rsidRDefault="00E40BCA" w:rsidP="00D20F91">
            <w:pPr>
              <w:spacing w:line="360" w:lineRule="auto"/>
              <w:rPr>
                <w:sz w:val="22"/>
                <w:szCs w:val="22"/>
              </w:rPr>
            </w:pPr>
            <w:r w:rsidRPr="008C54D5">
              <w:rPr>
                <w:sz w:val="22"/>
                <w:szCs w:val="22"/>
              </w:rPr>
              <w:t>The chatbot's answer felt accurate and reliable.</w:t>
            </w:r>
          </w:p>
        </w:tc>
      </w:tr>
      <w:tr w:rsidR="00E40BCA" w:rsidRPr="008C54D5" w14:paraId="465021A2" w14:textId="77777777">
        <w:trPr>
          <w:trHeight w:val="540"/>
        </w:trPr>
        <w:tc>
          <w:tcPr>
            <w:tcW w:w="0" w:type="auto"/>
            <w:tcBorders>
              <w:top w:val="nil"/>
              <w:left w:val="single" w:sz="6" w:space="0" w:color="E0E0E0"/>
              <w:bottom w:val="single" w:sz="6" w:space="0" w:color="E0E0E0"/>
              <w:right w:val="single" w:sz="6" w:space="0" w:color="E0E0E0"/>
            </w:tcBorders>
            <w:hideMark/>
          </w:tcPr>
          <w:p w14:paraId="7578E3B5" w14:textId="77777777" w:rsidR="00E40BCA" w:rsidRPr="008C54D5" w:rsidRDefault="00E40BCA" w:rsidP="00D20F91">
            <w:pPr>
              <w:spacing w:line="360" w:lineRule="auto"/>
              <w:rPr>
                <w:sz w:val="22"/>
                <w:szCs w:val="22"/>
              </w:rPr>
            </w:pPr>
            <w:r w:rsidRPr="008C54D5">
              <w:rPr>
                <w:sz w:val="22"/>
                <w:szCs w:val="22"/>
              </w:rPr>
              <w:t>Measure decision clarity and user understanding</w:t>
            </w:r>
          </w:p>
        </w:tc>
        <w:tc>
          <w:tcPr>
            <w:tcW w:w="0" w:type="auto"/>
            <w:tcBorders>
              <w:top w:val="nil"/>
              <w:left w:val="single" w:sz="6" w:space="0" w:color="E0E0E0"/>
              <w:bottom w:val="single" w:sz="6" w:space="0" w:color="E0E0E0"/>
              <w:right w:val="single" w:sz="6" w:space="0" w:color="E0E0E0"/>
            </w:tcBorders>
            <w:hideMark/>
          </w:tcPr>
          <w:p w14:paraId="39C499E1" w14:textId="77777777" w:rsidR="00E40BCA" w:rsidRPr="008C54D5" w:rsidRDefault="00E40BCA" w:rsidP="00D20F91">
            <w:pPr>
              <w:spacing w:line="360" w:lineRule="auto"/>
              <w:rPr>
                <w:sz w:val="22"/>
                <w:szCs w:val="22"/>
              </w:rPr>
            </w:pPr>
            <w:r w:rsidRPr="008C54D5">
              <w:rPr>
                <w:sz w:val="22"/>
                <w:szCs w:val="22"/>
              </w:rPr>
              <w:t>I understood how the system arrived at the decision.</w:t>
            </w:r>
          </w:p>
        </w:tc>
      </w:tr>
      <w:tr w:rsidR="00E40BCA" w:rsidRPr="008C54D5" w14:paraId="3630EF1C" w14:textId="77777777">
        <w:trPr>
          <w:trHeight w:val="540"/>
        </w:trPr>
        <w:tc>
          <w:tcPr>
            <w:tcW w:w="0" w:type="auto"/>
            <w:tcBorders>
              <w:top w:val="nil"/>
              <w:left w:val="single" w:sz="6" w:space="0" w:color="E0E0E0"/>
              <w:bottom w:val="single" w:sz="6" w:space="0" w:color="E0E0E0"/>
              <w:right w:val="single" w:sz="6" w:space="0" w:color="E0E0E0"/>
            </w:tcBorders>
            <w:hideMark/>
          </w:tcPr>
          <w:p w14:paraId="0B2715FA" w14:textId="77777777" w:rsidR="00E40BCA" w:rsidRPr="008C54D5" w:rsidRDefault="00E40BCA" w:rsidP="00D20F91">
            <w:pPr>
              <w:spacing w:line="360" w:lineRule="auto"/>
              <w:rPr>
                <w:sz w:val="22"/>
                <w:szCs w:val="22"/>
              </w:rPr>
            </w:pPr>
            <w:r w:rsidRPr="008C54D5">
              <w:rPr>
                <w:sz w:val="22"/>
                <w:szCs w:val="22"/>
              </w:rPr>
              <w:t>Measure user acceptance and willingness to rely on the system</w:t>
            </w:r>
          </w:p>
        </w:tc>
        <w:tc>
          <w:tcPr>
            <w:tcW w:w="0" w:type="auto"/>
            <w:tcBorders>
              <w:top w:val="nil"/>
              <w:left w:val="single" w:sz="6" w:space="0" w:color="E0E0E0"/>
              <w:bottom w:val="single" w:sz="6" w:space="0" w:color="E0E0E0"/>
              <w:right w:val="single" w:sz="6" w:space="0" w:color="E0E0E0"/>
            </w:tcBorders>
            <w:hideMark/>
          </w:tcPr>
          <w:p w14:paraId="7582CE4A" w14:textId="77777777" w:rsidR="00E40BCA" w:rsidRPr="008C54D5" w:rsidRDefault="00E40BCA" w:rsidP="00D20F91">
            <w:pPr>
              <w:spacing w:line="360" w:lineRule="auto"/>
              <w:rPr>
                <w:sz w:val="22"/>
                <w:szCs w:val="22"/>
              </w:rPr>
            </w:pPr>
            <w:r w:rsidRPr="008C54D5">
              <w:rPr>
                <w:sz w:val="22"/>
                <w:szCs w:val="22"/>
              </w:rPr>
              <w:t>I would rely on this chatbot for similar financial decisions in the future.</w:t>
            </w:r>
          </w:p>
        </w:tc>
      </w:tr>
      <w:tr w:rsidR="00E40BCA" w:rsidRPr="008C54D5" w14:paraId="68898281" w14:textId="77777777">
        <w:trPr>
          <w:trHeight w:val="540"/>
        </w:trPr>
        <w:tc>
          <w:tcPr>
            <w:tcW w:w="0" w:type="auto"/>
            <w:tcBorders>
              <w:top w:val="nil"/>
              <w:left w:val="single" w:sz="6" w:space="0" w:color="E0E0E0"/>
              <w:bottom w:val="single" w:sz="6" w:space="0" w:color="E0E0E0"/>
              <w:right w:val="single" w:sz="6" w:space="0" w:color="E0E0E0"/>
            </w:tcBorders>
            <w:hideMark/>
          </w:tcPr>
          <w:p w14:paraId="0E51D32D" w14:textId="77777777" w:rsidR="00E40BCA" w:rsidRPr="008C54D5" w:rsidRDefault="00E40BCA" w:rsidP="00D20F91">
            <w:pPr>
              <w:spacing w:line="360" w:lineRule="auto"/>
              <w:rPr>
                <w:sz w:val="22"/>
                <w:szCs w:val="22"/>
              </w:rPr>
            </w:pPr>
            <w:r w:rsidRPr="008C54D5">
              <w:rPr>
                <w:sz w:val="22"/>
                <w:szCs w:val="22"/>
              </w:rPr>
              <w:t>Measure emotional trust and comfort in using AI for finance</w:t>
            </w:r>
          </w:p>
        </w:tc>
        <w:tc>
          <w:tcPr>
            <w:tcW w:w="0" w:type="auto"/>
            <w:tcBorders>
              <w:top w:val="nil"/>
              <w:left w:val="single" w:sz="6" w:space="0" w:color="E0E0E0"/>
              <w:bottom w:val="single" w:sz="6" w:space="0" w:color="E0E0E0"/>
              <w:right w:val="single" w:sz="6" w:space="0" w:color="E0E0E0"/>
            </w:tcBorders>
            <w:hideMark/>
          </w:tcPr>
          <w:p w14:paraId="741F1C31" w14:textId="77777777" w:rsidR="00E40BCA" w:rsidRPr="008C54D5" w:rsidRDefault="00E40BCA" w:rsidP="00D20F91">
            <w:pPr>
              <w:spacing w:line="360" w:lineRule="auto"/>
              <w:rPr>
                <w:sz w:val="22"/>
                <w:szCs w:val="22"/>
              </w:rPr>
            </w:pPr>
            <w:r w:rsidRPr="008C54D5">
              <w:rPr>
                <w:sz w:val="22"/>
                <w:szCs w:val="22"/>
              </w:rPr>
              <w:t>I felt comfortable receiving a financial decision from an AI system.</w:t>
            </w:r>
          </w:p>
        </w:tc>
      </w:tr>
    </w:tbl>
    <w:p w14:paraId="6BDBCE3D" w14:textId="77777777" w:rsidR="00E40BCA" w:rsidRPr="008C54D5" w:rsidRDefault="00E40BCA" w:rsidP="00D20F91">
      <w:pPr>
        <w:spacing w:line="360" w:lineRule="auto"/>
        <w:rPr>
          <w:sz w:val="22"/>
          <w:szCs w:val="22"/>
          <w:lang w:val="en-US"/>
        </w:rPr>
      </w:pPr>
    </w:p>
    <w:p w14:paraId="7405AC5D" w14:textId="6849700E" w:rsidR="003174D8" w:rsidRPr="008C54D5" w:rsidRDefault="003174D8" w:rsidP="00D20F91">
      <w:pPr>
        <w:spacing w:line="360" w:lineRule="auto"/>
        <w:rPr>
          <w:sz w:val="22"/>
          <w:szCs w:val="22"/>
        </w:rPr>
      </w:pPr>
      <w:r w:rsidRPr="008C54D5">
        <w:rPr>
          <w:sz w:val="22"/>
          <w:szCs w:val="22"/>
        </w:rPr>
        <w:t xml:space="preserve">Each question targeted a specific dimension of trust, such as confidence, clarity, acceptance, and emotional comfort. The </w:t>
      </w:r>
      <w:r w:rsidRPr="008C54D5">
        <w:rPr>
          <w:b/>
          <w:bCs/>
          <w:sz w:val="22"/>
          <w:szCs w:val="22"/>
        </w:rPr>
        <w:t xml:space="preserve">Trust Index </w:t>
      </w:r>
      <w:r w:rsidRPr="008C54D5">
        <w:rPr>
          <w:sz w:val="22"/>
          <w:szCs w:val="22"/>
        </w:rPr>
        <w:t>for a single user is computed as below.</w:t>
      </w:r>
    </w:p>
    <w:p w14:paraId="3436E470" w14:textId="77777777" w:rsidR="003174D8" w:rsidRPr="008C54D5" w:rsidRDefault="003174D8" w:rsidP="00D20F91">
      <w:pPr>
        <w:spacing w:line="360" w:lineRule="auto"/>
        <w:rPr>
          <w:sz w:val="22"/>
          <w:szCs w:val="22"/>
          <w:lang w:val="en-US"/>
        </w:rPr>
      </w:pPr>
      <w:r w:rsidRPr="008C54D5">
        <w:rPr>
          <w:sz w:val="22"/>
          <w:szCs w:val="22"/>
          <w:lang w:val="en-US"/>
        </w:rPr>
        <w:t xml:space="preserve"> </w:t>
      </w:r>
    </w:p>
    <w:p w14:paraId="2860AFA5" w14:textId="0733362B" w:rsidR="003B75F2" w:rsidRPr="008C54D5" w:rsidRDefault="003174D8" w:rsidP="00D20F91">
      <w:pPr>
        <w:spacing w:line="360" w:lineRule="auto"/>
        <w:rPr>
          <w:sz w:val="22"/>
          <w:szCs w:val="22"/>
          <w:lang w:val="en-US"/>
        </w:rPr>
      </w:pPr>
      <m:oMathPara>
        <m:oMathParaPr>
          <m:jc m:val="center"/>
        </m:oMathParaPr>
        <m:oMath>
          <m:r>
            <m:rPr>
              <m:nor/>
            </m:rPr>
            <w:rPr>
              <w:sz w:val="22"/>
              <w:szCs w:val="22"/>
              <w:lang w:val="en-US"/>
            </w:rPr>
            <w:lastRenderedPageBreak/>
            <m:t>Trust Index</m:t>
          </m:r>
          <m:r>
            <w:rPr>
              <w:rFonts w:ascii="Cambria Math" w:hAnsi="Cambria Math"/>
              <w:sz w:val="22"/>
              <w:szCs w:val="22"/>
              <w:lang w:val="en-US"/>
            </w:rPr>
            <m:t>=</m:t>
          </m:r>
          <m:f>
            <m:fPr>
              <m:ctrlPr>
                <w:rPr>
                  <w:rFonts w:ascii="Cambria Math" w:hAnsi="Cambria Math"/>
                  <w:sz w:val="22"/>
                  <w:szCs w:val="22"/>
                  <w:lang w:val="en-US"/>
                </w:rPr>
              </m:ctrlPr>
            </m:fPr>
            <m:num>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1</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2</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3</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4</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5</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6</m:t>
                  </m:r>
                </m:sub>
              </m:sSub>
              <m:ctrlPr>
                <w:rPr>
                  <w:rFonts w:ascii="Cambria Math" w:hAnsi="Cambria Math"/>
                  <w:i/>
                  <w:sz w:val="22"/>
                  <w:szCs w:val="22"/>
                  <w:lang w:val="en-US"/>
                </w:rPr>
              </m:ctrlPr>
            </m:num>
            <m:den>
              <m:r>
                <w:rPr>
                  <w:rFonts w:ascii="Cambria Math" w:hAnsi="Cambria Math"/>
                  <w:sz w:val="22"/>
                  <w:szCs w:val="22"/>
                  <w:lang w:val="en-US"/>
                </w:rPr>
                <m:t>6</m:t>
              </m:r>
              <m:ctrlPr>
                <w:rPr>
                  <w:rFonts w:ascii="Cambria Math" w:hAnsi="Cambria Math"/>
                  <w:i/>
                  <w:sz w:val="22"/>
                  <w:szCs w:val="22"/>
                  <w:lang w:val="en-US"/>
                </w:rPr>
              </m:ctrlPr>
            </m:den>
          </m:f>
        </m:oMath>
      </m:oMathPara>
    </w:p>
    <w:p w14:paraId="30248AD3" w14:textId="77777777" w:rsidR="003B75F2" w:rsidRPr="008C54D5" w:rsidRDefault="003B75F2" w:rsidP="00D20F91">
      <w:pPr>
        <w:spacing w:line="360" w:lineRule="auto"/>
        <w:rPr>
          <w:sz w:val="22"/>
          <w:szCs w:val="22"/>
          <w:lang w:val="en-US"/>
        </w:rPr>
      </w:pPr>
    </w:p>
    <w:p w14:paraId="074BF91D" w14:textId="22C398DF" w:rsidR="001D5B5D" w:rsidRPr="008C54D5" w:rsidRDefault="001D5B5D" w:rsidP="00D20F91">
      <w:pPr>
        <w:spacing w:line="360" w:lineRule="auto"/>
        <w:rPr>
          <w:sz w:val="22"/>
          <w:szCs w:val="22"/>
        </w:rPr>
      </w:pPr>
      <w:r w:rsidRPr="008C54D5">
        <w:rPr>
          <w:sz w:val="22"/>
          <w:szCs w:val="22"/>
        </w:rPr>
        <w:t>Each score ranges from 1 to 5. Therefore, the Trust Index also falls between 1.0 and 5.0. This approach treats trust as a combination of below factors,</w:t>
      </w:r>
    </w:p>
    <w:p w14:paraId="08A092B3"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Overall trust in  the system’s decision-making</w:t>
      </w:r>
    </w:p>
    <w:p w14:paraId="1328833E"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Confidence derived specifically from explanations (XAI factor)</w:t>
      </w:r>
    </w:p>
    <w:p w14:paraId="143FAD6E"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Perceived accuracy of the AI model</w:t>
      </w:r>
    </w:p>
    <w:p w14:paraId="69ED0882"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Decision clarity and user understanding</w:t>
      </w:r>
    </w:p>
    <w:p w14:paraId="456C623B"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User acceptance and willingness to rely on the system</w:t>
      </w:r>
    </w:p>
    <w:p w14:paraId="6A0146B3"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Emotional comfort and comfort in using the system.</w:t>
      </w:r>
    </w:p>
    <w:p w14:paraId="363B106F" w14:textId="77777777" w:rsidR="00C75A88" w:rsidRDefault="00C75A88" w:rsidP="00D20F91">
      <w:pPr>
        <w:spacing w:line="360" w:lineRule="auto"/>
        <w:rPr>
          <w:lang w:val="en-US"/>
        </w:rPr>
      </w:pPr>
    </w:p>
    <w:p w14:paraId="4BA5C518" w14:textId="3A81686E" w:rsidR="003F44B9" w:rsidRPr="008107AD" w:rsidRDefault="003F44B9" w:rsidP="00D20F91">
      <w:pPr>
        <w:pStyle w:val="Heading5"/>
        <w:spacing w:line="360" w:lineRule="auto"/>
      </w:pPr>
      <w:r>
        <w:t>How Trust Was Compared Between Modes</w:t>
      </w:r>
    </w:p>
    <w:p w14:paraId="0112F905" w14:textId="40F51346" w:rsidR="001632C3" w:rsidRPr="008C54D5" w:rsidRDefault="003F44B9" w:rsidP="00D20F91">
      <w:pPr>
        <w:pStyle w:val="ListParagraph"/>
        <w:numPr>
          <w:ilvl w:val="0"/>
          <w:numId w:val="137"/>
        </w:numPr>
        <w:spacing w:line="360" w:lineRule="auto"/>
        <w:rPr>
          <w:sz w:val="22"/>
          <w:szCs w:val="22"/>
        </w:rPr>
      </w:pPr>
      <w:r w:rsidRPr="008C54D5">
        <w:rPr>
          <w:sz w:val="22"/>
          <w:szCs w:val="22"/>
        </w:rPr>
        <w:t>Step 1 - Compute Trust Index for each survey response</w:t>
      </w:r>
    </w:p>
    <w:p w14:paraId="7F49703B" w14:textId="4570702F" w:rsidR="001D1B09" w:rsidRPr="008C54D5" w:rsidRDefault="003F44B9" w:rsidP="00D20F91">
      <w:pPr>
        <w:pStyle w:val="ListParagraph"/>
        <w:spacing w:line="360" w:lineRule="auto"/>
        <w:rPr>
          <w:sz w:val="22"/>
          <w:szCs w:val="22"/>
        </w:rPr>
      </w:pPr>
      <w:r w:rsidRPr="008C54D5">
        <w:rPr>
          <w:sz w:val="22"/>
          <w:szCs w:val="22"/>
        </w:rPr>
        <w:t>Every trust survey entry is converted into a Trust Index using the formula.</w:t>
      </w:r>
    </w:p>
    <w:p w14:paraId="23AB0507" w14:textId="2DC20E36" w:rsidR="00966235" w:rsidRPr="003B12AE" w:rsidRDefault="00966235" w:rsidP="00D20F91">
      <w:pPr>
        <w:spacing w:line="360" w:lineRule="auto"/>
        <w:rPr>
          <w:sz w:val="22"/>
          <w:szCs w:val="22"/>
          <w:lang w:val="en-US"/>
        </w:rPr>
      </w:pPr>
      <m:oMathPara>
        <m:oMath>
          <m:r>
            <m:rPr>
              <m:nor/>
            </m:rPr>
            <w:rPr>
              <w:sz w:val="22"/>
              <w:szCs w:val="22"/>
              <w:lang w:val="en-US"/>
            </w:rPr>
            <m:t>Trust Index</m:t>
          </m:r>
          <m:r>
            <w:rPr>
              <w:rFonts w:ascii="Cambria Math" w:hAnsi="Cambria Math"/>
              <w:sz w:val="22"/>
              <w:szCs w:val="22"/>
              <w:lang w:val="en-US"/>
            </w:rPr>
            <m:t>=</m:t>
          </m:r>
          <m:f>
            <m:fPr>
              <m:ctrlPr>
                <w:rPr>
                  <w:rFonts w:ascii="Cambria Math" w:hAnsi="Cambria Math"/>
                  <w:sz w:val="22"/>
                  <w:szCs w:val="22"/>
                  <w:lang w:val="en-US"/>
                </w:rPr>
              </m:ctrlPr>
            </m:fPr>
            <m:num>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1</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2</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3</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4</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5</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6</m:t>
                  </m:r>
                </m:sub>
              </m:sSub>
              <m:ctrlPr>
                <w:rPr>
                  <w:rFonts w:ascii="Cambria Math" w:hAnsi="Cambria Math"/>
                  <w:i/>
                  <w:sz w:val="22"/>
                  <w:szCs w:val="22"/>
                  <w:lang w:val="en-US"/>
                </w:rPr>
              </m:ctrlPr>
            </m:num>
            <m:den>
              <m:r>
                <w:rPr>
                  <w:rFonts w:ascii="Cambria Math" w:hAnsi="Cambria Math"/>
                  <w:sz w:val="22"/>
                  <w:szCs w:val="22"/>
                  <w:lang w:val="en-US"/>
                </w:rPr>
                <m:t>6</m:t>
              </m:r>
              <m:ctrlPr>
                <w:rPr>
                  <w:rFonts w:ascii="Cambria Math" w:hAnsi="Cambria Math"/>
                  <w:i/>
                  <w:sz w:val="22"/>
                  <w:szCs w:val="22"/>
                  <w:lang w:val="en-US"/>
                </w:rPr>
              </m:ctrlPr>
            </m:den>
          </m:f>
        </m:oMath>
      </m:oMathPara>
    </w:p>
    <w:p w14:paraId="0774E6ED" w14:textId="0539C609" w:rsidR="00CB4CE5" w:rsidRPr="008C54D5" w:rsidRDefault="00CB4CE5" w:rsidP="00D20F91">
      <w:pPr>
        <w:pStyle w:val="ListParagraph"/>
        <w:numPr>
          <w:ilvl w:val="0"/>
          <w:numId w:val="137"/>
        </w:numPr>
        <w:spacing w:line="360" w:lineRule="auto"/>
        <w:rPr>
          <w:sz w:val="22"/>
          <w:szCs w:val="22"/>
        </w:rPr>
      </w:pPr>
      <w:r w:rsidRPr="008C54D5">
        <w:rPr>
          <w:b/>
          <w:bCs/>
          <w:sz w:val="22"/>
          <w:szCs w:val="22"/>
        </w:rPr>
        <w:t>Step 2 - Group responses by variant</w:t>
      </w:r>
    </w:p>
    <w:p w14:paraId="021019AE" w14:textId="4B9CC930" w:rsidR="003F44B9" w:rsidRPr="008C54D5" w:rsidRDefault="003F44B9" w:rsidP="00D20F91">
      <w:pPr>
        <w:numPr>
          <w:ilvl w:val="0"/>
          <w:numId w:val="136"/>
        </w:numPr>
        <w:spacing w:before="120" w:after="120" w:line="360" w:lineRule="auto"/>
        <w:rPr>
          <w:sz w:val="22"/>
          <w:szCs w:val="22"/>
        </w:rPr>
      </w:pPr>
      <w:r w:rsidRPr="008C54D5">
        <w:rPr>
          <w:sz w:val="22"/>
          <w:szCs w:val="22"/>
        </w:rPr>
        <w:t xml:space="preserve">Group A → </w:t>
      </w:r>
      <w:r w:rsidRPr="008C54D5">
        <w:rPr>
          <w:b/>
          <w:bCs/>
          <w:sz w:val="22"/>
          <w:szCs w:val="22"/>
        </w:rPr>
        <w:t>Baseline</w:t>
      </w:r>
    </w:p>
    <w:p w14:paraId="51D329BA" w14:textId="1ED35DCC" w:rsidR="003F44B9" w:rsidRPr="003B12AE" w:rsidRDefault="003F44B9" w:rsidP="00D20F91">
      <w:pPr>
        <w:numPr>
          <w:ilvl w:val="0"/>
          <w:numId w:val="136"/>
        </w:numPr>
        <w:spacing w:before="120" w:after="120" w:line="360" w:lineRule="auto"/>
        <w:rPr>
          <w:sz w:val="22"/>
          <w:szCs w:val="22"/>
        </w:rPr>
      </w:pPr>
      <w:r w:rsidRPr="008C54D5">
        <w:rPr>
          <w:sz w:val="22"/>
          <w:szCs w:val="22"/>
        </w:rPr>
        <w:t xml:space="preserve">Group B → </w:t>
      </w:r>
      <w:r w:rsidRPr="008C54D5">
        <w:rPr>
          <w:b/>
          <w:bCs/>
          <w:sz w:val="22"/>
          <w:szCs w:val="22"/>
        </w:rPr>
        <w:t>XAI</w:t>
      </w:r>
    </w:p>
    <w:p w14:paraId="420E958E" w14:textId="5D89745F" w:rsidR="003F44B9" w:rsidRPr="008C54D5" w:rsidRDefault="006A6FE7" w:rsidP="00D20F91">
      <w:pPr>
        <w:pStyle w:val="ListParagraph"/>
        <w:numPr>
          <w:ilvl w:val="0"/>
          <w:numId w:val="137"/>
        </w:numPr>
        <w:spacing w:line="360" w:lineRule="auto"/>
        <w:rPr>
          <w:sz w:val="22"/>
          <w:szCs w:val="22"/>
        </w:rPr>
      </w:pPr>
      <w:r w:rsidRPr="008C54D5">
        <w:rPr>
          <w:sz w:val="22"/>
          <w:szCs w:val="22"/>
        </w:rPr>
        <w:t>Step 3 - Compute the average Trust Index for each group</w:t>
      </w:r>
    </w:p>
    <w:p w14:paraId="2E7B1947" w14:textId="6C098CEE" w:rsidR="00AB2EEB" w:rsidRPr="008C54D5" w:rsidRDefault="00AB2EEB" w:rsidP="00D20F91">
      <w:pPr>
        <w:pStyle w:val="ListParagraph"/>
        <w:numPr>
          <w:ilvl w:val="0"/>
          <w:numId w:val="136"/>
        </w:numPr>
        <w:spacing w:before="120" w:after="120" w:line="360" w:lineRule="auto"/>
        <w:rPr>
          <w:sz w:val="22"/>
          <w:szCs w:val="22"/>
        </w:rPr>
      </w:pPr>
      <w:r w:rsidRPr="008C54D5">
        <w:rPr>
          <w:sz w:val="22"/>
          <w:szCs w:val="22"/>
        </w:rPr>
        <w:t>Average trust index for XAI users</w:t>
      </w:r>
      <w:r w:rsidR="007C0F1A" w:rsidRPr="008C54D5">
        <w:rPr>
          <w:sz w:val="22"/>
          <w:szCs w:val="22"/>
        </w:rPr>
        <w:t xml:space="preserve"> calculated as below,</w:t>
      </w:r>
    </w:p>
    <w:p w14:paraId="57844C7C" w14:textId="146F02C4" w:rsidR="0016552D" w:rsidRPr="008C54D5" w:rsidRDefault="007B745E" w:rsidP="00D20F91">
      <w:pPr>
        <w:spacing w:before="120" w:after="120" w:line="360" w:lineRule="auto"/>
        <w:rPr>
          <w:sz w:val="22"/>
          <w:szCs w:val="22"/>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m:t>
              </m:r>
            </m:sub>
          </m:sSub>
          <m:r>
            <w:rPr>
              <w:rFonts w:ascii="Cambria Math" w:hAnsi="Cambria Math"/>
              <w:sz w:val="22"/>
              <w:szCs w:val="22"/>
            </w:rPr>
            <m:t>=</m:t>
          </m:r>
          <m:f>
            <m:fPr>
              <m:ctrlPr>
                <w:rPr>
                  <w:rFonts w:ascii="Cambria Math" w:hAnsi="Cambria Math"/>
                  <w:sz w:val="22"/>
                  <w:szCs w:val="22"/>
                </w:rPr>
              </m:ctrlPr>
            </m:fPr>
            <m:num>
              <m:nary>
                <m:naryPr>
                  <m:chr m:val="∑"/>
                  <m:subHide m:val="1"/>
                  <m:supHide m:val="1"/>
                  <m:ctrlPr>
                    <w:rPr>
                      <w:rFonts w:ascii="Cambria Math" w:hAnsi="Cambria Math"/>
                      <w:sz w:val="22"/>
                      <w:szCs w:val="22"/>
                    </w:rPr>
                  </m:ctrlPr>
                </m:naryPr>
                <m:sub>
                  <m:ctrlPr>
                    <w:rPr>
                      <w:rFonts w:ascii="Cambria Math" w:hAnsi="Cambria Math"/>
                      <w:i/>
                      <w:sz w:val="22"/>
                      <w:szCs w:val="22"/>
                    </w:rPr>
                  </m:ctrlPr>
                </m:sub>
                <m:sup>
                  <m:ctrlPr>
                    <w:rPr>
                      <w:rFonts w:ascii="Cambria Math" w:hAnsi="Cambria Math"/>
                      <w:i/>
                      <w:sz w:val="22"/>
                      <w:szCs w:val="22"/>
                    </w:rPr>
                  </m:ctrlPr>
                </m:sup>
                <m:e>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xai</m:t>
                      </m:r>
                    </m:sub>
                  </m:sSub>
                  <m:ctrlPr>
                    <w:rPr>
                      <w:rFonts w:ascii="Cambria Math" w:hAnsi="Cambria Math"/>
                      <w:i/>
                      <w:sz w:val="22"/>
                      <w:szCs w:val="22"/>
                    </w:rPr>
                  </m:ctrlPr>
                </m:e>
              </m:nary>
              <m:ctrlPr>
                <w:rPr>
                  <w:rFonts w:ascii="Cambria Math" w:hAnsi="Cambria Math"/>
                  <w:i/>
                  <w:sz w:val="22"/>
                  <w:szCs w:val="22"/>
                </w:rPr>
              </m:ctrlPr>
            </m:num>
            <m:den>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xai</m:t>
                  </m:r>
                </m:sub>
              </m:sSub>
              <m:ctrlPr>
                <w:rPr>
                  <w:rFonts w:ascii="Cambria Math" w:hAnsi="Cambria Math"/>
                  <w:i/>
                  <w:sz w:val="22"/>
                  <w:szCs w:val="22"/>
                </w:rPr>
              </m:ctrlPr>
            </m:den>
          </m:f>
        </m:oMath>
      </m:oMathPara>
    </w:p>
    <w:p w14:paraId="5762E99D" w14:textId="28EC3C40" w:rsidR="00587E25" w:rsidRPr="008C54D5" w:rsidRDefault="00000000" w:rsidP="00D20F91">
      <w:pPr>
        <w:spacing w:line="360" w:lineRule="auto"/>
        <w:rPr>
          <w:rFonts w:ascii="Cambria Math" w:hAnsi="Cambria Math"/>
          <w:sz w:val="22"/>
          <w:szCs w:val="22"/>
          <w:lang w:val="en-US"/>
          <w:oMath/>
        </w:rPr>
      </w:pPr>
      <m:oMathPara>
        <m:oMathParaPr>
          <m:jc m:val="center"/>
        </m:oMathParaPr>
        <m:oMath>
          <m:sSub>
            <m:sSubPr>
              <m:ctrlPr>
                <w:rPr>
                  <w:rFonts w:ascii="Cambria Math" w:hAnsi="Cambria Math"/>
                  <w:i/>
                  <w:sz w:val="22"/>
                  <w:szCs w:val="22"/>
                  <w:lang w:val="en-US"/>
                </w:rPr>
              </m:ctrlPr>
            </m:sSubPr>
            <m:e>
              <m:r>
                <m:rPr>
                  <m:nor/>
                </m:rPr>
                <w:rPr>
                  <w:sz w:val="22"/>
                  <w:szCs w:val="22"/>
                  <w:lang w:val="en-US"/>
                </w:rPr>
                <m:t>Avg</m:t>
              </m:r>
              <m:ctrlPr>
                <w:rPr>
                  <w:rFonts w:ascii="Cambria Math" w:hAnsi="Cambria Math"/>
                  <w:sz w:val="22"/>
                  <w:szCs w:val="22"/>
                  <w:lang w:val="en-US"/>
                </w:rPr>
              </m:ctrlPr>
            </m:e>
            <m:sub>
              <m:r>
                <w:rPr>
                  <w:rFonts w:ascii="Cambria Math" w:hAnsi="Cambria Math"/>
                  <w:sz w:val="22"/>
                  <w:szCs w:val="22"/>
                  <w:lang w:val="en-US"/>
                </w:rPr>
                <m:t>xai</m:t>
              </m:r>
              <m:r>
                <m:rPr>
                  <m:nor/>
                </m:rPr>
                <w:rPr>
                  <w:sz w:val="22"/>
                  <w:szCs w:val="22"/>
                  <w:lang w:val="en-US"/>
                </w:rPr>
                <m:t>: Average trust index (XAI)</m:t>
              </m:r>
            </m:sub>
          </m:sSub>
          <m:r>
            <w:rPr>
              <w:rFonts w:ascii="Cambria Math" w:hAnsi="Cambria Math"/>
              <w:sz w:val="22"/>
              <w:szCs w:val="22"/>
              <w:lang w:val="en-US"/>
            </w:rPr>
            <m:t> </m:t>
          </m:r>
        </m:oMath>
      </m:oMathPara>
    </w:p>
    <w:p w14:paraId="08A910E4" w14:textId="4D8FC9C6" w:rsidR="00587E25" w:rsidRPr="008C54D5" w:rsidRDefault="00587E25" w:rsidP="00D20F91">
      <w:pPr>
        <w:spacing w:line="360" w:lineRule="auto"/>
        <w:rPr>
          <w:rFonts w:ascii="Cambria Math" w:hAnsi="Cambria Math"/>
          <w:sz w:val="22"/>
          <w:szCs w:val="22"/>
          <w:lang w:val="en-US"/>
          <w:oMath/>
        </w:rPr>
      </w:pPr>
      <m:oMathPara>
        <m:oMathParaPr>
          <m:jc m:val="center"/>
        </m:oMathParaPr>
        <m:oMath>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xai</m:t>
              </m:r>
              <m:r>
                <m:rPr>
                  <m:nor/>
                </m:rPr>
                <w:rPr>
                  <w:sz w:val="22"/>
                  <w:szCs w:val="22"/>
                  <w:lang w:val="en-US"/>
                </w:rPr>
                <m:t>: Trust index score for XAI users</m:t>
              </m:r>
            </m:sub>
          </m:sSub>
        </m:oMath>
      </m:oMathPara>
    </w:p>
    <w:p w14:paraId="704BF14B" w14:textId="44CC6300" w:rsidR="008107AD" w:rsidRPr="008C54D5" w:rsidRDefault="00000000" w:rsidP="00D20F91">
      <w:pPr>
        <w:spacing w:line="360" w:lineRule="auto"/>
        <w:rPr>
          <w:sz w:val="22"/>
          <w:szCs w:val="22"/>
          <w:lang w:val="en-US"/>
        </w:rPr>
      </w:pPr>
      <m:oMathPara>
        <m:oMath>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xai</m:t>
              </m:r>
              <m:r>
                <m:rPr>
                  <m:nor/>
                </m:rPr>
                <w:rPr>
                  <w:sz w:val="22"/>
                  <w:szCs w:val="22"/>
                  <w:lang w:val="en-US"/>
                </w:rPr>
                <m:t>: Sample size for XAI</m:t>
              </m:r>
            </m:sub>
          </m:sSub>
        </m:oMath>
      </m:oMathPara>
    </w:p>
    <w:p w14:paraId="2CCBCC5A" w14:textId="099A01DB" w:rsidR="003B75F2" w:rsidRPr="008C54D5" w:rsidRDefault="00223C60" w:rsidP="00D20F91">
      <w:pPr>
        <w:pStyle w:val="ListParagraph"/>
        <w:numPr>
          <w:ilvl w:val="0"/>
          <w:numId w:val="136"/>
        </w:numPr>
        <w:spacing w:before="120" w:after="120" w:line="360" w:lineRule="auto"/>
        <w:rPr>
          <w:sz w:val="22"/>
          <w:szCs w:val="22"/>
        </w:rPr>
      </w:pPr>
      <w:r w:rsidRPr="008C54D5">
        <w:rPr>
          <w:sz w:val="22"/>
          <w:szCs w:val="22"/>
        </w:rPr>
        <w:t>Average trust index for Baseline users calculated as below,</w:t>
      </w:r>
    </w:p>
    <w:p w14:paraId="5D5A1F73" w14:textId="01C9D53A" w:rsidR="00223C60" w:rsidRPr="008C54D5" w:rsidRDefault="00223C60" w:rsidP="00D20F91">
      <w:pPr>
        <w:spacing w:line="360" w:lineRule="auto"/>
        <w:rPr>
          <w:sz w:val="22"/>
          <w:szCs w:val="22"/>
          <w:lang w:val="en-US"/>
        </w:rPr>
      </w:pPr>
      <m:oMathPara>
        <m:oMath>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base</m:t>
              </m:r>
            </m:sub>
          </m:sSub>
          <m:r>
            <w:rPr>
              <w:rFonts w:ascii="Cambria Math" w:hAnsi="Cambria Math"/>
              <w:sz w:val="22"/>
              <w:szCs w:val="22"/>
              <w:lang w:val="en-US"/>
            </w:rPr>
            <m:t>=</m:t>
          </m:r>
          <m:f>
            <m:fPr>
              <m:ctrlPr>
                <w:rPr>
                  <w:rFonts w:ascii="Cambria Math" w:hAnsi="Cambria Math"/>
                  <w:sz w:val="22"/>
                  <w:szCs w:val="22"/>
                  <w:lang w:val="en-US"/>
                </w:rPr>
              </m:ctrlPr>
            </m:fPr>
            <m:num>
              <m:nary>
                <m:naryPr>
                  <m:chr m:val="∑"/>
                  <m:subHide m:val="1"/>
                  <m:supHide m:val="1"/>
                  <m:ctrlPr>
                    <w:rPr>
                      <w:rFonts w:ascii="Cambria Math" w:hAnsi="Cambria Math"/>
                      <w:sz w:val="22"/>
                      <w:szCs w:val="22"/>
                      <w:lang w:val="en-US"/>
                    </w:rPr>
                  </m:ctrlPr>
                </m:naryPr>
                <m:sub>
                  <m:ctrlPr>
                    <w:rPr>
                      <w:rFonts w:ascii="Cambria Math" w:hAnsi="Cambria Math"/>
                      <w:i/>
                      <w:sz w:val="22"/>
                      <w:szCs w:val="22"/>
                      <w:lang w:val="en-US"/>
                    </w:rPr>
                  </m:ctrlPr>
                </m:sub>
                <m:sup>
                  <m:ctrlPr>
                    <w:rPr>
                      <w:rFonts w:ascii="Cambria Math" w:hAnsi="Cambria Math"/>
                      <w:i/>
                      <w:sz w:val="22"/>
                      <w:szCs w:val="22"/>
                      <w:lang w:val="en-US"/>
                    </w:rPr>
                  </m:ctrlPr>
                </m:sup>
                <m:e>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base</m:t>
                      </m:r>
                    </m:sub>
                  </m:sSub>
                  <m:ctrlPr>
                    <w:rPr>
                      <w:rFonts w:ascii="Cambria Math" w:hAnsi="Cambria Math"/>
                      <w:i/>
                      <w:sz w:val="22"/>
                      <w:szCs w:val="22"/>
                      <w:lang w:val="en-US"/>
                    </w:rPr>
                  </m:ctrlPr>
                </m:e>
              </m:nary>
              <m:ctrlPr>
                <w:rPr>
                  <w:rFonts w:ascii="Cambria Math" w:hAnsi="Cambria Math"/>
                  <w:i/>
                  <w:sz w:val="22"/>
                  <w:szCs w:val="22"/>
                  <w:lang w:val="en-US"/>
                </w:rPr>
              </m:ctrlPr>
            </m:num>
            <m:den>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base</m:t>
                  </m:r>
                </m:sub>
              </m:sSub>
              <m:ctrlPr>
                <w:rPr>
                  <w:rFonts w:ascii="Cambria Math" w:hAnsi="Cambria Math"/>
                  <w:i/>
                  <w:sz w:val="22"/>
                  <w:szCs w:val="22"/>
                  <w:lang w:val="en-US"/>
                </w:rPr>
              </m:ctrlPr>
            </m:den>
          </m:f>
          <m:r>
            <w:rPr>
              <w:rFonts w:ascii="Cambria Math" w:hAnsi="Cambria Math"/>
              <w:sz w:val="22"/>
              <w:szCs w:val="22"/>
              <w:lang w:val="en-US"/>
            </w:rPr>
            <m:t>,</m:t>
          </m:r>
        </m:oMath>
      </m:oMathPara>
    </w:p>
    <w:p w14:paraId="1D5E07C1" w14:textId="44A47852" w:rsidR="00223C60" w:rsidRPr="008C54D5" w:rsidRDefault="00000000" w:rsidP="00D20F91">
      <w:pPr>
        <w:spacing w:line="360" w:lineRule="auto"/>
        <w:rPr>
          <w:rFonts w:ascii="Cambria Math" w:hAnsi="Cambria Math"/>
          <w:sz w:val="22"/>
          <w:szCs w:val="22"/>
          <w:lang w:val="en-US"/>
          <w:oMath/>
        </w:rPr>
      </w:pPr>
      <m:oMathPara>
        <m:oMath>
          <m:sSub>
            <m:sSubPr>
              <m:ctrlPr>
                <w:rPr>
                  <w:rFonts w:ascii="Cambria Math" w:hAnsi="Cambria Math"/>
                  <w:i/>
                  <w:sz w:val="22"/>
                  <w:szCs w:val="22"/>
                  <w:lang w:val="en-US"/>
                </w:rPr>
              </m:ctrlPr>
            </m:sSubPr>
            <m:e>
              <m:r>
                <m:rPr>
                  <m:nor/>
                </m:rPr>
                <w:rPr>
                  <w:sz w:val="22"/>
                  <w:szCs w:val="22"/>
                  <w:lang w:val="en-US"/>
                </w:rPr>
                <m:t>Avg</m:t>
              </m:r>
              <m:ctrlPr>
                <w:rPr>
                  <w:rFonts w:ascii="Cambria Math" w:hAnsi="Cambria Math"/>
                  <w:sz w:val="22"/>
                  <w:szCs w:val="22"/>
                  <w:lang w:val="en-US"/>
                </w:rPr>
              </m:ctrlPr>
            </m:e>
            <m:sub>
              <m:r>
                <w:rPr>
                  <w:rFonts w:ascii="Cambria Math" w:hAnsi="Cambria Math"/>
                  <w:sz w:val="22"/>
                  <w:szCs w:val="22"/>
                  <w:lang w:val="en-US"/>
                </w:rPr>
                <m:t>base</m:t>
              </m:r>
              <m:r>
                <m:rPr>
                  <m:nor/>
                </m:rPr>
                <w:rPr>
                  <w:sz w:val="22"/>
                  <w:szCs w:val="22"/>
                  <w:lang w:val="en-US"/>
                </w:rPr>
                <m:t>: Average trust index (baseline)</m:t>
              </m:r>
            </m:sub>
          </m:sSub>
          <m:r>
            <w:rPr>
              <w:rFonts w:ascii="Cambria Math" w:hAnsi="Cambria Math"/>
              <w:sz w:val="22"/>
              <w:szCs w:val="22"/>
              <w:lang w:val="en-US"/>
            </w:rPr>
            <m:t> </m:t>
          </m:r>
        </m:oMath>
      </m:oMathPara>
    </w:p>
    <w:p w14:paraId="3B5C4A6F" w14:textId="16D60861" w:rsidR="00223C60" w:rsidRPr="008C54D5" w:rsidRDefault="00223C60" w:rsidP="00D20F91">
      <w:pPr>
        <w:spacing w:line="360" w:lineRule="auto"/>
        <w:rPr>
          <w:rFonts w:ascii="Cambria Math" w:hAnsi="Cambria Math"/>
          <w:sz w:val="22"/>
          <w:szCs w:val="22"/>
          <w:lang w:val="en-US"/>
          <w:oMath/>
        </w:rPr>
      </w:pPr>
      <m:oMathPara>
        <m:oMath>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base</m:t>
              </m:r>
              <m:r>
                <m:rPr>
                  <m:nor/>
                </m:rPr>
                <w:rPr>
                  <w:sz w:val="22"/>
                  <w:szCs w:val="22"/>
                  <w:lang w:val="en-US"/>
                </w:rPr>
                <m:t>: Trust index score baseline users</m:t>
              </m:r>
            </m:sub>
          </m:sSub>
          <m:r>
            <w:rPr>
              <w:rFonts w:ascii="Cambria Math" w:hAnsi="Cambria Math"/>
              <w:sz w:val="22"/>
              <w:szCs w:val="22"/>
              <w:lang w:val="en-US"/>
            </w:rPr>
            <m:t> </m:t>
          </m:r>
        </m:oMath>
      </m:oMathPara>
    </w:p>
    <w:p w14:paraId="2D5B99E4" w14:textId="624D0B30" w:rsidR="003B75F2" w:rsidRPr="008C54D5" w:rsidRDefault="00000000" w:rsidP="00D20F91">
      <w:pPr>
        <w:spacing w:line="360" w:lineRule="auto"/>
        <w:rPr>
          <w:sz w:val="22"/>
          <w:szCs w:val="22"/>
          <w:lang w:val="en-US"/>
        </w:rPr>
      </w:pPr>
      <m:oMathPara>
        <m:oMath>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base</m:t>
              </m:r>
              <m:r>
                <m:rPr>
                  <m:nor/>
                </m:rPr>
                <w:rPr>
                  <w:sz w:val="22"/>
                  <w:szCs w:val="22"/>
                  <w:lang w:val="en-US"/>
                </w:rPr>
                <m:t>: sample size for baseline</m:t>
              </m:r>
            </m:sub>
          </m:sSub>
        </m:oMath>
      </m:oMathPara>
    </w:p>
    <w:p w14:paraId="47E3923A" w14:textId="77777777" w:rsidR="003B75F2" w:rsidRPr="008C54D5" w:rsidRDefault="003B75F2" w:rsidP="00D20F91">
      <w:pPr>
        <w:spacing w:line="360" w:lineRule="auto"/>
        <w:rPr>
          <w:sz w:val="22"/>
          <w:szCs w:val="22"/>
          <w:lang w:val="en-US"/>
        </w:rPr>
      </w:pPr>
    </w:p>
    <w:p w14:paraId="71056E58" w14:textId="6CA6E556" w:rsidR="00C42EA0" w:rsidRPr="008C54D5" w:rsidRDefault="00C42EA0" w:rsidP="00D20F91">
      <w:pPr>
        <w:pStyle w:val="ListParagraph"/>
        <w:numPr>
          <w:ilvl w:val="0"/>
          <w:numId w:val="137"/>
        </w:numPr>
        <w:spacing w:line="360" w:lineRule="auto"/>
        <w:rPr>
          <w:sz w:val="22"/>
          <w:szCs w:val="22"/>
        </w:rPr>
      </w:pPr>
      <w:r w:rsidRPr="008C54D5">
        <w:rPr>
          <w:sz w:val="22"/>
          <w:szCs w:val="22"/>
        </w:rPr>
        <w:t>Step 4 – Compare the trut between two modes,</w:t>
      </w:r>
    </w:p>
    <w:p w14:paraId="7E331629" w14:textId="79D9F95D" w:rsidR="00C42EA0" w:rsidRPr="008C54D5" w:rsidRDefault="00C42EA0" w:rsidP="00D20F91">
      <w:pPr>
        <w:spacing w:line="360" w:lineRule="auto"/>
        <w:rPr>
          <w:sz w:val="22"/>
          <w:szCs w:val="22"/>
        </w:rPr>
      </w:pPr>
      <m:oMathPara>
        <m:oMath>
          <m:r>
            <m:rPr>
              <m:sty m:val="p"/>
            </m:rPr>
            <w:rPr>
              <w:rFonts w:ascii="Cambria Math" w:hAnsi="Cambria Math"/>
              <w:sz w:val="22"/>
              <w:szCs w:val="22"/>
            </w:rPr>
            <m:t>Δ</m:t>
          </m:r>
          <m:r>
            <m:rPr>
              <m:nor/>
            </m:rPr>
            <w:rPr>
              <w:sz w:val="22"/>
              <w:szCs w:val="22"/>
            </w:rPr>
            <m:t>Trust</m:t>
          </m:r>
          <m:r>
            <m:rPr>
              <m:sty m:val="p"/>
            </m:rPr>
            <w:rPr>
              <w:rFonts w:ascii="Cambria Math" w:hAnsi="Cambria Math"/>
              <w:sz w:val="22"/>
              <w:szCs w:val="22"/>
            </w:rPr>
            <m:t>=</m:t>
          </m:r>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m:t>
              </m:r>
            </m:sub>
          </m:sSub>
          <m:r>
            <m:rPr>
              <m:sty m:val="p"/>
            </m:rPr>
            <w:rPr>
              <w:rFonts w:ascii="Cambria Math" w:hAnsi="Cambria Math"/>
              <w:sz w:val="22"/>
              <w:szCs w:val="22"/>
            </w:rPr>
            <m:t>-</m:t>
          </m:r>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base</m:t>
              </m:r>
            </m:sub>
          </m:sSub>
        </m:oMath>
      </m:oMathPara>
    </w:p>
    <w:p w14:paraId="1D78F6E5" w14:textId="77777777" w:rsidR="00C42EA0" w:rsidRPr="008C54D5" w:rsidRDefault="00C42EA0" w:rsidP="00D20F91">
      <w:pPr>
        <w:spacing w:line="360" w:lineRule="auto"/>
        <w:rPr>
          <w:sz w:val="22"/>
          <w:szCs w:val="22"/>
        </w:rPr>
      </w:pPr>
    </w:p>
    <w:p w14:paraId="08E6159D" w14:textId="50039319" w:rsidR="00C42EA0" w:rsidRPr="008C54D5" w:rsidRDefault="00C42EA0" w:rsidP="00D20F91">
      <w:pPr>
        <w:spacing w:line="360" w:lineRule="auto"/>
        <w:rPr>
          <w:rFonts w:ascii="Cambria Math" w:hAnsi="Cambria Math"/>
          <w:sz w:val="22"/>
          <w:szCs w:val="22"/>
          <w:oMath/>
        </w:rPr>
      </w:pPr>
      <m:oMathPara>
        <m:oMath>
          <m:r>
            <m:rPr>
              <m:sty m:val="p"/>
            </m:rPr>
            <w:rPr>
              <w:rFonts w:ascii="Cambria Math" w:hAnsi="Cambria Math"/>
              <w:sz w:val="22"/>
              <w:szCs w:val="22"/>
            </w:rPr>
            <m:t>Δ</m:t>
          </m:r>
          <m:r>
            <m:rPr>
              <m:nor/>
            </m:rPr>
            <w:rPr>
              <w:sz w:val="22"/>
              <w:szCs w:val="22"/>
            </w:rPr>
            <m:t>Trust: change in trust</m:t>
          </m:r>
          <m:r>
            <m:rPr>
              <m:sty m:val="p"/>
            </m:rPr>
            <w:rPr>
              <w:rFonts w:ascii="Cambria Math" w:hAnsi="Cambria Math"/>
              <w:sz w:val="22"/>
              <w:szCs w:val="22"/>
            </w:rPr>
            <m:t>, </m:t>
          </m:r>
        </m:oMath>
      </m:oMathPara>
    </w:p>
    <w:p w14:paraId="7DD7DF1B" w14:textId="74A8C66A" w:rsidR="00C42EA0" w:rsidRPr="008C54D5" w:rsidRDefault="00C42EA0" w:rsidP="00D20F91">
      <w:pPr>
        <w:spacing w:line="360" w:lineRule="auto"/>
        <w:rPr>
          <w:rFonts w:ascii="Cambria Math" w:hAnsi="Cambria Math"/>
          <w:sz w:val="22"/>
          <w:szCs w:val="22"/>
          <w:oMath/>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 average trust index (XAI)</m:t>
              </m:r>
            </m:sub>
          </m:sSub>
          <m:r>
            <m:rPr>
              <m:sty m:val="p"/>
            </m:rPr>
            <w:rPr>
              <w:rFonts w:ascii="Cambria Math" w:hAnsi="Cambria Math"/>
              <w:sz w:val="22"/>
              <w:szCs w:val="22"/>
            </w:rPr>
            <m:t> </m:t>
          </m:r>
        </m:oMath>
      </m:oMathPara>
    </w:p>
    <w:p w14:paraId="26C260ED" w14:textId="08A802D0" w:rsidR="003B75F2" w:rsidRPr="008C54D5" w:rsidRDefault="00C42EA0" w:rsidP="00D20F91">
      <w:pPr>
        <w:spacing w:line="360" w:lineRule="auto"/>
        <w:rPr>
          <w:sz w:val="22"/>
          <w:szCs w:val="22"/>
          <w:lang w:val="en-US"/>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base: average trust index (baseline)</m:t>
              </m:r>
            </m:sub>
          </m:sSub>
        </m:oMath>
      </m:oMathPara>
    </w:p>
    <w:p w14:paraId="7576141D" w14:textId="01CE9860" w:rsidR="00E66B6C" w:rsidRPr="008C54D5" w:rsidRDefault="00E66B6C" w:rsidP="00D20F91">
      <w:pPr>
        <w:pStyle w:val="ListParagraph"/>
        <w:numPr>
          <w:ilvl w:val="0"/>
          <w:numId w:val="137"/>
        </w:numPr>
        <w:spacing w:line="360" w:lineRule="auto"/>
        <w:rPr>
          <w:sz w:val="22"/>
          <w:szCs w:val="22"/>
        </w:rPr>
      </w:pPr>
      <w:r w:rsidRPr="008C54D5">
        <w:rPr>
          <w:sz w:val="22"/>
          <w:szCs w:val="22"/>
        </w:rPr>
        <w:t>Define the Pass Condition</w:t>
      </w:r>
    </w:p>
    <w:p w14:paraId="73C8F77E" w14:textId="120F7D16" w:rsidR="00261C19" w:rsidRPr="008C54D5" w:rsidRDefault="00AB1D5C" w:rsidP="00D20F91">
      <w:pPr>
        <w:spacing w:line="360" w:lineRule="auto"/>
        <w:rPr>
          <w:sz w:val="22"/>
          <w:szCs w:val="22"/>
        </w:rPr>
      </w:pPr>
      <w:r w:rsidRPr="008C54D5">
        <w:rPr>
          <w:sz w:val="22"/>
          <w:szCs w:val="22"/>
          <w:lang w:val="en-US"/>
        </w:rPr>
        <w:t>Non-functional</w:t>
      </w:r>
      <w:r w:rsidR="00C23489" w:rsidRPr="008C54D5">
        <w:rPr>
          <w:sz w:val="22"/>
          <w:szCs w:val="22"/>
          <w:lang w:val="en-US"/>
        </w:rPr>
        <w:t xml:space="preserve"> </w:t>
      </w:r>
      <w:r w:rsidRPr="008C54D5">
        <w:rPr>
          <w:sz w:val="22"/>
          <w:szCs w:val="22"/>
          <w:lang w:val="en-US"/>
        </w:rPr>
        <w:t>requirement</w:t>
      </w:r>
      <w:r w:rsidR="00C23489" w:rsidRPr="008C54D5">
        <w:rPr>
          <w:sz w:val="22"/>
          <w:szCs w:val="22"/>
          <w:lang w:val="en-US"/>
        </w:rPr>
        <w:t xml:space="preserve"> 1 which is trust</w:t>
      </w:r>
      <w:r w:rsidRPr="008C54D5">
        <w:rPr>
          <w:sz w:val="22"/>
          <w:szCs w:val="22"/>
          <w:lang w:val="en-US"/>
        </w:rPr>
        <w:t xml:space="preserve"> is satisfied if, </w:t>
      </w:r>
      <m:oMath>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xai</m:t>
            </m:r>
          </m:sub>
        </m:sSub>
        <m:r>
          <w:rPr>
            <w:rFonts w:ascii="Cambria Math" w:hAnsi="Cambria Math"/>
            <w:sz w:val="22"/>
            <w:szCs w:val="22"/>
            <w:lang w:val="en-US"/>
          </w:rPr>
          <m:t>&gt;</m:t>
        </m:r>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base</m:t>
            </m:r>
          </m:sub>
        </m:sSub>
      </m:oMath>
      <w:r w:rsidR="00261C19" w:rsidRPr="008C54D5">
        <w:rPr>
          <w:sz w:val="22"/>
          <w:szCs w:val="22"/>
          <w:lang w:val="en-US"/>
        </w:rPr>
        <w:t xml:space="preserve">. </w:t>
      </w:r>
      <w:r w:rsidR="00261C19" w:rsidRPr="008C54D5">
        <w:rPr>
          <w:sz w:val="22"/>
          <w:szCs w:val="22"/>
        </w:rPr>
        <w:t xml:space="preserve">If the gap of around </w:t>
      </w:r>
      <w:r w:rsidR="00261C19" w:rsidRPr="008C54D5">
        <w:rPr>
          <w:b/>
          <w:bCs/>
          <w:sz w:val="22"/>
          <w:szCs w:val="22"/>
        </w:rPr>
        <w:t>0.5 points or more</w:t>
      </w:r>
      <w:r w:rsidR="00261B0B" w:rsidRPr="008C54D5">
        <w:rPr>
          <w:b/>
          <w:bCs/>
          <w:sz w:val="22"/>
          <w:szCs w:val="22"/>
        </w:rPr>
        <w:t>,</w:t>
      </w:r>
      <w:r w:rsidR="00261C19" w:rsidRPr="008C54D5">
        <w:rPr>
          <w:b/>
          <w:bCs/>
          <w:sz w:val="22"/>
          <w:szCs w:val="22"/>
        </w:rPr>
        <w:t xml:space="preserve"> </w:t>
      </w:r>
      <w:r w:rsidR="00261B0B" w:rsidRPr="008C54D5">
        <w:rPr>
          <w:sz w:val="22"/>
          <w:szCs w:val="22"/>
        </w:rPr>
        <w:t>it will</w:t>
      </w:r>
      <w:r w:rsidR="00261C19" w:rsidRPr="008C54D5">
        <w:rPr>
          <w:sz w:val="22"/>
          <w:szCs w:val="22"/>
        </w:rPr>
        <w:t xml:space="preserve"> meaningful for behavioural trust.</w:t>
      </w:r>
    </w:p>
    <w:p w14:paraId="009101FC" w14:textId="7FCBA524" w:rsidR="00E66B6C" w:rsidRDefault="00E66B6C" w:rsidP="00D20F91">
      <w:pPr>
        <w:spacing w:line="360" w:lineRule="auto"/>
        <w:rPr>
          <w:lang w:val="en-US"/>
        </w:rPr>
      </w:pPr>
    </w:p>
    <w:p w14:paraId="2E8F3ED5" w14:textId="64131848" w:rsidR="00D907E9" w:rsidRDefault="00261B0B" w:rsidP="00367F75">
      <w:pPr>
        <w:pStyle w:val="Heading5"/>
        <w:spacing w:line="360" w:lineRule="auto"/>
      </w:pPr>
      <w:r>
        <w:t>Results Summary</w:t>
      </w:r>
    </w:p>
    <w:p w14:paraId="0B782ADA" w14:textId="77777777" w:rsidR="005E5656" w:rsidRDefault="00367F75" w:rsidP="005E5656">
      <w:pPr>
        <w:keepNext/>
        <w:spacing w:line="360" w:lineRule="auto"/>
        <w:jc w:val="center"/>
      </w:pPr>
      <w:r>
        <w:rPr>
          <w:noProof/>
          <w:lang w:val="en-US"/>
          <w14:ligatures w14:val="standardContextual"/>
        </w:rPr>
        <w:drawing>
          <wp:inline distT="0" distB="0" distL="0" distR="0" wp14:anchorId="6CC641C7" wp14:editId="7DB8ED3E">
            <wp:extent cx="3276600" cy="540534"/>
            <wp:effectExtent l="0" t="0" r="0" b="5715"/>
            <wp:docPr id="1186482528" name="Picture 5"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482528" name="Picture 5" descr="A screenshot of a phone&#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374707" cy="556718"/>
                    </a:xfrm>
                    <a:prstGeom prst="rect">
                      <a:avLst/>
                    </a:prstGeom>
                  </pic:spPr>
                </pic:pic>
              </a:graphicData>
            </a:graphic>
          </wp:inline>
        </w:drawing>
      </w:r>
    </w:p>
    <w:p w14:paraId="36730FDD" w14:textId="47B28B03" w:rsidR="003B75F2" w:rsidRDefault="005E5656" w:rsidP="005E5656">
      <w:pPr>
        <w:pStyle w:val="Caption"/>
        <w:jc w:val="center"/>
        <w:rPr>
          <w:lang w:val="en-US"/>
        </w:rPr>
      </w:pPr>
      <w:bookmarkStart w:id="148" w:name="_Toc216999445"/>
      <w:r>
        <w:t xml:space="preserve">Figure </w:t>
      </w:r>
      <w:fldSimple w:instr=" SEQ Figure \* ARABIC ">
        <w:r w:rsidR="00384C96">
          <w:rPr>
            <w:noProof/>
          </w:rPr>
          <w:t>17</w:t>
        </w:r>
        <w:bookmarkEnd w:id="148"/>
      </w:fldSimple>
    </w:p>
    <w:p w14:paraId="2F34A567" w14:textId="6DB8AF0C" w:rsidR="00D907E9" w:rsidRPr="00367F75" w:rsidRDefault="00D907E9" w:rsidP="00D20F91">
      <w:pPr>
        <w:spacing w:line="360" w:lineRule="auto"/>
        <w:rPr>
          <w:sz w:val="22"/>
          <w:szCs w:val="22"/>
        </w:rPr>
      </w:pPr>
      <w:r w:rsidRPr="00367F75">
        <w:rPr>
          <w:sz w:val="22"/>
          <w:szCs w:val="22"/>
        </w:rPr>
        <w:t>A total of 5</w:t>
      </w:r>
      <w:r w:rsidR="00367F75" w:rsidRPr="00367F75">
        <w:rPr>
          <w:sz w:val="22"/>
          <w:szCs w:val="22"/>
        </w:rPr>
        <w:t>5</w:t>
      </w:r>
      <w:r w:rsidRPr="00367F75">
        <w:rPr>
          <w:sz w:val="22"/>
          <w:szCs w:val="22"/>
        </w:rPr>
        <w:t xml:space="preserve"> users participated in the trust survey. 2</w:t>
      </w:r>
      <w:r w:rsidR="00367F75" w:rsidRPr="00367F75">
        <w:rPr>
          <w:sz w:val="22"/>
          <w:szCs w:val="22"/>
        </w:rPr>
        <w:t>7</w:t>
      </w:r>
      <w:r w:rsidRPr="00367F75">
        <w:rPr>
          <w:sz w:val="22"/>
          <w:szCs w:val="22"/>
        </w:rPr>
        <w:t xml:space="preserve"> users were Baseline, while 2</w:t>
      </w:r>
      <w:r w:rsidR="00367F75" w:rsidRPr="00367F75">
        <w:rPr>
          <w:sz w:val="22"/>
          <w:szCs w:val="22"/>
        </w:rPr>
        <w:t>8</w:t>
      </w:r>
      <w:r w:rsidRPr="00367F75">
        <w:rPr>
          <w:sz w:val="22"/>
          <w:szCs w:val="22"/>
        </w:rPr>
        <w:t xml:space="preserve"> users were XAI users. Out of those users, these were the average trust index calculated for each group.</w:t>
      </w:r>
    </w:p>
    <w:p w14:paraId="11BA1E63" w14:textId="77777777" w:rsidR="00D907E9" w:rsidRDefault="00D907E9" w:rsidP="00D20F91">
      <w:pPr>
        <w:spacing w:line="360" w:lineRule="auto"/>
      </w:pPr>
    </w:p>
    <w:p w14:paraId="293135FA" w14:textId="77777777" w:rsidR="005E5656" w:rsidRDefault="00D907E9" w:rsidP="005E5656">
      <w:pPr>
        <w:keepNext/>
        <w:spacing w:line="360" w:lineRule="auto"/>
        <w:jc w:val="center"/>
      </w:pPr>
      <w:r>
        <w:fldChar w:fldCharType="begin"/>
      </w:r>
      <w:r>
        <w:instrText xml:space="preserve"> INCLUDEPICTURE "https://codahosted.io/docs/FXHRPFp-XC/blobs/bl-NXxzhI7K5L/bf3a8a8d1819835a44146fa0cb8a188e79b2c8359ef78b2984d750166cb5b76d75f95f6e69fba6f700ad9036660241236d471676064af9c1749faf9905d84d3252d21c44709a55655e1608d73639585c000520157f7a602b7dab0d73e87ac59dbf7018bd" \* MERGEFORMATINET </w:instrText>
      </w:r>
      <w:r>
        <w:fldChar w:fldCharType="separate"/>
      </w:r>
      <w:r>
        <w:rPr>
          <w:noProof/>
        </w:rPr>
        <w:drawing>
          <wp:inline distT="0" distB="0" distL="0" distR="0" wp14:anchorId="2245FE7B" wp14:editId="2B26773B">
            <wp:extent cx="3994150" cy="2320554"/>
            <wp:effectExtent l="0" t="0" r="0" b="3810"/>
            <wp:docPr id="2384264" name="Picture 34" descr="A graph showing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264" name="Picture 34" descr="A graph showing a graph of a graph&#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027886" cy="2340154"/>
                    </a:xfrm>
                    <a:prstGeom prst="rect">
                      <a:avLst/>
                    </a:prstGeom>
                    <a:noFill/>
                    <a:ln>
                      <a:noFill/>
                    </a:ln>
                  </pic:spPr>
                </pic:pic>
              </a:graphicData>
            </a:graphic>
          </wp:inline>
        </w:drawing>
      </w:r>
      <w:r>
        <w:fldChar w:fldCharType="end"/>
      </w:r>
    </w:p>
    <w:p w14:paraId="307A423F" w14:textId="571263FC" w:rsidR="003B75F2" w:rsidRPr="005E5656" w:rsidRDefault="005E5656" w:rsidP="005E5656">
      <w:pPr>
        <w:pStyle w:val="Caption"/>
        <w:jc w:val="center"/>
      </w:pPr>
      <w:bookmarkStart w:id="149" w:name="_Toc216999446"/>
      <w:r>
        <w:t xml:space="preserve">Figure </w:t>
      </w:r>
      <w:fldSimple w:instr=" SEQ Figure \* ARABIC ">
        <w:r w:rsidR="00384C96">
          <w:rPr>
            <w:noProof/>
          </w:rPr>
          <w:t>18</w:t>
        </w:r>
        <w:bookmarkEnd w:id="149"/>
      </w:fldSimple>
    </w:p>
    <w:p w14:paraId="518DE9E6" w14:textId="0CAD0105" w:rsidR="003B75F2" w:rsidRPr="00CD665B" w:rsidRDefault="00FA54B6" w:rsidP="00D20F91">
      <w:pPr>
        <w:pStyle w:val="Heading5"/>
        <w:spacing w:line="360" w:lineRule="auto"/>
      </w:pPr>
      <w:r>
        <w:t>Interpretation</w:t>
      </w:r>
    </w:p>
    <w:p w14:paraId="23D75F7B" w14:textId="77777777" w:rsidR="00D907E9" w:rsidRPr="00367F75" w:rsidRDefault="00D907E9" w:rsidP="00D20F91">
      <w:pPr>
        <w:numPr>
          <w:ilvl w:val="0"/>
          <w:numId w:val="156"/>
        </w:numPr>
        <w:spacing w:before="120" w:after="120" w:line="360" w:lineRule="auto"/>
        <w:rPr>
          <w:sz w:val="22"/>
          <w:szCs w:val="22"/>
        </w:rPr>
      </w:pPr>
      <w:r w:rsidRPr="00367F75">
        <w:rPr>
          <w:sz w:val="22"/>
          <w:szCs w:val="22"/>
        </w:rPr>
        <w:t xml:space="preserve">For the </w:t>
      </w:r>
      <w:r w:rsidRPr="00367F75">
        <w:rPr>
          <w:b/>
          <w:bCs/>
          <w:sz w:val="22"/>
          <w:szCs w:val="22"/>
        </w:rPr>
        <w:t>Baseline user group, the Average Trust Index was noticeably lower</w:t>
      </w:r>
      <w:r w:rsidRPr="00367F75">
        <w:rPr>
          <w:sz w:val="22"/>
          <w:szCs w:val="22"/>
        </w:rPr>
        <w:t xml:space="preserve"> since users only saw the system decision. Therefore, the users had less confidence in the loan approval decision.</w:t>
      </w:r>
    </w:p>
    <w:p w14:paraId="1876B6D8" w14:textId="77777777" w:rsidR="00D907E9" w:rsidRPr="00367F75" w:rsidRDefault="00D907E9" w:rsidP="00D20F91">
      <w:pPr>
        <w:numPr>
          <w:ilvl w:val="0"/>
          <w:numId w:val="156"/>
        </w:numPr>
        <w:spacing w:before="120" w:after="120" w:line="360" w:lineRule="auto"/>
        <w:rPr>
          <w:sz w:val="22"/>
          <w:szCs w:val="22"/>
        </w:rPr>
      </w:pPr>
      <w:r w:rsidRPr="00367F75">
        <w:rPr>
          <w:sz w:val="22"/>
          <w:szCs w:val="22"/>
        </w:rPr>
        <w:lastRenderedPageBreak/>
        <w:t xml:space="preserve">For the </w:t>
      </w:r>
      <w:r w:rsidRPr="00367F75">
        <w:rPr>
          <w:b/>
          <w:bCs/>
          <w:sz w:val="22"/>
          <w:szCs w:val="22"/>
        </w:rPr>
        <w:t>XAI user group, the Average Trust Index was noticeably higher</w:t>
      </w:r>
      <w:r w:rsidRPr="00367F75">
        <w:rPr>
          <w:sz w:val="22"/>
          <w:szCs w:val="22"/>
        </w:rPr>
        <w:t xml:space="preserve"> becuase users saw the loan decision with the explanation. The explanation increased confidence in the decision.</w:t>
      </w:r>
    </w:p>
    <w:p w14:paraId="24EE9BEF" w14:textId="77777777" w:rsidR="003B75F2" w:rsidRDefault="003B75F2" w:rsidP="00D20F91">
      <w:pPr>
        <w:spacing w:line="360" w:lineRule="auto"/>
        <w:rPr>
          <w:lang w:val="en-US"/>
        </w:rPr>
      </w:pPr>
    </w:p>
    <w:p w14:paraId="391962DF" w14:textId="640CE126" w:rsidR="00D1426A" w:rsidRDefault="00D1426A" w:rsidP="00D20F91">
      <w:pPr>
        <w:pStyle w:val="Heading5"/>
        <w:spacing w:line="360" w:lineRule="auto"/>
      </w:pPr>
      <w:r w:rsidRPr="00D1426A">
        <w:t>Did the System Meet NFR1?</w:t>
      </w:r>
    </w:p>
    <w:p w14:paraId="1DF2D051" w14:textId="77777777" w:rsidR="00D1426A" w:rsidRPr="00367F75" w:rsidRDefault="00D1426A" w:rsidP="00D20F91">
      <w:pPr>
        <w:spacing w:line="360" w:lineRule="auto"/>
        <w:rPr>
          <w:sz w:val="22"/>
          <w:szCs w:val="22"/>
        </w:rPr>
      </w:pPr>
      <w:r w:rsidRPr="00367F75">
        <w:rPr>
          <w:sz w:val="22"/>
          <w:szCs w:val="22"/>
        </w:rPr>
        <w:t xml:space="preserve">As for the calculated Trust Index value and interpretation above, in conclusion, </w:t>
      </w:r>
      <w:r w:rsidRPr="00367F75">
        <w:rPr>
          <w:b/>
          <w:bCs/>
          <w:sz w:val="22"/>
          <w:szCs w:val="22"/>
        </w:rPr>
        <w:t>NFR 1 (Trust) is satisfied</w:t>
      </w:r>
      <w:r w:rsidRPr="00367F75">
        <w:rPr>
          <w:sz w:val="22"/>
          <w:szCs w:val="22"/>
        </w:rPr>
        <w:t>. The XAI version outperformed the Baseline version in each and every trust dimension. Users found the explanations reassuring, easier to understand, and more transparent.</w:t>
      </w:r>
    </w:p>
    <w:p w14:paraId="4DA0DA08" w14:textId="77777777" w:rsidR="00D1426A" w:rsidRDefault="00D1426A" w:rsidP="00D20F91">
      <w:pPr>
        <w:spacing w:line="360" w:lineRule="auto"/>
        <w:rPr>
          <w:lang w:val="en-US"/>
        </w:rPr>
      </w:pPr>
    </w:p>
    <w:p w14:paraId="0A54109C" w14:textId="5D2661D1" w:rsidR="00D1426A" w:rsidRDefault="00D1426A" w:rsidP="00D20F91">
      <w:pPr>
        <w:pStyle w:val="Heading4"/>
        <w:spacing w:line="360" w:lineRule="auto"/>
      </w:pPr>
      <w:r>
        <w:t>Non-Functional Test- 02 - Security (NFR2)</w:t>
      </w:r>
    </w:p>
    <w:p w14:paraId="045BB657" w14:textId="615EBBB6" w:rsidR="00D1426A" w:rsidRPr="00367F75" w:rsidRDefault="00D1426A" w:rsidP="00D20F91">
      <w:pPr>
        <w:spacing w:line="360" w:lineRule="auto"/>
        <w:rPr>
          <w:sz w:val="22"/>
          <w:szCs w:val="22"/>
        </w:rPr>
      </w:pPr>
      <w:r w:rsidRPr="00367F75">
        <w:rPr>
          <w:sz w:val="22"/>
          <w:szCs w:val="22"/>
        </w:rPr>
        <w:t>This test focuses on Non-functional requirement 2, which is Security.</w:t>
      </w:r>
    </w:p>
    <w:p w14:paraId="4D6ECCEB" w14:textId="77777777" w:rsidR="00D1426A" w:rsidRDefault="00D1426A" w:rsidP="00D20F91">
      <w:pPr>
        <w:spacing w:line="360" w:lineRule="auto"/>
      </w:pPr>
    </w:p>
    <w:p w14:paraId="2699E34C" w14:textId="24838829" w:rsidR="00D1426A" w:rsidRPr="00D1426A" w:rsidRDefault="00D1426A" w:rsidP="00D20F91">
      <w:pPr>
        <w:pStyle w:val="Heading5"/>
        <w:spacing w:line="360" w:lineRule="auto"/>
      </w:pPr>
      <w:r>
        <w:t>Requirement</w:t>
      </w:r>
    </w:p>
    <w:p w14:paraId="1377B4B1" w14:textId="766D0B7E" w:rsidR="00D1426A" w:rsidRPr="003B12AE" w:rsidRDefault="00D1426A" w:rsidP="00D20F91">
      <w:pPr>
        <w:numPr>
          <w:ilvl w:val="0"/>
          <w:numId w:val="138"/>
        </w:numPr>
        <w:spacing w:before="120" w:after="120" w:line="360" w:lineRule="auto"/>
        <w:rPr>
          <w:sz w:val="22"/>
          <w:szCs w:val="22"/>
        </w:rPr>
      </w:pPr>
      <w:r w:rsidRPr="00367F75">
        <w:rPr>
          <w:sz w:val="22"/>
          <w:szCs w:val="22"/>
        </w:rPr>
        <w:t>API keys should be in environment variables.</w:t>
      </w:r>
    </w:p>
    <w:p w14:paraId="4F8D8930" w14:textId="650B62AF" w:rsidR="00D1426A" w:rsidRPr="00D1426A" w:rsidRDefault="00D1426A" w:rsidP="00D20F91">
      <w:pPr>
        <w:pStyle w:val="Heading5"/>
        <w:spacing w:line="360" w:lineRule="auto"/>
      </w:pPr>
      <w:r>
        <w:t>Metrics &amp; Acceptance</w:t>
      </w:r>
    </w:p>
    <w:p w14:paraId="3FA9AE00" w14:textId="77777777" w:rsidR="00D1426A" w:rsidRPr="00367F75" w:rsidRDefault="00D1426A" w:rsidP="00D20F91">
      <w:pPr>
        <w:numPr>
          <w:ilvl w:val="0"/>
          <w:numId w:val="139"/>
        </w:numPr>
        <w:spacing w:before="120" w:after="120" w:line="360" w:lineRule="auto"/>
        <w:rPr>
          <w:sz w:val="22"/>
          <w:szCs w:val="22"/>
        </w:rPr>
      </w:pPr>
      <w:r w:rsidRPr="00367F75">
        <w:rPr>
          <w:sz w:val="22"/>
          <w:szCs w:val="22"/>
        </w:rPr>
        <w:t>None of the secrets are uploaded to github repository.</w:t>
      </w:r>
    </w:p>
    <w:p w14:paraId="69DD46DD" w14:textId="15DAE454" w:rsidR="00D1426A" w:rsidRPr="003B12AE" w:rsidRDefault="00D1426A" w:rsidP="00D20F91">
      <w:pPr>
        <w:numPr>
          <w:ilvl w:val="0"/>
          <w:numId w:val="139"/>
        </w:numPr>
        <w:spacing w:before="120" w:after="120" w:line="360" w:lineRule="auto"/>
        <w:rPr>
          <w:sz w:val="22"/>
          <w:szCs w:val="22"/>
        </w:rPr>
      </w:pPr>
      <w:r w:rsidRPr="00367F75">
        <w:rPr>
          <w:sz w:val="22"/>
          <w:szCs w:val="22"/>
        </w:rPr>
        <w:t>No hard-coded API Keys or Secrets found in repo.</w:t>
      </w:r>
    </w:p>
    <w:p w14:paraId="17F07254" w14:textId="00D5D2F5" w:rsidR="00D1426A" w:rsidRPr="00D1426A" w:rsidRDefault="00D1426A" w:rsidP="00D20F91">
      <w:pPr>
        <w:pStyle w:val="Heading5"/>
        <w:spacing w:line="360" w:lineRule="auto"/>
      </w:pPr>
      <w:r>
        <w:t>Results</w:t>
      </w:r>
    </w:p>
    <w:p w14:paraId="051B12FD" w14:textId="09763AD8" w:rsidR="00D1426A" w:rsidRDefault="00D1426A" w:rsidP="00D20F91">
      <w:pPr>
        <w:numPr>
          <w:ilvl w:val="0"/>
          <w:numId w:val="140"/>
        </w:numPr>
        <w:spacing w:before="120" w:after="120" w:line="360" w:lineRule="auto"/>
        <w:rPr>
          <w:sz w:val="22"/>
          <w:szCs w:val="22"/>
        </w:rPr>
      </w:pPr>
      <w:r w:rsidRPr="00367F75">
        <w:rPr>
          <w:sz w:val="22"/>
          <w:szCs w:val="22"/>
        </w:rPr>
        <w:t>The .gitignore file contains .env files. Therefore, none of the .env files that contain secret keys will be uploaded to the GitHub repository.</w:t>
      </w:r>
      <w:r w:rsidR="003B12AE">
        <w:rPr>
          <w:sz w:val="22"/>
          <w:szCs w:val="22"/>
        </w:rPr>
        <w:t xml:space="preserve"> </w:t>
      </w:r>
    </w:p>
    <w:p w14:paraId="4F88F9D9" w14:textId="77777777" w:rsidR="005E5656" w:rsidRDefault="003B12AE" w:rsidP="005E5656">
      <w:pPr>
        <w:keepNext/>
        <w:spacing w:before="120" w:after="120" w:line="360" w:lineRule="auto"/>
        <w:ind w:left="360"/>
        <w:jc w:val="center"/>
      </w:pPr>
      <w:r>
        <w:fldChar w:fldCharType="begin"/>
      </w:r>
      <w:r>
        <w:instrText xml:space="preserve"> INCLUDEPICTURE "https://codahosted.io/docs/FXHRPFp-XC/blobs/bl-5OpP0dM703/59c3b0956bda97d63e8132265e3e113eb59e6cbcb7d7503fc9fe2c5f992a285d34a21f97d4bd712c5705857366870291ead5a8b8c6816ca66828031b80d11221ce75b1757ab0d3705e9f9e8a62b4dc03c5a622884d34a9520d59f587dca23864ff4f473d" \* MERGEFORMATINET </w:instrText>
      </w:r>
      <w:r>
        <w:fldChar w:fldCharType="separate"/>
      </w:r>
      <w:r>
        <w:rPr>
          <w:noProof/>
        </w:rPr>
        <w:drawing>
          <wp:inline distT="0" distB="0" distL="0" distR="0" wp14:anchorId="6911F970" wp14:editId="673F0A00">
            <wp:extent cx="1727200" cy="1294348"/>
            <wp:effectExtent l="0" t="0" r="0" b="1270"/>
            <wp:docPr id="972918137" name="Picture 2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918137" name="Picture 24" descr="A screenshot of a computer&#10;&#10;AI-generated content may be incorrec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749390" cy="1310977"/>
                    </a:xfrm>
                    <a:prstGeom prst="rect">
                      <a:avLst/>
                    </a:prstGeom>
                    <a:noFill/>
                    <a:ln>
                      <a:noFill/>
                    </a:ln>
                  </pic:spPr>
                </pic:pic>
              </a:graphicData>
            </a:graphic>
          </wp:inline>
        </w:drawing>
      </w:r>
      <w:r>
        <w:fldChar w:fldCharType="end"/>
      </w:r>
    </w:p>
    <w:p w14:paraId="371C3DE6" w14:textId="79D17E6F" w:rsidR="003B12AE" w:rsidRPr="003B12AE" w:rsidRDefault="005E5656" w:rsidP="005E5656">
      <w:pPr>
        <w:pStyle w:val="Caption"/>
        <w:jc w:val="center"/>
        <w:rPr>
          <w:sz w:val="22"/>
          <w:szCs w:val="22"/>
        </w:rPr>
      </w:pPr>
      <w:bookmarkStart w:id="150" w:name="_Toc216999447"/>
      <w:r>
        <w:t xml:space="preserve">Figure </w:t>
      </w:r>
      <w:fldSimple w:instr=" SEQ Figure \* ARABIC ">
        <w:r w:rsidR="00384C96">
          <w:rPr>
            <w:noProof/>
          </w:rPr>
          <w:t>19</w:t>
        </w:r>
        <w:bookmarkEnd w:id="150"/>
      </w:fldSimple>
    </w:p>
    <w:p w14:paraId="20D89472" w14:textId="495759C9" w:rsidR="00DC2EC8" w:rsidRPr="00367F75" w:rsidRDefault="00DC2EC8" w:rsidP="00D20F91">
      <w:pPr>
        <w:numPr>
          <w:ilvl w:val="0"/>
          <w:numId w:val="141"/>
        </w:numPr>
        <w:spacing w:before="120" w:after="120" w:line="360" w:lineRule="auto"/>
        <w:rPr>
          <w:sz w:val="22"/>
          <w:szCs w:val="22"/>
        </w:rPr>
      </w:pPr>
      <w:r w:rsidRPr="00367F75">
        <w:rPr>
          <w:sz w:val="22"/>
          <w:szCs w:val="22"/>
        </w:rPr>
        <w:t>Keys are not hard-coded anywhere in the project.</w:t>
      </w:r>
    </w:p>
    <w:p w14:paraId="0EE33350"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sk-"</w:t>
      </w:r>
    </w:p>
    <w:p w14:paraId="3D344C12"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API_KEY"</w:t>
      </w:r>
    </w:p>
    <w:p w14:paraId="1A57175F"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OPENAI"</w:t>
      </w:r>
    </w:p>
    <w:p w14:paraId="1A286045"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SUPABASE"</w:t>
      </w:r>
    </w:p>
    <w:p w14:paraId="2332E56F" w14:textId="77777777" w:rsidR="003B75F2" w:rsidRPr="00367F75" w:rsidRDefault="003B75F2" w:rsidP="00D20F91">
      <w:pPr>
        <w:spacing w:line="360" w:lineRule="auto"/>
        <w:rPr>
          <w:sz w:val="22"/>
          <w:szCs w:val="22"/>
          <w:lang w:val="en-US"/>
        </w:rPr>
      </w:pPr>
    </w:p>
    <w:p w14:paraId="1F7559A9" w14:textId="77777777" w:rsidR="006F1751" w:rsidRDefault="006F1751" w:rsidP="00D20F91">
      <w:pPr>
        <w:spacing w:line="360" w:lineRule="auto"/>
        <w:rPr>
          <w:sz w:val="22"/>
          <w:szCs w:val="22"/>
        </w:rPr>
      </w:pPr>
      <w:r w:rsidRPr="00367F75">
        <w:rPr>
          <w:sz w:val="22"/>
          <w:szCs w:val="22"/>
        </w:rPr>
        <w:t>These commands find if there are any secrets hard-coded in the codebase. Running these commands gives empty results. That means no hard-coded keys are found in the codebase.</w:t>
      </w:r>
    </w:p>
    <w:p w14:paraId="0275734E" w14:textId="77777777" w:rsidR="005E5656" w:rsidRDefault="003B12AE" w:rsidP="005E5656">
      <w:pPr>
        <w:keepNext/>
        <w:spacing w:line="360" w:lineRule="auto"/>
        <w:jc w:val="center"/>
      </w:pPr>
      <w:r>
        <w:fldChar w:fldCharType="begin"/>
      </w:r>
      <w:r>
        <w:instrText xml:space="preserve"> INCLUDEPICTURE "https://codahosted.io/docs/FXHRPFp-XC/blobs/bl-B3TI45bELS/812603e4e320454c2afce5a70a67b6796ab4fa0edd11da13334b2249c2479d860ff5b4f65a57934d20b0d712d14f6384355b308b704fd869349e8168e88f6600c3bb3e81040b64d1c2af581300f75e9e1171228c6336b80414f66c76f42b423fc64f68c0" \* MERGEFORMATINET </w:instrText>
      </w:r>
      <w:r>
        <w:fldChar w:fldCharType="separate"/>
      </w:r>
      <w:r>
        <w:rPr>
          <w:noProof/>
        </w:rPr>
        <w:drawing>
          <wp:inline distT="0" distB="0" distL="0" distR="0" wp14:anchorId="5A6E124D" wp14:editId="4E8BE0E1">
            <wp:extent cx="1752600" cy="1046589"/>
            <wp:effectExtent l="0" t="0" r="0" b="0"/>
            <wp:docPr id="1145672897" name="Picture 25" descr="A black screen with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672897" name="Picture 25" descr="A black screen with a black background&#10;&#10;AI-generated content may b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769389" cy="1056615"/>
                    </a:xfrm>
                    <a:prstGeom prst="rect">
                      <a:avLst/>
                    </a:prstGeom>
                    <a:noFill/>
                    <a:ln>
                      <a:noFill/>
                    </a:ln>
                  </pic:spPr>
                </pic:pic>
              </a:graphicData>
            </a:graphic>
          </wp:inline>
        </w:drawing>
      </w:r>
      <w:r>
        <w:fldChar w:fldCharType="end"/>
      </w:r>
    </w:p>
    <w:p w14:paraId="65775E98" w14:textId="3CAF204B" w:rsidR="003B75F2" w:rsidRDefault="005E5656" w:rsidP="005E5656">
      <w:pPr>
        <w:pStyle w:val="Caption"/>
        <w:jc w:val="center"/>
        <w:rPr>
          <w:lang w:val="en-US"/>
        </w:rPr>
      </w:pPr>
      <w:bookmarkStart w:id="151" w:name="_Toc216999448"/>
      <w:r>
        <w:t xml:space="preserve">Figure </w:t>
      </w:r>
      <w:fldSimple w:instr=" SEQ Figure \* ARABIC ">
        <w:r w:rsidR="00384C96">
          <w:rPr>
            <w:noProof/>
          </w:rPr>
          <w:t>20</w:t>
        </w:r>
        <w:bookmarkEnd w:id="151"/>
      </w:fldSimple>
    </w:p>
    <w:p w14:paraId="3B3B7CDB" w14:textId="412795F0" w:rsidR="006F1751" w:rsidRPr="006F1751" w:rsidRDefault="006F1751" w:rsidP="00D20F91">
      <w:pPr>
        <w:pStyle w:val="Heading4"/>
        <w:spacing w:line="360" w:lineRule="auto"/>
      </w:pPr>
      <w:r>
        <w:t>Non-Functional Test- 03 - Security (NFR2)</w:t>
      </w:r>
    </w:p>
    <w:p w14:paraId="41E05B54" w14:textId="77777777" w:rsidR="006F1751" w:rsidRPr="00367F75" w:rsidRDefault="006F1751" w:rsidP="00D20F91">
      <w:pPr>
        <w:spacing w:line="360" w:lineRule="auto"/>
        <w:rPr>
          <w:sz w:val="22"/>
          <w:szCs w:val="22"/>
        </w:rPr>
      </w:pPr>
      <w:r w:rsidRPr="00367F75">
        <w:rPr>
          <w:sz w:val="22"/>
          <w:szCs w:val="22"/>
        </w:rPr>
        <w:t>This test focuses on Non-functional requirement 2, which is Security.</w:t>
      </w:r>
    </w:p>
    <w:p w14:paraId="29257DEE" w14:textId="26AFFE8B" w:rsidR="0072261F" w:rsidRPr="0072261F" w:rsidRDefault="006F1751" w:rsidP="00D20F91">
      <w:pPr>
        <w:pStyle w:val="Heading5"/>
        <w:spacing w:line="360" w:lineRule="auto"/>
      </w:pPr>
      <w:r>
        <w:br/>
        <w:t>Requirement</w:t>
      </w:r>
    </w:p>
    <w:p w14:paraId="7A74218E" w14:textId="77777777" w:rsidR="006F1751" w:rsidRPr="00367F75" w:rsidRDefault="006F1751" w:rsidP="00D20F91">
      <w:pPr>
        <w:numPr>
          <w:ilvl w:val="0"/>
          <w:numId w:val="142"/>
        </w:numPr>
        <w:spacing w:before="120" w:after="120" w:line="360" w:lineRule="auto"/>
        <w:rPr>
          <w:sz w:val="22"/>
          <w:szCs w:val="22"/>
        </w:rPr>
      </w:pPr>
      <w:r w:rsidRPr="00367F75">
        <w:rPr>
          <w:sz w:val="22"/>
          <w:szCs w:val="22"/>
        </w:rPr>
        <w:t>Only admins can access the admin dashboard.</w:t>
      </w:r>
    </w:p>
    <w:p w14:paraId="0E94010C" w14:textId="4773E1B7" w:rsidR="006F1751" w:rsidRPr="003B12AE" w:rsidRDefault="006F1751" w:rsidP="00D20F91">
      <w:pPr>
        <w:numPr>
          <w:ilvl w:val="0"/>
          <w:numId w:val="142"/>
        </w:numPr>
        <w:spacing w:before="120" w:after="120" w:line="360" w:lineRule="auto"/>
        <w:rPr>
          <w:sz w:val="22"/>
          <w:szCs w:val="22"/>
        </w:rPr>
      </w:pPr>
      <w:r w:rsidRPr="00367F75">
        <w:rPr>
          <w:sz w:val="22"/>
          <w:szCs w:val="22"/>
        </w:rPr>
        <w:t>Only admins can toggle their user mode.</w:t>
      </w:r>
    </w:p>
    <w:p w14:paraId="6BD22E1F" w14:textId="48C4D29E" w:rsidR="0072261F" w:rsidRPr="0072261F" w:rsidRDefault="006F1751" w:rsidP="00D20F91">
      <w:pPr>
        <w:pStyle w:val="Heading5"/>
        <w:spacing w:line="360" w:lineRule="auto"/>
      </w:pPr>
      <w:r>
        <w:t>Metrics &amp; Acceptance</w:t>
      </w:r>
    </w:p>
    <w:p w14:paraId="0B093D41" w14:textId="77777777" w:rsidR="006F1751" w:rsidRPr="00367F75" w:rsidRDefault="006F1751" w:rsidP="00D20F91">
      <w:pPr>
        <w:numPr>
          <w:ilvl w:val="0"/>
          <w:numId w:val="143"/>
        </w:numPr>
        <w:spacing w:before="120" w:after="120" w:line="360" w:lineRule="auto"/>
        <w:rPr>
          <w:sz w:val="22"/>
          <w:szCs w:val="22"/>
        </w:rPr>
      </w:pPr>
      <w:r w:rsidRPr="00367F75">
        <w:rPr>
          <w:sz w:val="22"/>
          <w:szCs w:val="22"/>
        </w:rPr>
        <w:t xml:space="preserve">Only admin users see the </w:t>
      </w:r>
      <w:r w:rsidRPr="00367F75">
        <w:rPr>
          <w:b/>
          <w:bCs/>
          <w:sz w:val="22"/>
          <w:szCs w:val="22"/>
        </w:rPr>
        <w:t>Admin Panel</w:t>
      </w:r>
      <w:r w:rsidRPr="00367F75">
        <w:rPr>
          <w:sz w:val="22"/>
          <w:szCs w:val="22"/>
        </w:rPr>
        <w:t xml:space="preserve"> in the menu.</w:t>
      </w:r>
    </w:p>
    <w:p w14:paraId="490D3615" w14:textId="3A52278B" w:rsidR="006F1751" w:rsidRPr="003B12AE" w:rsidRDefault="006F1751" w:rsidP="00D20F91">
      <w:pPr>
        <w:numPr>
          <w:ilvl w:val="0"/>
          <w:numId w:val="143"/>
        </w:numPr>
        <w:spacing w:before="120" w:after="120" w:line="360" w:lineRule="auto"/>
        <w:rPr>
          <w:sz w:val="22"/>
          <w:szCs w:val="22"/>
        </w:rPr>
      </w:pPr>
      <w:r w:rsidRPr="00367F75">
        <w:rPr>
          <w:sz w:val="22"/>
          <w:szCs w:val="22"/>
        </w:rPr>
        <w:t xml:space="preserve">Only admin users see the </w:t>
      </w:r>
      <w:r w:rsidRPr="00367F75">
        <w:rPr>
          <w:b/>
          <w:bCs/>
          <w:sz w:val="22"/>
          <w:szCs w:val="22"/>
        </w:rPr>
        <w:t>Toggle Mode</w:t>
      </w:r>
      <w:r w:rsidRPr="00367F75">
        <w:rPr>
          <w:sz w:val="22"/>
          <w:szCs w:val="22"/>
        </w:rPr>
        <w:t xml:space="preserve">  in the menu.</w:t>
      </w:r>
    </w:p>
    <w:p w14:paraId="0F6C2DD9" w14:textId="41D0D31C" w:rsidR="0072261F" w:rsidRPr="0072261F" w:rsidRDefault="006F1751" w:rsidP="00D20F91">
      <w:pPr>
        <w:pStyle w:val="Heading5"/>
        <w:spacing w:line="360" w:lineRule="auto"/>
      </w:pPr>
      <w:r>
        <w:t>Results</w:t>
      </w:r>
    </w:p>
    <w:p w14:paraId="38A67801" w14:textId="77777777" w:rsidR="006F1751" w:rsidRPr="00367F75" w:rsidRDefault="006F1751" w:rsidP="00D20F91">
      <w:pPr>
        <w:numPr>
          <w:ilvl w:val="0"/>
          <w:numId w:val="144"/>
        </w:numPr>
        <w:spacing w:before="120" w:after="120" w:line="360" w:lineRule="auto"/>
        <w:rPr>
          <w:sz w:val="22"/>
          <w:szCs w:val="22"/>
        </w:rPr>
      </w:pPr>
      <w:r w:rsidRPr="00367F75">
        <w:rPr>
          <w:sz w:val="22"/>
          <w:szCs w:val="22"/>
        </w:rPr>
        <w:t xml:space="preserve">Admin user sees the </w:t>
      </w:r>
      <w:r w:rsidRPr="00367F75">
        <w:rPr>
          <w:b/>
          <w:bCs/>
          <w:sz w:val="22"/>
          <w:szCs w:val="22"/>
        </w:rPr>
        <w:t>Admin Panel</w:t>
      </w:r>
      <w:r w:rsidRPr="00367F75">
        <w:rPr>
          <w:sz w:val="22"/>
          <w:szCs w:val="22"/>
        </w:rPr>
        <w:t xml:space="preserve"> and </w:t>
      </w:r>
      <w:r w:rsidRPr="00367F75">
        <w:rPr>
          <w:b/>
          <w:bCs/>
          <w:sz w:val="22"/>
          <w:szCs w:val="22"/>
        </w:rPr>
        <w:t>Toggle Mode</w:t>
      </w:r>
    </w:p>
    <w:p w14:paraId="029A9693" w14:textId="77777777" w:rsidR="005E5656" w:rsidRDefault="006F1751" w:rsidP="005E5656">
      <w:pPr>
        <w:keepNext/>
        <w:spacing w:line="360" w:lineRule="auto"/>
        <w:ind w:left="360"/>
        <w:jc w:val="center"/>
      </w:pPr>
      <w:r>
        <w:fldChar w:fldCharType="begin"/>
      </w:r>
      <w:r>
        <w:instrText xml:space="preserve"> INCLUDEPICTURE "https://codahosted.io/docs/FXHRPFp-XC/blobs/bl-gAjGfmdfFw/6eb336aa3acaa3fa2c7a686f09ce59c816f84e2e16c98392709866f7de4db4a26cb7583b1d203c92483b1ae4d3bde76a239f86fdb7b176a1a6e4a67d0dcfe38f372eeeb62b84865f190d2c14441b0aed7b8c98cd47d5cacfcfcc7d1e970e9e70e4ad374e" \* MERGEFORMATINET </w:instrText>
      </w:r>
      <w:r>
        <w:fldChar w:fldCharType="separate"/>
      </w:r>
      <w:r>
        <w:rPr>
          <w:noProof/>
        </w:rPr>
        <w:drawing>
          <wp:inline distT="0" distB="0" distL="0" distR="0" wp14:anchorId="0C7FB077" wp14:editId="65C54718">
            <wp:extent cx="3111500" cy="923177"/>
            <wp:effectExtent l="0" t="0" r="0" b="4445"/>
            <wp:docPr id="19821943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189650" cy="946364"/>
                    </a:xfrm>
                    <a:prstGeom prst="rect">
                      <a:avLst/>
                    </a:prstGeom>
                    <a:noFill/>
                    <a:ln>
                      <a:noFill/>
                    </a:ln>
                  </pic:spPr>
                </pic:pic>
              </a:graphicData>
            </a:graphic>
          </wp:inline>
        </w:drawing>
      </w:r>
      <w:r>
        <w:fldChar w:fldCharType="end"/>
      </w:r>
    </w:p>
    <w:p w14:paraId="35986B48" w14:textId="673DC176" w:rsidR="006F1751" w:rsidRPr="005E5656" w:rsidRDefault="005E5656" w:rsidP="005E5656">
      <w:pPr>
        <w:pStyle w:val="Caption"/>
        <w:jc w:val="center"/>
      </w:pPr>
      <w:bookmarkStart w:id="152" w:name="_Toc216999449"/>
      <w:r>
        <w:t xml:space="preserve">Figure </w:t>
      </w:r>
      <w:fldSimple w:instr=" SEQ Figure \* ARABIC ">
        <w:r w:rsidR="00384C96">
          <w:rPr>
            <w:noProof/>
          </w:rPr>
          <w:t>21</w:t>
        </w:r>
        <w:bookmarkEnd w:id="152"/>
      </w:fldSimple>
    </w:p>
    <w:p w14:paraId="1E4CAC82" w14:textId="77777777" w:rsidR="006F1751" w:rsidRPr="00367F75" w:rsidRDefault="006F1751" w:rsidP="00D20F91">
      <w:pPr>
        <w:numPr>
          <w:ilvl w:val="0"/>
          <w:numId w:val="145"/>
        </w:numPr>
        <w:spacing w:before="120" w:after="120" w:line="360" w:lineRule="auto"/>
        <w:rPr>
          <w:sz w:val="22"/>
          <w:szCs w:val="22"/>
        </w:rPr>
      </w:pPr>
      <w:r w:rsidRPr="00367F75">
        <w:rPr>
          <w:sz w:val="22"/>
          <w:szCs w:val="22"/>
        </w:rPr>
        <w:t xml:space="preserve">A normal user does not see the </w:t>
      </w:r>
      <w:r w:rsidRPr="00367F75">
        <w:rPr>
          <w:b/>
          <w:bCs/>
          <w:sz w:val="22"/>
          <w:szCs w:val="22"/>
        </w:rPr>
        <w:t>Admin Panel</w:t>
      </w:r>
      <w:r w:rsidRPr="00367F75">
        <w:rPr>
          <w:sz w:val="22"/>
          <w:szCs w:val="22"/>
        </w:rPr>
        <w:t xml:space="preserve"> and </w:t>
      </w:r>
      <w:r w:rsidRPr="00367F75">
        <w:rPr>
          <w:b/>
          <w:bCs/>
          <w:sz w:val="22"/>
          <w:szCs w:val="22"/>
        </w:rPr>
        <w:t>Toggle Mode</w:t>
      </w:r>
      <w:r w:rsidRPr="00367F75">
        <w:rPr>
          <w:sz w:val="22"/>
          <w:szCs w:val="22"/>
        </w:rPr>
        <w:t xml:space="preserve"> options.</w:t>
      </w:r>
    </w:p>
    <w:p w14:paraId="5B9AC7BE" w14:textId="77777777" w:rsidR="005E5656" w:rsidRDefault="002F392C" w:rsidP="005E5656">
      <w:pPr>
        <w:keepNext/>
        <w:spacing w:line="360" w:lineRule="auto"/>
        <w:ind w:left="360"/>
        <w:jc w:val="center"/>
      </w:pPr>
      <w:r>
        <w:fldChar w:fldCharType="begin"/>
      </w:r>
      <w:r>
        <w:instrText xml:space="preserve"> INCLUDEPICTURE "https://codahosted.io/docs/FXHRPFp-XC/blobs/bl-MMzUmzsbpQ/a9db4bef3c28bf7c210915c1992ffac2c9e7c4975876d06a4dcd6b13f92fa7be3177cc977862fa6f34ccc290146f2d222e58b303df247a2809b4e4a75c14c0e56ac42cd907cb0cca05ade843e25ede8725e4fa0beb434982ec696c6eafbc5e8174dd205d" \* MERGEFORMATINET </w:instrText>
      </w:r>
      <w:r>
        <w:fldChar w:fldCharType="separate"/>
      </w:r>
      <w:r>
        <w:rPr>
          <w:noProof/>
        </w:rPr>
        <w:drawing>
          <wp:inline distT="0" distB="0" distL="0" distR="0" wp14:anchorId="0356A0D7" wp14:editId="544B3F39">
            <wp:extent cx="2838450" cy="842164"/>
            <wp:effectExtent l="0" t="0" r="0" b="0"/>
            <wp:docPr id="1763832776" name="Picture 27"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832776" name="Picture 27" descr="A screenshot of a chat&#10;&#10;AI-generated content may be incorrec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97544" cy="859697"/>
                    </a:xfrm>
                    <a:prstGeom prst="rect">
                      <a:avLst/>
                    </a:prstGeom>
                    <a:noFill/>
                    <a:ln>
                      <a:noFill/>
                    </a:ln>
                  </pic:spPr>
                </pic:pic>
              </a:graphicData>
            </a:graphic>
          </wp:inline>
        </w:drawing>
      </w:r>
      <w:r>
        <w:fldChar w:fldCharType="end"/>
      </w:r>
    </w:p>
    <w:p w14:paraId="2F194FB5" w14:textId="24E9174A" w:rsidR="003B75F2" w:rsidRPr="003B12AE" w:rsidRDefault="005E5656" w:rsidP="005E5656">
      <w:pPr>
        <w:pStyle w:val="Caption"/>
        <w:jc w:val="center"/>
      </w:pPr>
      <w:bookmarkStart w:id="153" w:name="_Toc216999450"/>
      <w:r>
        <w:t xml:space="preserve">Figure </w:t>
      </w:r>
      <w:fldSimple w:instr=" SEQ Figure \* ARABIC ">
        <w:r w:rsidR="00384C96">
          <w:rPr>
            <w:noProof/>
          </w:rPr>
          <w:t>22</w:t>
        </w:r>
        <w:bookmarkEnd w:id="153"/>
      </w:fldSimple>
    </w:p>
    <w:p w14:paraId="58E18BF6" w14:textId="7751C374" w:rsidR="00695FBB" w:rsidRPr="00695FBB" w:rsidRDefault="00695FBB" w:rsidP="00D20F91">
      <w:pPr>
        <w:pStyle w:val="Heading4"/>
        <w:spacing w:line="360" w:lineRule="auto"/>
      </w:pPr>
      <w:r>
        <w:t>Non-Functional Test- 04 - Security (NFR2)</w:t>
      </w:r>
    </w:p>
    <w:p w14:paraId="3DB2BBCD" w14:textId="77777777" w:rsidR="00695FBB" w:rsidRPr="002647FE" w:rsidRDefault="00695FBB" w:rsidP="00D20F91">
      <w:pPr>
        <w:spacing w:line="360" w:lineRule="auto"/>
        <w:rPr>
          <w:sz w:val="22"/>
          <w:szCs w:val="22"/>
        </w:rPr>
      </w:pPr>
      <w:r w:rsidRPr="002647FE">
        <w:rPr>
          <w:sz w:val="22"/>
          <w:szCs w:val="22"/>
        </w:rPr>
        <w:t>This test focuses on Non-functional requirement 2, which is Security.</w:t>
      </w:r>
    </w:p>
    <w:p w14:paraId="434ABD18" w14:textId="16C4220B" w:rsidR="00695FBB" w:rsidRPr="00695FBB" w:rsidRDefault="00695FBB" w:rsidP="00D20F91">
      <w:pPr>
        <w:pStyle w:val="Heading5"/>
        <w:spacing w:line="360" w:lineRule="auto"/>
      </w:pPr>
      <w:r>
        <w:lastRenderedPageBreak/>
        <w:br/>
        <w:t>Requirement</w:t>
      </w:r>
    </w:p>
    <w:p w14:paraId="1EA449E2" w14:textId="331CBDBB" w:rsidR="00695FBB" w:rsidRPr="002647FE" w:rsidRDefault="00695FBB" w:rsidP="00D20F91">
      <w:pPr>
        <w:numPr>
          <w:ilvl w:val="0"/>
          <w:numId w:val="146"/>
        </w:numPr>
        <w:spacing w:before="120" w:after="120" w:line="360" w:lineRule="auto"/>
        <w:rPr>
          <w:sz w:val="22"/>
          <w:szCs w:val="22"/>
        </w:rPr>
      </w:pPr>
      <w:r w:rsidRPr="002647FE">
        <w:rPr>
          <w:sz w:val="22"/>
          <w:szCs w:val="22"/>
        </w:rPr>
        <w:t>All users must be authenticated before system access.</w:t>
      </w:r>
    </w:p>
    <w:p w14:paraId="6989743D" w14:textId="2E597E12" w:rsidR="00695FBB" w:rsidRPr="00695FBB" w:rsidRDefault="00695FBB" w:rsidP="00D20F91">
      <w:pPr>
        <w:pStyle w:val="Heading5"/>
        <w:spacing w:line="360" w:lineRule="auto"/>
      </w:pPr>
      <w:r>
        <w:t>Metrics &amp; Acceptance</w:t>
      </w:r>
    </w:p>
    <w:p w14:paraId="509E5FF9" w14:textId="0D4CBF09" w:rsidR="00695FBB" w:rsidRPr="002647FE" w:rsidRDefault="00695FBB" w:rsidP="00D20F91">
      <w:pPr>
        <w:numPr>
          <w:ilvl w:val="0"/>
          <w:numId w:val="147"/>
        </w:numPr>
        <w:spacing w:before="120" w:after="120" w:line="360" w:lineRule="auto"/>
        <w:rPr>
          <w:sz w:val="22"/>
          <w:szCs w:val="22"/>
        </w:rPr>
      </w:pPr>
      <w:r w:rsidRPr="002647FE">
        <w:rPr>
          <w:sz w:val="22"/>
          <w:szCs w:val="22"/>
        </w:rPr>
        <w:t>Only authenticated users are able to access the chat screen.</w:t>
      </w:r>
    </w:p>
    <w:p w14:paraId="19BB66C3" w14:textId="3A4648F0" w:rsidR="00695FBB" w:rsidRPr="00695FBB" w:rsidRDefault="00695FBB" w:rsidP="00D20F91">
      <w:pPr>
        <w:pStyle w:val="Heading5"/>
        <w:spacing w:line="360" w:lineRule="auto"/>
      </w:pPr>
      <w:r>
        <w:t>Results</w:t>
      </w:r>
    </w:p>
    <w:p w14:paraId="0B61A7BF" w14:textId="77777777" w:rsidR="00695FBB" w:rsidRPr="002647FE" w:rsidRDefault="00695FBB" w:rsidP="00D20F91">
      <w:pPr>
        <w:numPr>
          <w:ilvl w:val="0"/>
          <w:numId w:val="148"/>
        </w:numPr>
        <w:spacing w:before="120" w:after="120" w:line="360" w:lineRule="auto"/>
        <w:rPr>
          <w:sz w:val="22"/>
          <w:szCs w:val="22"/>
        </w:rPr>
      </w:pPr>
      <w:r w:rsidRPr="002647FE">
        <w:rPr>
          <w:sz w:val="22"/>
          <w:szCs w:val="22"/>
        </w:rPr>
        <w:t>A non-authenticated user will only see the login screen.</w:t>
      </w:r>
    </w:p>
    <w:p w14:paraId="64E43B85" w14:textId="77777777" w:rsidR="005E5656" w:rsidRDefault="00695FBB" w:rsidP="005E5656">
      <w:pPr>
        <w:keepNext/>
        <w:spacing w:line="360" w:lineRule="auto"/>
        <w:ind w:left="360"/>
        <w:jc w:val="center"/>
      </w:pPr>
      <w:r>
        <w:fldChar w:fldCharType="begin"/>
      </w:r>
      <w:r>
        <w:instrText xml:space="preserve"> INCLUDEPICTURE "https://codahosted.io/docs/FXHRPFp-XC/blobs/bl-vZVpYK5n4X/22169f5020186232b41e3ec725455844fc31e48e4f62346199b667a2a27cafb26c32f800c6270bd275e9ab7624795810553f57e2c338d4e84df72713783bed66299bab35c1a12a0a404759c50ef5f2945ad63fbb424fa774cf0ebdaf2c1b210fc5398b4f" \* MERGEFORMATINET </w:instrText>
      </w:r>
      <w:r>
        <w:fldChar w:fldCharType="separate"/>
      </w:r>
      <w:r>
        <w:rPr>
          <w:noProof/>
        </w:rPr>
        <w:drawing>
          <wp:inline distT="0" distB="0" distL="0" distR="0" wp14:anchorId="11F742BF" wp14:editId="4371BC38">
            <wp:extent cx="2063750" cy="1217992"/>
            <wp:effectExtent l="0" t="0" r="0" b="1270"/>
            <wp:docPr id="105694587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083611" cy="1229714"/>
                    </a:xfrm>
                    <a:prstGeom prst="rect">
                      <a:avLst/>
                    </a:prstGeom>
                    <a:noFill/>
                    <a:ln>
                      <a:noFill/>
                    </a:ln>
                  </pic:spPr>
                </pic:pic>
              </a:graphicData>
            </a:graphic>
          </wp:inline>
        </w:drawing>
      </w:r>
      <w:r>
        <w:fldChar w:fldCharType="end"/>
      </w:r>
    </w:p>
    <w:p w14:paraId="55C848BE" w14:textId="39775B57" w:rsidR="00695FBB" w:rsidRDefault="005E5656" w:rsidP="005E5656">
      <w:pPr>
        <w:pStyle w:val="Caption"/>
        <w:jc w:val="center"/>
      </w:pPr>
      <w:bookmarkStart w:id="154" w:name="_Toc216999451"/>
      <w:r>
        <w:t xml:space="preserve">Figure </w:t>
      </w:r>
      <w:fldSimple w:instr=" SEQ Figure \* ARABIC ">
        <w:r w:rsidR="00384C96">
          <w:rPr>
            <w:noProof/>
          </w:rPr>
          <w:t>23</w:t>
        </w:r>
        <w:bookmarkEnd w:id="154"/>
      </w:fldSimple>
    </w:p>
    <w:p w14:paraId="00F3EA5D" w14:textId="77777777" w:rsidR="003B75F2" w:rsidRDefault="003B75F2" w:rsidP="00D20F91">
      <w:pPr>
        <w:spacing w:line="360" w:lineRule="auto"/>
        <w:rPr>
          <w:lang w:val="en-US"/>
        </w:rPr>
      </w:pPr>
    </w:p>
    <w:p w14:paraId="3999EB50" w14:textId="77777777" w:rsidR="00695FBB" w:rsidRPr="002647FE" w:rsidRDefault="00695FBB" w:rsidP="00D20F91">
      <w:pPr>
        <w:numPr>
          <w:ilvl w:val="0"/>
          <w:numId w:val="149"/>
        </w:numPr>
        <w:spacing w:before="120" w:after="120" w:line="360" w:lineRule="auto"/>
        <w:rPr>
          <w:sz w:val="22"/>
          <w:szCs w:val="22"/>
        </w:rPr>
      </w:pPr>
      <w:r w:rsidRPr="002647FE">
        <w:rPr>
          <w:sz w:val="22"/>
          <w:szCs w:val="22"/>
        </w:rPr>
        <w:t>Only an authenticated user will see the chat screen.</w:t>
      </w:r>
    </w:p>
    <w:p w14:paraId="57D8EF61" w14:textId="77777777" w:rsidR="005E5656" w:rsidRDefault="00E46DAB" w:rsidP="005E5656">
      <w:pPr>
        <w:keepNext/>
        <w:spacing w:line="360" w:lineRule="auto"/>
        <w:ind w:left="360"/>
        <w:jc w:val="center"/>
      </w:pPr>
      <w:r>
        <w:fldChar w:fldCharType="begin"/>
      </w:r>
      <w:r>
        <w:instrText xml:space="preserve"> INCLUDEPICTURE "https://codahosted.io/docs/FXHRPFp-XC/blobs/bl-jwPEcmwRmy/2ddf575600515e464dadcec3797d0b23db6f88c4151fa9aa4b85756a9da6f7b221e9b73e459b1e4437a5dddcf66c1ebbfc73fd4e55f5f3b2dd65bcf0c6f4fa4c9e43d4d9abfa8ea20f5bf87d9cc4c66d2ad830a53b2f7cb7f7284891a778c96ccb7a92ca" \* MERGEFORMATINET </w:instrText>
      </w:r>
      <w:r>
        <w:fldChar w:fldCharType="separate"/>
      </w:r>
      <w:r>
        <w:rPr>
          <w:noProof/>
        </w:rPr>
        <w:drawing>
          <wp:inline distT="0" distB="0" distL="0" distR="0" wp14:anchorId="0DA17C0A" wp14:editId="52E8AE40">
            <wp:extent cx="1658620" cy="1678834"/>
            <wp:effectExtent l="0" t="0" r="5080" b="0"/>
            <wp:docPr id="530092943" name="Picture 29"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092943" name="Picture 29" descr="A screenshot of a chat&#10;&#10;AI-generated content may be incorrect."/>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676317" cy="1696747"/>
                    </a:xfrm>
                    <a:prstGeom prst="rect">
                      <a:avLst/>
                    </a:prstGeom>
                    <a:noFill/>
                    <a:ln>
                      <a:noFill/>
                    </a:ln>
                  </pic:spPr>
                </pic:pic>
              </a:graphicData>
            </a:graphic>
          </wp:inline>
        </w:drawing>
      </w:r>
      <w:r>
        <w:fldChar w:fldCharType="end"/>
      </w:r>
    </w:p>
    <w:p w14:paraId="503258E9" w14:textId="66274BCE" w:rsidR="003B75F2" w:rsidRPr="005E5656" w:rsidRDefault="005E5656" w:rsidP="005E5656">
      <w:pPr>
        <w:pStyle w:val="Caption"/>
        <w:jc w:val="center"/>
      </w:pPr>
      <w:bookmarkStart w:id="155" w:name="_Toc216999452"/>
      <w:r>
        <w:t xml:space="preserve">Figure </w:t>
      </w:r>
      <w:fldSimple w:instr=" SEQ Figure \* ARABIC ">
        <w:r w:rsidR="00384C96">
          <w:rPr>
            <w:noProof/>
          </w:rPr>
          <w:t>24</w:t>
        </w:r>
        <w:bookmarkEnd w:id="155"/>
      </w:fldSimple>
    </w:p>
    <w:p w14:paraId="49541D8B" w14:textId="6044CA91" w:rsidR="00695FBB" w:rsidRPr="00695FBB" w:rsidRDefault="00695FBB" w:rsidP="00D20F91">
      <w:pPr>
        <w:pStyle w:val="Heading4"/>
        <w:spacing w:line="360" w:lineRule="auto"/>
      </w:pPr>
      <w:r>
        <w:t>Non-Functional Test - 05 - Performance (NFR3)</w:t>
      </w:r>
    </w:p>
    <w:p w14:paraId="53E31C92" w14:textId="185768B5" w:rsidR="00695FBB" w:rsidRPr="002647FE" w:rsidRDefault="00695FBB" w:rsidP="00D20F91">
      <w:pPr>
        <w:spacing w:line="360" w:lineRule="auto"/>
        <w:rPr>
          <w:sz w:val="22"/>
          <w:szCs w:val="22"/>
        </w:rPr>
      </w:pPr>
      <w:r w:rsidRPr="002647FE">
        <w:rPr>
          <w:sz w:val="22"/>
          <w:szCs w:val="22"/>
        </w:rPr>
        <w:t>This test focuses on Non-functional requirement 3, which is Performance.</w:t>
      </w:r>
    </w:p>
    <w:p w14:paraId="3EE72BB6" w14:textId="4A1BFF0E" w:rsidR="00695FBB" w:rsidRPr="00695FBB" w:rsidRDefault="00695FBB" w:rsidP="00D20F91">
      <w:pPr>
        <w:pStyle w:val="Heading5"/>
        <w:spacing w:line="360" w:lineRule="auto"/>
      </w:pPr>
      <w:r>
        <w:t>Requirement</w:t>
      </w:r>
    </w:p>
    <w:p w14:paraId="7B215F0D" w14:textId="63859FFC" w:rsidR="00695FBB" w:rsidRPr="002647FE" w:rsidRDefault="00695FBB" w:rsidP="00D20F91">
      <w:pPr>
        <w:spacing w:line="360" w:lineRule="auto"/>
        <w:rPr>
          <w:sz w:val="22"/>
          <w:szCs w:val="22"/>
        </w:rPr>
      </w:pPr>
      <w:r w:rsidRPr="002647FE">
        <w:rPr>
          <w:sz w:val="22"/>
          <w:szCs w:val="22"/>
        </w:rPr>
        <w:t xml:space="preserve">Each </w:t>
      </w:r>
      <w:r w:rsidRPr="002647FE">
        <w:rPr>
          <w:b/>
          <w:bCs/>
          <w:sz w:val="22"/>
          <w:szCs w:val="22"/>
        </w:rPr>
        <w:t>prediction</w:t>
      </w:r>
      <w:r w:rsidRPr="002647FE">
        <w:rPr>
          <w:sz w:val="22"/>
          <w:szCs w:val="22"/>
        </w:rPr>
        <w:t xml:space="preserve"> request should respond within </w:t>
      </w:r>
      <w:r w:rsidR="00B84DA1" w:rsidRPr="002647FE">
        <w:rPr>
          <w:b/>
          <w:bCs/>
          <w:sz w:val="22"/>
          <w:szCs w:val="22"/>
        </w:rPr>
        <w:t>5</w:t>
      </w:r>
      <w:r w:rsidRPr="002647FE">
        <w:rPr>
          <w:b/>
          <w:bCs/>
          <w:sz w:val="22"/>
          <w:szCs w:val="22"/>
        </w:rPr>
        <w:t xml:space="preserve"> seconds</w:t>
      </w:r>
      <w:r w:rsidRPr="002647FE">
        <w:rPr>
          <w:sz w:val="22"/>
          <w:szCs w:val="22"/>
        </w:rPr>
        <w:t xml:space="preserve"> under normal load.</w:t>
      </w:r>
    </w:p>
    <w:p w14:paraId="45323E47" w14:textId="2F14A8E2" w:rsidR="00695FBB" w:rsidRPr="00695FBB" w:rsidRDefault="00695FBB" w:rsidP="00D20F91">
      <w:pPr>
        <w:pStyle w:val="Heading5"/>
        <w:spacing w:line="360" w:lineRule="auto"/>
      </w:pPr>
      <w:r>
        <w:t>Metric &amp; Acceptance</w:t>
      </w:r>
    </w:p>
    <w:p w14:paraId="5748A935" w14:textId="77777777"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Endpoint </w:t>
      </w:r>
      <w:r w:rsidRPr="002647FE">
        <w:rPr>
          <w:b/>
          <w:bCs/>
          <w:sz w:val="22"/>
          <w:szCs w:val="22"/>
        </w:rPr>
        <w:t>/api/v1/loan/approval?variant=xai</w:t>
      </w:r>
      <w:r w:rsidRPr="002647FE">
        <w:rPr>
          <w:sz w:val="22"/>
          <w:szCs w:val="22"/>
        </w:rPr>
        <w:t xml:space="preserve"> should be tested.</w:t>
      </w:r>
    </w:p>
    <w:p w14:paraId="1990405B" w14:textId="634C6F2E"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p95 latency (end-to-end, /loan/approval) ≤ </w:t>
      </w:r>
      <w:r w:rsidR="00B84DA1" w:rsidRPr="002647FE">
        <w:rPr>
          <w:b/>
          <w:bCs/>
          <w:sz w:val="22"/>
          <w:szCs w:val="22"/>
        </w:rPr>
        <w:t>5</w:t>
      </w:r>
      <w:r w:rsidRPr="002647FE">
        <w:rPr>
          <w:b/>
          <w:bCs/>
          <w:sz w:val="22"/>
          <w:szCs w:val="22"/>
        </w:rPr>
        <w:t>000 ms</w:t>
      </w:r>
      <w:r w:rsidRPr="002647FE">
        <w:rPr>
          <w:sz w:val="22"/>
          <w:szCs w:val="22"/>
        </w:rPr>
        <w:t>.</w:t>
      </w:r>
    </w:p>
    <w:p w14:paraId="4E019E54" w14:textId="3DD6DD38"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Also report: p50, p90, p99, error rate. Accept if </w:t>
      </w:r>
      <w:r w:rsidRPr="002647FE">
        <w:rPr>
          <w:b/>
          <w:bCs/>
          <w:sz w:val="22"/>
          <w:szCs w:val="22"/>
        </w:rPr>
        <w:t xml:space="preserve">p95 ≤ </w:t>
      </w:r>
      <w:r w:rsidR="00B84DA1" w:rsidRPr="002647FE">
        <w:rPr>
          <w:b/>
          <w:bCs/>
          <w:sz w:val="22"/>
          <w:szCs w:val="22"/>
        </w:rPr>
        <w:t>5</w:t>
      </w:r>
      <w:r w:rsidRPr="002647FE">
        <w:rPr>
          <w:b/>
          <w:bCs/>
          <w:sz w:val="22"/>
          <w:szCs w:val="22"/>
        </w:rPr>
        <w:t>s</w:t>
      </w:r>
      <w:r w:rsidRPr="002647FE">
        <w:rPr>
          <w:sz w:val="22"/>
          <w:szCs w:val="22"/>
        </w:rPr>
        <w:t xml:space="preserve"> and </w:t>
      </w:r>
      <w:r w:rsidRPr="002647FE">
        <w:rPr>
          <w:b/>
          <w:bCs/>
          <w:sz w:val="22"/>
          <w:szCs w:val="22"/>
        </w:rPr>
        <w:t>error rate &lt; 1%</w:t>
      </w:r>
      <w:r w:rsidRPr="002647FE">
        <w:rPr>
          <w:sz w:val="22"/>
          <w:szCs w:val="22"/>
        </w:rPr>
        <w:t>.</w:t>
      </w:r>
    </w:p>
    <w:p w14:paraId="2F23C9FE" w14:textId="77777777" w:rsidR="00695FBB" w:rsidRDefault="00695FBB" w:rsidP="00D20F91">
      <w:pPr>
        <w:spacing w:line="360" w:lineRule="auto"/>
      </w:pPr>
    </w:p>
    <w:p w14:paraId="4099E6C6" w14:textId="469FB60D" w:rsidR="00695FBB" w:rsidRPr="00695FBB" w:rsidRDefault="00695FBB" w:rsidP="00D20F91">
      <w:pPr>
        <w:pStyle w:val="Heading5"/>
        <w:spacing w:line="360" w:lineRule="auto"/>
      </w:pPr>
      <w:r>
        <w:t>Tool Used</w:t>
      </w:r>
    </w:p>
    <w:p w14:paraId="6FBBC95C" w14:textId="77777777" w:rsidR="00695FBB" w:rsidRPr="00B76C07" w:rsidRDefault="00695FBB" w:rsidP="00D20F91">
      <w:pPr>
        <w:spacing w:line="360" w:lineRule="auto"/>
        <w:rPr>
          <w:sz w:val="22"/>
          <w:szCs w:val="22"/>
        </w:rPr>
      </w:pPr>
      <w:r w:rsidRPr="00B76C07">
        <w:rPr>
          <w:sz w:val="22"/>
          <w:szCs w:val="22"/>
        </w:rPr>
        <w:t>k6 is used to test the performance of the prediction endpoint.</w:t>
      </w:r>
    </w:p>
    <w:p w14:paraId="6D2F2E2B" w14:textId="77777777" w:rsidR="00695FBB" w:rsidRPr="00B76C07" w:rsidRDefault="00695FBB" w:rsidP="00D20F91">
      <w:pPr>
        <w:pStyle w:val="ListParagraph"/>
        <w:spacing w:line="360" w:lineRule="auto"/>
        <w:jc w:val="both"/>
        <w:rPr>
          <w:sz w:val="22"/>
          <w:szCs w:val="22"/>
          <w:lang w:val="en-US"/>
        </w:rPr>
      </w:pPr>
    </w:p>
    <w:p w14:paraId="4308EEFF" w14:textId="77777777" w:rsidR="006A3754" w:rsidRPr="00B76C07" w:rsidRDefault="006A3754" w:rsidP="00D20F91">
      <w:pPr>
        <w:shd w:val="clear" w:color="auto" w:fill="140E1A"/>
        <w:spacing w:line="360" w:lineRule="auto"/>
        <w:rPr>
          <w:color w:val="EDECEE"/>
          <w:sz w:val="22"/>
          <w:szCs w:val="22"/>
        </w:rPr>
      </w:pPr>
      <w:r w:rsidRPr="00B76C07">
        <w:rPr>
          <w:color w:val="F694FF"/>
          <w:sz w:val="22"/>
          <w:szCs w:val="22"/>
        </w:rPr>
        <w:t>export</w:t>
      </w:r>
      <w:r w:rsidRPr="00B76C07">
        <w:rPr>
          <w:color w:val="EDECEE"/>
          <w:sz w:val="22"/>
          <w:szCs w:val="22"/>
        </w:rPr>
        <w:t xml:space="preserve"> </w:t>
      </w:r>
      <w:r w:rsidRPr="00B76C07">
        <w:rPr>
          <w:color w:val="A277FF"/>
          <w:sz w:val="22"/>
          <w:szCs w:val="22"/>
        </w:rPr>
        <w:t>const</w:t>
      </w:r>
      <w:r w:rsidRPr="00B76C07">
        <w:rPr>
          <w:color w:val="EDECEE"/>
          <w:sz w:val="22"/>
          <w:szCs w:val="22"/>
        </w:rPr>
        <w:t xml:space="preserve"> options </w:t>
      </w:r>
      <w:r w:rsidRPr="00B76C07">
        <w:rPr>
          <w:color w:val="A277FF"/>
          <w:sz w:val="22"/>
          <w:szCs w:val="22"/>
        </w:rPr>
        <w:t>=</w:t>
      </w:r>
      <w:r w:rsidRPr="00B76C07">
        <w:rPr>
          <w:color w:val="EDECEE"/>
          <w:sz w:val="22"/>
          <w:szCs w:val="22"/>
        </w:rPr>
        <w:t xml:space="preserve"> {</w:t>
      </w:r>
    </w:p>
    <w:p w14:paraId="48C5765E"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vus:</w:t>
      </w:r>
      <w:r w:rsidRPr="00B76C07">
        <w:rPr>
          <w:color w:val="EDECEE"/>
          <w:sz w:val="22"/>
          <w:szCs w:val="22"/>
        </w:rPr>
        <w:t xml:space="preserve"> </w:t>
      </w:r>
      <w:r w:rsidRPr="00B76C07">
        <w:rPr>
          <w:color w:val="61FFCA"/>
          <w:sz w:val="22"/>
          <w:szCs w:val="22"/>
        </w:rPr>
        <w:t>15</w:t>
      </w:r>
      <w:r w:rsidRPr="00B76C07">
        <w:rPr>
          <w:color w:val="F694FF"/>
          <w:sz w:val="22"/>
          <w:szCs w:val="22"/>
        </w:rPr>
        <w:t>,</w:t>
      </w:r>
    </w:p>
    <w:p w14:paraId="5A5AC3CC"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duration:</w:t>
      </w:r>
      <w:r w:rsidRPr="00B76C07">
        <w:rPr>
          <w:color w:val="EDECEE"/>
          <w:sz w:val="22"/>
          <w:szCs w:val="22"/>
        </w:rPr>
        <w:t xml:space="preserve"> </w:t>
      </w:r>
      <w:r w:rsidRPr="00B76C07">
        <w:rPr>
          <w:color w:val="61FFCA"/>
          <w:sz w:val="22"/>
          <w:szCs w:val="22"/>
        </w:rPr>
        <w:t>"2m"</w:t>
      </w:r>
      <w:r w:rsidRPr="00B76C07">
        <w:rPr>
          <w:color w:val="F694FF"/>
          <w:sz w:val="22"/>
          <w:szCs w:val="22"/>
        </w:rPr>
        <w:t>,</w:t>
      </w:r>
    </w:p>
    <w:p w14:paraId="6716462B"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thresholds:</w:t>
      </w:r>
      <w:r w:rsidRPr="00B76C07">
        <w:rPr>
          <w:color w:val="EDECEE"/>
          <w:sz w:val="22"/>
          <w:szCs w:val="22"/>
        </w:rPr>
        <w:t xml:space="preserve"> {</w:t>
      </w:r>
    </w:p>
    <w:p w14:paraId="5C8ED063" w14:textId="0302EBC8"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http_req_failed:</w:t>
      </w:r>
      <w:r w:rsidRPr="00B76C07">
        <w:rPr>
          <w:color w:val="EDECEE"/>
          <w:sz w:val="22"/>
          <w:szCs w:val="22"/>
        </w:rPr>
        <w:t xml:space="preserve"> [</w:t>
      </w:r>
      <w:r w:rsidRPr="00B76C07">
        <w:rPr>
          <w:color w:val="61FFCA"/>
          <w:sz w:val="22"/>
          <w:szCs w:val="22"/>
        </w:rPr>
        <w:t>"rate&lt;0.01"</w:t>
      </w:r>
      <w:r w:rsidRPr="00B76C07">
        <w:rPr>
          <w:color w:val="EDECEE"/>
          <w:sz w:val="22"/>
          <w:szCs w:val="22"/>
        </w:rPr>
        <w:t>]</w:t>
      </w:r>
      <w:r w:rsidRPr="00B76C07">
        <w:rPr>
          <w:color w:val="F694FF"/>
          <w:sz w:val="22"/>
          <w:szCs w:val="22"/>
        </w:rPr>
        <w:t>,</w:t>
      </w:r>
      <w:r w:rsidRPr="00B76C07">
        <w:rPr>
          <w:color w:val="EDECEE"/>
          <w:sz w:val="22"/>
          <w:szCs w:val="22"/>
        </w:rPr>
        <w:t xml:space="preserve"> </w:t>
      </w:r>
      <w:r w:rsidRPr="00B76C07">
        <w:rPr>
          <w:i/>
          <w:iCs/>
          <w:color w:val="64548E"/>
          <w:sz w:val="22"/>
          <w:szCs w:val="22"/>
        </w:rPr>
        <w:t>// &lt;1% errors</w:t>
      </w:r>
      <w:r w:rsidR="00A327FE">
        <w:rPr>
          <w:i/>
          <w:iCs/>
          <w:color w:val="64548E"/>
          <w:sz w:val="22"/>
          <w:szCs w:val="22"/>
        </w:rPr>
        <w:t>A</w:t>
      </w:r>
    </w:p>
    <w:p w14:paraId="6DDD4DF6" w14:textId="4795457D"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http_req_duration:</w:t>
      </w:r>
      <w:r w:rsidRPr="00B76C07">
        <w:rPr>
          <w:color w:val="EDECEE"/>
          <w:sz w:val="22"/>
          <w:szCs w:val="22"/>
        </w:rPr>
        <w:t xml:space="preserve"> [</w:t>
      </w:r>
      <w:r w:rsidRPr="00B76C07">
        <w:rPr>
          <w:color w:val="61FFCA"/>
          <w:sz w:val="22"/>
          <w:szCs w:val="22"/>
        </w:rPr>
        <w:t>"p(95)&lt;</w:t>
      </w:r>
      <w:r w:rsidR="008D6B46" w:rsidRPr="00B76C07">
        <w:rPr>
          <w:color w:val="61FFCA"/>
          <w:sz w:val="22"/>
          <w:szCs w:val="22"/>
        </w:rPr>
        <w:t>5</w:t>
      </w:r>
      <w:r w:rsidRPr="00B76C07">
        <w:rPr>
          <w:color w:val="61FFCA"/>
          <w:sz w:val="22"/>
          <w:szCs w:val="22"/>
        </w:rPr>
        <w:t>000"</w:t>
      </w:r>
      <w:r w:rsidRPr="00B76C07">
        <w:rPr>
          <w:color w:val="EDECEE"/>
          <w:sz w:val="22"/>
          <w:szCs w:val="22"/>
        </w:rPr>
        <w:t>]</w:t>
      </w:r>
      <w:r w:rsidRPr="00B76C07">
        <w:rPr>
          <w:color w:val="F694FF"/>
          <w:sz w:val="22"/>
          <w:szCs w:val="22"/>
        </w:rPr>
        <w:t>,</w:t>
      </w:r>
      <w:r w:rsidRPr="00B76C07">
        <w:rPr>
          <w:color w:val="EDECEE"/>
          <w:sz w:val="22"/>
          <w:szCs w:val="22"/>
        </w:rPr>
        <w:t xml:space="preserve"> </w:t>
      </w:r>
      <w:r w:rsidRPr="00B76C07">
        <w:rPr>
          <w:i/>
          <w:iCs/>
          <w:color w:val="64548E"/>
          <w:sz w:val="22"/>
          <w:szCs w:val="22"/>
        </w:rPr>
        <w:t xml:space="preserve">// p95 &lt; </w:t>
      </w:r>
      <w:r w:rsidR="008D6B46" w:rsidRPr="00B76C07">
        <w:rPr>
          <w:i/>
          <w:iCs/>
          <w:color w:val="64548E"/>
          <w:sz w:val="22"/>
          <w:szCs w:val="22"/>
        </w:rPr>
        <w:t>5</w:t>
      </w:r>
      <w:r w:rsidRPr="00B76C07">
        <w:rPr>
          <w:i/>
          <w:iCs/>
          <w:color w:val="64548E"/>
          <w:sz w:val="22"/>
          <w:szCs w:val="22"/>
        </w:rPr>
        <w:t>s</w:t>
      </w:r>
    </w:p>
    <w:p w14:paraId="5E04DB10"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w:t>
      </w:r>
    </w:p>
    <w:p w14:paraId="2EB089F5" w14:textId="61D0500A" w:rsidR="006A3754" w:rsidRPr="00B76C07" w:rsidRDefault="006A3754" w:rsidP="002647FE">
      <w:pPr>
        <w:shd w:val="clear" w:color="auto" w:fill="140E1A"/>
        <w:spacing w:line="360" w:lineRule="auto"/>
        <w:rPr>
          <w:color w:val="EDECEE"/>
          <w:sz w:val="22"/>
          <w:szCs w:val="22"/>
        </w:rPr>
      </w:pPr>
      <w:r w:rsidRPr="00B76C07">
        <w:rPr>
          <w:color w:val="EDECEE"/>
          <w:sz w:val="22"/>
          <w:szCs w:val="22"/>
        </w:rPr>
        <w:t>};</w:t>
      </w:r>
    </w:p>
    <w:p w14:paraId="3034E5E2" w14:textId="32F8026F" w:rsidR="00BC742E" w:rsidRDefault="00BC742E" w:rsidP="00D20F91">
      <w:pPr>
        <w:pStyle w:val="Heading5"/>
        <w:spacing w:line="360" w:lineRule="auto"/>
      </w:pPr>
      <w:r>
        <w:t>Results</w:t>
      </w:r>
    </w:p>
    <w:p w14:paraId="3720FF9F" w14:textId="77777777" w:rsidR="00783A69" w:rsidRPr="00783A69" w:rsidRDefault="00783A69" w:rsidP="00783A69">
      <w:pPr>
        <w:rPr>
          <w:sz w:val="22"/>
          <w:szCs w:val="22"/>
        </w:rPr>
      </w:pPr>
      <w:r w:rsidRPr="00783A69">
        <w:rPr>
          <w:i/>
          <w:iCs/>
          <w:sz w:val="22"/>
          <w:szCs w:val="22"/>
        </w:rPr>
        <w:t>Please refer to the Appendix for the screenshot.</w:t>
      </w:r>
    </w:p>
    <w:p w14:paraId="7F6AF1D8" w14:textId="77777777" w:rsidR="00695FBB" w:rsidRDefault="00695FBB" w:rsidP="00D20F91">
      <w:pPr>
        <w:spacing w:line="360" w:lineRule="auto"/>
        <w:rPr>
          <w:lang w:val="en-US"/>
        </w:rPr>
      </w:pPr>
    </w:p>
    <w:p w14:paraId="7B7AE544" w14:textId="77777777" w:rsidR="00BC742E" w:rsidRPr="00B76C07" w:rsidRDefault="00BC742E" w:rsidP="00D20F91">
      <w:pPr>
        <w:spacing w:line="360" w:lineRule="auto"/>
        <w:rPr>
          <w:sz w:val="22"/>
          <w:szCs w:val="22"/>
        </w:rPr>
      </w:pPr>
      <w:r w:rsidRPr="00B76C07">
        <w:rPr>
          <w:sz w:val="22"/>
          <w:szCs w:val="22"/>
        </w:rPr>
        <w:t>The results are as follows,</w:t>
      </w:r>
    </w:p>
    <w:p w14:paraId="01FDBD98" w14:textId="0396768C" w:rsidR="005E5656" w:rsidRDefault="005E5656" w:rsidP="005E5656">
      <w:pPr>
        <w:pStyle w:val="Caption"/>
        <w:keepNext/>
      </w:pPr>
      <w:bookmarkStart w:id="156" w:name="_Toc216999547"/>
      <w:r>
        <w:t xml:space="preserve">Table </w:t>
      </w:r>
      <w:fldSimple w:instr=" SEQ Table \* ARABIC ">
        <w:r w:rsidR="00B8393F">
          <w:rPr>
            <w:noProof/>
          </w:rPr>
          <w:t>22</w:t>
        </w:r>
        <w:bookmarkEnd w:id="156"/>
      </w:fldSimple>
    </w:p>
    <w:tbl>
      <w:tblPr>
        <w:tblStyle w:val="TableGrid"/>
        <w:tblW w:w="0" w:type="auto"/>
        <w:tblLook w:val="04A0" w:firstRow="1" w:lastRow="0" w:firstColumn="1" w:lastColumn="0" w:noHBand="0" w:noVBand="1"/>
      </w:tblPr>
      <w:tblGrid>
        <w:gridCol w:w="2405"/>
        <w:gridCol w:w="1276"/>
        <w:gridCol w:w="5335"/>
      </w:tblGrid>
      <w:tr w:rsidR="009258F8" w:rsidRPr="00B76C07" w14:paraId="79385CD8" w14:textId="77777777" w:rsidTr="009258F8">
        <w:tc>
          <w:tcPr>
            <w:tcW w:w="2405" w:type="dxa"/>
          </w:tcPr>
          <w:p w14:paraId="0E786B71" w14:textId="3C74CA2C" w:rsidR="009258F8" w:rsidRPr="00B76C07" w:rsidRDefault="009258F8" w:rsidP="00D20F91">
            <w:pPr>
              <w:spacing w:line="360" w:lineRule="auto"/>
              <w:rPr>
                <w:sz w:val="22"/>
                <w:szCs w:val="22"/>
              </w:rPr>
            </w:pPr>
            <w:r w:rsidRPr="00B76C07">
              <w:rPr>
                <w:sz w:val="22"/>
                <w:szCs w:val="22"/>
              </w:rPr>
              <w:t>Metric</w:t>
            </w:r>
          </w:p>
        </w:tc>
        <w:tc>
          <w:tcPr>
            <w:tcW w:w="1276" w:type="dxa"/>
          </w:tcPr>
          <w:p w14:paraId="3CBE935C" w14:textId="621858E8" w:rsidR="009258F8" w:rsidRPr="00B76C07" w:rsidRDefault="009258F8" w:rsidP="00D20F91">
            <w:pPr>
              <w:spacing w:line="360" w:lineRule="auto"/>
              <w:rPr>
                <w:sz w:val="22"/>
                <w:szCs w:val="22"/>
              </w:rPr>
            </w:pPr>
            <w:r w:rsidRPr="00B76C07">
              <w:rPr>
                <w:sz w:val="22"/>
                <w:szCs w:val="22"/>
              </w:rPr>
              <w:t>Vaue</w:t>
            </w:r>
          </w:p>
        </w:tc>
        <w:tc>
          <w:tcPr>
            <w:tcW w:w="5335" w:type="dxa"/>
          </w:tcPr>
          <w:p w14:paraId="76280AEF" w14:textId="77777777" w:rsidR="009258F8" w:rsidRPr="00B76C07" w:rsidRDefault="009258F8" w:rsidP="00D20F91">
            <w:pPr>
              <w:spacing w:line="360" w:lineRule="auto"/>
              <w:rPr>
                <w:sz w:val="22"/>
                <w:szCs w:val="22"/>
              </w:rPr>
            </w:pPr>
          </w:p>
        </w:tc>
      </w:tr>
      <w:tr w:rsidR="009258F8" w:rsidRPr="00B76C07" w14:paraId="21ABD44A" w14:textId="77777777" w:rsidTr="009258F8">
        <w:tc>
          <w:tcPr>
            <w:tcW w:w="2405" w:type="dxa"/>
          </w:tcPr>
          <w:p w14:paraId="024ECB93" w14:textId="6D0297C9" w:rsidR="009258F8" w:rsidRPr="00B76C07" w:rsidRDefault="009258F8" w:rsidP="00D20F91">
            <w:pPr>
              <w:spacing w:line="360" w:lineRule="auto"/>
              <w:rPr>
                <w:sz w:val="22"/>
                <w:szCs w:val="22"/>
              </w:rPr>
            </w:pPr>
            <w:r w:rsidRPr="00B76C07">
              <w:rPr>
                <w:b/>
                <w:bCs/>
                <w:sz w:val="22"/>
                <w:szCs w:val="22"/>
              </w:rPr>
              <w:t>Average latency</w:t>
            </w:r>
            <w:r w:rsidRPr="00B76C07">
              <w:rPr>
                <w:sz w:val="22"/>
                <w:szCs w:val="22"/>
              </w:rPr>
              <w:t xml:space="preserve"> i</w:t>
            </w:r>
          </w:p>
        </w:tc>
        <w:tc>
          <w:tcPr>
            <w:tcW w:w="1276" w:type="dxa"/>
          </w:tcPr>
          <w:p w14:paraId="23E478AE" w14:textId="31F8929F" w:rsidR="009258F8" w:rsidRPr="00B76C07" w:rsidRDefault="009258F8" w:rsidP="00D20F91">
            <w:pPr>
              <w:spacing w:line="360" w:lineRule="auto"/>
              <w:rPr>
                <w:sz w:val="22"/>
                <w:szCs w:val="22"/>
              </w:rPr>
            </w:pPr>
            <w:r w:rsidRPr="00B76C07">
              <w:rPr>
                <w:b/>
                <w:bCs/>
                <w:sz w:val="22"/>
                <w:szCs w:val="22"/>
              </w:rPr>
              <w:t>2.18s</w:t>
            </w:r>
          </w:p>
        </w:tc>
        <w:tc>
          <w:tcPr>
            <w:tcW w:w="5335" w:type="dxa"/>
          </w:tcPr>
          <w:p w14:paraId="0EF6807C" w14:textId="2ACFC3EB" w:rsidR="009258F8" w:rsidRPr="00B76C07" w:rsidRDefault="009258F8" w:rsidP="00D20F91">
            <w:pPr>
              <w:spacing w:line="360" w:lineRule="auto"/>
              <w:rPr>
                <w:sz w:val="22"/>
                <w:szCs w:val="22"/>
              </w:rPr>
            </w:pPr>
            <w:r w:rsidRPr="00B76C07">
              <w:rPr>
                <w:sz w:val="22"/>
                <w:szCs w:val="22"/>
              </w:rPr>
              <w:t>Responds within the expected time on average. Most users get the results in under 5 seconds.</w:t>
            </w:r>
          </w:p>
        </w:tc>
      </w:tr>
      <w:tr w:rsidR="009258F8" w:rsidRPr="00B76C07" w14:paraId="2FA5031B" w14:textId="77777777" w:rsidTr="009258F8">
        <w:tc>
          <w:tcPr>
            <w:tcW w:w="2405" w:type="dxa"/>
          </w:tcPr>
          <w:p w14:paraId="57FBDA0C" w14:textId="2B9BEE4A" w:rsidR="009258F8" w:rsidRPr="00B76C07" w:rsidRDefault="009258F8" w:rsidP="00D20F91">
            <w:pPr>
              <w:spacing w:line="360" w:lineRule="auto"/>
              <w:rPr>
                <w:sz w:val="22"/>
                <w:szCs w:val="22"/>
              </w:rPr>
            </w:pPr>
            <w:r w:rsidRPr="00B76C07">
              <w:rPr>
                <w:b/>
                <w:bCs/>
                <w:sz w:val="22"/>
                <w:szCs w:val="22"/>
              </w:rPr>
              <w:t>Median (p50)</w:t>
            </w:r>
          </w:p>
        </w:tc>
        <w:tc>
          <w:tcPr>
            <w:tcW w:w="1276" w:type="dxa"/>
          </w:tcPr>
          <w:p w14:paraId="73E8DCEB" w14:textId="45ADB6D4" w:rsidR="009258F8" w:rsidRPr="00B76C07" w:rsidRDefault="009258F8" w:rsidP="00D20F91">
            <w:pPr>
              <w:spacing w:line="360" w:lineRule="auto"/>
              <w:rPr>
                <w:sz w:val="22"/>
                <w:szCs w:val="22"/>
              </w:rPr>
            </w:pPr>
            <w:r w:rsidRPr="00B76C07">
              <w:rPr>
                <w:b/>
                <w:bCs/>
                <w:sz w:val="22"/>
                <w:szCs w:val="22"/>
              </w:rPr>
              <w:t>2.09s</w:t>
            </w:r>
          </w:p>
        </w:tc>
        <w:tc>
          <w:tcPr>
            <w:tcW w:w="5335" w:type="dxa"/>
          </w:tcPr>
          <w:p w14:paraId="4770060D" w14:textId="1FF0C86C" w:rsidR="009258F8" w:rsidRPr="00B76C07" w:rsidRDefault="009258F8" w:rsidP="00D20F91">
            <w:pPr>
              <w:spacing w:line="360" w:lineRule="auto"/>
              <w:rPr>
                <w:sz w:val="22"/>
                <w:szCs w:val="22"/>
              </w:rPr>
            </w:pPr>
            <w:r w:rsidRPr="00B76C07">
              <w:rPr>
                <w:sz w:val="22"/>
                <w:szCs w:val="22"/>
              </w:rPr>
              <w:t>Half of the users got their response within 2.09 seconds. Shows stable and consistent performance.</w:t>
            </w:r>
          </w:p>
        </w:tc>
      </w:tr>
      <w:tr w:rsidR="009258F8" w:rsidRPr="00B76C07" w14:paraId="7474B653" w14:textId="77777777" w:rsidTr="009258F8">
        <w:tc>
          <w:tcPr>
            <w:tcW w:w="2405" w:type="dxa"/>
          </w:tcPr>
          <w:p w14:paraId="6874E93D" w14:textId="2C6EDBC8" w:rsidR="009258F8" w:rsidRPr="00B76C07" w:rsidRDefault="009258F8" w:rsidP="00D20F91">
            <w:pPr>
              <w:spacing w:line="360" w:lineRule="auto"/>
              <w:rPr>
                <w:sz w:val="22"/>
                <w:szCs w:val="22"/>
              </w:rPr>
            </w:pPr>
            <w:r w:rsidRPr="00B76C07">
              <w:rPr>
                <w:b/>
                <w:bCs/>
                <w:sz w:val="22"/>
                <w:szCs w:val="22"/>
              </w:rPr>
              <w:t>p90</w:t>
            </w:r>
          </w:p>
        </w:tc>
        <w:tc>
          <w:tcPr>
            <w:tcW w:w="1276" w:type="dxa"/>
          </w:tcPr>
          <w:p w14:paraId="6824BF78" w14:textId="5A02E4FB" w:rsidR="009258F8" w:rsidRPr="00B76C07" w:rsidRDefault="009258F8" w:rsidP="00D20F91">
            <w:pPr>
              <w:spacing w:line="360" w:lineRule="auto"/>
              <w:rPr>
                <w:sz w:val="22"/>
                <w:szCs w:val="22"/>
              </w:rPr>
            </w:pPr>
            <w:r w:rsidRPr="00B76C07">
              <w:rPr>
                <w:b/>
                <w:bCs/>
                <w:sz w:val="22"/>
                <w:szCs w:val="22"/>
              </w:rPr>
              <w:t>2.51s</w:t>
            </w:r>
          </w:p>
        </w:tc>
        <w:tc>
          <w:tcPr>
            <w:tcW w:w="5335" w:type="dxa"/>
          </w:tcPr>
          <w:p w14:paraId="64D25787" w14:textId="198B6FCC" w:rsidR="009258F8" w:rsidRPr="00B76C07" w:rsidRDefault="009258F8" w:rsidP="00D20F91">
            <w:pPr>
              <w:spacing w:line="360" w:lineRule="auto"/>
              <w:rPr>
                <w:sz w:val="22"/>
                <w:szCs w:val="22"/>
              </w:rPr>
            </w:pPr>
            <w:r w:rsidRPr="00B76C07">
              <w:rPr>
                <w:sz w:val="22"/>
                <w:szCs w:val="22"/>
              </w:rPr>
              <w:t>90% of requests complete within just over 2.51 seconds.</w:t>
            </w:r>
          </w:p>
        </w:tc>
      </w:tr>
      <w:tr w:rsidR="009258F8" w:rsidRPr="00B76C07" w14:paraId="7DA42DF0" w14:textId="77777777" w:rsidTr="009258F8">
        <w:tc>
          <w:tcPr>
            <w:tcW w:w="2405" w:type="dxa"/>
          </w:tcPr>
          <w:p w14:paraId="3C8377A7" w14:textId="30A57300" w:rsidR="009258F8" w:rsidRPr="00B76C07" w:rsidRDefault="009258F8" w:rsidP="00D20F91">
            <w:pPr>
              <w:spacing w:line="360" w:lineRule="auto"/>
              <w:rPr>
                <w:sz w:val="22"/>
                <w:szCs w:val="22"/>
              </w:rPr>
            </w:pPr>
            <w:r w:rsidRPr="00B76C07">
              <w:rPr>
                <w:b/>
                <w:bCs/>
                <w:sz w:val="22"/>
                <w:szCs w:val="22"/>
              </w:rPr>
              <w:t>p95</w:t>
            </w:r>
          </w:p>
        </w:tc>
        <w:tc>
          <w:tcPr>
            <w:tcW w:w="1276" w:type="dxa"/>
          </w:tcPr>
          <w:p w14:paraId="1A9211EB" w14:textId="37EDEAF9" w:rsidR="009258F8" w:rsidRPr="00B76C07" w:rsidRDefault="009258F8" w:rsidP="00D20F91">
            <w:pPr>
              <w:spacing w:line="360" w:lineRule="auto"/>
              <w:rPr>
                <w:sz w:val="22"/>
                <w:szCs w:val="22"/>
              </w:rPr>
            </w:pPr>
            <w:r w:rsidRPr="00B76C07">
              <w:rPr>
                <w:b/>
                <w:bCs/>
                <w:sz w:val="22"/>
                <w:szCs w:val="22"/>
              </w:rPr>
              <w:t>2.93s</w:t>
            </w:r>
          </w:p>
        </w:tc>
        <w:tc>
          <w:tcPr>
            <w:tcW w:w="5335" w:type="dxa"/>
          </w:tcPr>
          <w:p w14:paraId="70C62C73" w14:textId="10E7415A" w:rsidR="009258F8" w:rsidRPr="00B76C07" w:rsidRDefault="009258F8" w:rsidP="00D20F91">
            <w:pPr>
              <w:spacing w:line="360" w:lineRule="auto"/>
              <w:rPr>
                <w:sz w:val="22"/>
                <w:szCs w:val="22"/>
              </w:rPr>
            </w:pPr>
            <w:r w:rsidRPr="00B76C07">
              <w:rPr>
                <w:sz w:val="22"/>
                <w:szCs w:val="22"/>
              </w:rPr>
              <w:t>Requests completed within just over 2.93 seconds</w:t>
            </w:r>
          </w:p>
        </w:tc>
      </w:tr>
      <w:tr w:rsidR="009258F8" w:rsidRPr="00B76C07" w14:paraId="442DFE44" w14:textId="77777777" w:rsidTr="009258F8">
        <w:tc>
          <w:tcPr>
            <w:tcW w:w="2405" w:type="dxa"/>
          </w:tcPr>
          <w:p w14:paraId="1E833B43" w14:textId="3917081D" w:rsidR="009258F8" w:rsidRPr="00B76C07" w:rsidRDefault="009258F8" w:rsidP="00D20F91">
            <w:pPr>
              <w:pStyle w:val="p1"/>
              <w:spacing w:line="360" w:lineRule="auto"/>
              <w:rPr>
                <w:sz w:val="22"/>
                <w:szCs w:val="22"/>
              </w:rPr>
            </w:pPr>
            <w:r w:rsidRPr="00B76C07">
              <w:rPr>
                <w:sz w:val="22"/>
                <w:szCs w:val="22"/>
              </w:rPr>
              <w:t>Maximum latency</w:t>
            </w:r>
          </w:p>
        </w:tc>
        <w:tc>
          <w:tcPr>
            <w:tcW w:w="1276" w:type="dxa"/>
          </w:tcPr>
          <w:p w14:paraId="2B85428C" w14:textId="06A33E10" w:rsidR="009258F8" w:rsidRPr="00B76C07" w:rsidRDefault="009258F8" w:rsidP="00D20F91">
            <w:pPr>
              <w:pStyle w:val="p1"/>
              <w:spacing w:line="360" w:lineRule="auto"/>
              <w:rPr>
                <w:sz w:val="22"/>
                <w:szCs w:val="22"/>
              </w:rPr>
            </w:pPr>
            <w:r w:rsidRPr="00B76C07">
              <w:rPr>
                <w:sz w:val="22"/>
                <w:szCs w:val="22"/>
              </w:rPr>
              <w:t>4.15s</w:t>
            </w:r>
          </w:p>
        </w:tc>
        <w:tc>
          <w:tcPr>
            <w:tcW w:w="5335" w:type="dxa"/>
          </w:tcPr>
          <w:p w14:paraId="3256BA18" w14:textId="5B055740" w:rsidR="009258F8" w:rsidRPr="00B76C07" w:rsidRDefault="009258F8" w:rsidP="00D20F91">
            <w:pPr>
              <w:spacing w:line="360" w:lineRule="auto"/>
              <w:rPr>
                <w:sz w:val="22"/>
                <w:szCs w:val="22"/>
              </w:rPr>
            </w:pPr>
            <w:r w:rsidRPr="00B76C07">
              <w:rPr>
                <w:sz w:val="22"/>
                <w:szCs w:val="22"/>
              </w:rPr>
              <w:t>Even the slowest request stays below threshold</w:t>
            </w:r>
          </w:p>
        </w:tc>
      </w:tr>
      <w:tr w:rsidR="009258F8" w:rsidRPr="00B76C07" w14:paraId="6254E572" w14:textId="77777777" w:rsidTr="009258F8">
        <w:tc>
          <w:tcPr>
            <w:tcW w:w="2405" w:type="dxa"/>
          </w:tcPr>
          <w:p w14:paraId="33803E7C" w14:textId="59D6F5FB" w:rsidR="009258F8" w:rsidRPr="00B76C07" w:rsidRDefault="009258F8" w:rsidP="00D20F91">
            <w:pPr>
              <w:spacing w:line="360" w:lineRule="auto"/>
              <w:rPr>
                <w:sz w:val="22"/>
                <w:szCs w:val="22"/>
              </w:rPr>
            </w:pPr>
            <w:r w:rsidRPr="00B76C07">
              <w:rPr>
                <w:b/>
                <w:bCs/>
                <w:sz w:val="22"/>
                <w:szCs w:val="22"/>
              </w:rPr>
              <w:t>Error rate</w:t>
            </w:r>
          </w:p>
        </w:tc>
        <w:tc>
          <w:tcPr>
            <w:tcW w:w="1276" w:type="dxa"/>
          </w:tcPr>
          <w:p w14:paraId="59E9F556" w14:textId="49C70587" w:rsidR="009258F8" w:rsidRPr="00B76C07" w:rsidRDefault="009258F8" w:rsidP="00D20F91">
            <w:pPr>
              <w:pStyle w:val="p1"/>
              <w:spacing w:line="360" w:lineRule="auto"/>
              <w:rPr>
                <w:sz w:val="22"/>
                <w:szCs w:val="22"/>
              </w:rPr>
            </w:pPr>
            <w:r w:rsidRPr="00B76C07">
              <w:rPr>
                <w:sz w:val="22"/>
                <w:szCs w:val="22"/>
              </w:rPr>
              <w:t>0.35%</w:t>
            </w:r>
          </w:p>
        </w:tc>
        <w:tc>
          <w:tcPr>
            <w:tcW w:w="5335" w:type="dxa"/>
          </w:tcPr>
          <w:p w14:paraId="7F75B95B" w14:textId="04CEF677" w:rsidR="009258F8" w:rsidRPr="00B76C07" w:rsidRDefault="009258F8" w:rsidP="00D20F91">
            <w:pPr>
              <w:spacing w:line="360" w:lineRule="auto"/>
              <w:rPr>
                <w:sz w:val="22"/>
                <w:szCs w:val="22"/>
              </w:rPr>
            </w:pPr>
            <w:r w:rsidRPr="00B76C07">
              <w:rPr>
                <w:sz w:val="22"/>
                <w:szCs w:val="22"/>
              </w:rPr>
              <w:t>Very small number of requests failed.</w:t>
            </w:r>
          </w:p>
        </w:tc>
      </w:tr>
    </w:tbl>
    <w:p w14:paraId="410BD800" w14:textId="77777777" w:rsidR="00780FFA" w:rsidRPr="00B76C07" w:rsidRDefault="00780FFA" w:rsidP="00D20F91">
      <w:pPr>
        <w:spacing w:line="360" w:lineRule="auto"/>
        <w:rPr>
          <w:sz w:val="22"/>
          <w:szCs w:val="22"/>
        </w:rPr>
      </w:pPr>
    </w:p>
    <w:p w14:paraId="01A597D3" w14:textId="7F2210B0" w:rsidR="00695FBB" w:rsidRPr="00B76C07" w:rsidRDefault="00780FFA" w:rsidP="00D20F91">
      <w:pPr>
        <w:spacing w:line="360" w:lineRule="auto"/>
        <w:rPr>
          <w:sz w:val="22"/>
          <w:szCs w:val="22"/>
        </w:rPr>
      </w:pPr>
      <w:r w:rsidRPr="00B76C07">
        <w:rPr>
          <w:sz w:val="22"/>
          <w:szCs w:val="22"/>
        </w:rPr>
        <w:t xml:space="preserve">All of the metric pass the threshold. All the requests were completed within </w:t>
      </w:r>
      <w:r w:rsidR="006D283E" w:rsidRPr="00B76C07">
        <w:rPr>
          <w:sz w:val="22"/>
          <w:szCs w:val="22"/>
        </w:rPr>
        <w:t>3</w:t>
      </w:r>
      <w:r w:rsidRPr="00B76C07">
        <w:rPr>
          <w:sz w:val="22"/>
          <w:szCs w:val="22"/>
        </w:rPr>
        <w:t xml:space="preserve"> seconds. Therefore the latecy of less that </w:t>
      </w:r>
      <w:r w:rsidR="006D283E" w:rsidRPr="00B76C07">
        <w:rPr>
          <w:sz w:val="22"/>
          <w:szCs w:val="22"/>
        </w:rPr>
        <w:t>5</w:t>
      </w:r>
      <w:r w:rsidRPr="00B76C07">
        <w:rPr>
          <w:sz w:val="22"/>
          <w:szCs w:val="22"/>
        </w:rPr>
        <w:t xml:space="preserve"> seconds was achieved. </w:t>
      </w:r>
      <w:r w:rsidR="009258F8" w:rsidRPr="00B76C07">
        <w:rPr>
          <w:sz w:val="22"/>
          <w:szCs w:val="22"/>
        </w:rPr>
        <w:t xml:space="preserve">And a very small number of requests failed. That is below the 1% limit and acceptable in this test. </w:t>
      </w:r>
      <w:r w:rsidRPr="00B76C07">
        <w:rPr>
          <w:sz w:val="22"/>
          <w:szCs w:val="22"/>
        </w:rPr>
        <w:t>So the test is passed.</w:t>
      </w:r>
    </w:p>
    <w:p w14:paraId="43E33309" w14:textId="77777777" w:rsidR="00FA2EB5" w:rsidRPr="00780FFA" w:rsidRDefault="00FA2EB5" w:rsidP="00D20F91">
      <w:pPr>
        <w:spacing w:line="360" w:lineRule="auto"/>
      </w:pPr>
    </w:p>
    <w:p w14:paraId="18FB64BA" w14:textId="59BB6C15" w:rsidR="00764B2B" w:rsidRPr="00764B2B" w:rsidRDefault="00764B2B" w:rsidP="00D20F91">
      <w:pPr>
        <w:pStyle w:val="Heading4"/>
        <w:spacing w:line="360" w:lineRule="auto"/>
      </w:pPr>
      <w:r>
        <w:t>Non-Functional Test - 06 - Usability (NFR4)</w:t>
      </w:r>
    </w:p>
    <w:p w14:paraId="1E622042" w14:textId="77777777" w:rsidR="00764B2B" w:rsidRPr="009D2669" w:rsidRDefault="00764B2B" w:rsidP="00D20F91">
      <w:pPr>
        <w:spacing w:line="360" w:lineRule="auto"/>
        <w:rPr>
          <w:sz w:val="22"/>
          <w:szCs w:val="22"/>
        </w:rPr>
      </w:pPr>
      <w:r w:rsidRPr="009D2669">
        <w:rPr>
          <w:sz w:val="22"/>
          <w:szCs w:val="22"/>
        </w:rPr>
        <w:t>This test focuses on Non-functional requirement 4, which is Usability.</w:t>
      </w:r>
    </w:p>
    <w:p w14:paraId="357C55CD" w14:textId="77777777" w:rsidR="00764B2B" w:rsidRDefault="00764B2B" w:rsidP="00D20F91">
      <w:pPr>
        <w:spacing w:line="360" w:lineRule="auto"/>
      </w:pPr>
    </w:p>
    <w:p w14:paraId="24578EE2" w14:textId="062E3C99" w:rsidR="00764B2B" w:rsidRPr="00764B2B" w:rsidRDefault="00764B2B" w:rsidP="00D20F91">
      <w:pPr>
        <w:pStyle w:val="Heading5"/>
        <w:spacing w:line="360" w:lineRule="auto"/>
      </w:pPr>
      <w:r>
        <w:lastRenderedPageBreak/>
        <w:t>Requirement</w:t>
      </w:r>
    </w:p>
    <w:p w14:paraId="4943D2FC" w14:textId="388BBB69" w:rsidR="00764B2B" w:rsidRPr="009D2669" w:rsidRDefault="00764B2B" w:rsidP="00D20F91">
      <w:pPr>
        <w:spacing w:line="360" w:lineRule="auto"/>
        <w:rPr>
          <w:sz w:val="22"/>
          <w:szCs w:val="22"/>
        </w:rPr>
      </w:pPr>
      <w:r w:rsidRPr="009D2669">
        <w:rPr>
          <w:sz w:val="22"/>
          <w:szCs w:val="22"/>
        </w:rPr>
        <w:t xml:space="preserve">The system shall require </w:t>
      </w:r>
      <w:r w:rsidRPr="009D2669">
        <w:rPr>
          <w:b/>
          <w:bCs/>
          <w:sz w:val="22"/>
          <w:szCs w:val="22"/>
        </w:rPr>
        <w:t>no more than one click from login to the loan form</w:t>
      </w:r>
      <w:r w:rsidRPr="009D2669">
        <w:rPr>
          <w:sz w:val="22"/>
          <w:szCs w:val="22"/>
        </w:rPr>
        <w:t>.</w:t>
      </w:r>
    </w:p>
    <w:p w14:paraId="558AAD4F" w14:textId="36D75A54" w:rsidR="00764B2B" w:rsidRPr="00764B2B" w:rsidRDefault="00764B2B" w:rsidP="00D20F91">
      <w:pPr>
        <w:pStyle w:val="Heading5"/>
        <w:spacing w:line="360" w:lineRule="auto"/>
      </w:pPr>
      <w:r>
        <w:t>Metric &amp; Acceptance</w:t>
      </w:r>
    </w:p>
    <w:p w14:paraId="491AB121" w14:textId="13D4EBE0" w:rsidR="00764B2B" w:rsidRPr="009D2669" w:rsidRDefault="00764B2B" w:rsidP="00D20F91">
      <w:pPr>
        <w:numPr>
          <w:ilvl w:val="0"/>
          <w:numId w:val="151"/>
        </w:numPr>
        <w:spacing w:before="120" w:after="120" w:line="360" w:lineRule="auto"/>
        <w:rPr>
          <w:sz w:val="22"/>
          <w:szCs w:val="22"/>
        </w:rPr>
      </w:pPr>
      <w:r w:rsidRPr="009D2669">
        <w:rPr>
          <w:b/>
          <w:bCs/>
          <w:sz w:val="22"/>
          <w:szCs w:val="22"/>
        </w:rPr>
        <w:t>Click count</w:t>
      </w:r>
      <w:r w:rsidRPr="009D2669">
        <w:rPr>
          <w:sz w:val="22"/>
          <w:szCs w:val="22"/>
        </w:rPr>
        <w:t xml:space="preserve"> from the moment authentication completes to the Loan Form visible: </w:t>
      </w:r>
      <w:r w:rsidRPr="009D2669">
        <w:rPr>
          <w:b/>
          <w:bCs/>
          <w:sz w:val="22"/>
          <w:szCs w:val="22"/>
        </w:rPr>
        <w:t>≤ 1</w:t>
      </w:r>
      <w:r w:rsidRPr="009D2669">
        <w:rPr>
          <w:sz w:val="22"/>
          <w:szCs w:val="22"/>
        </w:rPr>
        <w:t>.</w:t>
      </w:r>
    </w:p>
    <w:p w14:paraId="50284C21" w14:textId="7EB10A73" w:rsidR="00764B2B" w:rsidRPr="00764B2B" w:rsidRDefault="00764B2B" w:rsidP="00D20F91">
      <w:pPr>
        <w:pStyle w:val="Heading5"/>
        <w:spacing w:line="360" w:lineRule="auto"/>
      </w:pPr>
      <w:r>
        <w:t>Execution Steps</w:t>
      </w:r>
    </w:p>
    <w:p w14:paraId="3E3F1080" w14:textId="77777777" w:rsidR="00764B2B" w:rsidRPr="009D2669" w:rsidRDefault="00764B2B" w:rsidP="00D20F91">
      <w:pPr>
        <w:numPr>
          <w:ilvl w:val="0"/>
          <w:numId w:val="152"/>
        </w:numPr>
        <w:spacing w:before="120" w:after="120" w:line="360" w:lineRule="auto"/>
        <w:rPr>
          <w:sz w:val="22"/>
          <w:szCs w:val="22"/>
        </w:rPr>
      </w:pPr>
      <w:r w:rsidRPr="009D2669">
        <w:rPr>
          <w:sz w:val="22"/>
          <w:szCs w:val="22"/>
        </w:rPr>
        <w:t>Log in with Google or any other social sign-in method.</w:t>
      </w:r>
    </w:p>
    <w:p w14:paraId="1468C4DC" w14:textId="77777777" w:rsidR="00764B2B" w:rsidRPr="009D2669" w:rsidRDefault="00764B2B" w:rsidP="00D20F91">
      <w:pPr>
        <w:numPr>
          <w:ilvl w:val="0"/>
          <w:numId w:val="152"/>
        </w:numPr>
        <w:spacing w:before="120" w:after="120" w:line="360" w:lineRule="auto"/>
        <w:rPr>
          <w:sz w:val="22"/>
          <w:szCs w:val="22"/>
        </w:rPr>
      </w:pPr>
      <w:r w:rsidRPr="009D2669">
        <w:rPr>
          <w:sz w:val="22"/>
          <w:szCs w:val="22"/>
        </w:rPr>
        <w:t xml:space="preserve">On redirect to Chat, click </w:t>
      </w:r>
      <w:r w:rsidRPr="009D2669">
        <w:rPr>
          <w:b/>
          <w:bCs/>
          <w:sz w:val="22"/>
          <w:szCs w:val="22"/>
        </w:rPr>
        <w:t>Loan Form</w:t>
      </w:r>
      <w:r w:rsidRPr="009D2669">
        <w:rPr>
          <w:sz w:val="22"/>
          <w:szCs w:val="22"/>
        </w:rPr>
        <w:t>.</w:t>
      </w:r>
    </w:p>
    <w:p w14:paraId="6044189C" w14:textId="1628D290" w:rsidR="00764B2B" w:rsidRPr="009D2669" w:rsidRDefault="00764B2B" w:rsidP="00D20F91">
      <w:pPr>
        <w:numPr>
          <w:ilvl w:val="0"/>
          <w:numId w:val="152"/>
        </w:numPr>
        <w:spacing w:before="120" w:after="120" w:line="360" w:lineRule="auto"/>
        <w:rPr>
          <w:sz w:val="22"/>
          <w:szCs w:val="22"/>
        </w:rPr>
      </w:pPr>
      <w:r w:rsidRPr="009D2669">
        <w:rPr>
          <w:sz w:val="22"/>
          <w:szCs w:val="22"/>
        </w:rPr>
        <w:t xml:space="preserve">Count clicks calculated like this. </w:t>
      </w:r>
    </w:p>
    <w:p w14:paraId="2F70F895" w14:textId="77777777" w:rsidR="00764B2B" w:rsidRDefault="00764B2B" w:rsidP="00D20F91">
      <w:pPr>
        <w:numPr>
          <w:ilvl w:val="1"/>
          <w:numId w:val="152"/>
        </w:numPr>
        <w:spacing w:before="120" w:after="120" w:line="360" w:lineRule="auto"/>
        <w:rPr>
          <w:sz w:val="22"/>
          <w:szCs w:val="22"/>
        </w:rPr>
      </w:pPr>
      <w:r w:rsidRPr="009D2669">
        <w:rPr>
          <w:sz w:val="22"/>
          <w:szCs w:val="22"/>
        </w:rPr>
        <w:t xml:space="preserve">If the user must click a visible button once, the click count will be </w:t>
      </w:r>
      <w:r w:rsidRPr="009D2669">
        <w:rPr>
          <w:b/>
          <w:bCs/>
          <w:sz w:val="22"/>
          <w:szCs w:val="22"/>
        </w:rPr>
        <w:t>1</w:t>
      </w:r>
      <w:r w:rsidRPr="009D2669">
        <w:rPr>
          <w:sz w:val="22"/>
          <w:szCs w:val="22"/>
        </w:rPr>
        <w:t>.</w:t>
      </w:r>
    </w:p>
    <w:p w14:paraId="3B218103" w14:textId="516FE428" w:rsidR="00764B2B" w:rsidRPr="005E5656" w:rsidRDefault="00783A69" w:rsidP="005E5656">
      <w:pPr>
        <w:pStyle w:val="ListParagraph"/>
        <w:numPr>
          <w:ilvl w:val="1"/>
          <w:numId w:val="151"/>
        </w:numPr>
        <w:rPr>
          <w:sz w:val="22"/>
          <w:szCs w:val="22"/>
        </w:rPr>
      </w:pPr>
      <w:r w:rsidRPr="00783A69">
        <w:rPr>
          <w:i/>
          <w:iCs/>
          <w:sz w:val="22"/>
          <w:szCs w:val="22"/>
        </w:rPr>
        <w:t>Please refer to the Appendix for the screenshot.</w:t>
      </w:r>
    </w:p>
    <w:p w14:paraId="71C55744" w14:textId="77777777" w:rsidR="00287DB5" w:rsidRDefault="00287DB5" w:rsidP="00D20F91">
      <w:pPr>
        <w:spacing w:line="360" w:lineRule="auto"/>
        <w:rPr>
          <w:lang w:val="en-US"/>
        </w:rPr>
      </w:pPr>
    </w:p>
    <w:p w14:paraId="2DC4FB2E" w14:textId="6A69BE86" w:rsidR="00764B2B" w:rsidRPr="009D2669" w:rsidRDefault="00764B2B" w:rsidP="00D20F91">
      <w:pPr>
        <w:spacing w:line="360" w:lineRule="auto"/>
        <w:rPr>
          <w:sz w:val="22"/>
          <w:szCs w:val="22"/>
        </w:rPr>
      </w:pPr>
      <w:r w:rsidRPr="009D2669">
        <w:rPr>
          <w:sz w:val="22"/>
          <w:szCs w:val="22"/>
        </w:rPr>
        <w:t>As in the screenshot, after the login, the user has to click just one button (”Apply for a loan”) to navigate to the loan form screen.</w:t>
      </w:r>
    </w:p>
    <w:p w14:paraId="52EFA83C" w14:textId="77777777" w:rsidR="00764B2B" w:rsidRDefault="00764B2B" w:rsidP="00D20F91">
      <w:pPr>
        <w:pStyle w:val="Heading5"/>
        <w:spacing w:line="360" w:lineRule="auto"/>
      </w:pPr>
      <w:r>
        <w:t>Result</w:t>
      </w:r>
    </w:p>
    <w:p w14:paraId="3D1696FF" w14:textId="6B4CC3EB" w:rsidR="00764B2B" w:rsidRDefault="00764B2B" w:rsidP="00D20F91">
      <w:pPr>
        <w:numPr>
          <w:ilvl w:val="0"/>
          <w:numId w:val="153"/>
        </w:numPr>
        <w:spacing w:before="120" w:after="120" w:line="360" w:lineRule="auto"/>
        <w:rPr>
          <w:sz w:val="22"/>
          <w:szCs w:val="22"/>
        </w:rPr>
      </w:pPr>
      <w:r w:rsidRPr="009D2669">
        <w:rPr>
          <w:sz w:val="22"/>
          <w:szCs w:val="22"/>
        </w:rPr>
        <w:t xml:space="preserve">Observed clicks: </w:t>
      </w:r>
      <w:r w:rsidRPr="009D2669">
        <w:rPr>
          <w:b/>
          <w:bCs/>
          <w:sz w:val="22"/>
          <w:szCs w:val="22"/>
        </w:rPr>
        <w:t>1</w:t>
      </w:r>
      <w:r w:rsidRPr="009D2669">
        <w:rPr>
          <w:sz w:val="22"/>
          <w:szCs w:val="22"/>
        </w:rPr>
        <w:t xml:space="preserve"> (Chat → Loan Form). → </w:t>
      </w:r>
      <w:r w:rsidRPr="009D2669">
        <w:rPr>
          <w:b/>
          <w:bCs/>
          <w:sz w:val="22"/>
          <w:szCs w:val="22"/>
        </w:rPr>
        <w:t>Pass</w:t>
      </w:r>
      <w:r w:rsidRPr="009D2669">
        <w:rPr>
          <w:sz w:val="22"/>
          <w:szCs w:val="22"/>
        </w:rPr>
        <w:t>.</w:t>
      </w:r>
    </w:p>
    <w:p w14:paraId="0AA87F30" w14:textId="77777777" w:rsidR="00783A69" w:rsidRPr="00783A69" w:rsidRDefault="00783A69" w:rsidP="00783A69">
      <w:pPr>
        <w:spacing w:before="120" w:after="120" w:line="360" w:lineRule="auto"/>
        <w:rPr>
          <w:sz w:val="22"/>
          <w:szCs w:val="22"/>
        </w:rPr>
      </w:pPr>
    </w:p>
    <w:p w14:paraId="205A3AEA" w14:textId="7CF5F2E0" w:rsidR="00764B2B" w:rsidRDefault="00764B2B" w:rsidP="00D20F91">
      <w:pPr>
        <w:pStyle w:val="Heading4"/>
        <w:spacing w:line="360" w:lineRule="auto"/>
      </w:pPr>
      <w:r>
        <w:t>Non-Functional Test - 07 - Reliability (NFR5)</w:t>
      </w:r>
    </w:p>
    <w:p w14:paraId="29432800" w14:textId="77777777" w:rsidR="00764B2B" w:rsidRPr="009D2669" w:rsidRDefault="00764B2B" w:rsidP="00D20F91">
      <w:pPr>
        <w:spacing w:line="360" w:lineRule="auto"/>
        <w:rPr>
          <w:sz w:val="22"/>
          <w:szCs w:val="22"/>
        </w:rPr>
      </w:pPr>
      <w:r w:rsidRPr="009D2669">
        <w:rPr>
          <w:sz w:val="22"/>
          <w:szCs w:val="22"/>
        </w:rPr>
        <w:t>This test focuses on Non-functional requirement 5, which is Reliability.</w:t>
      </w:r>
    </w:p>
    <w:p w14:paraId="10625E65" w14:textId="77777777" w:rsidR="00764B2B" w:rsidRDefault="00764B2B" w:rsidP="00D20F91">
      <w:pPr>
        <w:spacing w:line="360" w:lineRule="auto"/>
      </w:pPr>
    </w:p>
    <w:p w14:paraId="49821C14" w14:textId="02736F71" w:rsidR="00764B2B" w:rsidRPr="00764B2B" w:rsidRDefault="00764B2B" w:rsidP="00D20F91">
      <w:pPr>
        <w:pStyle w:val="Heading5"/>
        <w:spacing w:line="360" w:lineRule="auto"/>
      </w:pPr>
      <w:r>
        <w:t>Requirement</w:t>
      </w:r>
    </w:p>
    <w:p w14:paraId="2507B379" w14:textId="75BF05D3" w:rsidR="00764B2B" w:rsidRPr="009D2669" w:rsidRDefault="00764B2B" w:rsidP="00D20F91">
      <w:pPr>
        <w:spacing w:line="360" w:lineRule="auto"/>
        <w:rPr>
          <w:sz w:val="22"/>
          <w:szCs w:val="22"/>
        </w:rPr>
      </w:pPr>
      <w:r w:rsidRPr="009D2669">
        <w:rPr>
          <w:sz w:val="22"/>
          <w:szCs w:val="22"/>
        </w:rPr>
        <w:t xml:space="preserve">Maintain </w:t>
      </w:r>
      <w:r w:rsidRPr="009D2669">
        <w:rPr>
          <w:b/>
          <w:bCs/>
          <w:sz w:val="22"/>
          <w:szCs w:val="22"/>
        </w:rPr>
        <w:t>95% uptime</w:t>
      </w:r>
      <w:r w:rsidRPr="009D2669">
        <w:rPr>
          <w:sz w:val="22"/>
          <w:szCs w:val="22"/>
        </w:rPr>
        <w:t xml:space="preserve"> during the testing window.</w:t>
      </w:r>
    </w:p>
    <w:p w14:paraId="16F6E884" w14:textId="21870377" w:rsidR="00764B2B" w:rsidRPr="00764B2B" w:rsidRDefault="00764B2B" w:rsidP="00D20F91">
      <w:pPr>
        <w:pStyle w:val="Heading5"/>
        <w:spacing w:line="360" w:lineRule="auto"/>
      </w:pPr>
      <w:r>
        <w:t>Metric &amp; Acceptance</w:t>
      </w:r>
    </w:p>
    <w:p w14:paraId="5D0C675A" w14:textId="77777777" w:rsidR="00764B2B" w:rsidRPr="009D2669" w:rsidRDefault="00764B2B" w:rsidP="00D20F91">
      <w:pPr>
        <w:numPr>
          <w:ilvl w:val="0"/>
          <w:numId w:val="154"/>
        </w:numPr>
        <w:spacing w:before="120" w:after="120" w:line="360" w:lineRule="auto"/>
        <w:rPr>
          <w:sz w:val="22"/>
          <w:szCs w:val="22"/>
        </w:rPr>
      </w:pPr>
      <w:r w:rsidRPr="009D2669">
        <w:rPr>
          <w:sz w:val="22"/>
          <w:szCs w:val="22"/>
        </w:rPr>
        <w:t>The test should run for at least 24 hours.</w:t>
      </w:r>
    </w:p>
    <w:p w14:paraId="3FE5BF23" w14:textId="77777777" w:rsidR="00764B2B" w:rsidRPr="009D2669" w:rsidRDefault="00764B2B" w:rsidP="00D20F91">
      <w:pPr>
        <w:numPr>
          <w:ilvl w:val="0"/>
          <w:numId w:val="154"/>
        </w:numPr>
        <w:spacing w:before="120" w:after="120" w:line="360" w:lineRule="auto"/>
        <w:rPr>
          <w:sz w:val="22"/>
          <w:szCs w:val="22"/>
        </w:rPr>
      </w:pPr>
      <w:r w:rsidRPr="009D2669">
        <w:rPr>
          <w:sz w:val="22"/>
          <w:szCs w:val="22"/>
        </w:rPr>
        <w:t>Uptime should be 95% or more.</w:t>
      </w:r>
    </w:p>
    <w:p w14:paraId="6A8569F0" w14:textId="1946C86C" w:rsidR="00764B2B" w:rsidRPr="009D2669" w:rsidRDefault="00764B2B" w:rsidP="00D20F91">
      <w:pPr>
        <w:numPr>
          <w:ilvl w:val="0"/>
          <w:numId w:val="154"/>
        </w:numPr>
        <w:spacing w:before="120" w:after="120" w:line="360" w:lineRule="auto"/>
        <w:rPr>
          <w:sz w:val="22"/>
          <w:szCs w:val="22"/>
        </w:rPr>
      </w:pPr>
      <w:r w:rsidRPr="009D2669">
        <w:rPr>
          <w:sz w:val="22"/>
          <w:szCs w:val="22"/>
        </w:rPr>
        <w:t>Endpoint /api/v1/users should be tested</w:t>
      </w:r>
    </w:p>
    <w:p w14:paraId="0D349820" w14:textId="539CB5A9" w:rsidR="00764B2B" w:rsidRPr="00764B2B" w:rsidRDefault="00764B2B" w:rsidP="00D20F91">
      <w:pPr>
        <w:pStyle w:val="Heading5"/>
        <w:spacing w:line="360" w:lineRule="auto"/>
      </w:pPr>
      <w:r>
        <w:t>Tool Used</w:t>
      </w:r>
    </w:p>
    <w:p w14:paraId="1555EA25" w14:textId="6B154942" w:rsidR="00764B2B" w:rsidRPr="009D2669" w:rsidRDefault="00764B2B" w:rsidP="00D20F91">
      <w:pPr>
        <w:numPr>
          <w:ilvl w:val="0"/>
          <w:numId w:val="155"/>
        </w:numPr>
        <w:spacing w:before="120" w:after="120" w:line="360" w:lineRule="auto"/>
        <w:rPr>
          <w:sz w:val="22"/>
          <w:szCs w:val="22"/>
        </w:rPr>
      </w:pPr>
      <w:r w:rsidRPr="009D2669">
        <w:rPr>
          <w:sz w:val="22"/>
          <w:szCs w:val="22"/>
        </w:rPr>
        <w:t>Better Uptime was used to check the system availability.</w:t>
      </w:r>
    </w:p>
    <w:p w14:paraId="520D4A8C" w14:textId="3DF20589" w:rsidR="00A52199" w:rsidRDefault="00A52199" w:rsidP="00D20F91">
      <w:pPr>
        <w:pStyle w:val="Heading5"/>
        <w:spacing w:line="360" w:lineRule="auto"/>
      </w:pPr>
      <w:r>
        <w:t>Results</w:t>
      </w:r>
    </w:p>
    <w:p w14:paraId="1DDC79FB" w14:textId="77777777" w:rsidR="00C27FC3" w:rsidRPr="00555AC8" w:rsidRDefault="00C27FC3" w:rsidP="00C27FC3">
      <w:pPr>
        <w:rPr>
          <w:i/>
          <w:iCs/>
          <w:sz w:val="22"/>
          <w:szCs w:val="22"/>
        </w:rPr>
      </w:pPr>
      <w:r w:rsidRPr="00555AC8">
        <w:rPr>
          <w:i/>
          <w:iCs/>
          <w:sz w:val="22"/>
          <w:szCs w:val="22"/>
        </w:rPr>
        <w:t>Please refer to the Appendix for the screenshot.</w:t>
      </w:r>
    </w:p>
    <w:p w14:paraId="4437ACC1" w14:textId="77777777" w:rsidR="00695FBB" w:rsidRDefault="00695FBB" w:rsidP="00D20F91">
      <w:pPr>
        <w:spacing w:line="360" w:lineRule="auto"/>
        <w:rPr>
          <w:lang w:val="en-US"/>
        </w:rPr>
      </w:pPr>
    </w:p>
    <w:p w14:paraId="2ABB3A66" w14:textId="3C52E268" w:rsidR="00695FBB" w:rsidRPr="009D2669" w:rsidRDefault="00FE20DF" w:rsidP="00D20F91">
      <w:pPr>
        <w:spacing w:line="360" w:lineRule="auto"/>
        <w:rPr>
          <w:sz w:val="22"/>
          <w:szCs w:val="22"/>
          <w:lang w:val="en-US"/>
        </w:rPr>
      </w:pPr>
      <w:r w:rsidRPr="009D2669">
        <w:rPr>
          <w:sz w:val="22"/>
          <w:szCs w:val="22"/>
          <w:lang w:val="en-US"/>
        </w:rPr>
        <w:lastRenderedPageBreak/>
        <w:t>As in the dashboard, after 24 hours of consecutive testing, availability is 100%. Is surpassed the threshold 95%. Therefore, the test passed.</w:t>
      </w:r>
    </w:p>
    <w:p w14:paraId="4E4EC9D7" w14:textId="77777777" w:rsidR="00FE20DF" w:rsidRDefault="00FE20DF" w:rsidP="00D20F91">
      <w:pPr>
        <w:spacing w:line="360" w:lineRule="auto"/>
        <w:rPr>
          <w:lang w:val="en-US"/>
        </w:rPr>
      </w:pPr>
    </w:p>
    <w:p w14:paraId="6065E77D" w14:textId="5DF32BA4" w:rsidR="00B62210" w:rsidRPr="00F5761F" w:rsidRDefault="00D330B5" w:rsidP="00F5761F">
      <w:pPr>
        <w:spacing w:line="360" w:lineRule="auto"/>
        <w:rPr>
          <w:lang w:val="en-US"/>
        </w:rPr>
      </w:pPr>
      <w:r w:rsidRPr="00D330B5">
        <w:rPr>
          <w:noProof/>
          <w14:ligatures w14:val="standardContextual"/>
        </w:rPr>
        <w:pict w14:anchorId="5DED9896">
          <v:rect id="_x0000_i1028" alt="" style="width:451.3pt;height:.05pt;mso-width-percent:0;mso-height-percent:0;mso-width-percent:0;mso-height-percent:0" o:hralign="center" o:hrstd="t" o:hr="t" fillcolor="#a0a0a0" stroked="f"/>
        </w:pict>
      </w:r>
    </w:p>
    <w:p w14:paraId="4A7592A2" w14:textId="4C90C685" w:rsidR="00F74DDE" w:rsidRDefault="00F74DDE" w:rsidP="005E5656">
      <w:pPr>
        <w:pStyle w:val="Heading2"/>
        <w:spacing w:line="360" w:lineRule="auto"/>
      </w:pPr>
      <w:bookmarkStart w:id="157" w:name="_Toc216999671"/>
      <w:r w:rsidRPr="00F74DDE">
        <w:t>Chapter 8</w:t>
      </w:r>
      <w:r>
        <w:t xml:space="preserve"> </w:t>
      </w:r>
      <w:r w:rsidR="009428A7">
        <w:t>-</w:t>
      </w:r>
      <w:r>
        <w:t xml:space="preserve"> Evaluation</w:t>
      </w:r>
      <w:bookmarkEnd w:id="157"/>
    </w:p>
    <w:p w14:paraId="2EBF3478" w14:textId="72EF9425" w:rsidR="00F74DDE" w:rsidRDefault="00307D61" w:rsidP="00D20F91">
      <w:pPr>
        <w:pStyle w:val="Heading3"/>
        <w:spacing w:line="360" w:lineRule="auto"/>
      </w:pPr>
      <w:bookmarkStart w:id="158" w:name="_Toc216999672"/>
      <w:r>
        <w:t>8. 1 Quantitative Evaluation</w:t>
      </w:r>
      <w:bookmarkEnd w:id="158"/>
    </w:p>
    <w:p w14:paraId="3E8E1E82" w14:textId="77777777" w:rsidR="00307D61" w:rsidRPr="009D2669" w:rsidRDefault="00307D61" w:rsidP="00D20F91">
      <w:pPr>
        <w:spacing w:line="360" w:lineRule="auto"/>
        <w:rPr>
          <w:sz w:val="22"/>
          <w:szCs w:val="22"/>
        </w:rPr>
      </w:pPr>
      <w:r w:rsidRPr="009D2669">
        <w:rPr>
          <w:sz w:val="22"/>
          <w:szCs w:val="22"/>
        </w:rPr>
        <w:t>The chatbot system needs to be accurate first. Then it should be able to explain its decisions to the users. If the decision itself is incorrect, there is no point in explaining it. Therefore, choosing an accurate model is crucial for this task. In this quantitative evaluation, the model evaluation results will be discussed in detail.</w:t>
      </w:r>
    </w:p>
    <w:p w14:paraId="6D35463A" w14:textId="77777777" w:rsidR="00307D61" w:rsidRPr="009D2669" w:rsidRDefault="00307D61" w:rsidP="00D20F91">
      <w:pPr>
        <w:spacing w:line="360" w:lineRule="auto"/>
        <w:rPr>
          <w:sz w:val="22"/>
          <w:szCs w:val="22"/>
        </w:rPr>
      </w:pPr>
    </w:p>
    <w:p w14:paraId="2FD41994" w14:textId="7860E730" w:rsidR="00307D61" w:rsidRPr="009D2669" w:rsidRDefault="00307D61" w:rsidP="00D20F91">
      <w:pPr>
        <w:spacing w:line="360" w:lineRule="auto"/>
        <w:rPr>
          <w:sz w:val="22"/>
          <w:szCs w:val="22"/>
        </w:rPr>
      </w:pPr>
      <w:r w:rsidRPr="009D2669">
        <w:rPr>
          <w:sz w:val="22"/>
          <w:szCs w:val="22"/>
        </w:rPr>
        <w:t xml:space="preserve">In the experimental stage, several models were trained in order to choose the best one for the chatbot. These models include logistic regression, random forest, gradient boosting, and support vector machine. Model performance was evaluated using four standard metrics like accuracy, precision, recall, and F1-score. </w:t>
      </w:r>
      <w:r w:rsidR="00080A3B">
        <w:rPr>
          <w:sz w:val="22"/>
          <w:szCs w:val="22"/>
        </w:rPr>
        <w:t>Please refer the Table 1 for results</w:t>
      </w:r>
      <w:r w:rsidRPr="009D2669">
        <w:rPr>
          <w:sz w:val="22"/>
          <w:szCs w:val="22"/>
        </w:rPr>
        <w:t>.</w:t>
      </w:r>
    </w:p>
    <w:p w14:paraId="60C89E8A" w14:textId="77777777" w:rsidR="00307D61" w:rsidRPr="009D2669" w:rsidRDefault="00307D61" w:rsidP="00D20F91">
      <w:pPr>
        <w:spacing w:line="360" w:lineRule="auto"/>
        <w:rPr>
          <w:sz w:val="22"/>
          <w:szCs w:val="22"/>
        </w:rPr>
      </w:pPr>
    </w:p>
    <w:p w14:paraId="1BCA226C" w14:textId="41F3FF49" w:rsidR="00307D61" w:rsidRPr="009D2669" w:rsidRDefault="00307D61" w:rsidP="00D20F91">
      <w:pPr>
        <w:spacing w:line="360" w:lineRule="auto"/>
        <w:rPr>
          <w:sz w:val="22"/>
          <w:szCs w:val="22"/>
        </w:rPr>
      </w:pPr>
      <w:r w:rsidRPr="009D2669">
        <w:rPr>
          <w:sz w:val="22"/>
          <w:szCs w:val="22"/>
        </w:rPr>
        <w:t xml:space="preserve">At first, the results appear almost perfect, but that requires caution. The confusion matrix analysis results are shown </w:t>
      </w:r>
      <w:r w:rsidR="00080A3B">
        <w:rPr>
          <w:sz w:val="22"/>
          <w:szCs w:val="22"/>
        </w:rPr>
        <w:t>in Table 2, please refer it.</w:t>
      </w:r>
    </w:p>
    <w:p w14:paraId="04586238" w14:textId="77777777" w:rsidR="00307D61" w:rsidRPr="009D2669" w:rsidRDefault="00307D61" w:rsidP="00D20F91">
      <w:pPr>
        <w:spacing w:line="360" w:lineRule="auto"/>
        <w:rPr>
          <w:sz w:val="22"/>
          <w:szCs w:val="22"/>
        </w:rPr>
      </w:pPr>
    </w:p>
    <w:p w14:paraId="68968DBC" w14:textId="48957873" w:rsidR="00307D61" w:rsidRPr="009D2669" w:rsidRDefault="00307D61" w:rsidP="00D20F91">
      <w:pPr>
        <w:spacing w:line="360" w:lineRule="auto"/>
        <w:rPr>
          <w:sz w:val="22"/>
          <w:szCs w:val="22"/>
        </w:rPr>
      </w:pPr>
      <w:r w:rsidRPr="009D2669">
        <w:rPr>
          <w:sz w:val="22"/>
          <w:szCs w:val="22"/>
        </w:rPr>
        <w:t>From the results shown, several conclusions emerged.</w:t>
      </w:r>
    </w:p>
    <w:p w14:paraId="0A1651C4" w14:textId="37D0F03B" w:rsidR="00307D61" w:rsidRPr="009D2669" w:rsidRDefault="00307D61" w:rsidP="00D20F91">
      <w:pPr>
        <w:numPr>
          <w:ilvl w:val="0"/>
          <w:numId w:val="157"/>
        </w:numPr>
        <w:spacing w:before="120" w:after="120" w:line="360" w:lineRule="auto"/>
        <w:rPr>
          <w:sz w:val="22"/>
          <w:szCs w:val="22"/>
        </w:rPr>
      </w:pPr>
      <w:r w:rsidRPr="009D2669">
        <w:rPr>
          <w:b/>
          <w:bCs/>
          <w:sz w:val="22"/>
          <w:szCs w:val="22"/>
        </w:rPr>
        <w:t>Strong dataset structure.</w:t>
      </w:r>
    </w:p>
    <w:p w14:paraId="154B81EE" w14:textId="77777777" w:rsidR="00307D61" w:rsidRPr="009D2669" w:rsidRDefault="00307D61" w:rsidP="00D20F91">
      <w:pPr>
        <w:spacing w:line="360" w:lineRule="auto"/>
        <w:rPr>
          <w:sz w:val="22"/>
          <w:szCs w:val="22"/>
        </w:rPr>
      </w:pPr>
      <w:r w:rsidRPr="009D2669">
        <w:rPr>
          <w:sz w:val="22"/>
          <w:szCs w:val="22"/>
        </w:rPr>
        <w:t>Most of the models perform well without struggle and show acceptable accuracy and other metrics. Therefore, it is safe to say that the dataset contains clear patterns.</w:t>
      </w:r>
    </w:p>
    <w:p w14:paraId="0CC44402" w14:textId="77777777" w:rsidR="00307D61" w:rsidRPr="009D2669" w:rsidRDefault="00307D61" w:rsidP="00D20F91">
      <w:pPr>
        <w:spacing w:line="360" w:lineRule="auto"/>
        <w:rPr>
          <w:sz w:val="22"/>
          <w:szCs w:val="22"/>
        </w:rPr>
      </w:pPr>
    </w:p>
    <w:p w14:paraId="03C21016" w14:textId="2D82EA62" w:rsidR="00307D61" w:rsidRPr="009D2669" w:rsidRDefault="00307D61" w:rsidP="00D20F91">
      <w:pPr>
        <w:numPr>
          <w:ilvl w:val="0"/>
          <w:numId w:val="158"/>
        </w:numPr>
        <w:spacing w:before="120" w:after="120" w:line="360" w:lineRule="auto"/>
        <w:rPr>
          <w:sz w:val="22"/>
          <w:szCs w:val="22"/>
        </w:rPr>
      </w:pPr>
      <w:r w:rsidRPr="009D2669">
        <w:rPr>
          <w:b/>
          <w:bCs/>
          <w:sz w:val="22"/>
          <w:szCs w:val="22"/>
        </w:rPr>
        <w:t>Perfect scores can be due to overfitting.</w:t>
      </w:r>
    </w:p>
    <w:p w14:paraId="46EFCAD3" w14:textId="77777777" w:rsidR="00307D61" w:rsidRPr="009D2669" w:rsidRDefault="00307D61" w:rsidP="00D20F91">
      <w:pPr>
        <w:spacing w:line="360" w:lineRule="auto"/>
        <w:rPr>
          <w:sz w:val="22"/>
          <w:szCs w:val="22"/>
        </w:rPr>
      </w:pPr>
      <w:r w:rsidRPr="009D2669">
        <w:rPr>
          <w:sz w:val="22"/>
          <w:szCs w:val="22"/>
        </w:rPr>
        <w:t>Random Forest and Gradient Boosting achieved almost perfect results. Such results often indicate overfitting, especially in structured datasets.</w:t>
      </w:r>
    </w:p>
    <w:p w14:paraId="7844C848" w14:textId="77777777" w:rsidR="00307D61" w:rsidRPr="009D2669" w:rsidRDefault="00307D61" w:rsidP="00D20F91">
      <w:pPr>
        <w:spacing w:line="360" w:lineRule="auto"/>
        <w:rPr>
          <w:sz w:val="22"/>
          <w:szCs w:val="22"/>
        </w:rPr>
      </w:pPr>
    </w:p>
    <w:p w14:paraId="665E9C72" w14:textId="051503A9" w:rsidR="00307D61" w:rsidRPr="009D2669" w:rsidRDefault="00307D61" w:rsidP="00D20F91">
      <w:pPr>
        <w:numPr>
          <w:ilvl w:val="0"/>
          <w:numId w:val="159"/>
        </w:numPr>
        <w:spacing w:before="120" w:after="120" w:line="360" w:lineRule="auto"/>
        <w:rPr>
          <w:sz w:val="22"/>
          <w:szCs w:val="22"/>
        </w:rPr>
      </w:pPr>
      <w:r w:rsidRPr="009D2669">
        <w:rPr>
          <w:b/>
          <w:bCs/>
          <w:sz w:val="22"/>
          <w:szCs w:val="22"/>
        </w:rPr>
        <w:t>Logistic Regression has balanced performance and clarity.</w:t>
      </w:r>
    </w:p>
    <w:p w14:paraId="56A4AEA9" w14:textId="77777777" w:rsidR="00307D61" w:rsidRPr="009D2669" w:rsidRDefault="00307D61" w:rsidP="00D20F91">
      <w:pPr>
        <w:spacing w:line="360" w:lineRule="auto"/>
        <w:rPr>
          <w:sz w:val="22"/>
          <w:szCs w:val="22"/>
        </w:rPr>
      </w:pPr>
      <w:r w:rsidRPr="009D2669">
        <w:rPr>
          <w:sz w:val="22"/>
          <w:szCs w:val="22"/>
        </w:rPr>
        <w:t>Logistic Regression did not achieve perfect scores, but it performed consistently well. And also, it provides a clear feature influence.</w:t>
      </w:r>
    </w:p>
    <w:p w14:paraId="06CD73CC" w14:textId="77777777" w:rsidR="00307D61" w:rsidRPr="009D2669" w:rsidRDefault="00307D61" w:rsidP="00D20F91">
      <w:pPr>
        <w:spacing w:line="360" w:lineRule="auto"/>
        <w:rPr>
          <w:sz w:val="22"/>
          <w:szCs w:val="22"/>
        </w:rPr>
      </w:pPr>
    </w:p>
    <w:p w14:paraId="37E82CD2" w14:textId="387662CB" w:rsidR="00307D61" w:rsidRPr="009D2669" w:rsidRDefault="00307D61" w:rsidP="00D20F91">
      <w:pPr>
        <w:numPr>
          <w:ilvl w:val="0"/>
          <w:numId w:val="160"/>
        </w:numPr>
        <w:spacing w:before="120" w:after="120" w:line="360" w:lineRule="auto"/>
        <w:rPr>
          <w:sz w:val="22"/>
          <w:szCs w:val="22"/>
        </w:rPr>
      </w:pPr>
      <w:r w:rsidRPr="009D2669">
        <w:rPr>
          <w:b/>
          <w:bCs/>
          <w:sz w:val="22"/>
          <w:szCs w:val="22"/>
        </w:rPr>
        <w:lastRenderedPageBreak/>
        <w:t>SVM confirms non-linear patterns.</w:t>
      </w:r>
    </w:p>
    <w:p w14:paraId="610C4895" w14:textId="77777777" w:rsidR="00307D61" w:rsidRPr="009D2669" w:rsidRDefault="00307D61" w:rsidP="00D20F91">
      <w:pPr>
        <w:spacing w:line="360" w:lineRule="auto"/>
        <w:rPr>
          <w:sz w:val="22"/>
          <w:szCs w:val="22"/>
        </w:rPr>
      </w:pPr>
      <w:r w:rsidRPr="009D2669">
        <w:rPr>
          <w:sz w:val="22"/>
          <w:szCs w:val="22"/>
        </w:rPr>
        <w:t xml:space="preserve">SVM performed a little bit lower than Random Forest, even though it does not show any overfitting issues. It identified that the dataset contains non-linear relationships. </w:t>
      </w:r>
    </w:p>
    <w:p w14:paraId="2F49633B" w14:textId="77777777" w:rsidR="00307D61" w:rsidRPr="009D2669" w:rsidRDefault="00307D61" w:rsidP="00D20F91">
      <w:pPr>
        <w:spacing w:line="360" w:lineRule="auto"/>
        <w:rPr>
          <w:sz w:val="22"/>
          <w:szCs w:val="22"/>
        </w:rPr>
      </w:pPr>
    </w:p>
    <w:p w14:paraId="6D647CB0" w14:textId="3124A34F" w:rsidR="00307D61" w:rsidRDefault="00307D61" w:rsidP="00D20F91">
      <w:pPr>
        <w:spacing w:line="360" w:lineRule="auto"/>
        <w:rPr>
          <w:sz w:val="22"/>
          <w:szCs w:val="22"/>
        </w:rPr>
      </w:pPr>
      <w:r w:rsidRPr="009D2669">
        <w:rPr>
          <w:sz w:val="22"/>
          <w:szCs w:val="22"/>
        </w:rPr>
        <w:t>Because of these reasons, Random Forest was chosen as it achieved good scores without overfitting issues while being easier to explain, which helps this study, as XAI techniques need to be integrated into these models.</w:t>
      </w:r>
    </w:p>
    <w:p w14:paraId="7A293717" w14:textId="77777777" w:rsidR="00D51083" w:rsidRPr="009D2669" w:rsidRDefault="00D51083" w:rsidP="00D20F91">
      <w:pPr>
        <w:spacing w:line="360" w:lineRule="auto"/>
        <w:rPr>
          <w:sz w:val="22"/>
          <w:szCs w:val="22"/>
        </w:rPr>
      </w:pPr>
    </w:p>
    <w:p w14:paraId="1BCEF3BD" w14:textId="2F2F0897" w:rsidR="00CB196E" w:rsidRDefault="00F64190" w:rsidP="00F64190">
      <w:pPr>
        <w:pStyle w:val="Heading3"/>
        <w:spacing w:line="360" w:lineRule="auto"/>
      </w:pPr>
      <w:bookmarkStart w:id="159" w:name="_Toc216999673"/>
      <w:r>
        <w:t xml:space="preserve">8.2 </w:t>
      </w:r>
      <w:r w:rsidR="00CB196E">
        <w:t>Qualitative Evaluation</w:t>
      </w:r>
      <w:bookmarkEnd w:id="159"/>
    </w:p>
    <w:p w14:paraId="595299FD" w14:textId="77777777" w:rsidR="00CB196E" w:rsidRPr="009D2669" w:rsidRDefault="00CB196E" w:rsidP="00D20F91">
      <w:pPr>
        <w:spacing w:line="360" w:lineRule="auto"/>
        <w:rPr>
          <w:sz w:val="22"/>
          <w:szCs w:val="22"/>
        </w:rPr>
      </w:pPr>
      <w:r w:rsidRPr="009D2669">
        <w:rPr>
          <w:sz w:val="22"/>
          <w:szCs w:val="22"/>
        </w:rPr>
        <w:t>Each and every user who uses the chatbot system receives a trust survey after a loan decision has been made. The quantitative evaluation section discusses how the survey is made, what the goals of the survey are, and how the survey questions are made with those goals in mind. There is an optional user feedback in the survey where users are able to provide their feedback about the system.</w:t>
      </w:r>
    </w:p>
    <w:p w14:paraId="50EA59A6" w14:textId="77777777" w:rsidR="00CB196E" w:rsidRPr="009D2669" w:rsidRDefault="00CB196E" w:rsidP="00D20F91">
      <w:pPr>
        <w:spacing w:line="360" w:lineRule="auto"/>
        <w:rPr>
          <w:sz w:val="22"/>
          <w:szCs w:val="22"/>
        </w:rPr>
      </w:pPr>
    </w:p>
    <w:p w14:paraId="497E0DDF" w14:textId="77777777" w:rsidR="00CB196E" w:rsidRPr="009D2669" w:rsidRDefault="00CB196E" w:rsidP="00D20F91">
      <w:pPr>
        <w:spacing w:line="360" w:lineRule="auto"/>
        <w:rPr>
          <w:sz w:val="22"/>
          <w:szCs w:val="22"/>
        </w:rPr>
      </w:pPr>
      <w:r w:rsidRPr="009D2669">
        <w:rPr>
          <w:sz w:val="22"/>
          <w:szCs w:val="22"/>
        </w:rPr>
        <w:t>In the testing process, the system was used by users. The users were divided into XAI and Baseline groups. The stakeholders included end-users, loan officers, system administrators, developers, the business owner, and the wider community. During the testing process, the end-users (end-user is a stakeholder) used the chatbot system. Therefore, all the user feedback from the trust survey is from end-users. Even though the developer did not fill out the survey form in the production version of this system, he also used the system during the whole process of development. Therefore, as qualitative feedback, both end-users’ feedback and developer feedback can be considered.</w:t>
      </w:r>
    </w:p>
    <w:p w14:paraId="03E6F251" w14:textId="77777777" w:rsidR="00CB196E" w:rsidRPr="009D2669" w:rsidRDefault="00CB196E" w:rsidP="00D20F91">
      <w:pPr>
        <w:spacing w:line="360" w:lineRule="auto"/>
        <w:rPr>
          <w:sz w:val="22"/>
          <w:szCs w:val="22"/>
        </w:rPr>
      </w:pPr>
    </w:p>
    <w:p w14:paraId="27A81FE2" w14:textId="7564F99E" w:rsidR="008A2D56" w:rsidRPr="009D2669" w:rsidRDefault="00CB196E" w:rsidP="00D20F91">
      <w:pPr>
        <w:spacing w:line="360" w:lineRule="auto"/>
        <w:rPr>
          <w:sz w:val="22"/>
          <w:szCs w:val="22"/>
        </w:rPr>
      </w:pPr>
      <w:r w:rsidRPr="009D2669">
        <w:rPr>
          <w:sz w:val="22"/>
          <w:szCs w:val="22"/>
        </w:rPr>
        <w:t>Not all users put a comment on the survey, as it is  optional. However, some users put some comments, and these comments can be qualitatively evaluated. These are the comments received for the chatbot system.</w:t>
      </w:r>
    </w:p>
    <w:p w14:paraId="7F859CCE" w14:textId="77777777" w:rsidR="00384C96" w:rsidRDefault="008A2D56" w:rsidP="00384C96">
      <w:pPr>
        <w:keepNext/>
        <w:spacing w:line="360" w:lineRule="auto"/>
        <w:jc w:val="center"/>
      </w:pPr>
      <w:r w:rsidRPr="009D2669">
        <w:rPr>
          <w:sz w:val="22"/>
          <w:szCs w:val="22"/>
        </w:rPr>
        <w:fldChar w:fldCharType="begin"/>
      </w:r>
      <w:r w:rsidRPr="009D2669">
        <w:rPr>
          <w:sz w:val="22"/>
          <w:szCs w:val="22"/>
        </w:rPr>
        <w:instrText xml:space="preserve"> INCLUDEPICTURE "https://codahosted.io/docs/GrjGYfQmTI/blobs/bl-0uE-irS7T8/6018e738500c96278d43632b735eebc314fc5116840e9e440a2946fcc9ade1d7a3de586f3e61ea0f221500caf2451c2b59d43c82b4ad90d3db51dca019f57511df2ea4e1c78110f41e3f516c0ff46fbe8c6e6dab4f73381d439c1c461b5993ffeb70ae79" \* MERGEFORMATINET </w:instrText>
      </w:r>
      <w:r w:rsidRPr="009D2669">
        <w:rPr>
          <w:sz w:val="22"/>
          <w:szCs w:val="22"/>
        </w:rPr>
        <w:fldChar w:fldCharType="separate"/>
      </w:r>
      <w:r w:rsidRPr="009D2669">
        <w:rPr>
          <w:noProof/>
          <w:sz w:val="22"/>
          <w:szCs w:val="22"/>
        </w:rPr>
        <w:drawing>
          <wp:inline distT="0" distB="0" distL="0" distR="0" wp14:anchorId="14827A49" wp14:editId="7DAD9428">
            <wp:extent cx="2834673" cy="2171700"/>
            <wp:effectExtent l="0" t="0" r="0" b="0"/>
            <wp:docPr id="1700525235" name="Picture 3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525235" name="Picture 37" descr="A screenshot of a computer&#10;&#10;AI-generated content may be incorr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847100" cy="2181221"/>
                    </a:xfrm>
                    <a:prstGeom prst="rect">
                      <a:avLst/>
                    </a:prstGeom>
                    <a:noFill/>
                    <a:ln>
                      <a:noFill/>
                    </a:ln>
                  </pic:spPr>
                </pic:pic>
              </a:graphicData>
            </a:graphic>
          </wp:inline>
        </w:drawing>
      </w:r>
      <w:r w:rsidRPr="009D2669">
        <w:rPr>
          <w:sz w:val="22"/>
          <w:szCs w:val="22"/>
        </w:rPr>
        <w:fldChar w:fldCharType="end"/>
      </w:r>
    </w:p>
    <w:p w14:paraId="49A4AA59" w14:textId="1CC2B9F7" w:rsidR="008A2D56" w:rsidRPr="009D2669" w:rsidRDefault="00384C96" w:rsidP="00384C96">
      <w:pPr>
        <w:pStyle w:val="Caption"/>
        <w:jc w:val="center"/>
        <w:rPr>
          <w:sz w:val="22"/>
          <w:szCs w:val="22"/>
        </w:rPr>
      </w:pPr>
      <w:bookmarkStart w:id="160" w:name="_Toc216999453"/>
      <w:r>
        <w:t xml:space="preserve">Figure </w:t>
      </w:r>
      <w:fldSimple w:instr=" SEQ Figure \* ARABIC ">
        <w:r>
          <w:rPr>
            <w:noProof/>
          </w:rPr>
          <w:t>25</w:t>
        </w:r>
        <w:bookmarkEnd w:id="160"/>
      </w:fldSimple>
    </w:p>
    <w:p w14:paraId="2808D6C1" w14:textId="77777777" w:rsidR="008A2D56" w:rsidRPr="009D2669" w:rsidRDefault="008A2D56" w:rsidP="00D20F91">
      <w:pPr>
        <w:spacing w:line="360" w:lineRule="auto"/>
        <w:rPr>
          <w:sz w:val="22"/>
          <w:szCs w:val="22"/>
        </w:rPr>
      </w:pPr>
      <w:r w:rsidRPr="009D2669">
        <w:rPr>
          <w:sz w:val="22"/>
          <w:szCs w:val="22"/>
        </w:rPr>
        <w:lastRenderedPageBreak/>
        <w:t>As in the screenshot, some users were concerned about the loan decision, some were concerned about the chatbot’s speed, some users commented about the chatbot’s user interface, and some users asked for more features.</w:t>
      </w:r>
    </w:p>
    <w:p w14:paraId="76237C9B" w14:textId="77777777" w:rsidR="008A2D56" w:rsidRPr="009D2669" w:rsidRDefault="008A2D56" w:rsidP="00D20F91">
      <w:pPr>
        <w:spacing w:line="360" w:lineRule="auto"/>
        <w:rPr>
          <w:sz w:val="22"/>
          <w:szCs w:val="22"/>
        </w:rPr>
      </w:pPr>
    </w:p>
    <w:p w14:paraId="4A7045FC" w14:textId="77777777" w:rsidR="008A2D56" w:rsidRPr="009D2669" w:rsidRDefault="008A2D56" w:rsidP="00D20F91">
      <w:pPr>
        <w:spacing w:line="360" w:lineRule="auto"/>
        <w:rPr>
          <w:sz w:val="22"/>
          <w:szCs w:val="22"/>
        </w:rPr>
      </w:pPr>
      <w:r w:rsidRPr="009D2669">
        <w:rPr>
          <w:sz w:val="22"/>
          <w:szCs w:val="22"/>
        </w:rPr>
        <w:t>Some users added a comment on the concerns they had about the loan decision. Some complained with dissatisfaction about the decision. While some users are more focused on having more features, such as new sign-in methods in the system. Some users appreciate the user interface, and while some suggested improvements to the system user interface, such as adding more space between components. Some users appreciate the system performance, and some were a bit disappointed with the speed.</w:t>
      </w:r>
    </w:p>
    <w:p w14:paraId="5039C22B" w14:textId="77777777" w:rsidR="008A2D56" w:rsidRPr="009D2669" w:rsidRDefault="008A2D56" w:rsidP="00D20F91">
      <w:pPr>
        <w:spacing w:line="360" w:lineRule="auto"/>
        <w:rPr>
          <w:sz w:val="22"/>
          <w:szCs w:val="22"/>
        </w:rPr>
      </w:pPr>
    </w:p>
    <w:p w14:paraId="52DABB7E" w14:textId="77777777" w:rsidR="008A2D56" w:rsidRPr="009D2669" w:rsidRDefault="008A2D56" w:rsidP="00D20F91">
      <w:pPr>
        <w:spacing w:line="360" w:lineRule="auto"/>
        <w:rPr>
          <w:sz w:val="22"/>
          <w:szCs w:val="22"/>
        </w:rPr>
      </w:pPr>
      <w:r w:rsidRPr="009D2669">
        <w:rPr>
          <w:sz w:val="22"/>
          <w:szCs w:val="22"/>
        </w:rPr>
        <w:t>After the qualitative evaluation, some improvements were introduced to the system, such as adding more space between user interface components.</w:t>
      </w:r>
    </w:p>
    <w:p w14:paraId="15FE41BD" w14:textId="77777777" w:rsidR="00F74DDE" w:rsidRDefault="00F74DDE" w:rsidP="00D20F91">
      <w:pPr>
        <w:spacing w:line="360" w:lineRule="auto"/>
      </w:pPr>
    </w:p>
    <w:p w14:paraId="52119D0D" w14:textId="18112A21" w:rsidR="003C6872" w:rsidRDefault="003C6872" w:rsidP="00D20F91">
      <w:pPr>
        <w:pStyle w:val="Heading3"/>
        <w:spacing w:line="360" w:lineRule="auto"/>
      </w:pPr>
      <w:bookmarkStart w:id="161" w:name="_Toc216999674"/>
      <w:r>
        <w:t>8.3 Evaluation of the Achievement of Functional Requirements</w:t>
      </w:r>
      <w:bookmarkEnd w:id="161"/>
    </w:p>
    <w:p w14:paraId="716F6996" w14:textId="77777777" w:rsidR="003C6872" w:rsidRDefault="003C6872" w:rsidP="00D20F91">
      <w:pPr>
        <w:spacing w:line="360" w:lineRule="auto"/>
      </w:pPr>
      <w:r w:rsidRPr="009D2669">
        <w:rPr>
          <w:sz w:val="22"/>
          <w:szCs w:val="22"/>
        </w:rPr>
        <w:t>This section evaluates how well the implemented prototype satisfies the functional requirements (defined in the software requirement specification SRS). Below are the functional requirements which were defined in the SRS and how each is satisfied</w:t>
      </w:r>
      <w:r>
        <w:t>.</w:t>
      </w:r>
    </w:p>
    <w:p w14:paraId="5A32840B" w14:textId="77777777" w:rsidR="003C6872" w:rsidRDefault="003C6872" w:rsidP="00D20F91">
      <w:pPr>
        <w:spacing w:line="360" w:lineRule="auto"/>
      </w:pPr>
    </w:p>
    <w:p w14:paraId="1EE6CD0B" w14:textId="1BE81984" w:rsidR="00FA629D" w:rsidRDefault="003C6872" w:rsidP="00D20F91">
      <w:pPr>
        <w:pStyle w:val="Heading4"/>
        <w:spacing w:line="360" w:lineRule="auto"/>
      </w:pPr>
      <w:r>
        <w:t xml:space="preserve">FR1 </w:t>
      </w:r>
      <w:r w:rsidR="009801F8">
        <w:t>-</w:t>
      </w:r>
      <w:r>
        <w:t xml:space="preserve"> The system shall authenticate users through login.</w:t>
      </w:r>
    </w:p>
    <w:p w14:paraId="133A7B9F" w14:textId="77777777" w:rsidR="00FA629D" w:rsidRPr="00FA629D" w:rsidRDefault="00FA629D" w:rsidP="00D20F91">
      <w:pPr>
        <w:spacing w:line="360" w:lineRule="auto"/>
      </w:pPr>
    </w:p>
    <w:p w14:paraId="04C5AA34" w14:textId="1754E3DC" w:rsidR="003C6872" w:rsidRPr="003C6872" w:rsidRDefault="003C6872" w:rsidP="00D20F91">
      <w:pPr>
        <w:pStyle w:val="Heading5"/>
        <w:spacing w:line="360" w:lineRule="auto"/>
      </w:pPr>
      <w:r>
        <w:t>Requriement</w:t>
      </w:r>
    </w:p>
    <w:p w14:paraId="1352DDDD" w14:textId="77777777" w:rsidR="003C6872" w:rsidRPr="009D2669" w:rsidRDefault="003C6872" w:rsidP="00D20F91">
      <w:pPr>
        <w:spacing w:line="360" w:lineRule="auto"/>
        <w:rPr>
          <w:sz w:val="22"/>
          <w:szCs w:val="22"/>
        </w:rPr>
      </w:pPr>
      <w:r w:rsidRPr="009D2669">
        <w:rPr>
          <w:sz w:val="22"/>
          <w:szCs w:val="22"/>
        </w:rPr>
        <w:t>The system shall authenticate users via social login.</w:t>
      </w:r>
    </w:p>
    <w:p w14:paraId="6D161451" w14:textId="77777777" w:rsidR="003C6872" w:rsidRDefault="003C6872" w:rsidP="00D20F91">
      <w:pPr>
        <w:spacing w:line="360" w:lineRule="auto"/>
      </w:pPr>
    </w:p>
    <w:p w14:paraId="249DF514" w14:textId="2EB61FA0" w:rsidR="003C6872" w:rsidRPr="003C6872" w:rsidRDefault="003C6872" w:rsidP="00D20F91">
      <w:pPr>
        <w:pStyle w:val="Heading5"/>
        <w:spacing w:line="360" w:lineRule="auto"/>
      </w:pPr>
      <w:r>
        <w:t>Evaluation</w:t>
      </w:r>
    </w:p>
    <w:p w14:paraId="08C6F463" w14:textId="77777777" w:rsidR="003C6872" w:rsidRPr="009D2669" w:rsidRDefault="003C6872" w:rsidP="00D20F91">
      <w:pPr>
        <w:spacing w:line="360" w:lineRule="auto"/>
        <w:rPr>
          <w:sz w:val="22"/>
          <w:szCs w:val="22"/>
        </w:rPr>
      </w:pPr>
      <w:r w:rsidRPr="009D2669">
        <w:rPr>
          <w:sz w:val="22"/>
          <w:szCs w:val="22"/>
        </w:rPr>
        <w:t xml:space="preserve">This requirement is fully satisfied. The chatbot system has social login, such as Google sign-in, therefore the users can log in to access the system’s features. Without completing the authentication, users will not be able to navigate to the chat screen, ask questions, apply for loans, or access the admin dashboard. </w:t>
      </w:r>
    </w:p>
    <w:p w14:paraId="539A27F9" w14:textId="77777777" w:rsidR="003C6872" w:rsidRPr="009D2669" w:rsidRDefault="003C6872" w:rsidP="00D20F91">
      <w:pPr>
        <w:spacing w:line="360" w:lineRule="auto"/>
        <w:rPr>
          <w:sz w:val="22"/>
          <w:szCs w:val="22"/>
        </w:rPr>
      </w:pPr>
    </w:p>
    <w:p w14:paraId="5BFC5A28" w14:textId="77777777" w:rsidR="003C6872" w:rsidRPr="009D2669" w:rsidRDefault="003C6872" w:rsidP="00D20F91">
      <w:pPr>
        <w:spacing w:line="360" w:lineRule="auto"/>
        <w:rPr>
          <w:sz w:val="22"/>
          <w:szCs w:val="22"/>
        </w:rPr>
      </w:pPr>
      <w:r w:rsidRPr="009D2669">
        <w:rPr>
          <w:sz w:val="22"/>
          <w:szCs w:val="22"/>
        </w:rPr>
        <w:t>Authentication also enables role-based access. Only admin users can access the admin dashboard and related features. Normal users will only be able to access features available to them.</w:t>
      </w:r>
    </w:p>
    <w:p w14:paraId="7B1B91DC" w14:textId="77777777" w:rsidR="003C6872" w:rsidRPr="009D2669" w:rsidRDefault="003C6872" w:rsidP="00D20F91">
      <w:pPr>
        <w:spacing w:line="360" w:lineRule="auto"/>
        <w:rPr>
          <w:sz w:val="22"/>
          <w:szCs w:val="22"/>
        </w:rPr>
      </w:pPr>
    </w:p>
    <w:p w14:paraId="6BB7A340" w14:textId="2AE041DA" w:rsidR="003C6872" w:rsidRPr="009D2669" w:rsidRDefault="003C6872" w:rsidP="00D20F91">
      <w:pPr>
        <w:spacing w:line="360" w:lineRule="auto"/>
        <w:rPr>
          <w:sz w:val="22"/>
          <w:szCs w:val="22"/>
        </w:rPr>
      </w:pPr>
      <w:r w:rsidRPr="009D2669">
        <w:rPr>
          <w:b/>
          <w:bCs/>
          <w:sz w:val="22"/>
          <w:szCs w:val="22"/>
        </w:rPr>
        <w:t xml:space="preserve">Achievement Level: </w:t>
      </w:r>
      <w:r w:rsidRPr="009D2669">
        <w:rPr>
          <w:sz w:val="22"/>
          <w:szCs w:val="22"/>
        </w:rPr>
        <w:t>Fully achieved</w:t>
      </w:r>
    </w:p>
    <w:p w14:paraId="7EFEB187" w14:textId="77777777" w:rsidR="003C6872" w:rsidRDefault="003C6872" w:rsidP="00D20F91">
      <w:pPr>
        <w:spacing w:line="360" w:lineRule="auto"/>
      </w:pPr>
    </w:p>
    <w:p w14:paraId="30B3801A" w14:textId="32278F02" w:rsidR="003C6872" w:rsidRDefault="003C6872" w:rsidP="00D20F91">
      <w:pPr>
        <w:pStyle w:val="Heading4"/>
        <w:spacing w:line="360" w:lineRule="auto"/>
      </w:pPr>
      <w:r>
        <w:t xml:space="preserve">FR2 </w:t>
      </w:r>
      <w:r w:rsidR="009801F8">
        <w:t>-</w:t>
      </w:r>
      <w:r>
        <w:t xml:space="preserve"> The system shall accept loan form inputs and return a prediction.</w:t>
      </w:r>
    </w:p>
    <w:p w14:paraId="2DC909E6" w14:textId="77777777" w:rsidR="00FA629D" w:rsidRPr="00FA629D" w:rsidRDefault="00FA629D" w:rsidP="00D20F91">
      <w:pPr>
        <w:spacing w:line="360" w:lineRule="auto"/>
      </w:pPr>
    </w:p>
    <w:p w14:paraId="10E31CC0" w14:textId="32A60017" w:rsidR="003C6872" w:rsidRPr="003C6872" w:rsidRDefault="003C6872" w:rsidP="00D20F91">
      <w:pPr>
        <w:pStyle w:val="Heading5"/>
        <w:spacing w:line="360" w:lineRule="auto"/>
      </w:pPr>
      <w:r>
        <w:t>Requriement</w:t>
      </w:r>
    </w:p>
    <w:p w14:paraId="2EF98510" w14:textId="77777777" w:rsidR="003C6872" w:rsidRPr="009D2669" w:rsidRDefault="003C6872" w:rsidP="00D20F91">
      <w:pPr>
        <w:spacing w:line="360" w:lineRule="auto"/>
        <w:rPr>
          <w:sz w:val="22"/>
          <w:szCs w:val="22"/>
        </w:rPr>
      </w:pPr>
      <w:r w:rsidRPr="009D2669">
        <w:rPr>
          <w:sz w:val="22"/>
          <w:szCs w:val="22"/>
        </w:rPr>
        <w:t>The system shall accept a loan form input from users and return a prediction.</w:t>
      </w:r>
    </w:p>
    <w:p w14:paraId="35728C28" w14:textId="77777777" w:rsidR="003C6872" w:rsidRDefault="003C6872" w:rsidP="00D20F91">
      <w:pPr>
        <w:spacing w:line="360" w:lineRule="auto"/>
      </w:pPr>
    </w:p>
    <w:p w14:paraId="72A678EA" w14:textId="45A5400E" w:rsidR="003C6872" w:rsidRDefault="003C6872" w:rsidP="00D20F91">
      <w:pPr>
        <w:pStyle w:val="Heading5"/>
        <w:spacing w:line="360" w:lineRule="auto"/>
      </w:pPr>
      <w:r>
        <w:t>Evaluation</w:t>
      </w:r>
    </w:p>
    <w:p w14:paraId="38AB998E" w14:textId="77777777" w:rsidR="003C6872" w:rsidRPr="009D2669" w:rsidRDefault="003C6872" w:rsidP="00D20F91">
      <w:pPr>
        <w:spacing w:line="360" w:lineRule="auto"/>
        <w:rPr>
          <w:sz w:val="22"/>
          <w:szCs w:val="22"/>
        </w:rPr>
      </w:pPr>
      <w:r w:rsidRPr="009D2669">
        <w:rPr>
          <w:sz w:val="22"/>
          <w:szCs w:val="22"/>
        </w:rPr>
        <w:t>The chatbot system provides a loan approval form where users are able to input their information and submit it. This information will be validated through the form before passing it into the backend service.</w:t>
      </w:r>
    </w:p>
    <w:p w14:paraId="2A2EBAB3" w14:textId="77777777" w:rsidR="003C6872" w:rsidRPr="009D2669" w:rsidRDefault="003C6872" w:rsidP="00D20F91">
      <w:pPr>
        <w:spacing w:line="360" w:lineRule="auto"/>
        <w:rPr>
          <w:sz w:val="22"/>
          <w:szCs w:val="22"/>
        </w:rPr>
      </w:pPr>
    </w:p>
    <w:p w14:paraId="5DBD1DE5" w14:textId="77777777" w:rsidR="003C6872" w:rsidRPr="009D2669" w:rsidRDefault="003C6872" w:rsidP="00D20F91">
      <w:pPr>
        <w:spacing w:line="360" w:lineRule="auto"/>
        <w:rPr>
          <w:sz w:val="22"/>
          <w:szCs w:val="22"/>
        </w:rPr>
      </w:pPr>
      <w:r w:rsidRPr="009D2669">
        <w:rPr>
          <w:sz w:val="22"/>
          <w:szCs w:val="22"/>
        </w:rPr>
        <w:t>Once submitted, the model returns a clear decision indicating whether the loan is approved or not. This result will be shown to the user in the chat screen, and it will also be saved in the database to show the users their past conversations.</w:t>
      </w:r>
    </w:p>
    <w:p w14:paraId="3B30D539" w14:textId="77777777" w:rsidR="003C6872" w:rsidRPr="009D2669" w:rsidRDefault="003C6872" w:rsidP="00D20F91">
      <w:pPr>
        <w:spacing w:line="360" w:lineRule="auto"/>
        <w:rPr>
          <w:sz w:val="22"/>
          <w:szCs w:val="22"/>
        </w:rPr>
      </w:pPr>
    </w:p>
    <w:p w14:paraId="11CD0CB9" w14:textId="2AA851CE"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026DC996" w14:textId="77777777" w:rsidR="003C6872" w:rsidRDefault="003C6872" w:rsidP="00D20F91">
      <w:pPr>
        <w:spacing w:line="360" w:lineRule="auto"/>
      </w:pPr>
    </w:p>
    <w:p w14:paraId="48DB31B2" w14:textId="60BB466B" w:rsidR="003C6872" w:rsidRDefault="003C6872" w:rsidP="00D20F91">
      <w:pPr>
        <w:pStyle w:val="Heading4"/>
        <w:spacing w:line="360" w:lineRule="auto"/>
      </w:pPr>
      <w:r>
        <w:t xml:space="preserve">FR3 </w:t>
      </w:r>
      <w:r w:rsidR="009801F8">
        <w:t>-</w:t>
      </w:r>
      <w:r>
        <w:t xml:space="preserve"> The system shall provide SHAP-based explanations for XAI-mode users.</w:t>
      </w:r>
    </w:p>
    <w:p w14:paraId="1C0E47F8" w14:textId="77777777" w:rsidR="003C6872" w:rsidRDefault="003C6872" w:rsidP="00D20F91">
      <w:pPr>
        <w:spacing w:line="360" w:lineRule="auto"/>
      </w:pPr>
    </w:p>
    <w:p w14:paraId="1DB52885" w14:textId="6F9722E3" w:rsidR="00BF628C" w:rsidRPr="00BF628C" w:rsidRDefault="003C6872" w:rsidP="00D20F91">
      <w:pPr>
        <w:pStyle w:val="Heading5"/>
        <w:spacing w:line="360" w:lineRule="auto"/>
      </w:pPr>
      <w:r>
        <w:t>Requriement</w:t>
      </w:r>
    </w:p>
    <w:p w14:paraId="70101F4B" w14:textId="77777777" w:rsidR="003C6872" w:rsidRPr="009D2669" w:rsidRDefault="003C6872" w:rsidP="00D20F91">
      <w:pPr>
        <w:spacing w:line="360" w:lineRule="auto"/>
        <w:rPr>
          <w:sz w:val="22"/>
          <w:szCs w:val="22"/>
        </w:rPr>
      </w:pPr>
      <w:r w:rsidRPr="009D2669">
        <w:rPr>
          <w:sz w:val="22"/>
          <w:szCs w:val="22"/>
        </w:rPr>
        <w:t>The system shall provide SHAP-based explanations for users assigned to XAI mode.</w:t>
      </w:r>
    </w:p>
    <w:p w14:paraId="3B565863" w14:textId="77777777" w:rsidR="00BF628C" w:rsidRDefault="00BF628C" w:rsidP="00D20F91">
      <w:pPr>
        <w:spacing w:line="360" w:lineRule="auto"/>
      </w:pPr>
    </w:p>
    <w:p w14:paraId="0E677678" w14:textId="14225B73" w:rsidR="00BF628C" w:rsidRDefault="003C6872" w:rsidP="00D20F91">
      <w:pPr>
        <w:pStyle w:val="Heading5"/>
        <w:spacing w:line="360" w:lineRule="auto"/>
      </w:pPr>
      <w:r>
        <w:t>Evaluation</w:t>
      </w:r>
    </w:p>
    <w:p w14:paraId="0C020184" w14:textId="77777777" w:rsidR="003C6872" w:rsidRPr="009D2669" w:rsidRDefault="003C6872" w:rsidP="00D20F91">
      <w:pPr>
        <w:spacing w:line="360" w:lineRule="auto"/>
        <w:rPr>
          <w:sz w:val="22"/>
          <w:szCs w:val="22"/>
        </w:rPr>
      </w:pPr>
      <w:r w:rsidRPr="009D2669">
        <w:rPr>
          <w:sz w:val="22"/>
          <w:szCs w:val="22"/>
        </w:rPr>
        <w:t xml:space="preserve">This requirement is fully met. Users who are assigned XAI mode will receive explanations alongside their loan decisions. SHAP values are calculated in the backend, and they will be fed into a ChatGPT model to make a simple text. </w:t>
      </w:r>
    </w:p>
    <w:p w14:paraId="4400E5FE"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71840E39" w14:textId="77777777" w:rsidR="003C6872" w:rsidRDefault="003C6872" w:rsidP="00D20F91">
      <w:pPr>
        <w:spacing w:line="360" w:lineRule="auto"/>
      </w:pPr>
    </w:p>
    <w:p w14:paraId="72228F73" w14:textId="38E9E323" w:rsidR="003C6872" w:rsidRDefault="003C6872" w:rsidP="00D20F91">
      <w:pPr>
        <w:pStyle w:val="Heading4"/>
        <w:spacing w:line="360" w:lineRule="auto"/>
      </w:pPr>
      <w:r>
        <w:t xml:space="preserve">FR4 </w:t>
      </w:r>
      <w:r w:rsidR="009801F8">
        <w:t>-</w:t>
      </w:r>
      <w:r>
        <w:t xml:space="preserve"> The system shall answer financial FAQ questions.</w:t>
      </w:r>
    </w:p>
    <w:p w14:paraId="32E61A73" w14:textId="77777777" w:rsidR="003C6872" w:rsidRDefault="003C6872" w:rsidP="00D20F91">
      <w:pPr>
        <w:spacing w:line="360" w:lineRule="auto"/>
      </w:pPr>
    </w:p>
    <w:p w14:paraId="3D97FD87" w14:textId="051AFD5C" w:rsidR="00D929B6" w:rsidRPr="00D929B6" w:rsidRDefault="003C6872" w:rsidP="00D20F91">
      <w:pPr>
        <w:pStyle w:val="Heading5"/>
        <w:spacing w:line="360" w:lineRule="auto"/>
      </w:pPr>
      <w:r>
        <w:t>Requriement</w:t>
      </w:r>
    </w:p>
    <w:p w14:paraId="2A2948C7" w14:textId="77777777" w:rsidR="003C6872" w:rsidRPr="009D2669" w:rsidRDefault="003C6872" w:rsidP="00D20F91">
      <w:pPr>
        <w:spacing w:line="360" w:lineRule="auto"/>
        <w:rPr>
          <w:sz w:val="22"/>
          <w:szCs w:val="22"/>
        </w:rPr>
      </w:pPr>
      <w:r w:rsidRPr="009D2669">
        <w:rPr>
          <w:sz w:val="22"/>
          <w:szCs w:val="22"/>
        </w:rPr>
        <w:t>The system shall provide answers to users’ general financial questions through an AI-based FAQ module.</w:t>
      </w:r>
    </w:p>
    <w:p w14:paraId="320AB2A4" w14:textId="77777777" w:rsidR="00D929B6" w:rsidRDefault="00D929B6" w:rsidP="00D20F91">
      <w:pPr>
        <w:spacing w:line="360" w:lineRule="auto"/>
      </w:pPr>
    </w:p>
    <w:p w14:paraId="00AB1877" w14:textId="777656D5" w:rsidR="00D929B6" w:rsidRDefault="003C6872" w:rsidP="00D20F91">
      <w:pPr>
        <w:pStyle w:val="Heading5"/>
        <w:spacing w:line="360" w:lineRule="auto"/>
      </w:pPr>
      <w:r>
        <w:t>Evaluation</w:t>
      </w:r>
    </w:p>
    <w:p w14:paraId="1B2D73B7" w14:textId="77777777" w:rsidR="003C6872" w:rsidRPr="009D2669" w:rsidRDefault="003C6872" w:rsidP="00D20F91">
      <w:pPr>
        <w:spacing w:line="360" w:lineRule="auto"/>
        <w:rPr>
          <w:sz w:val="22"/>
          <w:szCs w:val="22"/>
        </w:rPr>
      </w:pPr>
      <w:r w:rsidRPr="009D2669">
        <w:rPr>
          <w:sz w:val="22"/>
          <w:szCs w:val="22"/>
        </w:rPr>
        <w:t>This requirement is fully met. Users are able to ask general financial questions via the chat. These queries will be passed to the backend, and an answer will be generated through a ChatGPT model. This answer will be displayed to the user in the chat.</w:t>
      </w:r>
    </w:p>
    <w:p w14:paraId="13E89C7D" w14:textId="77777777" w:rsidR="00D929B6" w:rsidRPr="009D2669" w:rsidRDefault="00D929B6" w:rsidP="00D20F91">
      <w:pPr>
        <w:spacing w:line="360" w:lineRule="auto"/>
        <w:rPr>
          <w:sz w:val="22"/>
          <w:szCs w:val="22"/>
        </w:rPr>
      </w:pPr>
    </w:p>
    <w:p w14:paraId="39BD0261"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641F2838" w14:textId="77777777" w:rsidR="003C6872" w:rsidRDefault="003C6872" w:rsidP="00D20F91">
      <w:pPr>
        <w:spacing w:line="360" w:lineRule="auto"/>
      </w:pPr>
    </w:p>
    <w:p w14:paraId="1A56D09A" w14:textId="590EDF49" w:rsidR="003C6872" w:rsidRDefault="003C6872" w:rsidP="00D20F91">
      <w:pPr>
        <w:pStyle w:val="Heading4"/>
        <w:spacing w:line="360" w:lineRule="auto"/>
      </w:pPr>
      <w:r>
        <w:t xml:space="preserve">FR5 </w:t>
      </w:r>
      <w:r w:rsidR="00B5495D">
        <w:t>-</w:t>
      </w:r>
      <w:r>
        <w:t xml:space="preserve"> The system shall store user trust surveys in the database.</w:t>
      </w:r>
    </w:p>
    <w:p w14:paraId="0F8D58C6" w14:textId="77777777" w:rsidR="003C6872" w:rsidRDefault="003C6872" w:rsidP="00D20F91">
      <w:pPr>
        <w:spacing w:line="360" w:lineRule="auto"/>
      </w:pPr>
    </w:p>
    <w:p w14:paraId="1F2CBB35" w14:textId="11EE3439" w:rsidR="00D53C42" w:rsidRDefault="003C6872" w:rsidP="00D20F91">
      <w:pPr>
        <w:pStyle w:val="Heading5"/>
        <w:spacing w:line="360" w:lineRule="auto"/>
      </w:pPr>
      <w:r>
        <w:t>Requriement</w:t>
      </w:r>
    </w:p>
    <w:p w14:paraId="7BE05EB3" w14:textId="77777777" w:rsidR="003C6872" w:rsidRPr="009D2669" w:rsidRDefault="003C6872" w:rsidP="00D20F91">
      <w:pPr>
        <w:spacing w:line="360" w:lineRule="auto"/>
        <w:rPr>
          <w:sz w:val="22"/>
          <w:szCs w:val="22"/>
        </w:rPr>
      </w:pPr>
      <w:r w:rsidRPr="009D2669">
        <w:rPr>
          <w:sz w:val="22"/>
          <w:szCs w:val="22"/>
        </w:rPr>
        <w:t>The system shall score user trust survey data in the database.</w:t>
      </w:r>
    </w:p>
    <w:p w14:paraId="06C6C344" w14:textId="77777777" w:rsidR="00D53C42" w:rsidRDefault="00D53C42" w:rsidP="00D20F91">
      <w:pPr>
        <w:spacing w:line="360" w:lineRule="auto"/>
      </w:pPr>
    </w:p>
    <w:p w14:paraId="646DEEF3" w14:textId="7A563882" w:rsidR="00D53C42" w:rsidRDefault="003C6872" w:rsidP="00D20F91">
      <w:pPr>
        <w:pStyle w:val="Heading5"/>
        <w:spacing w:line="360" w:lineRule="auto"/>
      </w:pPr>
      <w:r>
        <w:t>Evaluation</w:t>
      </w:r>
    </w:p>
    <w:p w14:paraId="6BB44682" w14:textId="77777777" w:rsidR="003C6872" w:rsidRPr="009D2669" w:rsidRDefault="003C6872" w:rsidP="00D20F91">
      <w:pPr>
        <w:spacing w:line="360" w:lineRule="auto"/>
        <w:rPr>
          <w:sz w:val="22"/>
          <w:szCs w:val="22"/>
        </w:rPr>
      </w:pPr>
      <w:r w:rsidRPr="009D2669">
        <w:rPr>
          <w:sz w:val="22"/>
          <w:szCs w:val="22"/>
        </w:rPr>
        <w:t>This requirement is fully achieved. After receiving a loan decision, users are prompted with a trust survey. All user responses will be stored securely in the database with proper linkage to users with timestamps.</w:t>
      </w:r>
    </w:p>
    <w:p w14:paraId="6678A47E" w14:textId="77777777" w:rsidR="00D53C42" w:rsidRPr="009D2669" w:rsidRDefault="00D53C42" w:rsidP="00D20F91">
      <w:pPr>
        <w:spacing w:line="360" w:lineRule="auto"/>
        <w:rPr>
          <w:sz w:val="22"/>
          <w:szCs w:val="22"/>
        </w:rPr>
      </w:pPr>
    </w:p>
    <w:p w14:paraId="7E01E84D"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2A39D493" w14:textId="77777777" w:rsidR="003C6872" w:rsidRDefault="003C6872" w:rsidP="00D20F91">
      <w:pPr>
        <w:spacing w:line="360" w:lineRule="auto"/>
      </w:pPr>
    </w:p>
    <w:p w14:paraId="079CD5F6" w14:textId="5CB58C46" w:rsidR="003C6872" w:rsidRDefault="003C6872" w:rsidP="00D20F91">
      <w:pPr>
        <w:pStyle w:val="Heading4"/>
        <w:spacing w:line="360" w:lineRule="auto"/>
      </w:pPr>
      <w:r>
        <w:t>FR6</w:t>
      </w:r>
      <w:r w:rsidR="00D53C42">
        <w:t xml:space="preserve"> -</w:t>
      </w:r>
      <w:r>
        <w:t xml:space="preserve"> The system shall allow users to view their past conversations.</w:t>
      </w:r>
    </w:p>
    <w:p w14:paraId="26C8E794" w14:textId="77777777" w:rsidR="003C6872" w:rsidRDefault="003C6872" w:rsidP="00D20F91">
      <w:pPr>
        <w:spacing w:line="360" w:lineRule="auto"/>
      </w:pPr>
    </w:p>
    <w:p w14:paraId="0727033C" w14:textId="58C2D035" w:rsidR="004E442A" w:rsidRDefault="003C6872" w:rsidP="00D20F91">
      <w:pPr>
        <w:pStyle w:val="Heading5"/>
        <w:spacing w:line="360" w:lineRule="auto"/>
      </w:pPr>
      <w:r>
        <w:t>Requriement</w:t>
      </w:r>
    </w:p>
    <w:p w14:paraId="48A03C72" w14:textId="77777777" w:rsidR="003C6872" w:rsidRPr="009D2669" w:rsidRDefault="003C6872" w:rsidP="00D20F91">
      <w:pPr>
        <w:spacing w:line="360" w:lineRule="auto"/>
        <w:rPr>
          <w:sz w:val="22"/>
          <w:szCs w:val="22"/>
        </w:rPr>
      </w:pPr>
      <w:r w:rsidRPr="009D2669">
        <w:rPr>
          <w:sz w:val="22"/>
          <w:szCs w:val="22"/>
        </w:rPr>
        <w:t>The system shall allow the users to view past chats between the user and the chatbot.</w:t>
      </w:r>
    </w:p>
    <w:p w14:paraId="54449E03" w14:textId="77777777" w:rsidR="004E442A" w:rsidRDefault="004E442A" w:rsidP="00D20F91">
      <w:pPr>
        <w:spacing w:line="360" w:lineRule="auto"/>
      </w:pPr>
    </w:p>
    <w:p w14:paraId="1DAD9C4E" w14:textId="44BA5A32" w:rsidR="004E442A" w:rsidRDefault="003C6872" w:rsidP="00D20F91">
      <w:pPr>
        <w:pStyle w:val="Heading5"/>
        <w:spacing w:line="360" w:lineRule="auto"/>
      </w:pPr>
      <w:r>
        <w:t>Evaluation</w:t>
      </w:r>
    </w:p>
    <w:p w14:paraId="7E9C667C" w14:textId="77777777" w:rsidR="003C6872" w:rsidRPr="009D2669" w:rsidRDefault="003C6872" w:rsidP="00D20F91">
      <w:pPr>
        <w:spacing w:line="360" w:lineRule="auto"/>
        <w:rPr>
          <w:sz w:val="22"/>
          <w:szCs w:val="22"/>
        </w:rPr>
      </w:pPr>
      <w:r w:rsidRPr="009D2669">
        <w:rPr>
          <w:sz w:val="22"/>
          <w:szCs w:val="22"/>
        </w:rPr>
        <w:t>This requirement is fully met as the system allows users to load previous messages, predictions, and explanations when they return to the chat screen. And also, messages appear in the correct order and remain consistent across sections.</w:t>
      </w:r>
    </w:p>
    <w:p w14:paraId="73F279A8" w14:textId="77777777" w:rsidR="004E442A" w:rsidRPr="009D2669" w:rsidRDefault="004E442A" w:rsidP="00D20F91">
      <w:pPr>
        <w:spacing w:line="360" w:lineRule="auto"/>
        <w:rPr>
          <w:sz w:val="22"/>
          <w:szCs w:val="22"/>
        </w:rPr>
      </w:pPr>
    </w:p>
    <w:p w14:paraId="5114ABCA"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210F5141" w14:textId="77777777" w:rsidR="003C6872" w:rsidRDefault="003C6872" w:rsidP="00D20F91">
      <w:pPr>
        <w:spacing w:line="360" w:lineRule="auto"/>
      </w:pPr>
    </w:p>
    <w:p w14:paraId="63AD0187" w14:textId="31AF4FDA" w:rsidR="003C6872" w:rsidRDefault="003C6872" w:rsidP="00D20F91">
      <w:pPr>
        <w:pStyle w:val="Heading4"/>
        <w:spacing w:line="360" w:lineRule="auto"/>
      </w:pPr>
      <w:r>
        <w:lastRenderedPageBreak/>
        <w:t xml:space="preserve">FR7 </w:t>
      </w:r>
      <w:r w:rsidR="0042035F">
        <w:t>-</w:t>
      </w:r>
      <w:r>
        <w:t xml:space="preserve"> The admin dashboard shall display aggregated analytics.</w:t>
      </w:r>
    </w:p>
    <w:p w14:paraId="7F208CDA" w14:textId="77777777" w:rsidR="003C6872" w:rsidRDefault="003C6872" w:rsidP="00D20F91">
      <w:pPr>
        <w:spacing w:line="360" w:lineRule="auto"/>
      </w:pPr>
    </w:p>
    <w:p w14:paraId="6365F77E" w14:textId="3C22FAF1" w:rsidR="0042035F" w:rsidRDefault="003C6872" w:rsidP="00D20F91">
      <w:pPr>
        <w:pStyle w:val="Heading5"/>
        <w:spacing w:line="360" w:lineRule="auto"/>
      </w:pPr>
      <w:r>
        <w:t>Requriement</w:t>
      </w:r>
    </w:p>
    <w:p w14:paraId="0F04B9F6" w14:textId="77777777" w:rsidR="003C6872" w:rsidRPr="00BB180F" w:rsidRDefault="003C6872" w:rsidP="00D20F91">
      <w:pPr>
        <w:spacing w:line="360" w:lineRule="auto"/>
        <w:rPr>
          <w:sz w:val="22"/>
          <w:szCs w:val="22"/>
        </w:rPr>
      </w:pPr>
      <w:r w:rsidRPr="00BB180F">
        <w:rPr>
          <w:sz w:val="22"/>
          <w:szCs w:val="22"/>
        </w:rPr>
        <w:t>The admin dashboard shall display aggregated analytics.</w:t>
      </w:r>
    </w:p>
    <w:p w14:paraId="4766F03E" w14:textId="77777777" w:rsidR="0042035F" w:rsidRDefault="0042035F" w:rsidP="00D20F91">
      <w:pPr>
        <w:spacing w:line="360" w:lineRule="auto"/>
      </w:pPr>
    </w:p>
    <w:p w14:paraId="584CDECE" w14:textId="2501D408" w:rsidR="0042035F" w:rsidRDefault="003C6872" w:rsidP="00D20F91">
      <w:pPr>
        <w:pStyle w:val="Heading5"/>
        <w:spacing w:line="360" w:lineRule="auto"/>
      </w:pPr>
      <w:r>
        <w:t>Evaluation</w:t>
      </w:r>
    </w:p>
    <w:p w14:paraId="2712130C" w14:textId="77777777" w:rsidR="003C6872" w:rsidRPr="00BB180F" w:rsidRDefault="003C6872" w:rsidP="00D20F91">
      <w:pPr>
        <w:spacing w:line="360" w:lineRule="auto"/>
        <w:rPr>
          <w:sz w:val="22"/>
          <w:szCs w:val="22"/>
        </w:rPr>
      </w:pPr>
      <w:r w:rsidRPr="00BB180F">
        <w:rPr>
          <w:sz w:val="22"/>
          <w:szCs w:val="22"/>
        </w:rPr>
        <w:t>This requirement is fully met. Only admin users are able to access the admin dashboard. It provides access to stored survey data and prediction records. Admin users are able to view trust-related metrics and inspect collected survey responses from the users.</w:t>
      </w:r>
    </w:p>
    <w:p w14:paraId="2DD821AD" w14:textId="77777777" w:rsidR="0042035F" w:rsidRPr="00BB180F" w:rsidRDefault="0042035F" w:rsidP="00D20F91">
      <w:pPr>
        <w:spacing w:line="360" w:lineRule="auto"/>
        <w:rPr>
          <w:sz w:val="22"/>
          <w:szCs w:val="22"/>
        </w:rPr>
      </w:pPr>
    </w:p>
    <w:p w14:paraId="7B71718C" w14:textId="77777777"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4A1DFEEC" w14:textId="77777777" w:rsidR="003C6872" w:rsidRDefault="003C6872" w:rsidP="00D20F91">
      <w:pPr>
        <w:spacing w:line="360" w:lineRule="auto"/>
      </w:pPr>
    </w:p>
    <w:p w14:paraId="7BC96F55" w14:textId="337A6379" w:rsidR="003C6872" w:rsidRDefault="003C6872" w:rsidP="00D20F91">
      <w:pPr>
        <w:pStyle w:val="Heading4"/>
        <w:spacing w:line="360" w:lineRule="auto"/>
      </w:pPr>
      <w:r>
        <w:t xml:space="preserve">FR8 </w:t>
      </w:r>
      <w:r w:rsidR="0042035F">
        <w:t>-</w:t>
      </w:r>
      <w:r>
        <w:t xml:space="preserve"> The system shall switch user modes (baseline/XAI) for only admin users.</w:t>
      </w:r>
    </w:p>
    <w:p w14:paraId="79C11AA5" w14:textId="77777777" w:rsidR="003C6872" w:rsidRDefault="003C6872" w:rsidP="00D20F91">
      <w:pPr>
        <w:spacing w:line="360" w:lineRule="auto"/>
      </w:pPr>
    </w:p>
    <w:p w14:paraId="3FDC0162" w14:textId="523000A3" w:rsidR="0042035F" w:rsidRDefault="003C6872" w:rsidP="00D20F91">
      <w:pPr>
        <w:pStyle w:val="Heading5"/>
        <w:spacing w:line="360" w:lineRule="auto"/>
      </w:pPr>
      <w:r>
        <w:t>Requriement</w:t>
      </w:r>
    </w:p>
    <w:p w14:paraId="1CBD0106" w14:textId="77777777" w:rsidR="003C6872" w:rsidRPr="00BB180F" w:rsidRDefault="003C6872" w:rsidP="00D20F91">
      <w:pPr>
        <w:spacing w:line="360" w:lineRule="auto"/>
        <w:rPr>
          <w:sz w:val="22"/>
          <w:szCs w:val="22"/>
        </w:rPr>
      </w:pPr>
      <w:r w:rsidRPr="00BB180F">
        <w:rPr>
          <w:sz w:val="22"/>
          <w:szCs w:val="22"/>
        </w:rPr>
        <w:t>The system shall allow admin users to switch their user mode (baseline / XAI).</w:t>
      </w:r>
    </w:p>
    <w:p w14:paraId="57A9A8D8" w14:textId="77777777" w:rsidR="0042035F" w:rsidRDefault="0042035F" w:rsidP="00D20F91">
      <w:pPr>
        <w:spacing w:line="360" w:lineRule="auto"/>
      </w:pPr>
    </w:p>
    <w:p w14:paraId="2206BADA" w14:textId="16953CDE" w:rsidR="0042035F" w:rsidRDefault="003C6872" w:rsidP="00D20F91">
      <w:pPr>
        <w:pStyle w:val="Heading5"/>
        <w:spacing w:line="360" w:lineRule="auto"/>
      </w:pPr>
      <w:r>
        <w:t>Evaluation</w:t>
      </w:r>
    </w:p>
    <w:p w14:paraId="4E67FA26" w14:textId="77777777" w:rsidR="003C6872" w:rsidRPr="00BB180F" w:rsidRDefault="003C6872" w:rsidP="00D20F91">
      <w:pPr>
        <w:spacing w:line="360" w:lineRule="auto"/>
        <w:rPr>
          <w:sz w:val="22"/>
          <w:szCs w:val="22"/>
        </w:rPr>
      </w:pPr>
      <w:r w:rsidRPr="00BB180F">
        <w:rPr>
          <w:sz w:val="22"/>
          <w:szCs w:val="22"/>
        </w:rPr>
        <w:t>This requirement is fully met. Only admin users have an option in the dropdown menu to switch their user mode between XAI and baseline modes. Normal users do not have this privilege.</w:t>
      </w:r>
    </w:p>
    <w:p w14:paraId="2C327C85" w14:textId="77777777" w:rsidR="0042035F" w:rsidRPr="00BB180F" w:rsidRDefault="0042035F" w:rsidP="00D20F91">
      <w:pPr>
        <w:spacing w:line="360" w:lineRule="auto"/>
        <w:rPr>
          <w:sz w:val="22"/>
          <w:szCs w:val="22"/>
        </w:rPr>
      </w:pPr>
    </w:p>
    <w:p w14:paraId="0985C274" w14:textId="33136676"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6B81A21F" w14:textId="77777777" w:rsidR="003C6872" w:rsidRDefault="003C6872" w:rsidP="00D20F91">
      <w:pPr>
        <w:spacing w:line="360" w:lineRule="auto"/>
      </w:pPr>
    </w:p>
    <w:p w14:paraId="67357220" w14:textId="383EFB0C" w:rsidR="003C6872" w:rsidRDefault="003C6872" w:rsidP="00D20F91">
      <w:pPr>
        <w:pStyle w:val="Heading4"/>
        <w:spacing w:line="360" w:lineRule="auto"/>
      </w:pPr>
      <w:r>
        <w:t xml:space="preserve">FR9 </w:t>
      </w:r>
      <w:r w:rsidR="0042035F">
        <w:t>-</w:t>
      </w:r>
      <w:r>
        <w:t xml:space="preserve"> The system shall show users a privacy policy.</w:t>
      </w:r>
    </w:p>
    <w:p w14:paraId="08682100" w14:textId="77777777" w:rsidR="003C6872" w:rsidRDefault="003C6872" w:rsidP="00D20F91">
      <w:pPr>
        <w:spacing w:line="360" w:lineRule="auto"/>
      </w:pPr>
    </w:p>
    <w:p w14:paraId="1D9C2D50" w14:textId="764CC758" w:rsidR="0042035F" w:rsidRDefault="003C6872" w:rsidP="00D20F91">
      <w:pPr>
        <w:pStyle w:val="Heading5"/>
        <w:spacing w:line="360" w:lineRule="auto"/>
      </w:pPr>
      <w:r>
        <w:t>Requriement</w:t>
      </w:r>
    </w:p>
    <w:p w14:paraId="6C1956B8" w14:textId="77777777" w:rsidR="003C6872" w:rsidRPr="00BB180F" w:rsidRDefault="003C6872" w:rsidP="00D20F91">
      <w:pPr>
        <w:spacing w:line="360" w:lineRule="auto"/>
        <w:rPr>
          <w:sz w:val="22"/>
          <w:szCs w:val="22"/>
        </w:rPr>
      </w:pPr>
      <w:r w:rsidRPr="00BB180F">
        <w:rPr>
          <w:sz w:val="22"/>
          <w:szCs w:val="22"/>
        </w:rPr>
        <w:t>The system shall display a privacy policy.</w:t>
      </w:r>
    </w:p>
    <w:p w14:paraId="3EAFB22F" w14:textId="77777777" w:rsidR="0042035F" w:rsidRDefault="0042035F" w:rsidP="00D20F91">
      <w:pPr>
        <w:spacing w:line="360" w:lineRule="auto"/>
      </w:pPr>
    </w:p>
    <w:p w14:paraId="1EDB587F" w14:textId="7A886BBC" w:rsidR="0042035F" w:rsidRDefault="003C6872" w:rsidP="00D20F91">
      <w:pPr>
        <w:pStyle w:val="Heading5"/>
        <w:spacing w:line="360" w:lineRule="auto"/>
      </w:pPr>
      <w:r>
        <w:t>Evaluation</w:t>
      </w:r>
    </w:p>
    <w:p w14:paraId="3CE6AC32" w14:textId="77777777" w:rsidR="003C6872" w:rsidRPr="00BB180F" w:rsidRDefault="003C6872" w:rsidP="00D20F91">
      <w:pPr>
        <w:spacing w:line="360" w:lineRule="auto"/>
        <w:rPr>
          <w:sz w:val="22"/>
          <w:szCs w:val="22"/>
        </w:rPr>
      </w:pPr>
      <w:r w:rsidRPr="00BB180F">
        <w:rPr>
          <w:sz w:val="22"/>
          <w:szCs w:val="22"/>
        </w:rPr>
        <w:t>This requirement is fully met. All users are able to view a privacy policy screen where all the privacy-related things are mentioned. Users are able to view how the information is handled, stored, and used.</w:t>
      </w:r>
    </w:p>
    <w:p w14:paraId="7FFEC449" w14:textId="77777777" w:rsidR="0042035F" w:rsidRPr="00BB180F" w:rsidRDefault="0042035F" w:rsidP="00D20F91">
      <w:pPr>
        <w:spacing w:line="360" w:lineRule="auto"/>
        <w:rPr>
          <w:sz w:val="22"/>
          <w:szCs w:val="22"/>
        </w:rPr>
      </w:pPr>
    </w:p>
    <w:p w14:paraId="7868D247" w14:textId="77777777" w:rsidR="003C6872" w:rsidRPr="00BB180F" w:rsidRDefault="003C6872" w:rsidP="00D20F91">
      <w:pPr>
        <w:spacing w:line="360" w:lineRule="auto"/>
        <w:rPr>
          <w:sz w:val="22"/>
          <w:szCs w:val="22"/>
        </w:rPr>
      </w:pPr>
      <w:r w:rsidRPr="00BB180F">
        <w:rPr>
          <w:b/>
          <w:bCs/>
          <w:sz w:val="22"/>
          <w:szCs w:val="22"/>
        </w:rPr>
        <w:lastRenderedPageBreak/>
        <w:t>Achievement Level:</w:t>
      </w:r>
      <w:r w:rsidRPr="00BB180F">
        <w:rPr>
          <w:sz w:val="22"/>
          <w:szCs w:val="22"/>
        </w:rPr>
        <w:t xml:space="preserve"> Fully achieved</w:t>
      </w:r>
    </w:p>
    <w:p w14:paraId="6857DF02" w14:textId="77777777" w:rsidR="003C6872" w:rsidRDefault="003C6872" w:rsidP="00D20F91">
      <w:pPr>
        <w:spacing w:line="360" w:lineRule="auto"/>
      </w:pPr>
    </w:p>
    <w:p w14:paraId="3E387555" w14:textId="5E99F35F" w:rsidR="00FB0688" w:rsidRPr="00FB0688" w:rsidRDefault="003C6872" w:rsidP="00D20F91">
      <w:pPr>
        <w:pStyle w:val="Heading4"/>
        <w:spacing w:line="360" w:lineRule="auto"/>
      </w:pPr>
      <w:r>
        <w:t>Summary of Functional Requirement Achievement</w:t>
      </w:r>
    </w:p>
    <w:p w14:paraId="12D4D2D4" w14:textId="77777777" w:rsidR="003C6872" w:rsidRPr="00BB180F" w:rsidRDefault="003C6872" w:rsidP="00D20F91">
      <w:pPr>
        <w:spacing w:line="360" w:lineRule="auto"/>
        <w:rPr>
          <w:sz w:val="22"/>
          <w:szCs w:val="22"/>
        </w:rPr>
      </w:pPr>
      <w:r w:rsidRPr="00BB180F">
        <w:rPr>
          <w:sz w:val="22"/>
          <w:szCs w:val="22"/>
        </w:rPr>
        <w:t>In the SRS section, there are nine clear functional requirements are defined. And in the implementation part, each and every functional requirement is fully met. Therefore, the core system functions reliably. Most importantly, all requirements tied directly to trust evaluation are fully achieved. Therefore, it is safe to state that the system behaves as designed.</w:t>
      </w:r>
    </w:p>
    <w:p w14:paraId="1ECDA9A7" w14:textId="77777777" w:rsidR="003C6872" w:rsidRDefault="003C6872" w:rsidP="00D20F91">
      <w:pPr>
        <w:spacing w:line="360" w:lineRule="auto"/>
      </w:pPr>
    </w:p>
    <w:p w14:paraId="0B7530A1" w14:textId="531A68E4" w:rsidR="00F74DDE" w:rsidRDefault="00033A33" w:rsidP="00D20F91">
      <w:pPr>
        <w:pStyle w:val="Heading3"/>
        <w:spacing w:line="360" w:lineRule="auto"/>
      </w:pPr>
      <w:bookmarkStart w:id="162" w:name="_Toc216999675"/>
      <w:r>
        <w:t>8.4 Evaluation of the Achievement of Non-Functional Requirements</w:t>
      </w:r>
      <w:bookmarkEnd w:id="162"/>
    </w:p>
    <w:p w14:paraId="2E90AA31" w14:textId="77777777" w:rsidR="00033A33" w:rsidRPr="00BB180F" w:rsidRDefault="00033A33" w:rsidP="00D20F91">
      <w:pPr>
        <w:spacing w:line="360" w:lineRule="auto"/>
        <w:rPr>
          <w:sz w:val="22"/>
          <w:szCs w:val="22"/>
        </w:rPr>
      </w:pPr>
      <w:r w:rsidRPr="00BB180F">
        <w:rPr>
          <w:sz w:val="22"/>
          <w:szCs w:val="22"/>
        </w:rPr>
        <w:t>This section evaluates how far the chatbot system meets the defined non-functional requirements. All test results were attached in Chapter 7.</w:t>
      </w:r>
    </w:p>
    <w:p w14:paraId="7EDDDD9B" w14:textId="77777777" w:rsidR="00033A33" w:rsidRDefault="00033A33" w:rsidP="00D20F91">
      <w:pPr>
        <w:spacing w:line="360" w:lineRule="auto"/>
      </w:pPr>
    </w:p>
    <w:p w14:paraId="257750C9" w14:textId="3736C374" w:rsidR="00033A33" w:rsidRDefault="00033A33" w:rsidP="00D20F91">
      <w:pPr>
        <w:pStyle w:val="Heading4"/>
        <w:spacing w:line="360" w:lineRule="auto"/>
      </w:pPr>
      <w:r>
        <w:t>NFR1 - Trust</w:t>
      </w:r>
    </w:p>
    <w:p w14:paraId="6D630230" w14:textId="77777777" w:rsidR="00033A33" w:rsidRPr="00BB180F" w:rsidRDefault="00033A33" w:rsidP="00D20F91">
      <w:pPr>
        <w:spacing w:line="360" w:lineRule="auto"/>
        <w:rPr>
          <w:sz w:val="22"/>
          <w:szCs w:val="22"/>
        </w:rPr>
      </w:pPr>
      <w:r w:rsidRPr="00BB180F">
        <w:rPr>
          <w:sz w:val="22"/>
          <w:szCs w:val="22"/>
        </w:rPr>
        <w:t>This non-functional requirement targets user trust. A survey was used to evaluate the user trust. Users were divided into two groups such as Baseline and XAI. Baseline user group receives only the loan approval decision, while the XAI user group receives an explanation alongside the loan approval decision. Explanations were generated with the help of SHAP and ChatGPT. SHAP generates a list of features that influenced the final decision, while the ChatGPT model generates a simpler human-readable explanation message. Trust survey is measured using an equal-weight index derived from several survey questions covering confidence, understanding, comfort, and perceived fairness.</w:t>
      </w:r>
    </w:p>
    <w:p w14:paraId="0A57DD1B" w14:textId="77777777" w:rsidR="00033A33" w:rsidRPr="00BB180F" w:rsidRDefault="00033A33" w:rsidP="00D20F91">
      <w:pPr>
        <w:spacing w:line="360" w:lineRule="auto"/>
        <w:rPr>
          <w:sz w:val="22"/>
          <w:szCs w:val="22"/>
        </w:rPr>
      </w:pPr>
    </w:p>
    <w:p w14:paraId="67CA1D69" w14:textId="77777777" w:rsidR="00033A33" w:rsidRPr="00BB180F" w:rsidRDefault="00033A33" w:rsidP="00D20F91">
      <w:pPr>
        <w:spacing w:line="360" w:lineRule="auto"/>
        <w:rPr>
          <w:sz w:val="22"/>
          <w:szCs w:val="22"/>
        </w:rPr>
      </w:pPr>
      <w:r w:rsidRPr="00BB180F">
        <w:rPr>
          <w:sz w:val="22"/>
          <w:szCs w:val="22"/>
        </w:rPr>
        <w:t xml:space="preserve">The results show a clear difference between the two user groups. The XAI group has given higher ratings for the survey questions, while the baseline group has given lower ratings. The final average trust index was calculated for the two user groups, and there is a considerable gap between them. The XAI user group has a much higher </w:t>
      </w:r>
      <w:r w:rsidRPr="00BB180F">
        <w:rPr>
          <w:b/>
          <w:bCs/>
          <w:sz w:val="22"/>
          <w:szCs w:val="22"/>
        </w:rPr>
        <w:t>Average Trust Index</w:t>
      </w:r>
      <w:r w:rsidRPr="00BB180F">
        <w:rPr>
          <w:sz w:val="22"/>
          <w:szCs w:val="22"/>
        </w:rPr>
        <w:t xml:space="preserve"> compared to the Baseline group.</w:t>
      </w:r>
    </w:p>
    <w:p w14:paraId="4FD745B9" w14:textId="77777777" w:rsidR="00033A33" w:rsidRPr="00BB180F" w:rsidRDefault="00033A33" w:rsidP="00D20F91">
      <w:pPr>
        <w:spacing w:line="360" w:lineRule="auto"/>
        <w:rPr>
          <w:sz w:val="22"/>
          <w:szCs w:val="22"/>
        </w:rPr>
      </w:pPr>
    </w:p>
    <w:p w14:paraId="109A985C" w14:textId="77777777" w:rsidR="00033A33" w:rsidRPr="00BB180F" w:rsidRDefault="00033A33" w:rsidP="00D20F91">
      <w:pPr>
        <w:spacing w:line="360" w:lineRule="auto"/>
        <w:rPr>
          <w:sz w:val="22"/>
          <w:szCs w:val="22"/>
        </w:rPr>
      </w:pPr>
      <w:r w:rsidRPr="00BB180F">
        <w:rPr>
          <w:sz w:val="22"/>
          <w:szCs w:val="22"/>
        </w:rPr>
        <w:t>Therefore, after a controlled study and analysis of the results, the XAI version of the prototype shows a positive impact on user trust. Integrating ChatGPT (LLM) with SHAP (XAI technique) has improved user trust. Therefore, the non-functional requirement is satisfied.</w:t>
      </w:r>
    </w:p>
    <w:p w14:paraId="15D3C635" w14:textId="77777777" w:rsidR="00033A33" w:rsidRDefault="00033A33" w:rsidP="00D20F91">
      <w:pPr>
        <w:spacing w:line="360" w:lineRule="auto"/>
      </w:pPr>
    </w:p>
    <w:p w14:paraId="3CBEF034" w14:textId="4AF4FDB3" w:rsidR="00033A33" w:rsidRDefault="00033A33" w:rsidP="00D20F91">
      <w:pPr>
        <w:pStyle w:val="Heading4"/>
        <w:spacing w:line="360" w:lineRule="auto"/>
      </w:pPr>
      <w:r>
        <w:t>NFR2 - Security</w:t>
      </w:r>
    </w:p>
    <w:p w14:paraId="0411D2EF" w14:textId="77777777" w:rsidR="00033A33" w:rsidRPr="00BB180F" w:rsidRDefault="00033A33" w:rsidP="00D20F91">
      <w:pPr>
        <w:spacing w:line="360" w:lineRule="auto"/>
        <w:rPr>
          <w:sz w:val="22"/>
          <w:szCs w:val="22"/>
        </w:rPr>
      </w:pPr>
      <w:r w:rsidRPr="00BB180F">
        <w:rPr>
          <w:sz w:val="22"/>
          <w:szCs w:val="22"/>
        </w:rPr>
        <w:t xml:space="preserve">This non-functional requirement targets security. It focuses on protecting user data and preventing unauthorised access. To store user data, the Supabase database was used. It is secure, well-maintained and used by many industry applications. And in the database table levels, some security polices were </w:t>
      </w:r>
      <w:r w:rsidRPr="00BB180F">
        <w:rPr>
          <w:sz w:val="22"/>
          <w:szCs w:val="22"/>
        </w:rPr>
        <w:lastRenderedPageBreak/>
        <w:t>used. Therefore, non-authenticated users can not access the database tables. That is the database-level protection for user data.</w:t>
      </w:r>
    </w:p>
    <w:p w14:paraId="3AD5DEB6" w14:textId="77777777" w:rsidR="00033A33" w:rsidRPr="00BB180F" w:rsidRDefault="00033A33" w:rsidP="00D20F91">
      <w:pPr>
        <w:spacing w:line="360" w:lineRule="auto"/>
        <w:rPr>
          <w:sz w:val="22"/>
          <w:szCs w:val="22"/>
        </w:rPr>
      </w:pPr>
    </w:p>
    <w:p w14:paraId="39CDB553" w14:textId="77777777" w:rsidR="00033A33" w:rsidRPr="00BB180F" w:rsidRDefault="00033A33" w:rsidP="00D20F91">
      <w:pPr>
        <w:spacing w:line="360" w:lineRule="auto"/>
        <w:rPr>
          <w:sz w:val="22"/>
          <w:szCs w:val="22"/>
        </w:rPr>
      </w:pPr>
      <w:r w:rsidRPr="00BB180F">
        <w:rPr>
          <w:sz w:val="22"/>
          <w:szCs w:val="22"/>
        </w:rPr>
        <w:t>In order to secure at the application level, several techniques were used. All the application secrets, such as API keys, were integrated as environment variables and tested to see if there are hard-coded values in the codebase. Only the authenticated users are able to access the chat screen, loan prediction features, admin dashboard. Therefore, unauthorised access is avoided. This aspect was tested with several test cases, and they all passed.</w:t>
      </w:r>
    </w:p>
    <w:p w14:paraId="23B1F663" w14:textId="77777777" w:rsidR="00033A33" w:rsidRPr="00BB180F" w:rsidRDefault="00033A33" w:rsidP="00D20F91">
      <w:pPr>
        <w:spacing w:line="360" w:lineRule="auto"/>
        <w:rPr>
          <w:sz w:val="22"/>
          <w:szCs w:val="22"/>
        </w:rPr>
      </w:pPr>
    </w:p>
    <w:p w14:paraId="7D460782" w14:textId="77777777" w:rsidR="00033A33" w:rsidRPr="00BB180F" w:rsidRDefault="00033A33" w:rsidP="00D20F91">
      <w:pPr>
        <w:spacing w:line="360" w:lineRule="auto"/>
        <w:rPr>
          <w:sz w:val="22"/>
          <w:szCs w:val="22"/>
        </w:rPr>
      </w:pPr>
      <w:r w:rsidRPr="00BB180F">
        <w:rPr>
          <w:sz w:val="22"/>
          <w:szCs w:val="22"/>
        </w:rPr>
        <w:t>Therefore, it is safe to state that this non-functional requirement is satisfied.</w:t>
      </w:r>
    </w:p>
    <w:p w14:paraId="029AF460" w14:textId="77777777" w:rsidR="00033A33" w:rsidRDefault="00033A33" w:rsidP="00D20F91">
      <w:pPr>
        <w:spacing w:line="360" w:lineRule="auto"/>
      </w:pPr>
    </w:p>
    <w:p w14:paraId="77141F97" w14:textId="2D631525" w:rsidR="00033A33" w:rsidRDefault="00033A33" w:rsidP="00D20F91">
      <w:pPr>
        <w:pStyle w:val="Heading4"/>
        <w:spacing w:line="360" w:lineRule="auto"/>
      </w:pPr>
      <w:r>
        <w:t>NFR3 - Performance</w:t>
      </w:r>
    </w:p>
    <w:p w14:paraId="5A0CE1E2" w14:textId="77777777" w:rsidR="00033A33" w:rsidRPr="00BB180F" w:rsidRDefault="00033A33" w:rsidP="00D20F91">
      <w:pPr>
        <w:spacing w:line="360" w:lineRule="auto"/>
        <w:rPr>
          <w:sz w:val="22"/>
          <w:szCs w:val="22"/>
        </w:rPr>
      </w:pPr>
      <w:r w:rsidRPr="00BB180F">
        <w:rPr>
          <w:sz w:val="22"/>
          <w:szCs w:val="22"/>
        </w:rPr>
        <w:t xml:space="preserve">This non-functional requirement targets performance. One of the research goals is to maintain the latency of prediction requests under 5 seconds. This was tested using a load testing tool. The test included the 5-second latency and 1% error rate thresholds. The test ran for more than two and a half minutes. </w:t>
      </w:r>
    </w:p>
    <w:p w14:paraId="3B4288DF" w14:textId="77777777" w:rsidR="00033A33" w:rsidRPr="00BB180F" w:rsidRDefault="00033A33" w:rsidP="00D20F91">
      <w:pPr>
        <w:spacing w:line="360" w:lineRule="auto"/>
        <w:rPr>
          <w:sz w:val="22"/>
          <w:szCs w:val="22"/>
        </w:rPr>
      </w:pPr>
    </w:p>
    <w:p w14:paraId="0289B0D3" w14:textId="77777777" w:rsidR="00033A33" w:rsidRPr="00BB180F" w:rsidRDefault="00033A33" w:rsidP="00D20F91">
      <w:pPr>
        <w:spacing w:line="360" w:lineRule="auto"/>
        <w:rPr>
          <w:sz w:val="22"/>
          <w:szCs w:val="22"/>
        </w:rPr>
      </w:pPr>
      <w:r w:rsidRPr="00BB180F">
        <w:rPr>
          <w:sz w:val="22"/>
          <w:szCs w:val="22"/>
        </w:rPr>
        <w:t>The load testing results show that all the requests were completed within the accepted latency level, which is 5 seconds. Most of the latency metrics even showed less than 3 seconds of latency. Even the highest recorded  latency was around 4.15 seconds, which is below 5 seconds. The error rate was 0.35% which was lower than the 1% error rate threshold.</w:t>
      </w:r>
    </w:p>
    <w:p w14:paraId="77515203" w14:textId="77777777" w:rsidR="00033A33" w:rsidRPr="00BB180F" w:rsidRDefault="00033A33" w:rsidP="00D20F91">
      <w:pPr>
        <w:spacing w:line="360" w:lineRule="auto"/>
        <w:rPr>
          <w:sz w:val="22"/>
          <w:szCs w:val="22"/>
        </w:rPr>
      </w:pPr>
    </w:p>
    <w:p w14:paraId="05C42240" w14:textId="77777777" w:rsidR="00033A33" w:rsidRPr="00BB180F" w:rsidRDefault="00033A33" w:rsidP="00D20F91">
      <w:pPr>
        <w:spacing w:line="360" w:lineRule="auto"/>
        <w:rPr>
          <w:sz w:val="22"/>
          <w:szCs w:val="22"/>
        </w:rPr>
      </w:pPr>
      <w:r w:rsidRPr="00BB180F">
        <w:rPr>
          <w:sz w:val="22"/>
          <w:szCs w:val="22"/>
        </w:rPr>
        <w:t>Therefore, it is safe to state that this non-functional requirement is satisfied.</w:t>
      </w:r>
    </w:p>
    <w:p w14:paraId="50629D88" w14:textId="77777777" w:rsidR="00033A33" w:rsidRDefault="00033A33" w:rsidP="00D20F91">
      <w:pPr>
        <w:spacing w:line="360" w:lineRule="auto"/>
      </w:pPr>
    </w:p>
    <w:p w14:paraId="75437F68" w14:textId="4D2F0980" w:rsidR="00033A33" w:rsidRDefault="00033A33" w:rsidP="00D20F91">
      <w:pPr>
        <w:pStyle w:val="Heading4"/>
        <w:spacing w:line="360" w:lineRule="auto"/>
      </w:pPr>
      <w:r>
        <w:t>NFR4 - Usability</w:t>
      </w:r>
    </w:p>
    <w:p w14:paraId="397BAFD8" w14:textId="77777777" w:rsidR="00033A33" w:rsidRPr="00BB180F" w:rsidRDefault="00033A33" w:rsidP="00D20F91">
      <w:pPr>
        <w:spacing w:line="360" w:lineRule="auto"/>
        <w:rPr>
          <w:sz w:val="22"/>
          <w:szCs w:val="22"/>
        </w:rPr>
      </w:pPr>
      <w:r w:rsidRPr="00BB180F">
        <w:rPr>
          <w:sz w:val="22"/>
          <w:szCs w:val="22"/>
        </w:rPr>
        <w:t>This non-functional requirement targets usability. It focuses on interaction flow and the effort required to complete crucial tasks such as navigating to the loan approval form. The users should be able to move from the chat screen to the loan approval form screen with less than or equal to 1 click.  This was tested, and the test passed.</w:t>
      </w:r>
    </w:p>
    <w:p w14:paraId="5915BD12" w14:textId="77777777" w:rsidR="00033A33" w:rsidRPr="00BB180F" w:rsidRDefault="00033A33" w:rsidP="00D20F91">
      <w:pPr>
        <w:spacing w:line="360" w:lineRule="auto"/>
        <w:rPr>
          <w:sz w:val="22"/>
          <w:szCs w:val="22"/>
        </w:rPr>
      </w:pPr>
    </w:p>
    <w:p w14:paraId="32033FF2" w14:textId="77777777" w:rsidR="00033A33" w:rsidRPr="00BB180F" w:rsidRDefault="00033A33" w:rsidP="00D20F91">
      <w:pPr>
        <w:spacing w:line="360" w:lineRule="auto"/>
        <w:rPr>
          <w:sz w:val="22"/>
          <w:szCs w:val="22"/>
        </w:rPr>
      </w:pPr>
      <w:r w:rsidRPr="00BB180F">
        <w:rPr>
          <w:sz w:val="22"/>
          <w:szCs w:val="22"/>
        </w:rPr>
        <w:t>Both the baseline and XAI versions of the app have the same user flow. However, the user feedback shows that the explainable version (XAI) feels easier to use compared to the baseline version since the explanations reduce confusion after decisions are shown. And the qualitative analysis shows the users appreciate the clean user interface of the chatbot, which also helped to increase the usability.</w:t>
      </w:r>
    </w:p>
    <w:p w14:paraId="41B8E9AD" w14:textId="77777777" w:rsidR="00033A33" w:rsidRDefault="00033A33" w:rsidP="00D20F91">
      <w:pPr>
        <w:spacing w:line="360" w:lineRule="auto"/>
      </w:pPr>
    </w:p>
    <w:p w14:paraId="2DEC3B16" w14:textId="208C6445" w:rsidR="00033A33" w:rsidRDefault="00033A33" w:rsidP="00D20F91">
      <w:pPr>
        <w:pStyle w:val="Heading4"/>
        <w:spacing w:line="360" w:lineRule="auto"/>
      </w:pPr>
      <w:r>
        <w:lastRenderedPageBreak/>
        <w:t>NFR5 - Reliability</w:t>
      </w:r>
    </w:p>
    <w:p w14:paraId="5AA388FE" w14:textId="77777777" w:rsidR="00033A33" w:rsidRPr="00BB180F" w:rsidRDefault="00033A33" w:rsidP="00D20F91">
      <w:pPr>
        <w:spacing w:line="360" w:lineRule="auto"/>
        <w:rPr>
          <w:sz w:val="22"/>
          <w:szCs w:val="22"/>
        </w:rPr>
      </w:pPr>
      <w:r w:rsidRPr="00BB180F">
        <w:rPr>
          <w:sz w:val="22"/>
          <w:szCs w:val="22"/>
        </w:rPr>
        <w:t>This non-functional requirement targets reliability. To test the reliability of the system, a tool called Better Uptime was used. It checks the uptime during a test window. It probes a specified endpoint every three minutes, and uptime is calculated using the ratio of successful checks to total checks.</w:t>
      </w:r>
    </w:p>
    <w:p w14:paraId="4ECB557C" w14:textId="77777777" w:rsidR="00033A33" w:rsidRPr="00BB180F" w:rsidRDefault="00033A33" w:rsidP="00D20F91">
      <w:pPr>
        <w:spacing w:line="360" w:lineRule="auto"/>
        <w:rPr>
          <w:sz w:val="22"/>
          <w:szCs w:val="22"/>
        </w:rPr>
      </w:pPr>
    </w:p>
    <w:p w14:paraId="699B4E63" w14:textId="77777777" w:rsidR="00033A33" w:rsidRPr="00BB180F" w:rsidRDefault="00033A33" w:rsidP="00D20F91">
      <w:pPr>
        <w:spacing w:line="360" w:lineRule="auto"/>
        <w:rPr>
          <w:sz w:val="22"/>
          <w:szCs w:val="22"/>
        </w:rPr>
      </w:pPr>
      <w:r w:rsidRPr="00BB180F">
        <w:rPr>
          <w:sz w:val="22"/>
          <w:szCs w:val="22"/>
        </w:rPr>
        <w:t xml:space="preserve">The test was run over 24 hours to check the system uptime. The acceptance metric of the test was at 95%. After the test was completed, the system uptime was 100%. No extended outages are observed. </w:t>
      </w:r>
    </w:p>
    <w:p w14:paraId="061B0BBA" w14:textId="77777777" w:rsidR="00033A33" w:rsidRPr="00BB180F" w:rsidRDefault="00033A33" w:rsidP="00D20F91">
      <w:pPr>
        <w:spacing w:line="360" w:lineRule="auto"/>
        <w:rPr>
          <w:sz w:val="22"/>
          <w:szCs w:val="22"/>
        </w:rPr>
      </w:pPr>
    </w:p>
    <w:p w14:paraId="569D974A" w14:textId="77777777" w:rsidR="00033A33" w:rsidRPr="00BB180F" w:rsidRDefault="00033A33" w:rsidP="00D20F91">
      <w:pPr>
        <w:spacing w:line="360" w:lineRule="auto"/>
        <w:rPr>
          <w:sz w:val="22"/>
          <w:szCs w:val="22"/>
        </w:rPr>
      </w:pPr>
      <w:r w:rsidRPr="00BB180F">
        <w:rPr>
          <w:sz w:val="22"/>
          <w:szCs w:val="22"/>
        </w:rPr>
        <w:t>Therefore, it is safe to state that the non-functional requirement is satisfied.</w:t>
      </w:r>
    </w:p>
    <w:p w14:paraId="42CFE6F9" w14:textId="77777777" w:rsidR="00F74DDE" w:rsidRDefault="00F74DDE" w:rsidP="00D20F91">
      <w:pPr>
        <w:spacing w:line="360" w:lineRule="auto"/>
      </w:pPr>
    </w:p>
    <w:p w14:paraId="0D6C0D44" w14:textId="44EF6CB4" w:rsidR="00A90928" w:rsidRDefault="00A90928" w:rsidP="00D20F91">
      <w:pPr>
        <w:pStyle w:val="Heading3"/>
        <w:spacing w:line="360" w:lineRule="auto"/>
      </w:pPr>
      <w:bookmarkStart w:id="163" w:name="_Toc216999676"/>
      <w:r>
        <w:t>8.5 Evaluation of the Achievement of Aim</w:t>
      </w:r>
      <w:bookmarkEnd w:id="163"/>
      <w:r>
        <w:t xml:space="preserve"> </w:t>
      </w:r>
    </w:p>
    <w:p w14:paraId="054595B1" w14:textId="77777777" w:rsidR="00A90928" w:rsidRPr="00BB180F" w:rsidRDefault="00A90928" w:rsidP="00D20F91">
      <w:pPr>
        <w:spacing w:line="360" w:lineRule="auto"/>
        <w:rPr>
          <w:sz w:val="22"/>
          <w:szCs w:val="22"/>
        </w:rPr>
      </w:pPr>
      <w:r w:rsidRPr="00BB180F">
        <w:rPr>
          <w:sz w:val="22"/>
          <w:szCs w:val="22"/>
        </w:rPr>
        <w:t xml:space="preserve">The main aim of this research is to </w:t>
      </w:r>
      <w:r w:rsidRPr="00BB180F">
        <w:rPr>
          <w:b/>
          <w:bCs/>
          <w:sz w:val="22"/>
          <w:szCs w:val="22"/>
        </w:rPr>
        <w:t>improve user trust in financial chatbots by integrating Explainable AI techniques with GPT-4</w:t>
      </w:r>
      <w:r w:rsidRPr="00BB180F">
        <w:rPr>
          <w:sz w:val="22"/>
          <w:szCs w:val="22"/>
        </w:rPr>
        <w:t xml:space="preserve">. </w:t>
      </w:r>
    </w:p>
    <w:p w14:paraId="598C4C50" w14:textId="77777777" w:rsidR="00A90928" w:rsidRPr="00BB180F" w:rsidRDefault="00A90928" w:rsidP="00D20F91">
      <w:pPr>
        <w:spacing w:line="360" w:lineRule="auto"/>
        <w:rPr>
          <w:sz w:val="22"/>
          <w:szCs w:val="22"/>
        </w:rPr>
      </w:pPr>
    </w:p>
    <w:p w14:paraId="76588EEC" w14:textId="77777777" w:rsidR="00A90928" w:rsidRPr="00BB180F" w:rsidRDefault="00A90928" w:rsidP="00D20F91">
      <w:pPr>
        <w:spacing w:line="360" w:lineRule="auto"/>
        <w:rPr>
          <w:sz w:val="22"/>
          <w:szCs w:val="22"/>
        </w:rPr>
      </w:pPr>
      <w:r w:rsidRPr="00BB180F">
        <w:rPr>
          <w:sz w:val="22"/>
          <w:szCs w:val="22"/>
        </w:rPr>
        <w:t>This research aim is largely achieved. The prototype  integrates SHAP-based explanations into a GPT-4-powered chatbot. Users receive not just a loan decision, but also a clear explanation of why the chatbot came up with that decision. This directly addresses the trust gap identified in the literature. Users do not see the chatbot as a black box anymore. They see clear reasons why the chatbot has come up with that decision.</w:t>
      </w:r>
    </w:p>
    <w:p w14:paraId="3E6FE939" w14:textId="77777777" w:rsidR="00A90928" w:rsidRPr="00BB180F" w:rsidRDefault="00A90928" w:rsidP="00D20F91">
      <w:pPr>
        <w:spacing w:line="360" w:lineRule="auto"/>
        <w:rPr>
          <w:sz w:val="22"/>
          <w:szCs w:val="22"/>
        </w:rPr>
      </w:pPr>
    </w:p>
    <w:p w14:paraId="6653025A" w14:textId="77777777" w:rsidR="00A90928" w:rsidRPr="00BB180F" w:rsidRDefault="00A90928" w:rsidP="00D20F91">
      <w:pPr>
        <w:spacing w:line="360" w:lineRule="auto"/>
        <w:rPr>
          <w:sz w:val="22"/>
          <w:szCs w:val="22"/>
        </w:rPr>
      </w:pPr>
      <w:r w:rsidRPr="00BB180F">
        <w:rPr>
          <w:sz w:val="22"/>
          <w:szCs w:val="22"/>
        </w:rPr>
        <w:t>A trust survey is used to measure the trust levels. Results show that interacting with the XAI version of the chatbot results in higher trust scores compared to the baseline version of the chatbot. This pattern remains consistent through all six trust-related questions asked in the survey.</w:t>
      </w:r>
    </w:p>
    <w:p w14:paraId="198E1DF3" w14:textId="77777777" w:rsidR="00A90928" w:rsidRPr="00BB180F" w:rsidRDefault="00A90928" w:rsidP="00D20F91">
      <w:pPr>
        <w:spacing w:line="360" w:lineRule="auto"/>
        <w:rPr>
          <w:sz w:val="22"/>
          <w:szCs w:val="22"/>
        </w:rPr>
      </w:pPr>
    </w:p>
    <w:p w14:paraId="7C1FB24A" w14:textId="77777777" w:rsidR="00A90928" w:rsidRPr="00BB180F" w:rsidRDefault="00A90928" w:rsidP="00D20F91">
      <w:pPr>
        <w:spacing w:line="360" w:lineRule="auto"/>
        <w:rPr>
          <w:sz w:val="22"/>
          <w:szCs w:val="22"/>
        </w:rPr>
      </w:pPr>
      <w:r w:rsidRPr="00BB180F">
        <w:rPr>
          <w:sz w:val="22"/>
          <w:szCs w:val="22"/>
        </w:rPr>
        <w:t>Therefore, the system focuses on improving confidence. Not only accuracy or usability. Based on the results received, the research aim has been successfully achieved within the defined scope of the study.</w:t>
      </w:r>
    </w:p>
    <w:p w14:paraId="7794AFF0" w14:textId="77777777" w:rsidR="00F74DDE" w:rsidRDefault="00F74DDE" w:rsidP="00D20F91">
      <w:pPr>
        <w:spacing w:line="360" w:lineRule="auto"/>
      </w:pPr>
    </w:p>
    <w:p w14:paraId="4A35E670" w14:textId="77777777" w:rsidR="000417E1" w:rsidRDefault="000417E1" w:rsidP="00D20F91">
      <w:pPr>
        <w:pStyle w:val="Heading3"/>
        <w:spacing w:line="360" w:lineRule="auto"/>
      </w:pPr>
      <w:bookmarkStart w:id="164" w:name="_Toc216999677"/>
      <w:r>
        <w:t>8.6 Answer for the research questions</w:t>
      </w:r>
      <w:bookmarkEnd w:id="164"/>
    </w:p>
    <w:p w14:paraId="10D63314" w14:textId="77777777" w:rsidR="000417E1" w:rsidRDefault="000417E1" w:rsidP="00D20F91">
      <w:pPr>
        <w:spacing w:line="360" w:lineRule="auto"/>
      </w:pPr>
    </w:p>
    <w:p w14:paraId="2CE76227" w14:textId="302A13BA" w:rsidR="000417E1" w:rsidRDefault="000417E1" w:rsidP="00D20F91">
      <w:pPr>
        <w:pStyle w:val="Heading4"/>
        <w:spacing w:line="360" w:lineRule="auto"/>
      </w:pPr>
      <w:r>
        <w:rPr>
          <w:b/>
          <w:bCs/>
        </w:rPr>
        <w:t xml:space="preserve">Research Question 1: </w:t>
      </w:r>
      <w:r>
        <w:t>How much do SHAP explanations improve trust compared to no explanations?</w:t>
      </w:r>
    </w:p>
    <w:p w14:paraId="43AD4D22" w14:textId="77777777" w:rsidR="000417E1" w:rsidRPr="00BB180F" w:rsidRDefault="000417E1" w:rsidP="00D20F91">
      <w:pPr>
        <w:spacing w:line="360" w:lineRule="auto"/>
        <w:rPr>
          <w:sz w:val="22"/>
          <w:szCs w:val="22"/>
        </w:rPr>
      </w:pPr>
      <w:r w:rsidRPr="00BB180F">
        <w:rPr>
          <w:sz w:val="22"/>
          <w:szCs w:val="22"/>
        </w:rPr>
        <w:t>As for the results received from the trust survey responses, SHAP explanations with ChatGPT integration lead to a clear increase in user trust.</w:t>
      </w:r>
    </w:p>
    <w:p w14:paraId="6A74D875" w14:textId="77777777" w:rsidR="000417E1" w:rsidRPr="00BB180F" w:rsidRDefault="000417E1" w:rsidP="00D20F91">
      <w:pPr>
        <w:spacing w:line="360" w:lineRule="auto"/>
        <w:rPr>
          <w:sz w:val="22"/>
          <w:szCs w:val="22"/>
        </w:rPr>
      </w:pPr>
    </w:p>
    <w:p w14:paraId="1FA0E8CE" w14:textId="77777777" w:rsidR="000417E1" w:rsidRPr="00BB180F" w:rsidRDefault="000417E1" w:rsidP="00D20F91">
      <w:pPr>
        <w:spacing w:line="360" w:lineRule="auto"/>
        <w:rPr>
          <w:sz w:val="22"/>
          <w:szCs w:val="22"/>
        </w:rPr>
      </w:pPr>
      <w:r w:rsidRPr="00BB180F">
        <w:rPr>
          <w:sz w:val="22"/>
          <w:szCs w:val="22"/>
        </w:rPr>
        <w:t>Survey results show that users in the XAI group gave higher scores for the trust-related statements. These included confidence in decisions, perceived fairness, and clarity of reasoning. Compared to that, the baseline user group only saw the final decision, which limits their understanding how how the system came to that final decision.</w:t>
      </w:r>
    </w:p>
    <w:p w14:paraId="7B0FFAAD" w14:textId="77777777" w:rsidR="000417E1" w:rsidRPr="00BB180F" w:rsidRDefault="000417E1" w:rsidP="00D20F91">
      <w:pPr>
        <w:spacing w:line="360" w:lineRule="auto"/>
        <w:rPr>
          <w:sz w:val="22"/>
          <w:szCs w:val="22"/>
        </w:rPr>
      </w:pPr>
    </w:p>
    <w:p w14:paraId="2F10C8DE" w14:textId="77777777" w:rsidR="000417E1" w:rsidRPr="00BB180F" w:rsidRDefault="000417E1" w:rsidP="00D20F91">
      <w:pPr>
        <w:spacing w:line="360" w:lineRule="auto"/>
        <w:rPr>
          <w:sz w:val="22"/>
          <w:szCs w:val="22"/>
        </w:rPr>
      </w:pPr>
      <w:r w:rsidRPr="00BB180F">
        <w:rPr>
          <w:sz w:val="22"/>
          <w:szCs w:val="22"/>
        </w:rPr>
        <w:t>The difference between the two groups (baseline vs XAI) confirms that the explanation improved the user trust in the system. Therefore, SHAP explanations integrated with ChatGPT improved trust compared to no explanations.</w:t>
      </w:r>
    </w:p>
    <w:p w14:paraId="31F6B674" w14:textId="77777777" w:rsidR="000417E1" w:rsidRDefault="000417E1" w:rsidP="00D20F91">
      <w:pPr>
        <w:spacing w:line="360" w:lineRule="auto"/>
      </w:pPr>
    </w:p>
    <w:p w14:paraId="1A87296B" w14:textId="59439458" w:rsidR="000417E1" w:rsidRDefault="000417E1" w:rsidP="00D20F91">
      <w:pPr>
        <w:pStyle w:val="Heading4"/>
        <w:spacing w:line="360" w:lineRule="auto"/>
      </w:pPr>
      <w:r>
        <w:rPr>
          <w:b/>
          <w:bCs/>
        </w:rPr>
        <w:t>Research Question 2:</w:t>
      </w:r>
      <w:r>
        <w:t xml:space="preserve"> Can we generate explanations</w:t>
      </w:r>
      <w:r w:rsidR="00AA3885">
        <w:t xml:space="preserve"> with</w:t>
      </w:r>
      <w:r>
        <w:t xml:space="preserve"> </w:t>
      </w:r>
      <w:r w:rsidR="00407A36">
        <w:t>less than 5 seconds of latency</w:t>
      </w:r>
      <w:r>
        <w:t>?</w:t>
      </w:r>
    </w:p>
    <w:p w14:paraId="4E4CB8A6" w14:textId="77777777" w:rsidR="000417E1" w:rsidRPr="00BB180F" w:rsidRDefault="000417E1" w:rsidP="00D20F91">
      <w:pPr>
        <w:spacing w:line="360" w:lineRule="auto"/>
        <w:rPr>
          <w:sz w:val="22"/>
          <w:szCs w:val="22"/>
        </w:rPr>
      </w:pPr>
      <w:r w:rsidRPr="00BB180F">
        <w:rPr>
          <w:sz w:val="22"/>
          <w:szCs w:val="22"/>
        </w:rPr>
        <w:t>The system meets this requirement. Testing results show that the explanation generation consistently falls within the acceptable time range. Both the prediction step and the explanation step run as a single flow. The system is able to give the results to users without noticeable delay.</w:t>
      </w:r>
    </w:p>
    <w:p w14:paraId="70549CC8" w14:textId="77777777" w:rsidR="000417E1" w:rsidRDefault="000417E1" w:rsidP="00D20F91">
      <w:pPr>
        <w:spacing w:line="360" w:lineRule="auto"/>
      </w:pPr>
    </w:p>
    <w:p w14:paraId="65CA5966" w14:textId="109EE2A4" w:rsidR="000417E1" w:rsidRDefault="000417E1" w:rsidP="00D20F91">
      <w:pPr>
        <w:pStyle w:val="Heading4"/>
        <w:spacing w:line="360" w:lineRule="auto"/>
      </w:pPr>
      <w:r>
        <w:rPr>
          <w:b/>
          <w:bCs/>
        </w:rPr>
        <w:t xml:space="preserve">Research Question 3: </w:t>
      </w:r>
      <w:r>
        <w:t>Can ChatGPT generate a clearer explanation out of SHAP’s numeric values?</w:t>
      </w:r>
    </w:p>
    <w:p w14:paraId="1ED47B31" w14:textId="77777777" w:rsidR="000417E1" w:rsidRPr="00BB180F" w:rsidRDefault="000417E1" w:rsidP="00D20F91">
      <w:pPr>
        <w:spacing w:line="360" w:lineRule="auto"/>
        <w:rPr>
          <w:sz w:val="22"/>
          <w:szCs w:val="22"/>
        </w:rPr>
      </w:pPr>
      <w:r w:rsidRPr="00BB180F">
        <w:rPr>
          <w:sz w:val="22"/>
          <w:szCs w:val="22"/>
        </w:rPr>
        <w:t>GPT-4 successfully converted the SHAP values into clear text explanations. Raw SHAP values are complex and numeric-based. They are not user-friendly. GPT-4 translates these numeric values into short, readable explanations. These explanations focus on factors like income, credit score, and assets.</w:t>
      </w:r>
    </w:p>
    <w:p w14:paraId="5886D82C" w14:textId="77777777" w:rsidR="000417E1" w:rsidRPr="00BB180F" w:rsidRDefault="000417E1" w:rsidP="00D20F91">
      <w:pPr>
        <w:spacing w:line="360" w:lineRule="auto"/>
        <w:rPr>
          <w:sz w:val="22"/>
          <w:szCs w:val="22"/>
        </w:rPr>
      </w:pPr>
    </w:p>
    <w:p w14:paraId="481FF3DD" w14:textId="77777777" w:rsidR="000417E1" w:rsidRPr="00BB180F" w:rsidRDefault="000417E1" w:rsidP="00D20F91">
      <w:pPr>
        <w:spacing w:line="360" w:lineRule="auto"/>
        <w:rPr>
          <w:sz w:val="22"/>
          <w:szCs w:val="22"/>
        </w:rPr>
      </w:pPr>
      <w:r w:rsidRPr="00BB180F">
        <w:rPr>
          <w:sz w:val="22"/>
          <w:szCs w:val="22"/>
        </w:rPr>
        <w:t>And the trust survey responses also confirm that. The users in the XAI group gave higher scores to the trust survey. That means the explanation helps them to trust the decision more and have more confidence. As in the literature review, trust comes with a combination of multiple factors, such as clarity of the explanation. More trust in the system means users find the explanation clear and understandable. Therefore, it is safe to say that ChatGPT generates a clearer explanation out of numeric SHAP values.</w:t>
      </w:r>
    </w:p>
    <w:p w14:paraId="0CDB43FF" w14:textId="77777777" w:rsidR="000417E1" w:rsidRDefault="000417E1" w:rsidP="00D20F91">
      <w:pPr>
        <w:spacing w:line="360" w:lineRule="auto"/>
      </w:pPr>
    </w:p>
    <w:p w14:paraId="7B5EE180" w14:textId="35215651" w:rsidR="00BB180F" w:rsidRDefault="00DA5C5A" w:rsidP="0087433D">
      <w:pPr>
        <w:pStyle w:val="Heading3"/>
        <w:spacing w:line="360" w:lineRule="auto"/>
      </w:pPr>
      <w:bookmarkStart w:id="165" w:name="_Toc216999678"/>
      <w:r>
        <w:t>8.7 Evaluation of the Achievement of Research Objectives</w:t>
      </w:r>
      <w:bookmarkEnd w:id="165"/>
    </w:p>
    <w:p w14:paraId="23611409" w14:textId="77777777" w:rsidR="0087433D" w:rsidRPr="0087433D" w:rsidRDefault="0087433D" w:rsidP="0087433D"/>
    <w:p w14:paraId="42182597" w14:textId="3A696BEB" w:rsidR="00DA5C5A" w:rsidRDefault="00DA5C5A" w:rsidP="00D20F91">
      <w:pPr>
        <w:pStyle w:val="Heading4"/>
        <w:spacing w:line="360" w:lineRule="auto"/>
      </w:pPr>
      <w:r>
        <w:rPr>
          <w:b/>
          <w:bCs/>
        </w:rPr>
        <w:lastRenderedPageBreak/>
        <w:t xml:space="preserve">Research Objective 1: </w:t>
      </w:r>
      <w:r>
        <w:t>To analyse how explainable AI techniques with GPT-4 can be integrated into AI-driven financial chatbots</w:t>
      </w:r>
    </w:p>
    <w:p w14:paraId="3366F237" w14:textId="77777777" w:rsidR="00DA5C5A" w:rsidRPr="00BB180F" w:rsidRDefault="00DA5C5A" w:rsidP="00D20F91">
      <w:pPr>
        <w:spacing w:line="360" w:lineRule="auto"/>
        <w:rPr>
          <w:sz w:val="22"/>
          <w:szCs w:val="22"/>
        </w:rPr>
      </w:pPr>
      <w:r w:rsidRPr="00BB180F">
        <w:rPr>
          <w:sz w:val="22"/>
          <w:szCs w:val="22"/>
        </w:rPr>
        <w:t>The prototype architecture consists of a machine learning model, a SHAP explanation component, and GPT-4. These components work hand in hand to  generate explanations alongside the model output. The explanation layer sits between the model output and the user display.</w:t>
      </w:r>
    </w:p>
    <w:p w14:paraId="0F66F216" w14:textId="77777777" w:rsidR="00DA5C5A" w:rsidRPr="00BB180F" w:rsidRDefault="00DA5C5A" w:rsidP="00D20F91">
      <w:pPr>
        <w:spacing w:line="360" w:lineRule="auto"/>
        <w:rPr>
          <w:sz w:val="22"/>
          <w:szCs w:val="22"/>
        </w:rPr>
      </w:pPr>
    </w:p>
    <w:p w14:paraId="7B62021E" w14:textId="77777777" w:rsidR="00DA5C5A" w:rsidRPr="00BB180F" w:rsidRDefault="00DA5C5A" w:rsidP="00D20F91">
      <w:pPr>
        <w:spacing w:line="360" w:lineRule="auto"/>
        <w:rPr>
          <w:sz w:val="22"/>
          <w:szCs w:val="22"/>
        </w:rPr>
      </w:pPr>
      <w:r w:rsidRPr="00BB180F">
        <w:rPr>
          <w:sz w:val="22"/>
          <w:szCs w:val="22"/>
        </w:rPr>
        <w:t xml:space="preserve">Therefore, the system was able to integrate all three of these components to make a working explanation layer and integrate it into a chatbot. So the study confirms that XAI and GPT-4 can work together in a practical system. </w:t>
      </w:r>
    </w:p>
    <w:p w14:paraId="79F827B7" w14:textId="77777777" w:rsidR="00DA5C5A" w:rsidRDefault="00DA5C5A" w:rsidP="00D20F91">
      <w:pPr>
        <w:spacing w:line="360" w:lineRule="auto"/>
      </w:pPr>
    </w:p>
    <w:p w14:paraId="087A7D9A" w14:textId="795DF501" w:rsidR="00DA5C5A" w:rsidRDefault="00DA5C5A" w:rsidP="00D20F91">
      <w:pPr>
        <w:pStyle w:val="Heading4"/>
        <w:spacing w:line="360" w:lineRule="auto"/>
      </w:pPr>
      <w:r>
        <w:rPr>
          <w:b/>
          <w:bCs/>
        </w:rPr>
        <w:t xml:space="preserve">Research Objective 2: </w:t>
      </w:r>
      <w:r>
        <w:t>To measure user perceptions of fairness, transparency, and reliability</w:t>
      </w:r>
    </w:p>
    <w:p w14:paraId="5E3143D3" w14:textId="77777777" w:rsidR="00DA5C5A" w:rsidRPr="00BB180F" w:rsidRDefault="00DA5C5A" w:rsidP="00D20F91">
      <w:pPr>
        <w:spacing w:line="360" w:lineRule="auto"/>
        <w:rPr>
          <w:sz w:val="22"/>
          <w:szCs w:val="22"/>
        </w:rPr>
      </w:pPr>
      <w:r w:rsidRPr="00BB180F">
        <w:rPr>
          <w:sz w:val="22"/>
          <w:szCs w:val="22"/>
        </w:rPr>
        <w:t>This objective is also achieved.</w:t>
      </w:r>
    </w:p>
    <w:p w14:paraId="2303EF6A" w14:textId="77777777" w:rsidR="00DA5C5A" w:rsidRPr="00BB180F" w:rsidRDefault="00DA5C5A" w:rsidP="00D20F91">
      <w:pPr>
        <w:spacing w:line="360" w:lineRule="auto"/>
        <w:rPr>
          <w:sz w:val="22"/>
          <w:szCs w:val="22"/>
        </w:rPr>
      </w:pPr>
    </w:p>
    <w:p w14:paraId="69046F5A" w14:textId="77777777" w:rsidR="00DA5C5A" w:rsidRPr="00BB180F" w:rsidRDefault="00DA5C5A" w:rsidP="00D20F91">
      <w:pPr>
        <w:spacing w:line="360" w:lineRule="auto"/>
        <w:rPr>
          <w:sz w:val="22"/>
          <w:szCs w:val="22"/>
        </w:rPr>
      </w:pPr>
      <w:r w:rsidRPr="00BB180F">
        <w:rPr>
          <w:sz w:val="22"/>
          <w:szCs w:val="22"/>
        </w:rPr>
        <w:t>A trust survey is used to measure the user perceptions. Questions directly map to fairness, transparency, confidence, and satisfaction. Data is collected from both XAI and baseline users.</w:t>
      </w:r>
    </w:p>
    <w:p w14:paraId="6A30B239" w14:textId="77777777" w:rsidR="00DA5C5A" w:rsidRPr="00BB180F" w:rsidRDefault="00DA5C5A" w:rsidP="00D20F91">
      <w:pPr>
        <w:spacing w:line="360" w:lineRule="auto"/>
        <w:rPr>
          <w:sz w:val="22"/>
          <w:szCs w:val="22"/>
        </w:rPr>
      </w:pPr>
    </w:p>
    <w:p w14:paraId="69322F70" w14:textId="77777777" w:rsidR="00DA5C5A" w:rsidRPr="00BB180F" w:rsidRDefault="00DA5C5A" w:rsidP="00D20F91">
      <w:pPr>
        <w:spacing w:line="360" w:lineRule="auto"/>
        <w:rPr>
          <w:sz w:val="22"/>
          <w:szCs w:val="22"/>
        </w:rPr>
      </w:pPr>
      <w:r w:rsidRPr="00BB180F">
        <w:rPr>
          <w:sz w:val="22"/>
          <w:szCs w:val="22"/>
        </w:rPr>
        <w:t>The results show a higher trust score for the explainable system compared to the baseline one. Therefore, it is safe to say that perception improves when an explanation is there to support the decision. That is how the user perception is successfully measured.</w:t>
      </w:r>
    </w:p>
    <w:p w14:paraId="79383ED1" w14:textId="77777777" w:rsidR="00F74DDE" w:rsidRDefault="00F74DDE" w:rsidP="00D20F91">
      <w:pPr>
        <w:spacing w:line="360" w:lineRule="auto"/>
      </w:pPr>
    </w:p>
    <w:p w14:paraId="7DC4BA65" w14:textId="248D1104" w:rsidR="0054291F" w:rsidRDefault="0054291F" w:rsidP="00D20F91">
      <w:pPr>
        <w:pStyle w:val="Heading3"/>
        <w:spacing w:line="360" w:lineRule="auto"/>
      </w:pPr>
      <w:bookmarkStart w:id="166" w:name="_Toc216999679"/>
      <w:r>
        <w:t>8.8 Evaluation of the Achievement of Operational Objectives</w:t>
      </w:r>
      <w:bookmarkEnd w:id="166"/>
    </w:p>
    <w:p w14:paraId="704329A1" w14:textId="77777777" w:rsidR="00FA629D" w:rsidRPr="00FA629D" w:rsidRDefault="00FA629D" w:rsidP="00D20F91">
      <w:pPr>
        <w:spacing w:line="360" w:lineRule="auto"/>
      </w:pPr>
    </w:p>
    <w:p w14:paraId="6269DBE3" w14:textId="5BA0FC66" w:rsidR="0054291F" w:rsidRDefault="0054291F" w:rsidP="00D20F91">
      <w:pPr>
        <w:pStyle w:val="Heading4"/>
        <w:spacing w:line="360" w:lineRule="auto"/>
      </w:pPr>
      <w:r>
        <w:rPr>
          <w:b/>
          <w:bCs/>
        </w:rPr>
        <w:t xml:space="preserve">Operational Objective 1: </w:t>
      </w:r>
      <w:r>
        <w:t>Design and develop two chatbot versions</w:t>
      </w:r>
    </w:p>
    <w:p w14:paraId="12258356" w14:textId="77777777" w:rsidR="0054291F" w:rsidRPr="00BB180F" w:rsidRDefault="0054291F" w:rsidP="00D20F91">
      <w:pPr>
        <w:spacing w:line="360" w:lineRule="auto"/>
        <w:rPr>
          <w:sz w:val="22"/>
          <w:szCs w:val="22"/>
        </w:rPr>
      </w:pPr>
      <w:r w:rsidRPr="00BB180F">
        <w:rPr>
          <w:sz w:val="22"/>
          <w:szCs w:val="22"/>
        </w:rPr>
        <w:t xml:space="preserve">This object is fully achieved. The chatbots contain two modes. </w:t>
      </w:r>
    </w:p>
    <w:p w14:paraId="442C34FC" w14:textId="77777777" w:rsidR="0054291F" w:rsidRPr="00BB180F" w:rsidRDefault="0054291F" w:rsidP="00D20F91">
      <w:pPr>
        <w:numPr>
          <w:ilvl w:val="0"/>
          <w:numId w:val="161"/>
        </w:numPr>
        <w:spacing w:before="120" w:after="120" w:line="360" w:lineRule="auto"/>
        <w:rPr>
          <w:sz w:val="22"/>
          <w:szCs w:val="22"/>
        </w:rPr>
      </w:pPr>
      <w:r w:rsidRPr="00BB180F">
        <w:rPr>
          <w:sz w:val="22"/>
          <w:szCs w:val="22"/>
        </w:rPr>
        <w:t>A baseline version without explanations.</w:t>
      </w:r>
    </w:p>
    <w:p w14:paraId="6EF990F8" w14:textId="77777777" w:rsidR="0054291F" w:rsidRPr="00BB180F" w:rsidRDefault="0054291F" w:rsidP="00D20F91">
      <w:pPr>
        <w:numPr>
          <w:ilvl w:val="0"/>
          <w:numId w:val="161"/>
        </w:numPr>
        <w:spacing w:before="120" w:after="120" w:line="360" w:lineRule="auto"/>
        <w:rPr>
          <w:sz w:val="22"/>
          <w:szCs w:val="22"/>
        </w:rPr>
      </w:pPr>
      <w:r w:rsidRPr="00BB180F">
        <w:rPr>
          <w:sz w:val="22"/>
          <w:szCs w:val="22"/>
        </w:rPr>
        <w:t>An XAI version with SHAP-based explanation translated by GPT-4.</w:t>
      </w:r>
    </w:p>
    <w:p w14:paraId="773B69BC" w14:textId="77777777" w:rsidR="0054291F" w:rsidRPr="00BB180F" w:rsidRDefault="0054291F" w:rsidP="00D20F91">
      <w:pPr>
        <w:spacing w:line="360" w:lineRule="auto"/>
        <w:rPr>
          <w:sz w:val="22"/>
          <w:szCs w:val="22"/>
        </w:rPr>
      </w:pPr>
      <w:r w:rsidRPr="00BB180F">
        <w:rPr>
          <w:sz w:val="22"/>
          <w:szCs w:val="22"/>
        </w:rPr>
        <w:t>User assignment was done randomly with the system.</w:t>
      </w:r>
    </w:p>
    <w:p w14:paraId="3D5443DD" w14:textId="77777777" w:rsidR="0054291F" w:rsidRDefault="0054291F" w:rsidP="00D20F91">
      <w:pPr>
        <w:spacing w:line="360" w:lineRule="auto"/>
      </w:pPr>
    </w:p>
    <w:p w14:paraId="25A7A225" w14:textId="49FFB915" w:rsidR="0054291F" w:rsidRDefault="0054291F" w:rsidP="00D20F91">
      <w:pPr>
        <w:pStyle w:val="Heading4"/>
        <w:spacing w:line="360" w:lineRule="auto"/>
      </w:pPr>
      <w:r>
        <w:rPr>
          <w:b/>
          <w:bCs/>
        </w:rPr>
        <w:t xml:space="preserve">Operational Objective 2: </w:t>
      </w:r>
      <w:r>
        <w:t>Conduct a user survey on trust and satisfaction</w:t>
      </w:r>
    </w:p>
    <w:p w14:paraId="2B043817" w14:textId="77777777" w:rsidR="0054291F" w:rsidRPr="00BB180F" w:rsidRDefault="0054291F" w:rsidP="00D20F91">
      <w:pPr>
        <w:spacing w:line="360" w:lineRule="auto"/>
        <w:rPr>
          <w:sz w:val="22"/>
          <w:szCs w:val="22"/>
        </w:rPr>
      </w:pPr>
      <w:r w:rsidRPr="00BB180F">
        <w:rPr>
          <w:sz w:val="22"/>
          <w:szCs w:val="22"/>
        </w:rPr>
        <w:t>A trust survey was designed with a focus on different goals. The survey captures fairness, transparency, confidence, and satisfaction. Then it was integrated into the chatbot system. After each loan approval prediction, the user was presented with the trust survey, and the responses were stored securely and linked to chatbot mode (XAI / baseline). Therefore, the above objective is achieved.</w:t>
      </w:r>
    </w:p>
    <w:p w14:paraId="5BE88B3E" w14:textId="77777777" w:rsidR="0054291F" w:rsidRDefault="0054291F" w:rsidP="00D20F91">
      <w:pPr>
        <w:spacing w:line="360" w:lineRule="auto"/>
      </w:pPr>
    </w:p>
    <w:p w14:paraId="4A6CA48A" w14:textId="726C4746" w:rsidR="0054291F" w:rsidRDefault="0054291F" w:rsidP="00D20F91">
      <w:pPr>
        <w:pStyle w:val="Heading4"/>
        <w:spacing w:line="360" w:lineRule="auto"/>
      </w:pPr>
      <w:r>
        <w:rPr>
          <w:b/>
          <w:bCs/>
        </w:rPr>
        <w:t>Operational Objective 3:</w:t>
      </w:r>
      <w:r w:rsidR="00CC7571">
        <w:rPr>
          <w:b/>
          <w:bCs/>
        </w:rPr>
        <w:t xml:space="preserve"> </w:t>
      </w:r>
      <w:r>
        <w:t>Analyse data using statistical techniques</w:t>
      </w:r>
    </w:p>
    <w:p w14:paraId="44F12D0F" w14:textId="77777777" w:rsidR="0054291F" w:rsidRPr="00BB180F" w:rsidRDefault="0054291F" w:rsidP="00D20F91">
      <w:pPr>
        <w:spacing w:line="360" w:lineRule="auto"/>
        <w:rPr>
          <w:sz w:val="22"/>
          <w:szCs w:val="22"/>
        </w:rPr>
      </w:pPr>
      <w:r w:rsidRPr="00BB180F">
        <w:rPr>
          <w:sz w:val="22"/>
          <w:szCs w:val="22"/>
        </w:rPr>
        <w:t>This objective is also achieved as collected survey data is analysed using descriptive statistics. Trust scores are computed and compared across the two groups.</w:t>
      </w:r>
    </w:p>
    <w:p w14:paraId="7FEAC253" w14:textId="77777777" w:rsidR="00F74DDE" w:rsidRDefault="00F74DDE" w:rsidP="00D20F91">
      <w:pPr>
        <w:spacing w:line="360" w:lineRule="auto"/>
      </w:pPr>
    </w:p>
    <w:p w14:paraId="26B9CA7D" w14:textId="3EF730CE" w:rsidR="00CA72A0" w:rsidRDefault="00CA72A0" w:rsidP="00D20F91">
      <w:pPr>
        <w:pStyle w:val="Heading3"/>
        <w:spacing w:line="360" w:lineRule="auto"/>
      </w:pPr>
      <w:bookmarkStart w:id="167" w:name="_Toc216999680"/>
      <w:r>
        <w:t>8.9 Evaluation of the Risks</w:t>
      </w:r>
      <w:bookmarkEnd w:id="167"/>
    </w:p>
    <w:p w14:paraId="4099D78E" w14:textId="77777777" w:rsidR="00CA72A0" w:rsidRPr="00BB180F" w:rsidRDefault="00CA72A0" w:rsidP="00D20F91">
      <w:pPr>
        <w:spacing w:line="360" w:lineRule="auto"/>
        <w:rPr>
          <w:sz w:val="22"/>
          <w:szCs w:val="22"/>
        </w:rPr>
      </w:pPr>
      <w:r w:rsidRPr="00BB180F">
        <w:rPr>
          <w:sz w:val="22"/>
          <w:szCs w:val="22"/>
        </w:rPr>
        <w:t>This section evaluates whether the identified risks in Chapter 4 occurred during the process. It also reviews how well the mitigation techniques worked to solve these risks in practice.</w:t>
      </w:r>
    </w:p>
    <w:p w14:paraId="68EF3AA0" w14:textId="77777777" w:rsidR="00CA72A0" w:rsidRDefault="00CA72A0" w:rsidP="00D20F91">
      <w:pPr>
        <w:spacing w:line="360" w:lineRule="auto"/>
      </w:pPr>
    </w:p>
    <w:p w14:paraId="3CA8F660" w14:textId="77777777" w:rsidR="00CA72A0" w:rsidRDefault="00CA72A0" w:rsidP="00D20F91">
      <w:pPr>
        <w:pStyle w:val="Heading4"/>
        <w:spacing w:line="360" w:lineRule="auto"/>
      </w:pPr>
      <w:r>
        <w:t>Research Risks</w:t>
      </w:r>
    </w:p>
    <w:p w14:paraId="39008A15" w14:textId="77777777" w:rsidR="00CA72A0" w:rsidRDefault="00CA72A0" w:rsidP="00D20F91">
      <w:pPr>
        <w:spacing w:line="360" w:lineRule="auto"/>
      </w:pPr>
    </w:p>
    <w:p w14:paraId="125B9267" w14:textId="2C1829BA" w:rsidR="00CA72A0" w:rsidRDefault="00CA72A0" w:rsidP="00D20F91">
      <w:pPr>
        <w:pStyle w:val="Heading5"/>
        <w:spacing w:line="360" w:lineRule="auto"/>
      </w:pPr>
      <w:r>
        <w:t>Users misreading SHAP values</w:t>
      </w:r>
    </w:p>
    <w:p w14:paraId="6A004DD4" w14:textId="0BF35DA1" w:rsidR="00CA72A0" w:rsidRPr="00BB180F" w:rsidRDefault="00CA72A0" w:rsidP="00D20F91">
      <w:pPr>
        <w:spacing w:line="360" w:lineRule="auto"/>
        <w:rPr>
          <w:sz w:val="22"/>
          <w:szCs w:val="22"/>
        </w:rPr>
      </w:pPr>
      <w:r w:rsidRPr="00BB180F">
        <w:rPr>
          <w:sz w:val="22"/>
          <w:szCs w:val="22"/>
        </w:rPr>
        <w:t>Raw SHAP values are numeric-based and harder for non-technical users to understand. In the early implementation stages, this risk was identified by the developer. As a mitigation strategy, a ChatGPT model was used as an intermediate layer to simplify the SHAP values. SHAP values are fed into the ChatGPT model, and it is able to generate a more human-readable short explanation message out of that.</w:t>
      </w:r>
    </w:p>
    <w:p w14:paraId="28B6AC29" w14:textId="77777777" w:rsidR="00CA72A0" w:rsidRPr="00BB180F" w:rsidRDefault="00CA72A0" w:rsidP="00D20F91">
      <w:pPr>
        <w:spacing w:line="360" w:lineRule="auto"/>
        <w:rPr>
          <w:sz w:val="22"/>
          <w:szCs w:val="22"/>
        </w:rPr>
      </w:pPr>
    </w:p>
    <w:p w14:paraId="02F77B30" w14:textId="77777777" w:rsidR="00CA72A0" w:rsidRPr="00BB180F" w:rsidRDefault="00CA72A0" w:rsidP="00D20F91">
      <w:pPr>
        <w:spacing w:line="360" w:lineRule="auto"/>
        <w:rPr>
          <w:sz w:val="22"/>
          <w:szCs w:val="22"/>
        </w:rPr>
      </w:pPr>
      <w:r w:rsidRPr="00BB180F">
        <w:rPr>
          <w:sz w:val="22"/>
          <w:szCs w:val="22"/>
        </w:rPr>
        <w:t>Trust survey responses have shown that the users who received the explanation alongside the loan approval decision tend to trust the chatbot more. This shows that the explanation was effective in gaining user trust. Therefore, the mitigation strategy has worked well to simplify the more technically friendly, numeric-based SHAP values into a short, more human-readable explanation message.</w:t>
      </w:r>
    </w:p>
    <w:p w14:paraId="6B3D8F31" w14:textId="77777777" w:rsidR="00CA72A0" w:rsidRDefault="00CA72A0" w:rsidP="00D20F91">
      <w:pPr>
        <w:spacing w:line="360" w:lineRule="auto"/>
      </w:pPr>
    </w:p>
    <w:p w14:paraId="1E5D56B6" w14:textId="360584B6" w:rsidR="00CA72A0" w:rsidRDefault="00CA72A0" w:rsidP="00D20F91">
      <w:pPr>
        <w:pStyle w:val="Heading5"/>
        <w:spacing w:line="360" w:lineRule="auto"/>
      </w:pPr>
      <w:r>
        <w:t>User bias toward or against explanations</w:t>
      </w:r>
    </w:p>
    <w:p w14:paraId="49A3797E" w14:textId="77777777" w:rsidR="00CA72A0" w:rsidRPr="00BB180F" w:rsidRDefault="00CA72A0" w:rsidP="00D20F91">
      <w:pPr>
        <w:spacing w:line="360" w:lineRule="auto"/>
        <w:rPr>
          <w:sz w:val="22"/>
          <w:szCs w:val="22"/>
        </w:rPr>
      </w:pPr>
      <w:r w:rsidRPr="00BB180F">
        <w:rPr>
          <w:sz w:val="22"/>
          <w:szCs w:val="22"/>
        </w:rPr>
        <w:t xml:space="preserve">This risk is somewhat of a human behaviour. Some users naturally trust detailed explanations. Others ignore them completely. Therefore, mitigating this risk completely is not possible. </w:t>
      </w:r>
    </w:p>
    <w:p w14:paraId="1F78AAB2" w14:textId="77777777" w:rsidR="00CA72A0" w:rsidRPr="00BB180F" w:rsidRDefault="00CA72A0" w:rsidP="00D20F91">
      <w:pPr>
        <w:spacing w:line="360" w:lineRule="auto"/>
        <w:rPr>
          <w:sz w:val="22"/>
          <w:szCs w:val="22"/>
        </w:rPr>
      </w:pPr>
    </w:p>
    <w:p w14:paraId="733932EC" w14:textId="77777777" w:rsidR="00CA72A0" w:rsidRPr="00BB180F" w:rsidRDefault="00CA72A0" w:rsidP="00D20F91">
      <w:pPr>
        <w:spacing w:line="360" w:lineRule="auto"/>
        <w:rPr>
          <w:sz w:val="22"/>
          <w:szCs w:val="22"/>
        </w:rPr>
      </w:pPr>
      <w:r w:rsidRPr="00BB180F">
        <w:rPr>
          <w:sz w:val="22"/>
          <w:szCs w:val="22"/>
        </w:rPr>
        <w:t>However, it is possible to reduce it. In order to reduce the user bias, a method called A/B testing was used. Users are randomly assigned to either the XAI model or the baseline model. Therefore, an XAI user will only see explanations alongside the loan approval decision. For baseline users, only the loan approval decision is displayed. This method prevents users from selecting their own preferred condition in this experiment. As a result, bias is evenly distributed across both groups.</w:t>
      </w:r>
    </w:p>
    <w:p w14:paraId="746373C7" w14:textId="77777777" w:rsidR="00CA72A0" w:rsidRPr="00BB180F" w:rsidRDefault="00CA72A0" w:rsidP="00D20F91">
      <w:pPr>
        <w:spacing w:line="360" w:lineRule="auto"/>
        <w:rPr>
          <w:sz w:val="22"/>
          <w:szCs w:val="22"/>
        </w:rPr>
      </w:pPr>
    </w:p>
    <w:p w14:paraId="265D96A6" w14:textId="77777777" w:rsidR="00CA72A0" w:rsidRPr="00BB180F" w:rsidRDefault="00CA72A0" w:rsidP="00D20F91">
      <w:pPr>
        <w:spacing w:line="360" w:lineRule="auto"/>
        <w:rPr>
          <w:sz w:val="22"/>
          <w:szCs w:val="22"/>
        </w:rPr>
      </w:pPr>
      <w:r w:rsidRPr="00BB180F">
        <w:rPr>
          <w:sz w:val="22"/>
          <w:szCs w:val="22"/>
        </w:rPr>
        <w:lastRenderedPageBreak/>
        <w:t>Therefore, it is safe to state that, even though the risk exists, it does not distort the results. The mitigation strategy works as intended.</w:t>
      </w:r>
    </w:p>
    <w:p w14:paraId="6F6933CC" w14:textId="77777777" w:rsidR="00CA72A0" w:rsidRDefault="00CA72A0" w:rsidP="00D20F91">
      <w:pPr>
        <w:spacing w:line="360" w:lineRule="auto"/>
      </w:pPr>
    </w:p>
    <w:p w14:paraId="31F4FC9E" w14:textId="77777777" w:rsidR="00CA72A0" w:rsidRDefault="00CA72A0" w:rsidP="00D20F91">
      <w:pPr>
        <w:pStyle w:val="Heading4"/>
        <w:spacing w:line="360" w:lineRule="auto"/>
      </w:pPr>
      <w:r>
        <w:t>Ethical Risks</w:t>
      </w:r>
    </w:p>
    <w:p w14:paraId="1E8BF545" w14:textId="77777777" w:rsidR="00CA72A0" w:rsidRDefault="00CA72A0" w:rsidP="00D20F91">
      <w:pPr>
        <w:spacing w:line="360" w:lineRule="auto"/>
      </w:pPr>
    </w:p>
    <w:p w14:paraId="79813C80" w14:textId="0CC1002E" w:rsidR="00CA72A0" w:rsidRDefault="00CA72A0" w:rsidP="00D20F91">
      <w:pPr>
        <w:pStyle w:val="Heading5"/>
        <w:spacing w:line="360" w:lineRule="auto"/>
      </w:pPr>
      <w:r>
        <w:t>Transparency and consent</w:t>
      </w:r>
    </w:p>
    <w:p w14:paraId="6DFAF2C2" w14:textId="77777777" w:rsidR="00CA72A0" w:rsidRPr="00BB180F" w:rsidRDefault="00CA72A0" w:rsidP="00D20F91">
      <w:pPr>
        <w:spacing w:line="360" w:lineRule="auto"/>
        <w:rPr>
          <w:sz w:val="22"/>
          <w:szCs w:val="22"/>
        </w:rPr>
      </w:pPr>
      <w:r w:rsidRPr="00BB180F">
        <w:rPr>
          <w:sz w:val="22"/>
          <w:szCs w:val="22"/>
        </w:rPr>
        <w:t>All participants can view a clear privacy policy in the chatbot. It explains which data is collected, how it is stored, and how it is used. Participation is voluntary. And no personal financial information is stored beyond the session scope. Only the user's email is there for identifying users. This could be better if all user data were anonymised; therefore, no information is collected. It is safe to state that the mitigation strategy works to a certain extent, but there is room for improvement.</w:t>
      </w:r>
    </w:p>
    <w:p w14:paraId="4F3FEAD8" w14:textId="77777777" w:rsidR="00CA72A0" w:rsidRDefault="00CA72A0" w:rsidP="00D20F91">
      <w:pPr>
        <w:spacing w:line="360" w:lineRule="auto"/>
      </w:pPr>
    </w:p>
    <w:p w14:paraId="62214FBC" w14:textId="77777777" w:rsidR="00CA72A0" w:rsidRDefault="00CA72A0" w:rsidP="00D20F91">
      <w:pPr>
        <w:pStyle w:val="Heading4"/>
        <w:spacing w:line="360" w:lineRule="auto"/>
      </w:pPr>
      <w:r>
        <w:t>Timeline Risks</w:t>
      </w:r>
    </w:p>
    <w:p w14:paraId="32FCD563" w14:textId="77777777" w:rsidR="00CA72A0" w:rsidRDefault="00CA72A0" w:rsidP="00D20F91">
      <w:pPr>
        <w:spacing w:line="360" w:lineRule="auto"/>
      </w:pPr>
    </w:p>
    <w:p w14:paraId="28BFB123" w14:textId="633091D1" w:rsidR="00CA72A0" w:rsidRDefault="00CA72A0" w:rsidP="00D20F91">
      <w:pPr>
        <w:pStyle w:val="Heading5"/>
        <w:spacing w:line="360" w:lineRule="auto"/>
      </w:pPr>
      <w:r>
        <w:t>API delays or model updates</w:t>
      </w:r>
    </w:p>
    <w:p w14:paraId="5CFB4DBA" w14:textId="77777777" w:rsidR="00CA72A0" w:rsidRPr="00BB180F" w:rsidRDefault="00CA72A0" w:rsidP="00D20F91">
      <w:pPr>
        <w:spacing w:line="360" w:lineRule="auto"/>
        <w:rPr>
          <w:sz w:val="22"/>
          <w:szCs w:val="22"/>
        </w:rPr>
      </w:pPr>
      <w:r w:rsidRPr="00BB180F">
        <w:rPr>
          <w:sz w:val="22"/>
          <w:szCs w:val="22"/>
        </w:rPr>
        <w:t>This risk does not occur in a disruptive way. ChatGPT-4 api access remains stable during the whole implementation and testing process. No unexpected downtime occurred during testing or survey data collection.</w:t>
      </w:r>
    </w:p>
    <w:p w14:paraId="2FE1B362" w14:textId="77777777" w:rsidR="00CA72A0" w:rsidRPr="00BB180F" w:rsidRDefault="00CA72A0" w:rsidP="00D20F91">
      <w:pPr>
        <w:spacing w:line="360" w:lineRule="auto"/>
        <w:rPr>
          <w:sz w:val="22"/>
          <w:szCs w:val="22"/>
        </w:rPr>
      </w:pPr>
    </w:p>
    <w:p w14:paraId="00AB9624" w14:textId="77777777" w:rsidR="00CA72A0" w:rsidRPr="00BB180F" w:rsidRDefault="00CA72A0" w:rsidP="00D20F91">
      <w:pPr>
        <w:spacing w:line="360" w:lineRule="auto"/>
        <w:rPr>
          <w:sz w:val="22"/>
          <w:szCs w:val="22"/>
        </w:rPr>
      </w:pPr>
      <w:r w:rsidRPr="00BB180F">
        <w:rPr>
          <w:sz w:val="22"/>
          <w:szCs w:val="22"/>
        </w:rPr>
        <w:t>However, the backend sometimes froze. After a diagnosis, it is concluded that it happens because the deployment platforms let some services sleep if they are not used, since in the initial stage, a free tier among the paid plans was used. As a mitigation, those services were moved into a proper paid plan, which has more hardware resources compared to the free tier plan. It solved that challenge as expected.</w:t>
      </w:r>
    </w:p>
    <w:p w14:paraId="51AB86E5" w14:textId="77777777" w:rsidR="00CA72A0" w:rsidRPr="00BB180F" w:rsidRDefault="00CA72A0" w:rsidP="00D20F91">
      <w:pPr>
        <w:spacing w:line="360" w:lineRule="auto"/>
        <w:rPr>
          <w:sz w:val="22"/>
          <w:szCs w:val="22"/>
        </w:rPr>
      </w:pPr>
    </w:p>
    <w:p w14:paraId="3C62D24A" w14:textId="77777777" w:rsidR="00CA72A0" w:rsidRPr="00BB180F" w:rsidRDefault="00CA72A0" w:rsidP="00D20F91">
      <w:pPr>
        <w:spacing w:line="360" w:lineRule="auto"/>
        <w:rPr>
          <w:sz w:val="22"/>
          <w:szCs w:val="22"/>
        </w:rPr>
      </w:pPr>
      <w:r w:rsidRPr="00BB180F">
        <w:rPr>
          <w:sz w:val="22"/>
          <w:szCs w:val="22"/>
        </w:rPr>
        <w:t>In the initial implementation project, sometimes it was required to make changes to the model. That resulted in changing the behaviour of the model and the explanations. As a solution, the model version is locked early in the testing and evaluation phase. This prevented behaviour changes caused by model updates. This also made the SHAP values remain consistent because the model remained unchanged.</w:t>
      </w:r>
    </w:p>
    <w:p w14:paraId="362A30AF" w14:textId="77777777" w:rsidR="00CA72A0" w:rsidRPr="00BB180F" w:rsidRDefault="00CA72A0" w:rsidP="00D20F91">
      <w:pPr>
        <w:spacing w:line="360" w:lineRule="auto"/>
        <w:rPr>
          <w:sz w:val="22"/>
          <w:szCs w:val="22"/>
        </w:rPr>
      </w:pPr>
    </w:p>
    <w:p w14:paraId="0B9A6E36" w14:textId="77777777" w:rsidR="00CA72A0" w:rsidRPr="00BB180F" w:rsidRDefault="00CA72A0" w:rsidP="00D20F91">
      <w:pPr>
        <w:spacing w:line="360" w:lineRule="auto"/>
        <w:rPr>
          <w:sz w:val="22"/>
          <w:szCs w:val="22"/>
        </w:rPr>
      </w:pPr>
      <w:r w:rsidRPr="00BB180F">
        <w:rPr>
          <w:sz w:val="22"/>
          <w:szCs w:val="22"/>
        </w:rPr>
        <w:t>Finally, a smaller buffer period is built into the project timeline. It did not let some minor delays affect the final delivery. Therefore, the mitigation strategy worked effectively.</w:t>
      </w:r>
    </w:p>
    <w:p w14:paraId="6625BC7E" w14:textId="77777777" w:rsidR="00F74DDE" w:rsidRDefault="00F74DDE" w:rsidP="00D20F91">
      <w:pPr>
        <w:spacing w:line="360" w:lineRule="auto"/>
      </w:pPr>
    </w:p>
    <w:p w14:paraId="0D9F1882" w14:textId="5956E61A" w:rsidR="004A2C85" w:rsidRDefault="004A2C85" w:rsidP="00D20F91">
      <w:pPr>
        <w:pStyle w:val="Heading3"/>
        <w:spacing w:line="360" w:lineRule="auto"/>
      </w:pPr>
      <w:bookmarkStart w:id="168" w:name="_Toc216999681"/>
      <w:r>
        <w:lastRenderedPageBreak/>
        <w:t>8.10 LEPSI Impact Evaluation</w:t>
      </w:r>
      <w:bookmarkEnd w:id="168"/>
    </w:p>
    <w:p w14:paraId="2B7BF53D" w14:textId="77777777" w:rsidR="004A2C85" w:rsidRPr="00BB180F" w:rsidRDefault="004A2C85" w:rsidP="00D20F91">
      <w:pPr>
        <w:spacing w:line="360" w:lineRule="auto"/>
        <w:rPr>
          <w:sz w:val="22"/>
          <w:szCs w:val="22"/>
        </w:rPr>
      </w:pPr>
      <w:r w:rsidRPr="00BB180F">
        <w:rPr>
          <w:sz w:val="22"/>
          <w:szCs w:val="22"/>
        </w:rPr>
        <w:t xml:space="preserve">This section discusses the </w:t>
      </w:r>
      <w:r w:rsidRPr="00BB180F">
        <w:rPr>
          <w:b/>
          <w:bCs/>
          <w:sz w:val="22"/>
          <w:szCs w:val="22"/>
        </w:rPr>
        <w:t xml:space="preserve">Legal, Ethical, Professional, and Social impact </w:t>
      </w:r>
      <w:r w:rsidRPr="00BB180F">
        <w:rPr>
          <w:sz w:val="22"/>
          <w:szCs w:val="22"/>
        </w:rPr>
        <w:t>of the study. Each and every aspect is reviewed with actions taken to reduce negative impact.</w:t>
      </w:r>
    </w:p>
    <w:p w14:paraId="4D7BFFF9" w14:textId="77777777" w:rsidR="004A2C85" w:rsidRDefault="004A2C85" w:rsidP="00D20F91">
      <w:pPr>
        <w:spacing w:line="360" w:lineRule="auto"/>
      </w:pPr>
    </w:p>
    <w:p w14:paraId="143ABED3" w14:textId="75C651DA" w:rsidR="004A2C85" w:rsidRPr="004A2C85" w:rsidRDefault="004A2C85" w:rsidP="00D20F91">
      <w:pPr>
        <w:pStyle w:val="Heading4"/>
        <w:spacing w:line="360" w:lineRule="auto"/>
      </w:pPr>
      <w:r>
        <w:t>Legal Impact</w:t>
      </w:r>
    </w:p>
    <w:p w14:paraId="12062475" w14:textId="77777777" w:rsidR="004A2C85" w:rsidRPr="00BB180F" w:rsidRDefault="004A2C85" w:rsidP="00D20F91">
      <w:pPr>
        <w:spacing w:line="360" w:lineRule="auto"/>
        <w:rPr>
          <w:sz w:val="22"/>
          <w:szCs w:val="22"/>
        </w:rPr>
      </w:pPr>
      <w:r w:rsidRPr="00BB180F">
        <w:rPr>
          <w:sz w:val="22"/>
          <w:szCs w:val="22"/>
        </w:rPr>
        <w:t xml:space="preserve">When it comes to legal impact, it is important to consider </w:t>
      </w:r>
      <w:r w:rsidRPr="00BB180F">
        <w:rPr>
          <w:b/>
          <w:bCs/>
          <w:sz w:val="22"/>
          <w:szCs w:val="22"/>
        </w:rPr>
        <w:t>data protection</w:t>
      </w:r>
      <w:r w:rsidRPr="00BB180F">
        <w:rPr>
          <w:sz w:val="22"/>
          <w:szCs w:val="22"/>
        </w:rPr>
        <w:t xml:space="preserve">, </w:t>
      </w:r>
      <w:r w:rsidRPr="00BB180F">
        <w:rPr>
          <w:b/>
          <w:bCs/>
          <w:sz w:val="22"/>
          <w:szCs w:val="22"/>
        </w:rPr>
        <w:t>transparency</w:t>
      </w:r>
      <w:r w:rsidRPr="00BB180F">
        <w:rPr>
          <w:sz w:val="22"/>
          <w:szCs w:val="22"/>
        </w:rPr>
        <w:t xml:space="preserve">, and </w:t>
      </w:r>
      <w:r w:rsidRPr="00BB180F">
        <w:rPr>
          <w:b/>
          <w:bCs/>
          <w:sz w:val="22"/>
          <w:szCs w:val="22"/>
        </w:rPr>
        <w:t>regulatory compliance</w:t>
      </w:r>
      <w:r w:rsidRPr="00BB180F">
        <w:rPr>
          <w:sz w:val="22"/>
          <w:szCs w:val="22"/>
        </w:rPr>
        <w:t>. This study has made an extra effort to minimise the storage of personally identifiable information. Sensitive information such as names, ages, and addresses is not collected from the system as well, and no real financial accounts are accessed.</w:t>
      </w:r>
    </w:p>
    <w:p w14:paraId="10B1493D" w14:textId="77777777" w:rsidR="004A2C85" w:rsidRPr="00BB180F" w:rsidRDefault="004A2C85" w:rsidP="00D20F91">
      <w:pPr>
        <w:spacing w:line="360" w:lineRule="auto"/>
        <w:rPr>
          <w:sz w:val="22"/>
          <w:szCs w:val="22"/>
        </w:rPr>
      </w:pPr>
    </w:p>
    <w:p w14:paraId="7C536D7E" w14:textId="77777777" w:rsidR="004A2C85" w:rsidRPr="00BB180F" w:rsidRDefault="004A2C85" w:rsidP="00D20F91">
      <w:pPr>
        <w:spacing w:line="360" w:lineRule="auto"/>
        <w:rPr>
          <w:sz w:val="22"/>
          <w:szCs w:val="22"/>
        </w:rPr>
      </w:pPr>
      <w:r w:rsidRPr="00BB180F">
        <w:rPr>
          <w:sz w:val="22"/>
          <w:szCs w:val="22"/>
        </w:rPr>
        <w:t>The chatbot only provides guidance. It does not appear as a real chatbot that is backed by a real financial institution. This reduces legal liability. Users are informed that they are interacting with an AI system. Therefore, it supports transparency requirements.</w:t>
      </w:r>
    </w:p>
    <w:p w14:paraId="279C6DCA" w14:textId="77777777" w:rsidR="004A2C85" w:rsidRPr="00BB180F" w:rsidRDefault="004A2C85" w:rsidP="00D20F91">
      <w:pPr>
        <w:spacing w:line="360" w:lineRule="auto"/>
        <w:rPr>
          <w:sz w:val="22"/>
          <w:szCs w:val="22"/>
        </w:rPr>
      </w:pPr>
    </w:p>
    <w:p w14:paraId="489BC047" w14:textId="21B4FD6F" w:rsidR="004A2C85" w:rsidRPr="00BB180F" w:rsidRDefault="004A2C85" w:rsidP="00D20F91">
      <w:pPr>
        <w:spacing w:line="360" w:lineRule="auto"/>
        <w:rPr>
          <w:sz w:val="22"/>
          <w:szCs w:val="22"/>
        </w:rPr>
      </w:pPr>
      <w:r w:rsidRPr="00BB180F">
        <w:rPr>
          <w:sz w:val="22"/>
          <w:szCs w:val="22"/>
        </w:rPr>
        <w:t>Explainability is another thing that supports legal compliance. Financial regulators mandate giving reasons for decisions. The XAI approach in the chatbot system directly addresses that need. These are steps that were taken in the system,</w:t>
      </w:r>
    </w:p>
    <w:p w14:paraId="1A2C38B0" w14:textId="77777777" w:rsidR="004A2C85" w:rsidRPr="00BB180F" w:rsidRDefault="004A2C85" w:rsidP="00D20F91">
      <w:pPr>
        <w:numPr>
          <w:ilvl w:val="0"/>
          <w:numId w:val="166"/>
        </w:numPr>
        <w:spacing w:before="120" w:after="120" w:line="360" w:lineRule="auto"/>
        <w:rPr>
          <w:sz w:val="22"/>
          <w:szCs w:val="22"/>
        </w:rPr>
      </w:pPr>
      <w:r w:rsidRPr="00BB180F">
        <w:rPr>
          <w:sz w:val="22"/>
          <w:szCs w:val="22"/>
        </w:rPr>
        <w:t>Clear AI disclosure is provided.</w:t>
      </w:r>
    </w:p>
    <w:p w14:paraId="2D878A0F" w14:textId="77777777" w:rsidR="004A2C85" w:rsidRPr="00BB180F" w:rsidRDefault="004A2C85" w:rsidP="00D20F91">
      <w:pPr>
        <w:numPr>
          <w:ilvl w:val="0"/>
          <w:numId w:val="166"/>
        </w:numPr>
        <w:spacing w:before="120" w:after="120" w:line="360" w:lineRule="auto"/>
        <w:rPr>
          <w:sz w:val="22"/>
          <w:szCs w:val="22"/>
        </w:rPr>
      </w:pPr>
      <w:r w:rsidRPr="00BB180F">
        <w:rPr>
          <w:sz w:val="22"/>
          <w:szCs w:val="22"/>
        </w:rPr>
        <w:t>Explanations are there to support regulatory transparency.</w:t>
      </w:r>
    </w:p>
    <w:p w14:paraId="43C83E49" w14:textId="77777777" w:rsidR="004A2C85" w:rsidRPr="00BB180F" w:rsidRDefault="004A2C85" w:rsidP="00D20F91">
      <w:pPr>
        <w:spacing w:line="360" w:lineRule="auto"/>
        <w:rPr>
          <w:sz w:val="22"/>
          <w:szCs w:val="22"/>
        </w:rPr>
      </w:pPr>
    </w:p>
    <w:p w14:paraId="740A5261" w14:textId="77777777" w:rsidR="004A2C85" w:rsidRPr="00BB180F" w:rsidRDefault="004A2C85" w:rsidP="00D20F91">
      <w:pPr>
        <w:spacing w:line="360" w:lineRule="auto"/>
        <w:rPr>
          <w:sz w:val="22"/>
          <w:szCs w:val="22"/>
        </w:rPr>
      </w:pPr>
      <w:r w:rsidRPr="00BB180F">
        <w:rPr>
          <w:sz w:val="22"/>
          <w:szCs w:val="22"/>
        </w:rPr>
        <w:t>Finally, it is safe to say that the legal risk is reduced. However, not removed fully.</w:t>
      </w:r>
    </w:p>
    <w:p w14:paraId="4B07479A" w14:textId="77777777" w:rsidR="004A2C85" w:rsidRDefault="004A2C85" w:rsidP="00D20F91">
      <w:pPr>
        <w:spacing w:line="360" w:lineRule="auto"/>
      </w:pPr>
    </w:p>
    <w:p w14:paraId="0E0C02BF" w14:textId="5988CF1D" w:rsidR="004A2C85" w:rsidRDefault="004A2C85" w:rsidP="00D20F91">
      <w:pPr>
        <w:pStyle w:val="Heading4"/>
        <w:spacing w:line="360" w:lineRule="auto"/>
      </w:pPr>
      <w:r>
        <w:t>Ethical Impact</w:t>
      </w:r>
    </w:p>
    <w:p w14:paraId="7DD20EA8" w14:textId="77777777" w:rsidR="004A2C85" w:rsidRPr="00BB180F" w:rsidRDefault="004A2C85" w:rsidP="00D20F91">
      <w:pPr>
        <w:spacing w:line="360" w:lineRule="auto"/>
        <w:rPr>
          <w:sz w:val="22"/>
          <w:szCs w:val="22"/>
        </w:rPr>
      </w:pPr>
      <w:r w:rsidRPr="00BB180F">
        <w:rPr>
          <w:sz w:val="22"/>
          <w:szCs w:val="22"/>
        </w:rPr>
        <w:t xml:space="preserve">Ethical concerns are really important to this study. When it comes to that, </w:t>
      </w:r>
      <w:r w:rsidRPr="00BB180F">
        <w:rPr>
          <w:b/>
          <w:bCs/>
          <w:sz w:val="22"/>
          <w:szCs w:val="22"/>
        </w:rPr>
        <w:t xml:space="preserve">fairness </w:t>
      </w:r>
      <w:r w:rsidRPr="00BB180F">
        <w:rPr>
          <w:sz w:val="22"/>
          <w:szCs w:val="22"/>
        </w:rPr>
        <w:t>is one concern. An AI system can be biased. The explanation layer shows which factors influence the decisions. This visibility helps to detect bias. It does not hide the logic behind the model’s decision.</w:t>
      </w:r>
    </w:p>
    <w:p w14:paraId="7E8948DA" w14:textId="77777777" w:rsidR="004A2C85" w:rsidRPr="00BB180F" w:rsidRDefault="004A2C85" w:rsidP="00D20F91">
      <w:pPr>
        <w:spacing w:line="360" w:lineRule="auto"/>
        <w:rPr>
          <w:sz w:val="22"/>
          <w:szCs w:val="22"/>
        </w:rPr>
      </w:pPr>
    </w:p>
    <w:p w14:paraId="73BCBCC4" w14:textId="77777777" w:rsidR="004A2C85" w:rsidRPr="00BB180F" w:rsidRDefault="004A2C85" w:rsidP="00D20F91">
      <w:pPr>
        <w:spacing w:line="360" w:lineRule="auto"/>
        <w:rPr>
          <w:sz w:val="22"/>
          <w:szCs w:val="22"/>
        </w:rPr>
      </w:pPr>
      <w:r w:rsidRPr="00BB180F">
        <w:rPr>
          <w:sz w:val="22"/>
          <w:szCs w:val="22"/>
        </w:rPr>
        <w:t xml:space="preserve">Another important concern is </w:t>
      </w:r>
      <w:r w:rsidRPr="00BB180F">
        <w:rPr>
          <w:b/>
          <w:bCs/>
          <w:sz w:val="22"/>
          <w:szCs w:val="22"/>
        </w:rPr>
        <w:t>user manipulation.</w:t>
      </w:r>
      <w:r w:rsidRPr="00BB180F">
        <w:rPr>
          <w:sz w:val="22"/>
          <w:szCs w:val="22"/>
        </w:rPr>
        <w:t xml:space="preserve"> An explanation could persuade the users unfairly. To mitigate this, the explanation remains factual. They do not contain emotional language. They focus on overservable inputs.</w:t>
      </w:r>
    </w:p>
    <w:p w14:paraId="2AA2A8DC" w14:textId="77777777" w:rsidR="004A2C85" w:rsidRPr="00BB180F" w:rsidRDefault="004A2C85" w:rsidP="00D20F91">
      <w:pPr>
        <w:spacing w:line="360" w:lineRule="auto"/>
        <w:rPr>
          <w:sz w:val="22"/>
          <w:szCs w:val="22"/>
        </w:rPr>
      </w:pPr>
    </w:p>
    <w:p w14:paraId="3D34CAED" w14:textId="77777777" w:rsidR="004A2C85" w:rsidRPr="00BB180F" w:rsidRDefault="004A2C85" w:rsidP="00D20F91">
      <w:pPr>
        <w:spacing w:line="360" w:lineRule="auto"/>
        <w:rPr>
          <w:sz w:val="22"/>
          <w:szCs w:val="22"/>
        </w:rPr>
      </w:pPr>
      <w:r w:rsidRPr="00BB180F">
        <w:rPr>
          <w:sz w:val="22"/>
          <w:szCs w:val="22"/>
        </w:rPr>
        <w:t xml:space="preserve">Another concern is </w:t>
      </w:r>
      <w:r w:rsidRPr="00BB180F">
        <w:rPr>
          <w:b/>
          <w:bCs/>
          <w:sz w:val="22"/>
          <w:szCs w:val="22"/>
        </w:rPr>
        <w:t xml:space="preserve">user trust. </w:t>
      </w:r>
      <w:r w:rsidRPr="00BB180F">
        <w:rPr>
          <w:sz w:val="22"/>
          <w:szCs w:val="22"/>
        </w:rPr>
        <w:t>Users might rely too much on AI without going into a real financial institution for this kind of financial service. The system avoids strong claims. These are the steps taken to mitigate the impact,</w:t>
      </w:r>
    </w:p>
    <w:p w14:paraId="2D59B91F" w14:textId="77777777" w:rsidR="004A2C85" w:rsidRPr="00BB180F" w:rsidRDefault="004A2C85" w:rsidP="00D20F91">
      <w:pPr>
        <w:spacing w:line="360" w:lineRule="auto"/>
        <w:rPr>
          <w:sz w:val="22"/>
          <w:szCs w:val="22"/>
        </w:rPr>
      </w:pPr>
    </w:p>
    <w:p w14:paraId="661F97A0"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Use neutral explanation language.</w:t>
      </w:r>
    </w:p>
    <w:p w14:paraId="6508CC42"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No emotional language.</w:t>
      </w:r>
    </w:p>
    <w:p w14:paraId="1D90F8D7"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System limitations are clearly shown.</w:t>
      </w:r>
    </w:p>
    <w:p w14:paraId="5DA7030E" w14:textId="77777777" w:rsidR="004A2C85" w:rsidRPr="00BB180F" w:rsidRDefault="004A2C85" w:rsidP="00D20F91">
      <w:pPr>
        <w:spacing w:line="360" w:lineRule="auto"/>
        <w:rPr>
          <w:sz w:val="22"/>
          <w:szCs w:val="22"/>
        </w:rPr>
      </w:pPr>
    </w:p>
    <w:p w14:paraId="30EF2A82" w14:textId="707E7A34" w:rsidR="004A2C85" w:rsidRPr="004A2C85" w:rsidRDefault="004A2C85" w:rsidP="00D20F91">
      <w:pPr>
        <w:pStyle w:val="Heading4"/>
        <w:spacing w:line="360" w:lineRule="auto"/>
      </w:pPr>
      <w:r>
        <w:t>Professional Impact</w:t>
      </w:r>
    </w:p>
    <w:p w14:paraId="3CD978A1" w14:textId="77777777" w:rsidR="004A2C85" w:rsidRPr="00BB180F" w:rsidRDefault="004A2C85" w:rsidP="00D20F91">
      <w:pPr>
        <w:spacing w:line="360" w:lineRule="auto"/>
        <w:rPr>
          <w:sz w:val="22"/>
          <w:szCs w:val="22"/>
        </w:rPr>
      </w:pPr>
      <w:r w:rsidRPr="00BB180F">
        <w:rPr>
          <w:sz w:val="22"/>
          <w:szCs w:val="22"/>
        </w:rPr>
        <w:t>This study follows responsible software and research practices when it comes to a professional perspective. The system is designed with traceability in mind. Decisions are supported with explanations. This supports accountability.</w:t>
      </w:r>
    </w:p>
    <w:p w14:paraId="7DF58416" w14:textId="77777777" w:rsidR="004A2C85" w:rsidRPr="00BB180F" w:rsidRDefault="004A2C85" w:rsidP="00D20F91">
      <w:pPr>
        <w:spacing w:line="360" w:lineRule="auto"/>
        <w:rPr>
          <w:sz w:val="22"/>
          <w:szCs w:val="22"/>
        </w:rPr>
      </w:pPr>
    </w:p>
    <w:p w14:paraId="0115DD9B" w14:textId="17F4B600" w:rsidR="004A2C85" w:rsidRPr="00BB180F" w:rsidRDefault="004A2C85" w:rsidP="00D20F91">
      <w:pPr>
        <w:spacing w:line="360" w:lineRule="auto"/>
        <w:rPr>
          <w:sz w:val="22"/>
          <w:szCs w:val="22"/>
        </w:rPr>
      </w:pPr>
      <w:r w:rsidRPr="00BB180F">
        <w:rPr>
          <w:sz w:val="22"/>
          <w:szCs w:val="22"/>
        </w:rPr>
        <w:t>The study also follows academic integrity. All AI models, methods, and limitations are documented. Perfect scores are questioned, not blindly accepted. Therefore, this project promotes professional responsibility. It does not try to replace humans. Instead, it supports them. These are the steps that were taken to make this study promote professional responsibility.</w:t>
      </w:r>
    </w:p>
    <w:p w14:paraId="3EE330B7" w14:textId="77777777" w:rsidR="004A2C85" w:rsidRPr="00BB180F" w:rsidRDefault="004A2C85" w:rsidP="00D20F91">
      <w:pPr>
        <w:numPr>
          <w:ilvl w:val="0"/>
          <w:numId w:val="168"/>
        </w:numPr>
        <w:spacing w:before="120" w:after="120" w:line="360" w:lineRule="auto"/>
        <w:rPr>
          <w:sz w:val="22"/>
          <w:szCs w:val="22"/>
        </w:rPr>
      </w:pPr>
      <w:r w:rsidRPr="00BB180F">
        <w:rPr>
          <w:sz w:val="22"/>
          <w:szCs w:val="22"/>
        </w:rPr>
        <w:t>Provides transparent documentation.</w:t>
      </w:r>
    </w:p>
    <w:p w14:paraId="2CD0B92B" w14:textId="77777777" w:rsidR="004A2C85" w:rsidRPr="00BB180F" w:rsidRDefault="004A2C85" w:rsidP="00D20F91">
      <w:pPr>
        <w:numPr>
          <w:ilvl w:val="0"/>
          <w:numId w:val="168"/>
        </w:numPr>
        <w:spacing w:before="120" w:after="120" w:line="360" w:lineRule="auto"/>
        <w:rPr>
          <w:sz w:val="22"/>
          <w:szCs w:val="22"/>
        </w:rPr>
      </w:pPr>
      <w:r w:rsidRPr="00BB180F">
        <w:rPr>
          <w:sz w:val="22"/>
          <w:szCs w:val="22"/>
        </w:rPr>
        <w:t>Honest reporting of limitations in the system.</w:t>
      </w:r>
    </w:p>
    <w:p w14:paraId="5E5C8002" w14:textId="77777777" w:rsidR="004A2C85" w:rsidRDefault="004A2C85" w:rsidP="00D20F91">
      <w:pPr>
        <w:spacing w:line="360" w:lineRule="auto"/>
      </w:pPr>
    </w:p>
    <w:p w14:paraId="47B00C2E" w14:textId="3F230198" w:rsidR="004A2C85" w:rsidRDefault="004A2C85" w:rsidP="00D20F91">
      <w:pPr>
        <w:pStyle w:val="Heading4"/>
        <w:spacing w:line="360" w:lineRule="auto"/>
      </w:pPr>
      <w:r>
        <w:t>Social Impact</w:t>
      </w:r>
    </w:p>
    <w:p w14:paraId="47D00CB0" w14:textId="77777777" w:rsidR="004A2C85" w:rsidRPr="00BB180F" w:rsidRDefault="004A2C85" w:rsidP="00D20F91">
      <w:pPr>
        <w:spacing w:line="360" w:lineRule="auto"/>
        <w:rPr>
          <w:sz w:val="22"/>
          <w:szCs w:val="22"/>
        </w:rPr>
      </w:pPr>
      <w:r w:rsidRPr="00BB180F">
        <w:rPr>
          <w:sz w:val="22"/>
          <w:szCs w:val="22"/>
        </w:rPr>
        <w:t xml:space="preserve">When it comes to social impact, </w:t>
      </w:r>
      <w:r w:rsidRPr="00BB180F">
        <w:rPr>
          <w:b/>
          <w:bCs/>
          <w:sz w:val="22"/>
          <w:szCs w:val="22"/>
        </w:rPr>
        <w:t>access, trust, and understanding</w:t>
      </w:r>
      <w:r w:rsidRPr="00BB180F">
        <w:rPr>
          <w:sz w:val="22"/>
          <w:szCs w:val="22"/>
        </w:rPr>
        <w:t xml:space="preserve"> are important. Explainable chatbots describe their decision-making process. Therefore, users understand why outcomes appear. This support informed decision-making.</w:t>
      </w:r>
    </w:p>
    <w:p w14:paraId="13839CD3" w14:textId="77777777" w:rsidR="004A2C85" w:rsidRPr="00BB180F" w:rsidRDefault="004A2C85" w:rsidP="00D20F91">
      <w:pPr>
        <w:spacing w:line="360" w:lineRule="auto"/>
        <w:rPr>
          <w:sz w:val="22"/>
          <w:szCs w:val="22"/>
        </w:rPr>
      </w:pPr>
    </w:p>
    <w:p w14:paraId="3B23F8CF" w14:textId="77777777" w:rsidR="004A2C85" w:rsidRPr="00BB180F" w:rsidRDefault="004A2C85" w:rsidP="00D20F91">
      <w:pPr>
        <w:spacing w:line="360" w:lineRule="auto"/>
        <w:rPr>
          <w:sz w:val="22"/>
          <w:szCs w:val="22"/>
        </w:rPr>
      </w:pPr>
      <w:r w:rsidRPr="00BB180F">
        <w:rPr>
          <w:sz w:val="22"/>
          <w:szCs w:val="22"/>
        </w:rPr>
        <w:t xml:space="preserve">At the same time, the system uses simple language when it comes to generating explanations. Therefore, users do not require technical knowledge to understand them. This makes a variety of user groups understand and use this system for their convenience. </w:t>
      </w:r>
    </w:p>
    <w:p w14:paraId="6E0CF2D7" w14:textId="77777777" w:rsidR="004A2C85" w:rsidRPr="00BB180F" w:rsidRDefault="004A2C85" w:rsidP="00D20F91">
      <w:pPr>
        <w:spacing w:line="360" w:lineRule="auto"/>
        <w:rPr>
          <w:sz w:val="22"/>
          <w:szCs w:val="22"/>
        </w:rPr>
      </w:pPr>
    </w:p>
    <w:p w14:paraId="3373BBD9" w14:textId="215030D1" w:rsidR="004A2C85" w:rsidRPr="00BB180F" w:rsidRDefault="004A2C85" w:rsidP="00D20F91">
      <w:pPr>
        <w:spacing w:line="360" w:lineRule="auto"/>
        <w:rPr>
          <w:sz w:val="22"/>
          <w:szCs w:val="22"/>
        </w:rPr>
      </w:pPr>
      <w:r w:rsidRPr="00BB180F">
        <w:rPr>
          <w:sz w:val="22"/>
          <w:szCs w:val="22"/>
        </w:rPr>
        <w:t>However, the study also recognises risk. Some users do not trust AI. Some may feel uncomfortable with the system. Clear explanations help reduce this concern. These are the steps taken to minimise the negative social impact,</w:t>
      </w:r>
    </w:p>
    <w:p w14:paraId="79FA5371" w14:textId="77777777" w:rsidR="004A2C85" w:rsidRPr="00BB180F" w:rsidRDefault="004A2C85" w:rsidP="00D20F91">
      <w:pPr>
        <w:numPr>
          <w:ilvl w:val="0"/>
          <w:numId w:val="169"/>
        </w:numPr>
        <w:spacing w:before="120" w:after="120" w:line="360" w:lineRule="auto"/>
        <w:rPr>
          <w:sz w:val="22"/>
          <w:szCs w:val="22"/>
        </w:rPr>
      </w:pPr>
      <w:r w:rsidRPr="00BB180F">
        <w:rPr>
          <w:sz w:val="22"/>
          <w:szCs w:val="22"/>
        </w:rPr>
        <w:t>Providing simple language explanations.</w:t>
      </w:r>
    </w:p>
    <w:p w14:paraId="135FFE34" w14:textId="77777777" w:rsidR="004A2C85" w:rsidRPr="00BB180F" w:rsidRDefault="004A2C85" w:rsidP="00D20F91">
      <w:pPr>
        <w:numPr>
          <w:ilvl w:val="0"/>
          <w:numId w:val="169"/>
        </w:numPr>
        <w:spacing w:before="120" w:after="120" w:line="360" w:lineRule="auto"/>
        <w:rPr>
          <w:sz w:val="22"/>
          <w:szCs w:val="22"/>
        </w:rPr>
      </w:pPr>
      <w:r w:rsidRPr="00BB180F">
        <w:rPr>
          <w:sz w:val="22"/>
          <w:szCs w:val="22"/>
        </w:rPr>
        <w:t>Clear communication style.</w:t>
      </w:r>
    </w:p>
    <w:p w14:paraId="64A7D6CC" w14:textId="77777777" w:rsidR="004A2C85" w:rsidRPr="00BB180F" w:rsidRDefault="004A2C85" w:rsidP="00D20F91">
      <w:pPr>
        <w:spacing w:line="360" w:lineRule="auto"/>
        <w:rPr>
          <w:sz w:val="22"/>
          <w:szCs w:val="22"/>
        </w:rPr>
      </w:pPr>
    </w:p>
    <w:p w14:paraId="15E83C02" w14:textId="77777777" w:rsidR="004A2C85" w:rsidRPr="00BB180F" w:rsidRDefault="004A2C85" w:rsidP="00D20F91">
      <w:pPr>
        <w:spacing w:line="360" w:lineRule="auto"/>
        <w:rPr>
          <w:sz w:val="22"/>
          <w:szCs w:val="22"/>
        </w:rPr>
      </w:pPr>
      <w:r w:rsidRPr="00BB180F">
        <w:rPr>
          <w:sz w:val="22"/>
          <w:szCs w:val="22"/>
        </w:rPr>
        <w:lastRenderedPageBreak/>
        <w:t>Therefore, it is safe to state that the social impact is mostly positive. However, awareness remains crucial.</w:t>
      </w:r>
    </w:p>
    <w:p w14:paraId="0952E1C9" w14:textId="77777777" w:rsidR="004A2C85" w:rsidRDefault="004A2C85" w:rsidP="00D20F91">
      <w:pPr>
        <w:spacing w:line="360" w:lineRule="auto"/>
      </w:pPr>
    </w:p>
    <w:p w14:paraId="369C6637" w14:textId="3D0102DB" w:rsidR="004A2C85" w:rsidRDefault="004A2C85" w:rsidP="00D20F91">
      <w:pPr>
        <w:pStyle w:val="Heading4"/>
        <w:spacing w:line="360" w:lineRule="auto"/>
      </w:pPr>
      <w:r>
        <w:t>Overall LEPSI Evaluation</w:t>
      </w:r>
    </w:p>
    <w:p w14:paraId="2C81956D" w14:textId="1C6D72EE" w:rsidR="00F74DDE" w:rsidRPr="00623CD3" w:rsidRDefault="004A2C85" w:rsidP="00D20F91">
      <w:pPr>
        <w:spacing w:line="360" w:lineRule="auto"/>
        <w:rPr>
          <w:sz w:val="22"/>
          <w:szCs w:val="22"/>
        </w:rPr>
      </w:pPr>
      <w:r w:rsidRPr="00BB180F">
        <w:rPr>
          <w:sz w:val="22"/>
          <w:szCs w:val="22"/>
        </w:rPr>
        <w:t xml:space="preserve">This study creates an impact on legal, ethical, professional, and social dimensions. There are some identified risks. They are acknowledged, and mitigation steps were taken to reduce the negative impact. </w:t>
      </w:r>
    </w:p>
    <w:p w14:paraId="60F892A7" w14:textId="21B8D085" w:rsidR="00FA629D" w:rsidRDefault="00D330B5" w:rsidP="00F20171">
      <w:pPr>
        <w:spacing w:line="360" w:lineRule="auto"/>
      </w:pPr>
      <w:r w:rsidRPr="00D330B5">
        <w:rPr>
          <w:noProof/>
          <w14:ligatures w14:val="standardContextual"/>
        </w:rPr>
        <w:pict w14:anchorId="5466667C">
          <v:rect id="_x0000_i1027" alt="" style="width:451.3pt;height:.05pt;mso-width-percent:0;mso-height-percent:0;mso-width-percent:0;mso-height-percent:0" o:hralign="center" o:hrstd="t" o:hr="t" fillcolor="#a0a0a0" stroked="f"/>
        </w:pict>
      </w:r>
    </w:p>
    <w:p w14:paraId="36DE6866" w14:textId="4A24402E" w:rsidR="00F54568" w:rsidRPr="00F54568" w:rsidRDefault="008E227D" w:rsidP="00F20171">
      <w:pPr>
        <w:pStyle w:val="Heading1"/>
        <w:spacing w:before="120" w:after="120" w:line="360" w:lineRule="auto"/>
      </w:pPr>
      <w:bookmarkStart w:id="169" w:name="_Toc216999682"/>
      <w:r>
        <w:t xml:space="preserve">Chapter 9 </w:t>
      </w:r>
      <w:r w:rsidR="00F54568">
        <w:t>–</w:t>
      </w:r>
      <w:r>
        <w:t xml:space="preserve"> Conclusion</w:t>
      </w:r>
      <w:bookmarkEnd w:id="169"/>
    </w:p>
    <w:p w14:paraId="6895147D" w14:textId="3B1EF6F2" w:rsidR="00F54568" w:rsidRDefault="00F54568" w:rsidP="00D20F91">
      <w:pPr>
        <w:pStyle w:val="Heading2"/>
        <w:spacing w:before="120" w:after="120" w:line="360" w:lineRule="auto"/>
      </w:pPr>
      <w:bookmarkStart w:id="170" w:name="_Toc216999683"/>
      <w:r>
        <w:t>9.1 Project Overview and Reflection</w:t>
      </w:r>
      <w:bookmarkEnd w:id="170"/>
    </w:p>
    <w:p w14:paraId="3A3FEE3B" w14:textId="77777777" w:rsidR="00F54568" w:rsidRPr="00F20171" w:rsidRDefault="00F54568" w:rsidP="00D20F91">
      <w:pPr>
        <w:spacing w:line="360" w:lineRule="auto"/>
        <w:rPr>
          <w:sz w:val="22"/>
          <w:szCs w:val="22"/>
        </w:rPr>
      </w:pPr>
      <w:r w:rsidRPr="00F20171">
        <w:rPr>
          <w:sz w:val="22"/>
          <w:szCs w:val="22"/>
        </w:rPr>
        <w:t>This study explores how explainable artificial intelligence can improve user trust when it comes to financial chatbots. For that, the study uses SHAP-based explanations with the ChatGPT-4 model for simplifying the explanations. Then it evaluates how users respond to these explanations compared to a baseline mode.</w:t>
      </w:r>
    </w:p>
    <w:p w14:paraId="41A319B6" w14:textId="77777777" w:rsidR="00F54568" w:rsidRPr="00F20171" w:rsidRDefault="00F54568" w:rsidP="00D20F91">
      <w:pPr>
        <w:spacing w:line="360" w:lineRule="auto"/>
        <w:rPr>
          <w:sz w:val="22"/>
          <w:szCs w:val="22"/>
        </w:rPr>
      </w:pPr>
    </w:p>
    <w:p w14:paraId="4B96A440" w14:textId="6BBEF196" w:rsidR="00F74DDE" w:rsidRPr="00F20171" w:rsidRDefault="00F54568" w:rsidP="00F20171">
      <w:pPr>
        <w:spacing w:line="360" w:lineRule="auto"/>
        <w:rPr>
          <w:sz w:val="22"/>
          <w:szCs w:val="22"/>
        </w:rPr>
      </w:pPr>
      <w:r w:rsidRPr="00F20171">
        <w:rPr>
          <w:sz w:val="22"/>
          <w:szCs w:val="22"/>
        </w:rPr>
        <w:t xml:space="preserve">The study starts from problem identification, and moves to implementation, then evaluation within a fixed timeframe. The whole process consists of research, system design, development, testing, and evaluation. </w:t>
      </w:r>
    </w:p>
    <w:p w14:paraId="17E1682C" w14:textId="2DF4796F" w:rsidR="00F54568" w:rsidRDefault="00F54568" w:rsidP="00D20F91">
      <w:pPr>
        <w:pStyle w:val="Heading2"/>
        <w:spacing w:before="120" w:after="120" w:line="360" w:lineRule="auto"/>
      </w:pPr>
      <w:bookmarkStart w:id="171" w:name="_Toc216999684"/>
      <w:r>
        <w:t>9.2 Challenges Faced During the Project</w:t>
      </w:r>
      <w:bookmarkEnd w:id="171"/>
    </w:p>
    <w:p w14:paraId="3D6629DD" w14:textId="77777777" w:rsidR="00F54568" w:rsidRPr="00F20171" w:rsidRDefault="00F54568" w:rsidP="00D20F91">
      <w:pPr>
        <w:spacing w:line="360" w:lineRule="auto"/>
        <w:rPr>
          <w:sz w:val="22"/>
          <w:szCs w:val="22"/>
        </w:rPr>
      </w:pPr>
      <w:r w:rsidRPr="00F20171">
        <w:rPr>
          <w:sz w:val="22"/>
          <w:szCs w:val="22"/>
        </w:rPr>
        <w:t>Several challenges came along during the process at all stages of it.</w:t>
      </w:r>
    </w:p>
    <w:p w14:paraId="1360E0E0" w14:textId="77777777" w:rsidR="00F54568" w:rsidRPr="00F20171" w:rsidRDefault="00F54568" w:rsidP="00D20F91">
      <w:pPr>
        <w:spacing w:line="360" w:lineRule="auto"/>
        <w:rPr>
          <w:sz w:val="22"/>
          <w:szCs w:val="22"/>
        </w:rPr>
      </w:pPr>
    </w:p>
    <w:p w14:paraId="069F9FD6" w14:textId="77777777" w:rsidR="00F54568" w:rsidRPr="00F20171" w:rsidRDefault="00F54568" w:rsidP="00D20F91">
      <w:pPr>
        <w:spacing w:line="360" w:lineRule="auto"/>
        <w:rPr>
          <w:sz w:val="22"/>
          <w:szCs w:val="22"/>
        </w:rPr>
      </w:pPr>
      <w:r w:rsidRPr="00F20171">
        <w:rPr>
          <w:sz w:val="22"/>
          <w:szCs w:val="22"/>
        </w:rPr>
        <w:t>The first challenge is finding a proper dataset. Regulators prohibit banks from sharing customers' information with third parties. Therefore, it was hard to find a primary dataset. So the study has to continue with a publicly available dataset on Kaggle.</w:t>
      </w:r>
    </w:p>
    <w:p w14:paraId="34C37988" w14:textId="77777777" w:rsidR="00F54568" w:rsidRPr="00F20171" w:rsidRDefault="00F54568" w:rsidP="00D20F91">
      <w:pPr>
        <w:spacing w:line="360" w:lineRule="auto"/>
        <w:rPr>
          <w:sz w:val="22"/>
          <w:szCs w:val="22"/>
        </w:rPr>
      </w:pPr>
    </w:p>
    <w:p w14:paraId="4A1A375D" w14:textId="77777777" w:rsidR="00F54568" w:rsidRPr="00F20171" w:rsidRDefault="00F54568" w:rsidP="00D20F91">
      <w:pPr>
        <w:spacing w:line="360" w:lineRule="auto"/>
        <w:rPr>
          <w:sz w:val="22"/>
          <w:szCs w:val="22"/>
        </w:rPr>
      </w:pPr>
      <w:r w:rsidRPr="00F20171">
        <w:rPr>
          <w:sz w:val="22"/>
          <w:szCs w:val="22"/>
        </w:rPr>
        <w:t>Some challenges came during the development phase. Implementing routing was quite hard with the tech stack that was chosen initially. Therefore, the tech stack had to be changed during the phase. It made handling routing easier.  During the development phase, there was one other challenge. It was quite hard to implement the SHAP explainer. Several tries were needed to implement and optimize the SHAP explainer according to the model selected.</w:t>
      </w:r>
    </w:p>
    <w:p w14:paraId="6ACAC645" w14:textId="77777777" w:rsidR="00F54568" w:rsidRPr="00F20171" w:rsidRDefault="00F54568" w:rsidP="00D20F91">
      <w:pPr>
        <w:spacing w:line="360" w:lineRule="auto"/>
        <w:rPr>
          <w:sz w:val="22"/>
          <w:szCs w:val="22"/>
        </w:rPr>
      </w:pPr>
    </w:p>
    <w:p w14:paraId="00253CF5" w14:textId="77777777" w:rsidR="00F54568" w:rsidRPr="00F20171" w:rsidRDefault="00F54568" w:rsidP="00D20F91">
      <w:pPr>
        <w:spacing w:line="360" w:lineRule="auto"/>
        <w:rPr>
          <w:sz w:val="22"/>
          <w:szCs w:val="22"/>
        </w:rPr>
      </w:pPr>
      <w:r w:rsidRPr="00F20171">
        <w:rPr>
          <w:sz w:val="22"/>
          <w:szCs w:val="22"/>
        </w:rPr>
        <w:lastRenderedPageBreak/>
        <w:t>Then another challenge came up with the SHAP explainer. Even though it works, the SHAP values are too technical when it comes to a normal user. Therefore, the clarity and the ease of understanding came as a challenge. As a solution, a new layer was integrated to simplify the SHAP values into a more human-readable and simple message, which was done with the help of ChatGPT-4 (LLM). That overcame the challenge.</w:t>
      </w:r>
    </w:p>
    <w:p w14:paraId="2FA02818" w14:textId="77777777" w:rsidR="00F54568" w:rsidRPr="00F20171" w:rsidRDefault="00F54568" w:rsidP="00D20F91">
      <w:pPr>
        <w:spacing w:line="360" w:lineRule="auto"/>
        <w:rPr>
          <w:sz w:val="22"/>
          <w:szCs w:val="22"/>
        </w:rPr>
      </w:pPr>
    </w:p>
    <w:p w14:paraId="2E2EF730" w14:textId="77777777" w:rsidR="00F54568" w:rsidRPr="00F20171" w:rsidRDefault="00F54568" w:rsidP="00D20F91">
      <w:pPr>
        <w:spacing w:line="360" w:lineRule="auto"/>
        <w:rPr>
          <w:sz w:val="22"/>
          <w:szCs w:val="22"/>
        </w:rPr>
      </w:pPr>
      <w:r w:rsidRPr="00F20171">
        <w:rPr>
          <w:sz w:val="22"/>
          <w:szCs w:val="22"/>
        </w:rPr>
        <w:t>Another challenge came during the development process. There should be at least two environments for development and production. Therefore, a new dedicated development environment was created during the implementation. That helped to separate the development data and production data to be separately stored in different environments.</w:t>
      </w:r>
    </w:p>
    <w:p w14:paraId="5ACDC5D3" w14:textId="77777777" w:rsidR="00F54568" w:rsidRPr="00F20171" w:rsidRDefault="00F54568" w:rsidP="00D20F91">
      <w:pPr>
        <w:spacing w:line="360" w:lineRule="auto"/>
        <w:rPr>
          <w:sz w:val="22"/>
          <w:szCs w:val="22"/>
        </w:rPr>
      </w:pPr>
    </w:p>
    <w:p w14:paraId="232B243E" w14:textId="77777777" w:rsidR="00F54568" w:rsidRPr="00F20171" w:rsidRDefault="00F54568" w:rsidP="00D20F91">
      <w:pPr>
        <w:spacing w:line="360" w:lineRule="auto"/>
        <w:rPr>
          <w:sz w:val="22"/>
          <w:szCs w:val="22"/>
        </w:rPr>
      </w:pPr>
      <w:r w:rsidRPr="00F20171">
        <w:rPr>
          <w:sz w:val="22"/>
          <w:szCs w:val="22"/>
        </w:rPr>
        <w:t>Then a new challenge arose during the deployment. The backend kept failing to deploy on a free-tier deployment platform. As a solution, it was modularised and optimized, which became the solution for that challenge.</w:t>
      </w:r>
    </w:p>
    <w:p w14:paraId="491A2A47" w14:textId="77777777" w:rsidR="00F54568" w:rsidRPr="00F20171" w:rsidRDefault="00F54568" w:rsidP="00D20F91">
      <w:pPr>
        <w:spacing w:line="360" w:lineRule="auto"/>
        <w:rPr>
          <w:sz w:val="22"/>
          <w:szCs w:val="22"/>
        </w:rPr>
      </w:pPr>
    </w:p>
    <w:p w14:paraId="0BD4B1C6" w14:textId="77777777" w:rsidR="00F54568" w:rsidRPr="00F20171" w:rsidRDefault="00F54568" w:rsidP="00D20F91">
      <w:pPr>
        <w:spacing w:line="360" w:lineRule="auto"/>
        <w:rPr>
          <w:sz w:val="22"/>
          <w:szCs w:val="22"/>
        </w:rPr>
      </w:pPr>
      <w:r w:rsidRPr="00F20171">
        <w:rPr>
          <w:sz w:val="22"/>
          <w:szCs w:val="22"/>
        </w:rPr>
        <w:t>Another challenge came up in the survey process. The survey tries to quantify the trust. However, trust is subjective. So it can not be measured like accuracy. Then the literature helped the study to define trust as a combination of multiple factors. This allowed the survey questions to be designed in a way that covers all those trust factors. An optional comment section was added to the survey to analyze the qualitative feedback from the user as well. This enables the study to measure the trust in a quantitative way as well as qualitative way.</w:t>
      </w:r>
    </w:p>
    <w:p w14:paraId="063BE84E" w14:textId="77777777" w:rsidR="00F54568" w:rsidRPr="00F20171" w:rsidRDefault="00F54568" w:rsidP="00D20F91">
      <w:pPr>
        <w:spacing w:line="360" w:lineRule="auto"/>
        <w:rPr>
          <w:sz w:val="22"/>
          <w:szCs w:val="22"/>
        </w:rPr>
      </w:pPr>
    </w:p>
    <w:p w14:paraId="525C5C1C" w14:textId="77777777" w:rsidR="00F54568" w:rsidRPr="00F20171" w:rsidRDefault="00F54568" w:rsidP="00D20F91">
      <w:pPr>
        <w:spacing w:line="360" w:lineRule="auto"/>
        <w:rPr>
          <w:sz w:val="22"/>
          <w:szCs w:val="22"/>
        </w:rPr>
      </w:pPr>
      <w:r w:rsidRPr="00F20171">
        <w:rPr>
          <w:sz w:val="22"/>
          <w:szCs w:val="22"/>
        </w:rPr>
        <w:t>Despite all these challenges, the project reached its core goals.</w:t>
      </w:r>
    </w:p>
    <w:p w14:paraId="4913BBD9" w14:textId="77777777" w:rsidR="00F54568" w:rsidRDefault="00F54568" w:rsidP="00D20F91">
      <w:pPr>
        <w:spacing w:line="360" w:lineRule="auto"/>
      </w:pPr>
    </w:p>
    <w:p w14:paraId="19298D67" w14:textId="16E350CC" w:rsidR="00F54568" w:rsidRDefault="00F54568" w:rsidP="00D20F91">
      <w:pPr>
        <w:pStyle w:val="Heading2"/>
        <w:spacing w:before="120" w:after="120" w:line="360" w:lineRule="auto"/>
      </w:pPr>
      <w:bookmarkStart w:id="172" w:name="_Toc216999685"/>
      <w:r>
        <w:t>9.3 Evidence of Achievement of Learning Outcomes</w:t>
      </w:r>
      <w:bookmarkEnd w:id="172"/>
      <w:r>
        <w:t xml:space="preserve"> </w:t>
      </w:r>
    </w:p>
    <w:p w14:paraId="6A225A9E" w14:textId="77777777" w:rsidR="00F54568" w:rsidRPr="00F20171" w:rsidRDefault="00F54568" w:rsidP="00D20F91">
      <w:pPr>
        <w:spacing w:line="360" w:lineRule="auto"/>
        <w:rPr>
          <w:sz w:val="22"/>
          <w:szCs w:val="22"/>
        </w:rPr>
      </w:pPr>
      <w:r w:rsidRPr="00F20171">
        <w:rPr>
          <w:sz w:val="22"/>
          <w:szCs w:val="22"/>
        </w:rPr>
        <w:t>This table maps the project work to the five learning outcomes defined in the module descriptor.</w:t>
      </w:r>
    </w:p>
    <w:p w14:paraId="3ED4BC89" w14:textId="1746EF45" w:rsidR="00F54568" w:rsidRDefault="00F54568" w:rsidP="00F20171">
      <w:pPr>
        <w:pStyle w:val="Heading3"/>
        <w:spacing w:before="240" w:after="120" w:line="360" w:lineRule="auto"/>
      </w:pPr>
      <w:bookmarkStart w:id="173" w:name="_Toc216999686"/>
      <w:r>
        <w:t>Achievement of Learning Outcomes</w:t>
      </w:r>
      <w:bookmarkEnd w:id="173"/>
    </w:p>
    <w:p w14:paraId="493343F3" w14:textId="35F1929C" w:rsidR="00B8393F" w:rsidRDefault="00B8393F" w:rsidP="00B8393F">
      <w:pPr>
        <w:pStyle w:val="Caption"/>
        <w:keepNext/>
      </w:pPr>
      <w:bookmarkStart w:id="174" w:name="_Toc216999548"/>
      <w:r>
        <w:t xml:space="preserve">Table </w:t>
      </w:r>
      <w:fldSimple w:instr=" SEQ Table \* ARABIC ">
        <w:r>
          <w:rPr>
            <w:noProof/>
          </w:rPr>
          <w:t>23</w:t>
        </w:r>
        <w:bookmarkEnd w:id="174"/>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42"/>
        <w:gridCol w:w="6468"/>
      </w:tblGrid>
      <w:tr w:rsidR="00F54568" w:rsidRPr="00F20171" w14:paraId="2682C29A" w14:textId="77777777">
        <w:trPr>
          <w:trHeight w:val="540"/>
        </w:trPr>
        <w:tc>
          <w:tcPr>
            <w:tcW w:w="2595" w:type="dxa"/>
            <w:tcBorders>
              <w:top w:val="single" w:sz="6" w:space="0" w:color="E0E0E0"/>
              <w:left w:val="single" w:sz="6" w:space="0" w:color="E0E0E0"/>
              <w:bottom w:val="single" w:sz="6" w:space="0" w:color="E0E0E0"/>
              <w:right w:val="single" w:sz="6" w:space="0" w:color="E0E0E0"/>
            </w:tcBorders>
            <w:hideMark/>
          </w:tcPr>
          <w:p w14:paraId="02519BA1" w14:textId="77777777" w:rsidR="00F54568" w:rsidRPr="00F20171" w:rsidRDefault="00F54568" w:rsidP="00D20F91">
            <w:pPr>
              <w:spacing w:line="360" w:lineRule="auto"/>
              <w:rPr>
                <w:sz w:val="22"/>
                <w:szCs w:val="22"/>
              </w:rPr>
            </w:pPr>
            <w:r w:rsidRPr="00F20171">
              <w:rPr>
                <w:b/>
                <w:bCs/>
                <w:sz w:val="22"/>
                <w:szCs w:val="22"/>
              </w:rPr>
              <w:t>Learning Outcome</w:t>
            </w:r>
          </w:p>
        </w:tc>
        <w:tc>
          <w:tcPr>
            <w:tcW w:w="6105" w:type="dxa"/>
            <w:tcBorders>
              <w:top w:val="single" w:sz="6" w:space="0" w:color="E0E0E0"/>
              <w:left w:val="single" w:sz="6" w:space="0" w:color="E0E0E0"/>
              <w:bottom w:val="single" w:sz="6" w:space="0" w:color="E0E0E0"/>
              <w:right w:val="single" w:sz="6" w:space="0" w:color="E0E0E0"/>
            </w:tcBorders>
            <w:hideMark/>
          </w:tcPr>
          <w:p w14:paraId="0FCC2A63" w14:textId="77777777" w:rsidR="00F54568" w:rsidRPr="00F20171" w:rsidRDefault="00F54568" w:rsidP="00D20F91">
            <w:pPr>
              <w:spacing w:line="360" w:lineRule="auto"/>
              <w:rPr>
                <w:sz w:val="22"/>
                <w:szCs w:val="22"/>
              </w:rPr>
            </w:pPr>
            <w:r w:rsidRPr="00F20171">
              <w:rPr>
                <w:b/>
                <w:bCs/>
                <w:sz w:val="22"/>
                <w:szCs w:val="22"/>
              </w:rPr>
              <w:t>Evidence from the Project</w:t>
            </w:r>
          </w:p>
        </w:tc>
      </w:tr>
      <w:tr w:rsidR="00F54568" w:rsidRPr="00F20171" w14:paraId="79128150" w14:textId="77777777">
        <w:trPr>
          <w:trHeight w:val="540"/>
        </w:trPr>
        <w:tc>
          <w:tcPr>
            <w:tcW w:w="0" w:type="auto"/>
            <w:tcBorders>
              <w:top w:val="nil"/>
              <w:left w:val="single" w:sz="6" w:space="0" w:color="E0E0E0"/>
              <w:bottom w:val="single" w:sz="6" w:space="0" w:color="E0E0E0"/>
              <w:right w:val="single" w:sz="6" w:space="0" w:color="E0E0E0"/>
            </w:tcBorders>
            <w:hideMark/>
          </w:tcPr>
          <w:p w14:paraId="017065FD" w14:textId="77777777" w:rsidR="00F54568" w:rsidRPr="00F20171" w:rsidRDefault="00F54568" w:rsidP="00D20F91">
            <w:pPr>
              <w:spacing w:line="360" w:lineRule="auto"/>
              <w:rPr>
                <w:sz w:val="22"/>
                <w:szCs w:val="22"/>
              </w:rPr>
            </w:pPr>
            <w:r w:rsidRPr="00F20171">
              <w:rPr>
                <w:b/>
                <w:bCs/>
                <w:sz w:val="22"/>
                <w:szCs w:val="22"/>
              </w:rPr>
              <w:t>LO1</w:t>
            </w:r>
            <w:r w:rsidRPr="00F20171">
              <w:rPr>
                <w:sz w:val="22"/>
                <w:szCs w:val="22"/>
              </w:rPr>
              <w:t xml:space="preserve"> Evaluate literature and current practice</w:t>
            </w:r>
          </w:p>
        </w:tc>
        <w:tc>
          <w:tcPr>
            <w:tcW w:w="0" w:type="auto"/>
            <w:tcBorders>
              <w:top w:val="nil"/>
              <w:left w:val="single" w:sz="6" w:space="0" w:color="E0E0E0"/>
              <w:bottom w:val="single" w:sz="6" w:space="0" w:color="E0E0E0"/>
              <w:right w:val="single" w:sz="6" w:space="0" w:color="E0E0E0"/>
            </w:tcBorders>
            <w:hideMark/>
          </w:tcPr>
          <w:p w14:paraId="50055ECB" w14:textId="77777777" w:rsidR="00F54568" w:rsidRPr="00F20171" w:rsidRDefault="00F54568" w:rsidP="00D20F91">
            <w:pPr>
              <w:spacing w:line="360" w:lineRule="auto"/>
              <w:rPr>
                <w:sz w:val="22"/>
                <w:szCs w:val="22"/>
              </w:rPr>
            </w:pPr>
            <w:r w:rsidRPr="00F20171">
              <w:rPr>
                <w:sz w:val="22"/>
                <w:szCs w:val="22"/>
              </w:rPr>
              <w:t>The study contains a structured literature reivew. It examines XAI, trust, SHAP, LLMs, and financial chatbots. This literature review helped to indentify the research gap.</w:t>
            </w:r>
          </w:p>
        </w:tc>
      </w:tr>
      <w:tr w:rsidR="00F54568" w:rsidRPr="00F20171" w14:paraId="70C38979" w14:textId="77777777">
        <w:trPr>
          <w:trHeight w:val="540"/>
        </w:trPr>
        <w:tc>
          <w:tcPr>
            <w:tcW w:w="0" w:type="auto"/>
            <w:tcBorders>
              <w:top w:val="nil"/>
              <w:left w:val="single" w:sz="6" w:space="0" w:color="E0E0E0"/>
              <w:bottom w:val="single" w:sz="6" w:space="0" w:color="E0E0E0"/>
              <w:right w:val="single" w:sz="6" w:space="0" w:color="E0E0E0"/>
            </w:tcBorders>
            <w:hideMark/>
          </w:tcPr>
          <w:p w14:paraId="55F7D11F" w14:textId="77777777" w:rsidR="00F54568" w:rsidRPr="00F20171" w:rsidRDefault="00F54568" w:rsidP="00D20F91">
            <w:pPr>
              <w:spacing w:line="360" w:lineRule="auto"/>
              <w:rPr>
                <w:sz w:val="22"/>
                <w:szCs w:val="22"/>
              </w:rPr>
            </w:pPr>
            <w:r w:rsidRPr="00F20171">
              <w:rPr>
                <w:b/>
                <w:bCs/>
                <w:sz w:val="22"/>
                <w:szCs w:val="22"/>
              </w:rPr>
              <w:lastRenderedPageBreak/>
              <w:t>LO2</w:t>
            </w:r>
            <w:r w:rsidRPr="00F20171">
              <w:rPr>
                <w:sz w:val="22"/>
                <w:szCs w:val="22"/>
              </w:rPr>
              <w:t xml:space="preserve"> Prepare and manage a project plan with compliance</w:t>
            </w:r>
          </w:p>
        </w:tc>
        <w:tc>
          <w:tcPr>
            <w:tcW w:w="0" w:type="auto"/>
            <w:tcBorders>
              <w:top w:val="nil"/>
              <w:left w:val="single" w:sz="6" w:space="0" w:color="E0E0E0"/>
              <w:bottom w:val="single" w:sz="6" w:space="0" w:color="E0E0E0"/>
              <w:right w:val="single" w:sz="6" w:space="0" w:color="E0E0E0"/>
            </w:tcBorders>
            <w:hideMark/>
          </w:tcPr>
          <w:p w14:paraId="1F1E843B" w14:textId="77777777" w:rsidR="00F54568" w:rsidRPr="00F20171" w:rsidRDefault="00F54568" w:rsidP="00D20F91">
            <w:pPr>
              <w:spacing w:line="360" w:lineRule="auto"/>
              <w:rPr>
                <w:sz w:val="22"/>
                <w:szCs w:val="22"/>
              </w:rPr>
            </w:pPr>
            <w:r w:rsidRPr="00F20171">
              <w:rPr>
                <w:sz w:val="22"/>
                <w:szCs w:val="22"/>
              </w:rPr>
              <w:t>The sutdy advanced with a formal project plan, ethical review (SPER form), LEPSI evaluation, and risk management strategy to guide the work.</w:t>
            </w:r>
          </w:p>
        </w:tc>
      </w:tr>
      <w:tr w:rsidR="00F54568" w:rsidRPr="00F20171" w14:paraId="1C3ACA9D" w14:textId="77777777">
        <w:trPr>
          <w:trHeight w:val="540"/>
        </w:trPr>
        <w:tc>
          <w:tcPr>
            <w:tcW w:w="0" w:type="auto"/>
            <w:tcBorders>
              <w:top w:val="nil"/>
              <w:left w:val="single" w:sz="6" w:space="0" w:color="E0E0E0"/>
              <w:bottom w:val="single" w:sz="6" w:space="0" w:color="E0E0E0"/>
              <w:right w:val="single" w:sz="6" w:space="0" w:color="E0E0E0"/>
            </w:tcBorders>
            <w:hideMark/>
          </w:tcPr>
          <w:p w14:paraId="187DD016" w14:textId="77777777" w:rsidR="00F54568" w:rsidRPr="00F20171" w:rsidRDefault="00F54568" w:rsidP="00D20F91">
            <w:pPr>
              <w:spacing w:line="360" w:lineRule="auto"/>
              <w:rPr>
                <w:sz w:val="22"/>
                <w:szCs w:val="22"/>
              </w:rPr>
            </w:pPr>
            <w:r w:rsidRPr="00F20171">
              <w:rPr>
                <w:b/>
                <w:bCs/>
                <w:sz w:val="22"/>
                <w:szCs w:val="22"/>
              </w:rPr>
              <w:t>LO3</w:t>
            </w:r>
            <w:r w:rsidRPr="00F20171">
              <w:rPr>
                <w:sz w:val="22"/>
                <w:szCs w:val="22"/>
              </w:rPr>
              <w:t xml:space="preserve"> Assess alternative design choices</w:t>
            </w:r>
          </w:p>
        </w:tc>
        <w:tc>
          <w:tcPr>
            <w:tcW w:w="0" w:type="auto"/>
            <w:tcBorders>
              <w:top w:val="nil"/>
              <w:left w:val="single" w:sz="6" w:space="0" w:color="E0E0E0"/>
              <w:bottom w:val="single" w:sz="6" w:space="0" w:color="E0E0E0"/>
              <w:right w:val="single" w:sz="6" w:space="0" w:color="E0E0E0"/>
            </w:tcBorders>
            <w:hideMark/>
          </w:tcPr>
          <w:p w14:paraId="2DA4897A" w14:textId="77777777" w:rsidR="00F54568" w:rsidRPr="00F20171" w:rsidRDefault="00F54568" w:rsidP="00D20F91">
            <w:pPr>
              <w:spacing w:line="360" w:lineRule="auto"/>
              <w:rPr>
                <w:sz w:val="22"/>
                <w:szCs w:val="22"/>
              </w:rPr>
            </w:pPr>
            <w:r w:rsidRPr="00F20171">
              <w:rPr>
                <w:sz w:val="22"/>
                <w:szCs w:val="22"/>
              </w:rPr>
              <w:t>In the implementation process. multiple ML models were trained and evaluated before selecting the Logistic Regression for the prototype.</w:t>
            </w:r>
          </w:p>
        </w:tc>
      </w:tr>
      <w:tr w:rsidR="00F54568" w:rsidRPr="00F20171" w14:paraId="72236A25" w14:textId="77777777">
        <w:trPr>
          <w:trHeight w:val="540"/>
        </w:trPr>
        <w:tc>
          <w:tcPr>
            <w:tcW w:w="0" w:type="auto"/>
            <w:tcBorders>
              <w:top w:val="nil"/>
              <w:left w:val="single" w:sz="6" w:space="0" w:color="E0E0E0"/>
              <w:bottom w:val="single" w:sz="6" w:space="0" w:color="E0E0E0"/>
              <w:right w:val="single" w:sz="6" w:space="0" w:color="E0E0E0"/>
            </w:tcBorders>
            <w:hideMark/>
          </w:tcPr>
          <w:p w14:paraId="167BB2D8" w14:textId="77777777" w:rsidR="00F54568" w:rsidRPr="00F20171" w:rsidRDefault="00F54568" w:rsidP="00D20F91">
            <w:pPr>
              <w:spacing w:line="360" w:lineRule="auto"/>
              <w:rPr>
                <w:sz w:val="22"/>
                <w:szCs w:val="22"/>
              </w:rPr>
            </w:pPr>
            <w:r w:rsidRPr="00F20171">
              <w:rPr>
                <w:b/>
                <w:bCs/>
                <w:sz w:val="22"/>
                <w:szCs w:val="22"/>
              </w:rPr>
              <w:t>LO4</w:t>
            </w:r>
            <w:r w:rsidRPr="00F20171">
              <w:rPr>
                <w:sz w:val="22"/>
                <w:szCs w:val="22"/>
              </w:rPr>
              <w:t xml:space="preserve"> Synthesise findings and identify future work</w:t>
            </w:r>
          </w:p>
        </w:tc>
        <w:tc>
          <w:tcPr>
            <w:tcW w:w="0" w:type="auto"/>
            <w:tcBorders>
              <w:top w:val="nil"/>
              <w:left w:val="single" w:sz="6" w:space="0" w:color="E0E0E0"/>
              <w:bottom w:val="single" w:sz="6" w:space="0" w:color="E0E0E0"/>
              <w:right w:val="single" w:sz="6" w:space="0" w:color="E0E0E0"/>
            </w:tcBorders>
            <w:hideMark/>
          </w:tcPr>
          <w:p w14:paraId="2288B8BA" w14:textId="77777777" w:rsidR="00F54568" w:rsidRPr="00F20171" w:rsidRDefault="00F54568" w:rsidP="00D20F91">
            <w:pPr>
              <w:spacing w:line="360" w:lineRule="auto"/>
              <w:rPr>
                <w:sz w:val="22"/>
                <w:szCs w:val="22"/>
              </w:rPr>
            </w:pPr>
            <w:r w:rsidRPr="00F20171">
              <w:rPr>
                <w:sz w:val="22"/>
                <w:szCs w:val="22"/>
              </w:rPr>
              <w:t>Quantitative and qualitative evaluation have been done with a survey. And also identified future work of the current study.</w:t>
            </w:r>
          </w:p>
        </w:tc>
      </w:tr>
      <w:tr w:rsidR="00F54568" w:rsidRPr="00F20171" w14:paraId="5FCFF066" w14:textId="77777777">
        <w:trPr>
          <w:trHeight w:val="540"/>
        </w:trPr>
        <w:tc>
          <w:tcPr>
            <w:tcW w:w="0" w:type="auto"/>
            <w:tcBorders>
              <w:top w:val="nil"/>
              <w:left w:val="single" w:sz="6" w:space="0" w:color="E0E0E0"/>
              <w:bottom w:val="single" w:sz="6" w:space="0" w:color="E0E0E0"/>
              <w:right w:val="single" w:sz="6" w:space="0" w:color="E0E0E0"/>
            </w:tcBorders>
            <w:hideMark/>
          </w:tcPr>
          <w:p w14:paraId="53ABFE95" w14:textId="77777777" w:rsidR="00F54568" w:rsidRPr="00F20171" w:rsidRDefault="00F54568" w:rsidP="00D20F91">
            <w:pPr>
              <w:spacing w:line="360" w:lineRule="auto"/>
              <w:rPr>
                <w:sz w:val="22"/>
                <w:szCs w:val="22"/>
              </w:rPr>
            </w:pPr>
            <w:r w:rsidRPr="00F20171">
              <w:rPr>
                <w:b/>
                <w:bCs/>
                <w:sz w:val="22"/>
                <w:szCs w:val="22"/>
              </w:rPr>
              <w:t>LO5</w:t>
            </w:r>
            <w:r w:rsidRPr="00F20171">
              <w:rPr>
                <w:sz w:val="22"/>
                <w:szCs w:val="22"/>
              </w:rPr>
              <w:t xml:space="preserve"> Produce and defend a dissertation</w:t>
            </w:r>
          </w:p>
        </w:tc>
        <w:tc>
          <w:tcPr>
            <w:tcW w:w="0" w:type="auto"/>
            <w:tcBorders>
              <w:top w:val="nil"/>
              <w:left w:val="single" w:sz="6" w:space="0" w:color="E0E0E0"/>
              <w:bottom w:val="single" w:sz="6" w:space="0" w:color="E0E0E0"/>
              <w:right w:val="single" w:sz="6" w:space="0" w:color="E0E0E0"/>
            </w:tcBorders>
            <w:hideMark/>
          </w:tcPr>
          <w:p w14:paraId="08527E9D" w14:textId="77777777" w:rsidR="00F54568" w:rsidRPr="00F20171" w:rsidRDefault="00F54568" w:rsidP="00D20F91">
            <w:pPr>
              <w:spacing w:line="360" w:lineRule="auto"/>
              <w:rPr>
                <w:sz w:val="22"/>
                <w:szCs w:val="22"/>
              </w:rPr>
            </w:pPr>
            <w:r w:rsidRPr="00F20171">
              <w:rPr>
                <w:sz w:val="22"/>
                <w:szCs w:val="22"/>
              </w:rPr>
              <w:t>This reports tells the story of the full lifecycle. It is supported by evaluation results and reflections.</w:t>
            </w:r>
          </w:p>
        </w:tc>
      </w:tr>
    </w:tbl>
    <w:p w14:paraId="47466F11" w14:textId="77777777" w:rsidR="00F54568" w:rsidRDefault="00F54568" w:rsidP="00D20F91">
      <w:pPr>
        <w:spacing w:line="360" w:lineRule="auto"/>
      </w:pPr>
    </w:p>
    <w:p w14:paraId="010F9CE3" w14:textId="77777777" w:rsidR="00F54568" w:rsidRDefault="00F54568" w:rsidP="00D20F91">
      <w:pPr>
        <w:pStyle w:val="Heading2"/>
        <w:spacing w:before="120" w:after="120" w:line="360" w:lineRule="auto"/>
      </w:pPr>
      <w:bookmarkStart w:id="175" w:name="_Toc216999687"/>
      <w:r>
        <w:t>9.4 Use of Taught  Modules</w:t>
      </w:r>
      <w:bookmarkEnd w:id="175"/>
    </w:p>
    <w:p w14:paraId="2AB2725C" w14:textId="3361B9DE" w:rsidR="00F54568" w:rsidRPr="00F20171" w:rsidRDefault="00F54568" w:rsidP="00D20F91">
      <w:pPr>
        <w:spacing w:line="360" w:lineRule="auto"/>
        <w:rPr>
          <w:sz w:val="22"/>
          <w:szCs w:val="22"/>
        </w:rPr>
      </w:pPr>
      <w:r w:rsidRPr="00F20171">
        <w:rPr>
          <w:sz w:val="22"/>
          <w:szCs w:val="22"/>
        </w:rPr>
        <w:t>This study has got the help from multiple modules from the first year of the MSc program.</w:t>
      </w:r>
    </w:p>
    <w:p w14:paraId="35CF07F8" w14:textId="299F61CD" w:rsidR="00F54568" w:rsidRDefault="00F54568" w:rsidP="00F20171">
      <w:pPr>
        <w:pStyle w:val="Heading4"/>
      </w:pPr>
      <w:r>
        <w:t>Data Mining</w:t>
      </w:r>
    </w:p>
    <w:p w14:paraId="35916605" w14:textId="1755F393" w:rsidR="00F54568" w:rsidRPr="00F20171" w:rsidRDefault="00F54568" w:rsidP="00D20F91">
      <w:pPr>
        <w:spacing w:line="360" w:lineRule="auto"/>
        <w:rPr>
          <w:sz w:val="22"/>
          <w:szCs w:val="22"/>
        </w:rPr>
      </w:pPr>
      <w:r w:rsidRPr="00F20171">
        <w:rPr>
          <w:sz w:val="22"/>
          <w:szCs w:val="22"/>
        </w:rPr>
        <w:t>This module helped the study in several ways. The study involves exploratory data analysis, data cleaning, data preprocessing, model training, and model evaluation. All the activities got help from the Data Mining module.</w:t>
      </w:r>
    </w:p>
    <w:p w14:paraId="741E76E4" w14:textId="4CC87951" w:rsidR="00F54568" w:rsidRDefault="00F54568" w:rsidP="00F20171">
      <w:pPr>
        <w:pStyle w:val="Heading4"/>
      </w:pPr>
      <w:r>
        <w:t>Advance Databases</w:t>
      </w:r>
    </w:p>
    <w:p w14:paraId="2E4ACD47" w14:textId="576E0925" w:rsidR="00F54568" w:rsidRPr="00F20171" w:rsidRDefault="00F54568" w:rsidP="00D20F91">
      <w:pPr>
        <w:spacing w:line="360" w:lineRule="auto"/>
        <w:rPr>
          <w:sz w:val="22"/>
          <w:szCs w:val="22"/>
        </w:rPr>
      </w:pPr>
      <w:r w:rsidRPr="00F20171">
        <w:rPr>
          <w:sz w:val="22"/>
          <w:szCs w:val="22"/>
        </w:rPr>
        <w:t xml:space="preserve">The prototype uses a PostgreSQL database to handle data. Before implementing the database, several tasks were required, including designing an ER diagram, etc. Then the database implementation part came. The </w:t>
      </w:r>
      <w:r w:rsidRPr="00F20171">
        <w:rPr>
          <w:b/>
          <w:bCs/>
          <w:sz w:val="22"/>
          <w:szCs w:val="22"/>
        </w:rPr>
        <w:t xml:space="preserve">Advanced Databases </w:t>
      </w:r>
      <w:r w:rsidRPr="00F20171">
        <w:rPr>
          <w:sz w:val="22"/>
          <w:szCs w:val="22"/>
        </w:rPr>
        <w:t>module taught all these key factors, such as designing ER diagrams, normalizing tables, and implementing both SQL and NoSQL databases. Therefore, this module helped a lot during the study.</w:t>
      </w:r>
    </w:p>
    <w:p w14:paraId="6F954CF8" w14:textId="41E2E60D" w:rsidR="00F54568" w:rsidRDefault="00F54568" w:rsidP="00F20171">
      <w:pPr>
        <w:pStyle w:val="Heading4"/>
      </w:pPr>
      <w:r>
        <w:t>Text Analytics</w:t>
      </w:r>
    </w:p>
    <w:p w14:paraId="735BB766" w14:textId="472442EE" w:rsidR="00F54568" w:rsidRPr="00F20171" w:rsidRDefault="00F54568" w:rsidP="00D20F91">
      <w:pPr>
        <w:spacing w:line="360" w:lineRule="auto"/>
        <w:rPr>
          <w:sz w:val="22"/>
          <w:szCs w:val="22"/>
        </w:rPr>
      </w:pPr>
      <w:r w:rsidRPr="00F20171">
        <w:rPr>
          <w:sz w:val="22"/>
          <w:szCs w:val="22"/>
        </w:rPr>
        <w:t>This module focused on teaching about different text analytic techniques. However, it also gave an understanding of how LLMs work at a surface level. The prototype is tightly integrated with ChatGPT-4 which is an LLM. Therefore, this module's learning outcomes also helped this study.</w:t>
      </w:r>
    </w:p>
    <w:p w14:paraId="752C395E" w14:textId="38A06175" w:rsidR="00F54568" w:rsidRDefault="00F54568" w:rsidP="00F20171">
      <w:pPr>
        <w:pStyle w:val="Heading4"/>
      </w:pPr>
      <w:r>
        <w:t>Research Methods</w:t>
      </w:r>
    </w:p>
    <w:p w14:paraId="3CA1BD0A" w14:textId="77777777" w:rsidR="00F54568" w:rsidRPr="00F20171" w:rsidRDefault="00F54568" w:rsidP="00D20F91">
      <w:pPr>
        <w:spacing w:line="360" w:lineRule="auto"/>
        <w:rPr>
          <w:sz w:val="22"/>
          <w:szCs w:val="22"/>
        </w:rPr>
      </w:pPr>
      <w:r w:rsidRPr="00F20171">
        <w:rPr>
          <w:sz w:val="22"/>
          <w:szCs w:val="22"/>
        </w:rPr>
        <w:t xml:space="preserve">This module teaches how to do a proper literature review. How to find related research papers, read them, and how to critically review them. And also, it teaches how to cite other people’s work correctly. And a main focus of this module is to improve academic writing style. All these learning outcomes helped mainly in constructing a structured literature review and in writing the whole research document. </w:t>
      </w:r>
    </w:p>
    <w:p w14:paraId="78427099" w14:textId="77777777" w:rsidR="00F54568" w:rsidRPr="00F54568" w:rsidRDefault="00F54568" w:rsidP="00D20F91">
      <w:pPr>
        <w:spacing w:line="360" w:lineRule="auto"/>
      </w:pPr>
    </w:p>
    <w:p w14:paraId="3AC2128D" w14:textId="7BC78C15" w:rsidR="00F54568" w:rsidRDefault="00F54568" w:rsidP="00D20F91">
      <w:pPr>
        <w:pStyle w:val="Heading2"/>
        <w:spacing w:before="120" w:after="120" w:line="360" w:lineRule="auto"/>
      </w:pPr>
      <w:bookmarkStart w:id="176" w:name="_Toc216999688"/>
      <w:r>
        <w:lastRenderedPageBreak/>
        <w:t>9.5 New Skills and Knowledge Gained</w:t>
      </w:r>
      <w:bookmarkEnd w:id="176"/>
    </w:p>
    <w:p w14:paraId="424E7EC5" w14:textId="77777777" w:rsidR="00F54568" w:rsidRPr="00F20171" w:rsidRDefault="00F54568" w:rsidP="00D20F91">
      <w:pPr>
        <w:spacing w:line="360" w:lineRule="auto"/>
        <w:rPr>
          <w:sz w:val="22"/>
          <w:szCs w:val="22"/>
        </w:rPr>
      </w:pPr>
      <w:r w:rsidRPr="00F20171">
        <w:rPr>
          <w:sz w:val="22"/>
          <w:szCs w:val="22"/>
        </w:rPr>
        <w:t>Beyond the tough skills, the study develops several self-learnt skills. They include,</w:t>
      </w:r>
    </w:p>
    <w:p w14:paraId="58621359"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Using SHAP explanation in a real system.</w:t>
      </w:r>
    </w:p>
    <w:p w14:paraId="458D179F"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Load testing with k6 and interpreting results.</w:t>
      </w:r>
    </w:p>
    <w:p w14:paraId="50D003E1"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Securing database tables with policies.</w:t>
      </w:r>
    </w:p>
    <w:p w14:paraId="5731B5C3"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Maintaining multiple environments for both development and production versions of a system.</w:t>
      </w:r>
    </w:p>
    <w:p w14:paraId="2916F0AE"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Writing explainability promotion in GPT-4.</w:t>
      </w:r>
    </w:p>
    <w:p w14:paraId="701BF9D5"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Design goal-oriented surveys for requirement gathering as well as for  trust data collection.</w:t>
      </w:r>
    </w:p>
    <w:p w14:paraId="15C68C79" w14:textId="304C2624" w:rsidR="00F54568" w:rsidRPr="00B8393F" w:rsidRDefault="00F54568" w:rsidP="00D20F91">
      <w:pPr>
        <w:numPr>
          <w:ilvl w:val="0"/>
          <w:numId w:val="170"/>
        </w:numPr>
        <w:spacing w:before="120" w:after="120" w:line="360" w:lineRule="auto"/>
        <w:rPr>
          <w:sz w:val="22"/>
          <w:szCs w:val="22"/>
        </w:rPr>
      </w:pPr>
      <w:r w:rsidRPr="00F20171">
        <w:rPr>
          <w:sz w:val="22"/>
          <w:szCs w:val="22"/>
        </w:rPr>
        <w:t>Testing functional and non-functional requirements.</w:t>
      </w:r>
    </w:p>
    <w:p w14:paraId="7D07B5A0" w14:textId="77777777" w:rsidR="00F54568" w:rsidRPr="00F20171" w:rsidRDefault="00F54568" w:rsidP="00D20F91">
      <w:pPr>
        <w:spacing w:line="360" w:lineRule="auto"/>
        <w:rPr>
          <w:sz w:val="22"/>
          <w:szCs w:val="22"/>
        </w:rPr>
      </w:pPr>
      <w:r w:rsidRPr="00F20171">
        <w:rPr>
          <w:sz w:val="22"/>
          <w:szCs w:val="22"/>
        </w:rPr>
        <w:t>The self-tought skills combined with the skills gained from taught modules helped the study move from start to end.</w:t>
      </w:r>
    </w:p>
    <w:p w14:paraId="2BCFB9C1" w14:textId="77777777" w:rsidR="00F54568" w:rsidRDefault="00F54568" w:rsidP="00D20F91">
      <w:pPr>
        <w:spacing w:line="360" w:lineRule="auto"/>
      </w:pPr>
    </w:p>
    <w:p w14:paraId="6DF0CF76" w14:textId="46C75353" w:rsidR="00F54568" w:rsidRDefault="00F54568" w:rsidP="00F20171">
      <w:pPr>
        <w:pStyle w:val="Heading2"/>
        <w:spacing w:before="120" w:after="120" w:line="360" w:lineRule="auto"/>
      </w:pPr>
      <w:bookmarkStart w:id="177" w:name="_Toc216999689"/>
      <w:r>
        <w:t>9.6 Contribution to the Body of Knowledge</w:t>
      </w:r>
      <w:bookmarkEnd w:id="177"/>
    </w:p>
    <w:p w14:paraId="0F81D960" w14:textId="315605E1" w:rsidR="00F54568" w:rsidRDefault="00F54568" w:rsidP="00D20F91">
      <w:pPr>
        <w:pStyle w:val="Heading3"/>
        <w:spacing w:before="240" w:after="120" w:line="360" w:lineRule="auto"/>
      </w:pPr>
      <w:bookmarkStart w:id="178" w:name="_Toc216999690"/>
      <w:r>
        <w:t>9.6.1 Technical Contribution</w:t>
      </w:r>
      <w:bookmarkEnd w:id="178"/>
    </w:p>
    <w:p w14:paraId="037CEEBA" w14:textId="77777777" w:rsidR="00F54568" w:rsidRPr="00F20171" w:rsidRDefault="00F54568" w:rsidP="00D20F91">
      <w:pPr>
        <w:spacing w:line="360" w:lineRule="auto"/>
        <w:rPr>
          <w:sz w:val="22"/>
          <w:szCs w:val="22"/>
        </w:rPr>
      </w:pPr>
      <w:r w:rsidRPr="00F20171">
        <w:rPr>
          <w:sz w:val="22"/>
          <w:szCs w:val="22"/>
        </w:rPr>
        <w:t>The study delivers a working prototype that contains several components, such as</w:t>
      </w:r>
    </w:p>
    <w:p w14:paraId="6ADF078C"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A trained ML model</w:t>
      </w:r>
    </w:p>
    <w:p w14:paraId="0931659F"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SHAP explanations</w:t>
      </w:r>
    </w:p>
    <w:p w14:paraId="47143D7B"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GPT-4-based simple and human-readable reasoning</w:t>
      </w:r>
    </w:p>
    <w:p w14:paraId="5FFDB21D" w14:textId="49C0B56C" w:rsidR="00F54568" w:rsidRPr="00B8393F" w:rsidRDefault="00F54568" w:rsidP="00D20F91">
      <w:pPr>
        <w:numPr>
          <w:ilvl w:val="0"/>
          <w:numId w:val="171"/>
        </w:numPr>
        <w:spacing w:before="120" w:after="120" w:line="360" w:lineRule="auto"/>
        <w:rPr>
          <w:sz w:val="22"/>
          <w:szCs w:val="22"/>
        </w:rPr>
      </w:pPr>
      <w:r w:rsidRPr="00F20171">
        <w:rPr>
          <w:sz w:val="22"/>
          <w:szCs w:val="22"/>
        </w:rPr>
        <w:t>A/B testing between explainable and baseline modes</w:t>
      </w:r>
    </w:p>
    <w:p w14:paraId="22A6EB10" w14:textId="77777777" w:rsidR="00F54568" w:rsidRPr="00F20171" w:rsidRDefault="00F54568" w:rsidP="00D20F91">
      <w:pPr>
        <w:spacing w:line="360" w:lineRule="auto"/>
        <w:rPr>
          <w:sz w:val="22"/>
          <w:szCs w:val="22"/>
        </w:rPr>
      </w:pPr>
      <w:r w:rsidRPr="00F20171">
        <w:rPr>
          <w:sz w:val="22"/>
          <w:szCs w:val="22"/>
        </w:rPr>
        <w:t>The integration of these components is the practical way of building an explainable financial chatbots.</w:t>
      </w:r>
    </w:p>
    <w:p w14:paraId="4CD391D9" w14:textId="77777777" w:rsidR="00AE3BA2" w:rsidRDefault="00AE3BA2" w:rsidP="00D20F91">
      <w:pPr>
        <w:spacing w:line="360" w:lineRule="auto"/>
      </w:pPr>
    </w:p>
    <w:p w14:paraId="17DDBB71" w14:textId="4C2C5324" w:rsidR="00F54568" w:rsidRDefault="00F54568" w:rsidP="00D20F91">
      <w:pPr>
        <w:pStyle w:val="Heading3"/>
        <w:spacing w:before="120" w:after="120" w:line="360" w:lineRule="auto"/>
      </w:pPr>
      <w:bookmarkStart w:id="179" w:name="_Toc216999691"/>
      <w:r>
        <w:t>9.6.2 Research Contribution</w:t>
      </w:r>
      <w:bookmarkEnd w:id="179"/>
    </w:p>
    <w:p w14:paraId="306CA23D" w14:textId="77777777" w:rsidR="00F54568" w:rsidRPr="00F20171" w:rsidRDefault="00F54568" w:rsidP="00D20F91">
      <w:pPr>
        <w:spacing w:line="360" w:lineRule="auto"/>
        <w:rPr>
          <w:sz w:val="22"/>
          <w:szCs w:val="22"/>
        </w:rPr>
      </w:pPr>
      <w:r w:rsidRPr="00F20171">
        <w:rPr>
          <w:sz w:val="22"/>
          <w:szCs w:val="22"/>
        </w:rPr>
        <w:t xml:space="preserve">The research shows that providing explanations increases the user trust in a financial chatbot compared to a chatbot with no explanations. But the explanations should be accurate, easily understandable, and should explain how the system came to the decision to achieve the users' trust. These factors together will make the users feel more confident in the financial chatbot. </w:t>
      </w:r>
    </w:p>
    <w:p w14:paraId="5298BCE0" w14:textId="77777777" w:rsidR="00F54568" w:rsidRDefault="00F54568" w:rsidP="00D20F91">
      <w:pPr>
        <w:spacing w:line="360" w:lineRule="auto"/>
      </w:pPr>
    </w:p>
    <w:p w14:paraId="32B78CF0" w14:textId="5B7E7414" w:rsidR="00F54568" w:rsidRDefault="00F54568" w:rsidP="00D20F91">
      <w:pPr>
        <w:pStyle w:val="Heading3"/>
        <w:spacing w:before="120" w:after="120" w:line="360" w:lineRule="auto"/>
      </w:pPr>
      <w:bookmarkStart w:id="180" w:name="_Toc216999692"/>
      <w:r>
        <w:lastRenderedPageBreak/>
        <w:t>9.6.3 Domain Contribution</w:t>
      </w:r>
      <w:bookmarkEnd w:id="180"/>
    </w:p>
    <w:p w14:paraId="46A69FD7" w14:textId="77777777" w:rsidR="00F54568" w:rsidRPr="00F20171" w:rsidRDefault="00F54568" w:rsidP="00D20F91">
      <w:pPr>
        <w:spacing w:line="360" w:lineRule="auto"/>
        <w:rPr>
          <w:sz w:val="22"/>
          <w:szCs w:val="22"/>
        </w:rPr>
      </w:pPr>
      <w:r w:rsidRPr="00F20171">
        <w:rPr>
          <w:sz w:val="22"/>
          <w:szCs w:val="22"/>
        </w:rPr>
        <w:t>The research mainly focuses on the Financial domain. The system discusses how explainability can support regulatory expectations in finance when it comes to AI-integrated systems. It also improves user confidence. This study directly contributes to fintech products, loan systems, and advisory chatbots.</w:t>
      </w:r>
    </w:p>
    <w:p w14:paraId="6C562962" w14:textId="77777777" w:rsidR="00AE3BA2" w:rsidRDefault="00AE3BA2" w:rsidP="00D20F91">
      <w:pPr>
        <w:spacing w:line="360" w:lineRule="auto"/>
      </w:pPr>
    </w:p>
    <w:p w14:paraId="41EC2777" w14:textId="1D38019A" w:rsidR="00B42E1C" w:rsidRDefault="00B42E1C" w:rsidP="00D20F91">
      <w:pPr>
        <w:pStyle w:val="Heading2"/>
        <w:spacing w:before="120" w:after="120" w:line="360" w:lineRule="auto"/>
      </w:pPr>
      <w:bookmarkStart w:id="181" w:name="_Toc216999693"/>
      <w:r>
        <w:t>9.7 Limitations of the Project</w:t>
      </w:r>
      <w:bookmarkEnd w:id="181"/>
    </w:p>
    <w:p w14:paraId="38BAC6D2" w14:textId="67D47AE1" w:rsidR="00B42E1C" w:rsidRDefault="00B42E1C" w:rsidP="00F20171">
      <w:pPr>
        <w:pStyle w:val="Heading4"/>
      </w:pPr>
      <w:r>
        <w:rPr>
          <w:b/>
          <w:bCs/>
        </w:rPr>
        <w:t>Limitation 1 -</w:t>
      </w:r>
      <w:r>
        <w:t xml:space="preserve"> The study relies on a secondary dataset.</w:t>
      </w:r>
    </w:p>
    <w:p w14:paraId="706A47FE" w14:textId="77777777" w:rsidR="00B42E1C" w:rsidRPr="00F20171" w:rsidRDefault="00B42E1C" w:rsidP="00D20F91">
      <w:pPr>
        <w:spacing w:line="360" w:lineRule="auto"/>
        <w:rPr>
          <w:sz w:val="22"/>
          <w:szCs w:val="22"/>
        </w:rPr>
      </w:pPr>
      <w:r w:rsidRPr="00F20171">
        <w:rPr>
          <w:sz w:val="22"/>
          <w:szCs w:val="22"/>
        </w:rPr>
        <w:t>With the regulations in the finance sector, it is prohibited to share customer information. Therefore, it is hard to get a dataset from a bank or any other financial institution. Therefore, the study relies on a real world dataset which is publically available. Even though it is real world data, it may not be totally aligned with a specific bank or financial institution.</w:t>
      </w:r>
    </w:p>
    <w:p w14:paraId="3858D615" w14:textId="77777777" w:rsidR="00B42E1C" w:rsidRDefault="00B42E1C" w:rsidP="00D20F91">
      <w:pPr>
        <w:spacing w:line="360" w:lineRule="auto"/>
      </w:pPr>
    </w:p>
    <w:p w14:paraId="4BDD0968" w14:textId="466E9D29" w:rsidR="00B42E1C" w:rsidRDefault="00B42E1C" w:rsidP="00F20171">
      <w:pPr>
        <w:pStyle w:val="Heading4"/>
      </w:pPr>
      <w:r>
        <w:rPr>
          <w:b/>
          <w:bCs/>
        </w:rPr>
        <w:t xml:space="preserve">Limitation 2 - </w:t>
      </w:r>
      <w:r>
        <w:t>A</w:t>
      </w:r>
      <w:r>
        <w:rPr>
          <w:b/>
          <w:bCs/>
        </w:rPr>
        <w:t xml:space="preserve"> </w:t>
      </w:r>
      <w:r>
        <w:t>Single dataset was used.</w:t>
      </w:r>
    </w:p>
    <w:p w14:paraId="79BEB045" w14:textId="77777777" w:rsidR="00B42E1C" w:rsidRPr="00F20171" w:rsidRDefault="00B42E1C" w:rsidP="00D20F91">
      <w:pPr>
        <w:spacing w:line="360" w:lineRule="auto"/>
        <w:rPr>
          <w:sz w:val="22"/>
          <w:szCs w:val="22"/>
        </w:rPr>
      </w:pPr>
      <w:r w:rsidRPr="00F20171">
        <w:rPr>
          <w:sz w:val="22"/>
          <w:szCs w:val="22"/>
        </w:rPr>
        <w:t>The study used a single dataset to train the model. Results may differ from other financial products or demographics.</w:t>
      </w:r>
    </w:p>
    <w:p w14:paraId="237D50F0" w14:textId="77777777" w:rsidR="00B42E1C" w:rsidRDefault="00B42E1C" w:rsidP="00D20F91">
      <w:pPr>
        <w:spacing w:line="360" w:lineRule="auto"/>
      </w:pPr>
    </w:p>
    <w:p w14:paraId="47C5CEF2" w14:textId="1C9000FE" w:rsidR="00B42E1C" w:rsidRDefault="00B42E1C" w:rsidP="00F20171">
      <w:pPr>
        <w:pStyle w:val="Heading4"/>
      </w:pPr>
      <w:r>
        <w:rPr>
          <w:b/>
          <w:bCs/>
        </w:rPr>
        <w:t xml:space="preserve">Limitation 3 - A </w:t>
      </w:r>
      <w:r>
        <w:t>Survey-based trust measurement</w:t>
      </w:r>
    </w:p>
    <w:p w14:paraId="0AA0F21C" w14:textId="77777777" w:rsidR="00B42E1C" w:rsidRPr="00F20171" w:rsidRDefault="00B42E1C" w:rsidP="00D20F91">
      <w:pPr>
        <w:spacing w:line="360" w:lineRule="auto"/>
        <w:rPr>
          <w:sz w:val="22"/>
          <w:szCs w:val="22"/>
        </w:rPr>
      </w:pPr>
      <w:r w:rsidRPr="00F20171">
        <w:rPr>
          <w:sz w:val="22"/>
          <w:szCs w:val="22"/>
        </w:rPr>
        <w:t>In the study, the user trust was measured with the help of a survey. While it is useful, surveys can not fully capture long-term trust.</w:t>
      </w:r>
    </w:p>
    <w:p w14:paraId="5B74C7A1" w14:textId="77777777" w:rsidR="00B42E1C" w:rsidRDefault="00B42E1C" w:rsidP="00D20F91">
      <w:pPr>
        <w:spacing w:line="360" w:lineRule="auto"/>
      </w:pPr>
    </w:p>
    <w:p w14:paraId="7544E1E8" w14:textId="5B82D49B" w:rsidR="00B42E1C" w:rsidRDefault="00B42E1C" w:rsidP="00F20171">
      <w:pPr>
        <w:pStyle w:val="Heading4"/>
      </w:pPr>
      <w:r>
        <w:rPr>
          <w:b/>
          <w:bCs/>
        </w:rPr>
        <w:t xml:space="preserve">Limitations 4: </w:t>
      </w:r>
      <w:r>
        <w:t>The study can not access financial databases such as CRIB.</w:t>
      </w:r>
    </w:p>
    <w:p w14:paraId="6E9B7425" w14:textId="77777777" w:rsidR="00B42E1C" w:rsidRPr="00F20171" w:rsidRDefault="00B42E1C" w:rsidP="00D20F91">
      <w:pPr>
        <w:spacing w:line="360" w:lineRule="auto"/>
        <w:rPr>
          <w:sz w:val="22"/>
          <w:szCs w:val="22"/>
        </w:rPr>
      </w:pPr>
      <w:r w:rsidRPr="00F20171">
        <w:rPr>
          <w:sz w:val="22"/>
          <w:szCs w:val="22"/>
        </w:rPr>
        <w:t>The customer's credit history is checked during the loan approval process. Financial institutions perform this check with the help of the CRIB. They have access to it. Since the study does not have access to CRIB, it is hard to do an accurate credit history check and assign the customer a proper credit score.</w:t>
      </w:r>
    </w:p>
    <w:p w14:paraId="4F372196" w14:textId="77777777" w:rsidR="00AE3BA2" w:rsidRDefault="00AE3BA2" w:rsidP="00D20F91">
      <w:pPr>
        <w:spacing w:line="360" w:lineRule="auto"/>
      </w:pPr>
    </w:p>
    <w:p w14:paraId="17EADC90" w14:textId="1871C2DE" w:rsidR="003F6191" w:rsidRDefault="003F6191" w:rsidP="00F20171">
      <w:pPr>
        <w:pStyle w:val="Heading2"/>
        <w:spacing w:before="120" w:after="120" w:line="360" w:lineRule="auto"/>
      </w:pPr>
      <w:bookmarkStart w:id="182" w:name="_Toc216999694"/>
      <w:r>
        <w:t>9.8 Future Enhancements</w:t>
      </w:r>
      <w:bookmarkEnd w:id="182"/>
    </w:p>
    <w:p w14:paraId="5F8260F4" w14:textId="45233153" w:rsidR="003F6191" w:rsidRDefault="003F6191" w:rsidP="00F20171">
      <w:pPr>
        <w:pStyle w:val="Heading4"/>
      </w:pPr>
      <w:r>
        <w:t>1. Real-Time Banking Integration</w:t>
      </w:r>
    </w:p>
    <w:p w14:paraId="27CE69E0" w14:textId="77777777" w:rsidR="003F6191" w:rsidRPr="00F20171" w:rsidRDefault="003F6191" w:rsidP="00D20F91">
      <w:pPr>
        <w:spacing w:line="360" w:lineRule="auto"/>
        <w:rPr>
          <w:sz w:val="22"/>
          <w:szCs w:val="22"/>
        </w:rPr>
      </w:pPr>
      <w:r w:rsidRPr="00F20171">
        <w:rPr>
          <w:sz w:val="22"/>
          <w:szCs w:val="22"/>
        </w:rPr>
        <w:t>In a future study, it is possible to focus on integrating the chatbot with a live banking system or with public banking APIs. This would allow the chatbot to perform a proper credit history check on the customer.</w:t>
      </w:r>
    </w:p>
    <w:p w14:paraId="34C08C2B" w14:textId="77777777" w:rsidR="003F6191" w:rsidRDefault="003F6191" w:rsidP="00D20F91">
      <w:pPr>
        <w:spacing w:line="360" w:lineRule="auto"/>
      </w:pPr>
    </w:p>
    <w:p w14:paraId="54AD0CF6" w14:textId="5C688229" w:rsidR="003F6191" w:rsidRDefault="003F6191" w:rsidP="00F20171">
      <w:pPr>
        <w:pStyle w:val="Heading4"/>
      </w:pPr>
      <w:r>
        <w:lastRenderedPageBreak/>
        <w:t>2.Integrate multiple XAI techniques</w:t>
      </w:r>
    </w:p>
    <w:p w14:paraId="0DD719BA" w14:textId="77777777" w:rsidR="003F6191" w:rsidRPr="00F20171" w:rsidRDefault="003F6191" w:rsidP="00D20F91">
      <w:pPr>
        <w:spacing w:line="360" w:lineRule="auto"/>
        <w:rPr>
          <w:sz w:val="22"/>
          <w:szCs w:val="22"/>
        </w:rPr>
      </w:pPr>
      <w:r w:rsidRPr="00F20171">
        <w:rPr>
          <w:sz w:val="22"/>
          <w:szCs w:val="22"/>
        </w:rPr>
        <w:t>In a future study, it is possible to integrate other XAI techniques, such as LIME and Counter Factuals to the system. Then do a comparison on which techniques gets the better trust index.</w:t>
      </w:r>
    </w:p>
    <w:p w14:paraId="1002BEAD" w14:textId="77777777" w:rsidR="003F6191" w:rsidRDefault="003F6191" w:rsidP="00D20F91">
      <w:pPr>
        <w:spacing w:line="360" w:lineRule="auto"/>
      </w:pPr>
    </w:p>
    <w:p w14:paraId="5A902C7E" w14:textId="30564E77" w:rsidR="003F6191" w:rsidRPr="003F6191" w:rsidRDefault="003F6191" w:rsidP="00F20171">
      <w:pPr>
        <w:pStyle w:val="Heading4"/>
      </w:pPr>
      <w:r>
        <w:t>3. Integrate multi-language support</w:t>
      </w:r>
    </w:p>
    <w:p w14:paraId="12004547" w14:textId="77777777" w:rsidR="003F6191" w:rsidRPr="00F20171" w:rsidRDefault="003F6191" w:rsidP="00D20F91">
      <w:pPr>
        <w:spacing w:line="360" w:lineRule="auto"/>
        <w:rPr>
          <w:sz w:val="22"/>
          <w:szCs w:val="22"/>
        </w:rPr>
      </w:pPr>
      <w:r w:rsidRPr="00F20171">
        <w:rPr>
          <w:sz w:val="22"/>
          <w:szCs w:val="22"/>
        </w:rPr>
        <w:t>In the future, it is possible to integrate multiple language support for the chatbot. Then the chatbot will be able to provide support for users with their local language.</w:t>
      </w:r>
    </w:p>
    <w:p w14:paraId="3D3A76F4" w14:textId="77777777" w:rsidR="00AE3BA2" w:rsidRDefault="00AE3BA2" w:rsidP="00D20F91">
      <w:pPr>
        <w:spacing w:line="360" w:lineRule="auto"/>
      </w:pPr>
    </w:p>
    <w:p w14:paraId="3F5D8DAC" w14:textId="7A0CFBED" w:rsidR="009D31F7" w:rsidRDefault="009D31F7" w:rsidP="00D20F91">
      <w:pPr>
        <w:pStyle w:val="Heading2"/>
        <w:spacing w:before="120" w:after="120" w:line="360" w:lineRule="auto"/>
      </w:pPr>
      <w:bookmarkStart w:id="183" w:name="_Toc216999695"/>
      <w:r>
        <w:t>9.9 Final Remarks</w:t>
      </w:r>
      <w:bookmarkEnd w:id="183"/>
    </w:p>
    <w:p w14:paraId="0310DE6C" w14:textId="77777777" w:rsidR="009D31F7" w:rsidRPr="00F20171" w:rsidRDefault="009D31F7" w:rsidP="00D20F91">
      <w:pPr>
        <w:spacing w:line="360" w:lineRule="auto"/>
        <w:rPr>
          <w:sz w:val="22"/>
          <w:szCs w:val="22"/>
        </w:rPr>
      </w:pPr>
      <w:r w:rsidRPr="00F20171">
        <w:rPr>
          <w:sz w:val="22"/>
          <w:szCs w:val="22"/>
        </w:rPr>
        <w:t>The study shows that explainability is not just a technical feature for a financial chatbot. It makes the users either use it or avoids it. If the users trust it, they will use it. If not, they will avoid the whole system even if the system is technically sound. Therefore, user trust is one of the crucial features when it comes to financial chatbots powered by LLMs.</w:t>
      </w:r>
    </w:p>
    <w:p w14:paraId="39318E08" w14:textId="77777777" w:rsidR="009D31F7" w:rsidRPr="00F20171" w:rsidRDefault="009D31F7" w:rsidP="00D20F91">
      <w:pPr>
        <w:spacing w:line="360" w:lineRule="auto"/>
        <w:rPr>
          <w:sz w:val="22"/>
          <w:szCs w:val="22"/>
        </w:rPr>
      </w:pPr>
    </w:p>
    <w:p w14:paraId="3D22969C" w14:textId="77777777" w:rsidR="009D31F7" w:rsidRPr="00F20171" w:rsidRDefault="009D31F7" w:rsidP="00D20F91">
      <w:pPr>
        <w:spacing w:line="360" w:lineRule="auto"/>
        <w:rPr>
          <w:sz w:val="22"/>
          <w:szCs w:val="22"/>
        </w:rPr>
      </w:pPr>
      <w:r w:rsidRPr="00F20171">
        <w:rPr>
          <w:sz w:val="22"/>
          <w:szCs w:val="22"/>
        </w:rPr>
        <w:t>The study shows how the XAI techniques can be integrated with ChatGPT-4 to make explanations accessible for a wide range of users. It makes the AI decisions clear, more human, and more acceptable in financial settings.</w:t>
      </w:r>
    </w:p>
    <w:p w14:paraId="72F8B702" w14:textId="77777777" w:rsidR="009D31F7" w:rsidRPr="00F20171" w:rsidRDefault="009D31F7" w:rsidP="00D20F91">
      <w:pPr>
        <w:spacing w:line="360" w:lineRule="auto"/>
        <w:rPr>
          <w:sz w:val="22"/>
          <w:szCs w:val="22"/>
        </w:rPr>
      </w:pPr>
    </w:p>
    <w:p w14:paraId="6EA2FC15" w14:textId="4515D483" w:rsidR="00FA629D" w:rsidRPr="00F20171" w:rsidRDefault="009D31F7" w:rsidP="002B54B7">
      <w:pPr>
        <w:spacing w:line="360" w:lineRule="auto"/>
        <w:rPr>
          <w:sz w:val="22"/>
          <w:szCs w:val="22"/>
        </w:rPr>
      </w:pPr>
      <w:r w:rsidRPr="00F20171">
        <w:rPr>
          <w:sz w:val="22"/>
          <w:szCs w:val="22"/>
        </w:rPr>
        <w:t xml:space="preserve">Finally, the study achieves the research aim, and it answers the research questions. It contributes both technically and academically. </w:t>
      </w:r>
    </w:p>
    <w:p w14:paraId="495A5C90" w14:textId="71867709" w:rsidR="00152C2B" w:rsidRDefault="00D330B5" w:rsidP="00F20171">
      <w:pPr>
        <w:spacing w:line="360" w:lineRule="auto"/>
      </w:pPr>
      <w:r w:rsidRPr="00D330B5">
        <w:rPr>
          <w:noProof/>
          <w14:ligatures w14:val="standardContextual"/>
        </w:rPr>
        <w:pict w14:anchorId="3A2E0033">
          <v:rect id="_x0000_i1026" alt="" style="width:451.3pt;height:.05pt;mso-width-percent:0;mso-height-percent:0;mso-width-percent:0;mso-height-percent:0" o:hralign="center" o:hrstd="t" o:hr="t" fillcolor="#a0a0a0" stroked="f"/>
        </w:pict>
      </w:r>
    </w:p>
    <w:p w14:paraId="267D6B18" w14:textId="6816AF92" w:rsidR="00152C2B" w:rsidRDefault="00152C2B" w:rsidP="00152C2B">
      <w:pPr>
        <w:pStyle w:val="Heading2"/>
        <w:spacing w:line="360" w:lineRule="auto"/>
      </w:pPr>
      <w:bookmarkStart w:id="184" w:name="_Toc216999696"/>
      <w:r>
        <w:t>References</w:t>
      </w:r>
      <w:bookmarkEnd w:id="184"/>
    </w:p>
    <w:p w14:paraId="34823E61" w14:textId="77777777" w:rsidR="00152C2B" w:rsidRDefault="00152C2B" w:rsidP="00152C2B">
      <w:pPr>
        <w:spacing w:line="360" w:lineRule="auto"/>
      </w:pPr>
    </w:p>
    <w:p w14:paraId="039FCDBC" w14:textId="77777777" w:rsidR="00152C2B" w:rsidRPr="006667EC" w:rsidRDefault="00152C2B" w:rsidP="00152C2B">
      <w:pPr>
        <w:pStyle w:val="Bibliography"/>
        <w:spacing w:line="360" w:lineRule="auto"/>
        <w:rPr>
          <w:rFonts w:eastAsiaTheme="minorHAnsi"/>
          <w:lang w:val="en-GB" w:eastAsia="en-US"/>
          <w14:ligatures w14:val="standardContextual"/>
        </w:rPr>
      </w:pPr>
      <w:r>
        <w:fldChar w:fldCharType="begin"/>
      </w:r>
      <w:r>
        <w:instrText xml:space="preserve"> ADDIN ZOTERO_BIBL {"uncited":[],"omitted":[],"custom":[]} CSL_BIBLIOGRAPHY </w:instrText>
      </w:r>
      <w:r>
        <w:fldChar w:fldCharType="separate"/>
      </w:r>
      <w:r w:rsidRPr="006667EC">
        <w:rPr>
          <w:rFonts w:eastAsiaTheme="minorHAnsi"/>
          <w:lang w:val="en-GB" w:eastAsia="en-US"/>
          <w14:ligatures w14:val="standardContextual"/>
        </w:rPr>
        <w:t>ADEBAYO, J. et al., n.d. Sanity Checks for Saliency Maps.</w:t>
      </w:r>
    </w:p>
    <w:p w14:paraId="24A4452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i/>
          <w:iCs/>
          <w:lang w:val="en-GB" w:eastAsia="en-US"/>
          <w14:ligatures w14:val="standardContextual"/>
        </w:rPr>
        <w:t>AI Act | Shaping Europe’s digital future</w:t>
      </w:r>
      <w:r w:rsidRPr="006667EC">
        <w:rPr>
          <w:rFonts w:eastAsiaTheme="minorHAnsi"/>
          <w:lang w:val="en-GB" w:eastAsia="en-US"/>
          <w14:ligatures w14:val="standardContextual"/>
        </w:rPr>
        <w:t>, 2025. [online]. Available from: https://digital-strategy.ec.europa.eu/en/policies/regulatory-framework-ai [Accessed 11 Dec 2025].</w:t>
      </w:r>
    </w:p>
    <w:p w14:paraId="4CFD577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BARREDO ARRIETA, A. et al., 2020. Explainable Artificial Intelligence (XAI): Concepts, taxonomies, opportunities and challenges toward responsible AI. </w:t>
      </w:r>
      <w:r w:rsidRPr="006667EC">
        <w:rPr>
          <w:rFonts w:eastAsiaTheme="minorHAnsi"/>
          <w:i/>
          <w:iCs/>
          <w:lang w:val="en-GB" w:eastAsia="en-US"/>
          <w14:ligatures w14:val="standardContextual"/>
        </w:rPr>
        <w:t>Information Fusion</w:t>
      </w:r>
      <w:r w:rsidRPr="006667EC">
        <w:rPr>
          <w:rFonts w:eastAsiaTheme="minorHAnsi"/>
          <w:lang w:val="en-GB" w:eastAsia="en-US"/>
          <w14:ligatures w14:val="standardContextual"/>
        </w:rPr>
        <w:t>, 58, pp. 82–115.</w:t>
      </w:r>
    </w:p>
    <w:p w14:paraId="2E120EF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COTTON, C. and BIRAN, O., n.d. Explanation and Justification in Machine Learning: A Survey.</w:t>
      </w:r>
    </w:p>
    <w:p w14:paraId="05D59259"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 xml:space="preserve">GUNNING, D. and AHA, D.W., 2019. DARPA’s Explainable Artificial Intelligence Program. </w:t>
      </w:r>
      <w:r w:rsidRPr="006667EC">
        <w:rPr>
          <w:rFonts w:eastAsiaTheme="minorHAnsi"/>
          <w:i/>
          <w:iCs/>
          <w:lang w:val="en-GB" w:eastAsia="en-US"/>
          <w14:ligatures w14:val="standardContextual"/>
        </w:rPr>
        <w:t>AI Magazine</w:t>
      </w:r>
      <w:r w:rsidRPr="006667EC">
        <w:rPr>
          <w:rFonts w:eastAsiaTheme="minorHAnsi"/>
          <w:lang w:val="en-GB" w:eastAsia="en-US"/>
          <w14:ligatures w14:val="standardContextual"/>
        </w:rPr>
        <w:t>, 40(2), pp. 44–58.</w:t>
      </w:r>
    </w:p>
    <w:p w14:paraId="6D5C07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HSU, C.-C., WU, I.-Z. and LIU, S.-M., 2024. Decoding AI Complexity: SHAP Textual Explanations via LLM for Improved Model Transparency. In: </w:t>
      </w:r>
      <w:r w:rsidRPr="006667EC">
        <w:rPr>
          <w:rFonts w:eastAsiaTheme="minorHAnsi"/>
          <w:i/>
          <w:iCs/>
          <w:lang w:val="en-GB" w:eastAsia="en-US"/>
          <w14:ligatures w14:val="standardContextual"/>
        </w:rPr>
        <w:t>2024 International Conference on Consumer Electronics - Taiwan (ICCE-Taiwan)</w:t>
      </w:r>
      <w:r w:rsidRPr="006667EC">
        <w:rPr>
          <w:rFonts w:eastAsiaTheme="minorHAnsi"/>
          <w:lang w:val="en-GB" w:eastAsia="en-US"/>
          <w14:ligatures w14:val="standardContextual"/>
        </w:rPr>
        <w:t>. 2024 International Conference on Consumer Electronics - Taiwan (ICCE-Taiwan), Taichung, Taiwan, 9 July 2024. Taichung, Taiwan: IEEE. pp. 197–198. Available from: https://ieeexplore.ieee.org/document/10674465/ [Accessed 13 Dec 2025].</w:t>
      </w:r>
    </w:p>
    <w:p w14:paraId="7E9F12D1"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a. Building Trust with Generative AI Chatbots: Exploring Explainability, Privacy, and User Acceptance, 8(3).</w:t>
      </w:r>
    </w:p>
    <w:p w14:paraId="37A1EB1D"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b. Building Trust with Generative AI Chatbots: Exploring Explainability, Privacy, and User Acceptance, 8(3).</w:t>
      </w:r>
    </w:p>
    <w:p w14:paraId="59C595DE"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KAUR, H. et al., 2020. Interpreting Interpretability: Understanding Data Scientists’ Use of Interpretability Tools for Machine Learning. In: </w:t>
      </w:r>
      <w:r w:rsidRPr="006667EC">
        <w:rPr>
          <w:rFonts w:eastAsiaTheme="minorHAnsi"/>
          <w:i/>
          <w:iCs/>
          <w:lang w:val="en-GB" w:eastAsia="en-US"/>
          <w14:ligatures w14:val="standardContextual"/>
        </w:rPr>
        <w:t>Proceedings of the 2020 CHI Conference on Human Factors in Computing Systems</w:t>
      </w:r>
      <w:r w:rsidRPr="006667EC">
        <w:rPr>
          <w:rFonts w:eastAsiaTheme="minorHAnsi"/>
          <w:lang w:val="en-GB" w:eastAsia="en-US"/>
          <w14:ligatures w14:val="standardContextual"/>
        </w:rPr>
        <w:t>. CHI ’20: CHI Conference on Human Factors in Computing Systems, Honolulu HI USA, 21 April 2020. Honolulu HI USA: ACM. pp. 1–14. Available from: https://dl.acm.org/doi/10.1145/3313831.3376219 [Accessed 11 Dec 2025].</w:t>
      </w:r>
    </w:p>
    <w:p w14:paraId="0C1359C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LUNDBERG, S.M. and LEE, S.-I., n.d. A Unified Approach to Interpreting Model Predictions.</w:t>
      </w:r>
    </w:p>
    <w:p w14:paraId="5D6862B0"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MILLER, T., 2018. Explanation in Artificial Intelligence: Insights from the Social Sciences. Available from: http://arxiv.org/abs/1706.07269 [Accessed 13 Dec 2025].</w:t>
      </w:r>
    </w:p>
    <w:p w14:paraId="089EDEA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POURSABZI-SANGDEH, F. et al., 2021. Manipulating and Measuring Model Interpretability. Available from: http://arxiv.org/abs/1802.07810 [Accessed 11 Dec 2025].</w:t>
      </w:r>
    </w:p>
    <w:p w14:paraId="51D01836"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RIBEIRO, M.T., SINGH, S. and GUESTRIN, C., 2016. ‘Why Should I Trust You?’: Explaining the Predictions of Any Classifier. Available from: http://arxiv.org/abs/1602.04938 [Accessed 11 Dec 2025].</w:t>
      </w:r>
    </w:p>
    <w:p w14:paraId="373DB94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MEK, W. et al., 2021. Explaining Deep Neural Networks and Beyond: A Review of Methods and Applications. </w:t>
      </w:r>
      <w:r w:rsidRPr="006667EC">
        <w:rPr>
          <w:rFonts w:eastAsiaTheme="minorHAnsi"/>
          <w:i/>
          <w:iCs/>
          <w:lang w:val="en-GB" w:eastAsia="en-US"/>
          <w14:ligatures w14:val="standardContextual"/>
        </w:rPr>
        <w:t>Proceedings of the IEEE</w:t>
      </w:r>
      <w:r w:rsidRPr="006667EC">
        <w:rPr>
          <w:rFonts w:eastAsiaTheme="minorHAnsi"/>
          <w:lang w:val="en-GB" w:eastAsia="en-US"/>
          <w14:ligatures w14:val="standardContextual"/>
        </w:rPr>
        <w:t>, 109(3), pp. 247–278.</w:t>
      </w:r>
    </w:p>
    <w:p w14:paraId="55F943E3" w14:textId="30D9385F"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 xml:space="preserve">SAUNDERS, M., THORNHILL, A. and LEWIS, P., 2019. </w:t>
      </w:r>
      <w:r w:rsidRPr="006667EC">
        <w:rPr>
          <w:rFonts w:eastAsiaTheme="minorHAnsi"/>
          <w:i/>
          <w:iCs/>
          <w:lang w:val="en-GB" w:eastAsia="en-US"/>
          <w14:ligatures w14:val="standardContextual"/>
        </w:rPr>
        <w:t>Research methods for business students</w:t>
      </w:r>
      <w:r w:rsidRPr="006667EC">
        <w:rPr>
          <w:rFonts w:eastAsiaTheme="minorHAnsi"/>
          <w:lang w:val="en-GB" w:eastAsia="en-US"/>
          <w14:ligatures w14:val="standardContextual"/>
        </w:rPr>
        <w:t xml:space="preserve">. </w:t>
      </w:r>
      <w:r w:rsidR="001E00A6" w:rsidRPr="006667EC">
        <w:rPr>
          <w:rFonts w:eastAsiaTheme="minorHAnsi"/>
          <w:lang w:val="en-GB" w:eastAsia="en-US"/>
          <w14:ligatures w14:val="standardContextual"/>
        </w:rPr>
        <w:t>Eight</w:t>
      </w:r>
      <w:r w:rsidRPr="006667EC">
        <w:rPr>
          <w:rFonts w:eastAsiaTheme="minorHAnsi"/>
          <w:lang w:val="en-GB" w:eastAsia="en-US"/>
          <w14:ligatures w14:val="standardContextual"/>
        </w:rPr>
        <w:t xml:space="preserve"> Edition. Harlow, United Kingdom: Pearson.</w:t>
      </w:r>
    </w:p>
    <w:p w14:paraId="56AE41A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WACHTER, S., MITTELSTADT, B. and RUSSELL, C., 2017. Counterfactual Explanations Without Opening the Black Box: Automated Decisions and the GDPR. </w:t>
      </w:r>
      <w:r w:rsidRPr="006667EC">
        <w:rPr>
          <w:rFonts w:eastAsiaTheme="minorHAnsi"/>
          <w:i/>
          <w:iCs/>
          <w:lang w:val="en-GB" w:eastAsia="en-US"/>
          <w14:ligatures w14:val="standardContextual"/>
        </w:rPr>
        <w:t>SSRN Electronic Journal</w:t>
      </w:r>
      <w:r w:rsidRPr="006667EC">
        <w:rPr>
          <w:rFonts w:eastAsiaTheme="minorHAnsi"/>
          <w:lang w:val="en-GB" w:eastAsia="en-US"/>
          <w14:ligatures w14:val="standardContextual"/>
        </w:rPr>
        <w:t>. [online]. Available from: https://www.ssrn.com/abstract=3063289 [Accessed 11 Dec 2025].</w:t>
      </w:r>
    </w:p>
    <w:p w14:paraId="761A0D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YONA, G. and GREENFELD, D., 2021. Revisiting Sanity Checks for Saliency Maps. Available from: http://arxiv.org/abs/2110.14297 [Accessed 11 Dec 2025].</w:t>
      </w:r>
    </w:p>
    <w:p w14:paraId="608B3D13"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2023. Explainability for Large Language Models: A Survey. Available from: http://arxiv.org/abs/2309.01029 [Accessed 13 Dec 2025].</w:t>
      </w:r>
    </w:p>
    <w:p w14:paraId="58B2E79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n.d. Explainability for Large Language Models: A Survey, 15(2).</w:t>
      </w:r>
    </w:p>
    <w:p w14:paraId="3B65A0C8" w14:textId="77777777" w:rsidR="00DE6B5F" w:rsidRDefault="00152C2B" w:rsidP="00152C2B">
      <w:pPr>
        <w:pStyle w:val="Bibliography"/>
        <w:spacing w:line="360" w:lineRule="auto"/>
      </w:pPr>
      <w:r>
        <w:fldChar w:fldCharType="end"/>
      </w:r>
    </w:p>
    <w:p w14:paraId="5FDAB19F" w14:textId="4E917F1E" w:rsidR="009D1649" w:rsidRDefault="00D330B5" w:rsidP="00F20171">
      <w:pPr>
        <w:pStyle w:val="Bibliography"/>
        <w:spacing w:line="360" w:lineRule="auto"/>
      </w:pPr>
      <w:r w:rsidRPr="00D330B5">
        <w:rPr>
          <w:noProof/>
          <w14:ligatures w14:val="standardContextual"/>
        </w:rPr>
        <w:pict w14:anchorId="17DF065F">
          <v:rect id="_x0000_i1025" alt="" style="width:451.3pt;height:.05pt;mso-width-percent:0;mso-height-percent:0;mso-width-percent:0;mso-height-percent:0" o:hralign="center" o:hrstd="t" o:hr="t" fillcolor="#a0a0a0" stroked="f"/>
        </w:pict>
      </w:r>
    </w:p>
    <w:p w14:paraId="0212180B" w14:textId="2232D998" w:rsidR="00E757C0" w:rsidRDefault="009023FA" w:rsidP="00A853DB">
      <w:pPr>
        <w:pStyle w:val="Heading1"/>
        <w:jc w:val="center"/>
      </w:pPr>
      <w:bookmarkStart w:id="185" w:name="_Toc216999697"/>
      <w:r>
        <w:t>APPENDIX</w:t>
      </w:r>
      <w:bookmarkEnd w:id="185"/>
    </w:p>
    <w:p w14:paraId="69F49C40" w14:textId="77777777" w:rsidR="004D1C39" w:rsidRPr="004D1C39" w:rsidRDefault="004D1C39" w:rsidP="004D1C39"/>
    <w:p w14:paraId="5C0644C3" w14:textId="681B2F5F" w:rsidR="004D1C39" w:rsidRDefault="004D1C39" w:rsidP="004D1C39">
      <w:pPr>
        <w:pStyle w:val="Heading1"/>
        <w:spacing w:before="120" w:after="120" w:line="360" w:lineRule="auto"/>
      </w:pPr>
      <w:bookmarkStart w:id="186" w:name="_Toc216999698"/>
      <w:r>
        <w:t>Chapter 3 - Requirements Analysis</w:t>
      </w:r>
      <w:bookmarkEnd w:id="186"/>
    </w:p>
    <w:p w14:paraId="67711539" w14:textId="77777777" w:rsidR="0090681E" w:rsidRDefault="0090681E" w:rsidP="0090681E"/>
    <w:p w14:paraId="7FE9A7EE" w14:textId="07BCDE59" w:rsidR="0090681E" w:rsidRDefault="0090681E" w:rsidP="0090681E">
      <w:pPr>
        <w:pStyle w:val="Heading2"/>
      </w:pPr>
      <w:bookmarkStart w:id="187" w:name="_Toc216999699"/>
      <w:r>
        <w:t>Expert Interview Questions</w:t>
      </w:r>
      <w:bookmarkEnd w:id="187"/>
    </w:p>
    <w:p w14:paraId="76D3E21C" w14:textId="77777777" w:rsidR="0090681E" w:rsidRDefault="0090681E" w:rsidP="0090681E"/>
    <w:p w14:paraId="127F79B5" w14:textId="77777777" w:rsidR="0090681E" w:rsidRDefault="0090681E" w:rsidP="0090681E">
      <w:pPr>
        <w:pStyle w:val="Heading3"/>
        <w:spacing w:before="240" w:after="120" w:line="360" w:lineRule="auto"/>
      </w:pPr>
      <w:bookmarkStart w:id="188" w:name="_Toc216999700"/>
      <w:r>
        <w:t>Evidence Collection for Expert Feedback</w:t>
      </w:r>
      <w:bookmarkEnd w:id="188"/>
    </w:p>
    <w:p w14:paraId="535C2EE2" w14:textId="77777777" w:rsidR="0090681E" w:rsidRPr="0090681E" w:rsidRDefault="0090681E" w:rsidP="0090681E"/>
    <w:p w14:paraId="0B310F14" w14:textId="77777777" w:rsidR="00E757C0" w:rsidRPr="00200EA3" w:rsidRDefault="00E757C0" w:rsidP="00200EA3">
      <w:pPr>
        <w:numPr>
          <w:ilvl w:val="0"/>
          <w:numId w:val="81"/>
        </w:numPr>
        <w:spacing w:before="120" w:after="120"/>
        <w:rPr>
          <w:sz w:val="20"/>
          <w:szCs w:val="20"/>
        </w:rPr>
      </w:pPr>
      <w:r w:rsidRPr="00200EA3">
        <w:rPr>
          <w:sz w:val="20"/>
          <w:szCs w:val="20"/>
        </w:rPr>
        <w:t>A photo of handwritten interview notes.</w:t>
      </w:r>
    </w:p>
    <w:p w14:paraId="12E289EE" w14:textId="77777777" w:rsidR="00434B25" w:rsidRPr="00200EA3" w:rsidRDefault="00434B25" w:rsidP="00200EA3">
      <w:pPr>
        <w:rPr>
          <w:sz w:val="20"/>
          <w:szCs w:val="20"/>
          <w:lang w:val="en-US"/>
        </w:rPr>
      </w:pPr>
    </w:p>
    <w:p w14:paraId="02A875EF" w14:textId="77777777" w:rsidR="00A853DB" w:rsidRDefault="00E757C0" w:rsidP="00A853DB">
      <w:pPr>
        <w:keepNext/>
        <w:jc w:val="center"/>
      </w:pPr>
      <w:r w:rsidRPr="00200EA3">
        <w:rPr>
          <w:sz w:val="20"/>
          <w:szCs w:val="20"/>
        </w:rPr>
        <w:lastRenderedPageBreak/>
        <w:fldChar w:fldCharType="begin"/>
      </w:r>
      <w:r w:rsidRPr="00200EA3">
        <w:rPr>
          <w:sz w:val="20"/>
          <w:szCs w:val="20"/>
        </w:rPr>
        <w:instrText xml:space="preserve"> INCLUDEPICTURE "https://codahosted.io/docs/3RNd3QGXEX/blobs/bl-G5mNGpb8qV/1c1c21df3f79941488bfbe07ce24304353093909e5a508916111f8058a86e73777d220837b3677479be804768a04ed08074feeb56104d84aae68ecf86c5ab02557305597c84336474ed03515291d98ace0fd03d84612409d426cc4d0c25abe4bd82c0595" \* MERGEFORMATINET </w:instrText>
      </w:r>
      <w:r w:rsidRPr="00200EA3">
        <w:rPr>
          <w:sz w:val="20"/>
          <w:szCs w:val="20"/>
        </w:rPr>
        <w:fldChar w:fldCharType="separate"/>
      </w:r>
      <w:r w:rsidRPr="00200EA3">
        <w:rPr>
          <w:noProof/>
          <w:sz w:val="20"/>
          <w:szCs w:val="20"/>
        </w:rPr>
        <w:drawing>
          <wp:inline distT="0" distB="0" distL="0" distR="0" wp14:anchorId="3B512DC3" wp14:editId="267946B3">
            <wp:extent cx="2710407" cy="3613976"/>
            <wp:effectExtent l="5397" t="0" r="318" b="317"/>
            <wp:docPr id="196620368" name="Picture 3" descr="A notebook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0368" name="Picture 3" descr="A notebook with writing on it&#10;&#10;AI-generated content may be incorrect."/>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rot="5400000">
                      <a:off x="0" y="0"/>
                      <a:ext cx="2724011" cy="3632115"/>
                    </a:xfrm>
                    <a:prstGeom prst="rect">
                      <a:avLst/>
                    </a:prstGeom>
                    <a:noFill/>
                    <a:ln>
                      <a:noFill/>
                    </a:ln>
                  </pic:spPr>
                </pic:pic>
              </a:graphicData>
            </a:graphic>
          </wp:inline>
        </w:drawing>
      </w:r>
      <w:r w:rsidRPr="00200EA3">
        <w:rPr>
          <w:sz w:val="20"/>
          <w:szCs w:val="20"/>
        </w:rPr>
        <w:fldChar w:fldCharType="end"/>
      </w:r>
    </w:p>
    <w:p w14:paraId="3455666F" w14:textId="6C142CF2" w:rsidR="00E757C0" w:rsidRPr="00200EA3" w:rsidRDefault="00A853DB" w:rsidP="00A853DB">
      <w:pPr>
        <w:pStyle w:val="Caption"/>
        <w:jc w:val="center"/>
        <w:rPr>
          <w:sz w:val="20"/>
          <w:szCs w:val="20"/>
        </w:rPr>
      </w:pPr>
      <w:r>
        <w:t xml:space="preserve">Appendix </w:t>
      </w:r>
      <w:fldSimple w:instr=" SEQ Appendix \* ARABIC ">
        <w:r w:rsidR="00690F66">
          <w:rPr>
            <w:noProof/>
          </w:rPr>
          <w:t>1</w:t>
        </w:r>
      </w:fldSimple>
    </w:p>
    <w:p w14:paraId="4E303744" w14:textId="77777777" w:rsidR="00E757C0" w:rsidRPr="00200EA3" w:rsidRDefault="00E757C0" w:rsidP="00200EA3">
      <w:pPr>
        <w:rPr>
          <w:sz w:val="20"/>
          <w:szCs w:val="20"/>
          <w:lang w:val="en-US"/>
        </w:rPr>
      </w:pPr>
    </w:p>
    <w:p w14:paraId="484229CE" w14:textId="77777777" w:rsidR="00316859" w:rsidRDefault="00316859" w:rsidP="00316859">
      <w:pPr>
        <w:pStyle w:val="Heading1"/>
        <w:spacing w:before="120" w:after="120"/>
      </w:pPr>
      <w:bookmarkStart w:id="189" w:name="_Toc216999701"/>
      <w:r>
        <w:t>Chapter 4 – Methodology, Design Choices, Development Approach, Project Management, Risks, and Project Plan</w:t>
      </w:r>
      <w:bookmarkEnd w:id="189"/>
    </w:p>
    <w:p w14:paraId="6AC2A509" w14:textId="1CA9F0B9" w:rsidR="00316859" w:rsidRDefault="006D2EB3" w:rsidP="006D2EB3">
      <w:pPr>
        <w:pStyle w:val="Heading2"/>
        <w:spacing w:before="240" w:after="120" w:line="360" w:lineRule="auto"/>
      </w:pPr>
      <w:bookmarkStart w:id="190" w:name="_Toc216999702"/>
      <w:r>
        <w:t>4.6 Project Plan</w:t>
      </w:r>
      <w:bookmarkEnd w:id="190"/>
    </w:p>
    <w:p w14:paraId="0763050E" w14:textId="3A57B025" w:rsidR="00582594" w:rsidRPr="00BA688C" w:rsidRDefault="006D2EB3" w:rsidP="00BA688C">
      <w:pPr>
        <w:pStyle w:val="Heading3"/>
      </w:pPr>
      <w:bookmarkStart w:id="191" w:name="_Toc216999703"/>
      <w:r>
        <w:t xml:space="preserve">4.6.1 </w:t>
      </w:r>
      <w:r w:rsidR="00582594" w:rsidRPr="00BA688C">
        <w:t>Gantt Chart</w:t>
      </w:r>
      <w:bookmarkEnd w:id="191"/>
    </w:p>
    <w:p w14:paraId="59D8A3AD" w14:textId="77777777" w:rsidR="00582594" w:rsidRPr="00200EA3" w:rsidRDefault="00582594" w:rsidP="00200EA3">
      <w:pPr>
        <w:rPr>
          <w:sz w:val="20"/>
          <w:szCs w:val="20"/>
        </w:rPr>
      </w:pPr>
    </w:p>
    <w:p w14:paraId="53C506F3" w14:textId="17A30C8C" w:rsidR="00582594" w:rsidRPr="00200EA3" w:rsidRDefault="00582594" w:rsidP="00BA688C">
      <w:pPr>
        <w:pStyle w:val="Heading4"/>
      </w:pPr>
      <w:r w:rsidRPr="00200EA3">
        <w:t>Phase 1 - Research Foundation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59"/>
        <w:gridCol w:w="2044"/>
        <w:gridCol w:w="2032"/>
        <w:gridCol w:w="2075"/>
      </w:tblGrid>
      <w:tr w:rsidR="00582594" w:rsidRPr="00200EA3" w14:paraId="6A129E7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ADCEB9C"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84791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5CB3D574"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7A109AE1" w14:textId="77777777" w:rsidR="00582594" w:rsidRPr="00200EA3" w:rsidRDefault="00582594" w:rsidP="00200EA3">
            <w:pPr>
              <w:rPr>
                <w:sz w:val="20"/>
                <w:szCs w:val="20"/>
              </w:rPr>
            </w:pPr>
            <w:r w:rsidRPr="00200EA3">
              <w:rPr>
                <w:b/>
                <w:bCs/>
                <w:sz w:val="20"/>
                <w:szCs w:val="20"/>
              </w:rPr>
              <w:t>Duration</w:t>
            </w:r>
          </w:p>
        </w:tc>
      </w:tr>
      <w:tr w:rsidR="00582594" w:rsidRPr="00200EA3" w14:paraId="3323284E" w14:textId="77777777">
        <w:trPr>
          <w:trHeight w:val="540"/>
        </w:trPr>
        <w:tc>
          <w:tcPr>
            <w:tcW w:w="0" w:type="auto"/>
            <w:tcBorders>
              <w:top w:val="nil"/>
              <w:left w:val="single" w:sz="6" w:space="0" w:color="E0E0E0"/>
              <w:bottom w:val="single" w:sz="6" w:space="0" w:color="E0E0E0"/>
              <w:right w:val="single" w:sz="6" w:space="0" w:color="E0E0E0"/>
            </w:tcBorders>
            <w:hideMark/>
          </w:tcPr>
          <w:p w14:paraId="67568802" w14:textId="77777777" w:rsidR="00582594" w:rsidRPr="00200EA3" w:rsidRDefault="00582594" w:rsidP="00200EA3">
            <w:pPr>
              <w:rPr>
                <w:sz w:val="20"/>
                <w:szCs w:val="20"/>
              </w:rPr>
            </w:pPr>
            <w:r w:rsidRPr="00200EA3">
              <w:rPr>
                <w:sz w:val="20"/>
                <w:szCs w:val="20"/>
              </w:rPr>
              <w:t>Reading Related Stydies</w:t>
            </w:r>
          </w:p>
        </w:tc>
        <w:tc>
          <w:tcPr>
            <w:tcW w:w="0" w:type="auto"/>
            <w:tcBorders>
              <w:top w:val="nil"/>
              <w:left w:val="single" w:sz="6" w:space="0" w:color="E0E0E0"/>
              <w:bottom w:val="single" w:sz="6" w:space="0" w:color="E0E0E0"/>
              <w:right w:val="single" w:sz="6" w:space="0" w:color="E0E0E0"/>
            </w:tcBorders>
            <w:hideMark/>
          </w:tcPr>
          <w:p w14:paraId="7DAC9ED2" w14:textId="77777777" w:rsidR="00582594" w:rsidRPr="00200EA3" w:rsidRDefault="00582594" w:rsidP="00200EA3">
            <w:pPr>
              <w:rPr>
                <w:sz w:val="20"/>
                <w:szCs w:val="20"/>
              </w:rPr>
            </w:pPr>
            <w:r w:rsidRPr="00200EA3">
              <w:rPr>
                <w:sz w:val="20"/>
                <w:szCs w:val="20"/>
              </w:rPr>
              <w:t>March 29</w:t>
            </w:r>
          </w:p>
        </w:tc>
        <w:tc>
          <w:tcPr>
            <w:tcW w:w="0" w:type="auto"/>
            <w:tcBorders>
              <w:top w:val="nil"/>
              <w:left w:val="single" w:sz="6" w:space="0" w:color="E0E0E0"/>
              <w:bottom w:val="single" w:sz="6" w:space="0" w:color="E0E0E0"/>
              <w:right w:val="single" w:sz="6" w:space="0" w:color="E0E0E0"/>
            </w:tcBorders>
            <w:hideMark/>
          </w:tcPr>
          <w:p w14:paraId="6255E648" w14:textId="77777777" w:rsidR="00582594" w:rsidRPr="00200EA3" w:rsidRDefault="00582594" w:rsidP="00200EA3">
            <w:pPr>
              <w:rPr>
                <w:sz w:val="20"/>
                <w:szCs w:val="20"/>
              </w:rPr>
            </w:pPr>
            <w:r w:rsidRPr="00200EA3">
              <w:rPr>
                <w:sz w:val="20"/>
                <w:szCs w:val="20"/>
              </w:rPr>
              <w:t>17 April</w:t>
            </w:r>
          </w:p>
        </w:tc>
        <w:tc>
          <w:tcPr>
            <w:tcW w:w="0" w:type="auto"/>
            <w:tcBorders>
              <w:top w:val="nil"/>
              <w:left w:val="single" w:sz="6" w:space="0" w:color="E0E0E0"/>
              <w:bottom w:val="single" w:sz="6" w:space="0" w:color="E0E0E0"/>
              <w:right w:val="single" w:sz="6" w:space="0" w:color="E0E0E0"/>
            </w:tcBorders>
            <w:hideMark/>
          </w:tcPr>
          <w:p w14:paraId="14704C13" w14:textId="77777777" w:rsidR="00582594" w:rsidRPr="00200EA3" w:rsidRDefault="00582594" w:rsidP="00200EA3">
            <w:pPr>
              <w:rPr>
                <w:sz w:val="20"/>
                <w:szCs w:val="20"/>
              </w:rPr>
            </w:pPr>
            <w:r w:rsidRPr="00200EA3">
              <w:rPr>
                <w:sz w:val="20"/>
                <w:szCs w:val="20"/>
              </w:rPr>
              <w:t>12 days</w:t>
            </w:r>
          </w:p>
        </w:tc>
      </w:tr>
      <w:tr w:rsidR="00582594" w:rsidRPr="00200EA3" w14:paraId="51174FE6" w14:textId="77777777">
        <w:trPr>
          <w:trHeight w:val="540"/>
        </w:trPr>
        <w:tc>
          <w:tcPr>
            <w:tcW w:w="0" w:type="auto"/>
            <w:tcBorders>
              <w:top w:val="nil"/>
              <w:left w:val="single" w:sz="6" w:space="0" w:color="E0E0E0"/>
              <w:bottom w:val="single" w:sz="6" w:space="0" w:color="E0E0E0"/>
              <w:right w:val="single" w:sz="6" w:space="0" w:color="E0E0E0"/>
            </w:tcBorders>
            <w:hideMark/>
          </w:tcPr>
          <w:p w14:paraId="66CE030A" w14:textId="77777777" w:rsidR="00582594" w:rsidRPr="00200EA3" w:rsidRDefault="00582594" w:rsidP="00200EA3">
            <w:pPr>
              <w:rPr>
                <w:sz w:val="20"/>
                <w:szCs w:val="20"/>
              </w:rPr>
            </w:pPr>
            <w:r w:rsidRPr="00200EA3">
              <w:rPr>
                <w:sz w:val="20"/>
                <w:szCs w:val="20"/>
              </w:rPr>
              <w:t>Chapter 2 Writing (Liturature Review)</w:t>
            </w:r>
          </w:p>
        </w:tc>
        <w:tc>
          <w:tcPr>
            <w:tcW w:w="0" w:type="auto"/>
            <w:tcBorders>
              <w:top w:val="nil"/>
              <w:left w:val="single" w:sz="6" w:space="0" w:color="E0E0E0"/>
              <w:bottom w:val="single" w:sz="6" w:space="0" w:color="E0E0E0"/>
              <w:right w:val="single" w:sz="6" w:space="0" w:color="E0E0E0"/>
            </w:tcBorders>
            <w:hideMark/>
          </w:tcPr>
          <w:p w14:paraId="08577426" w14:textId="77777777" w:rsidR="00582594" w:rsidRPr="00200EA3" w:rsidRDefault="00582594" w:rsidP="00200EA3">
            <w:pPr>
              <w:rPr>
                <w:sz w:val="20"/>
                <w:szCs w:val="20"/>
              </w:rPr>
            </w:pPr>
            <w:r w:rsidRPr="00200EA3">
              <w:rPr>
                <w:sz w:val="20"/>
                <w:szCs w:val="20"/>
              </w:rPr>
              <w:t>18 April</w:t>
            </w:r>
          </w:p>
        </w:tc>
        <w:tc>
          <w:tcPr>
            <w:tcW w:w="0" w:type="auto"/>
            <w:tcBorders>
              <w:top w:val="nil"/>
              <w:left w:val="single" w:sz="6" w:space="0" w:color="E0E0E0"/>
              <w:bottom w:val="single" w:sz="6" w:space="0" w:color="E0E0E0"/>
              <w:right w:val="single" w:sz="6" w:space="0" w:color="E0E0E0"/>
            </w:tcBorders>
            <w:hideMark/>
          </w:tcPr>
          <w:p w14:paraId="1E0F7D4B" w14:textId="77777777" w:rsidR="00582594" w:rsidRPr="00200EA3" w:rsidRDefault="00582594" w:rsidP="00200EA3">
            <w:pPr>
              <w:rPr>
                <w:sz w:val="20"/>
                <w:szCs w:val="20"/>
              </w:rPr>
            </w:pPr>
            <w:r w:rsidRPr="00200EA3">
              <w:rPr>
                <w:sz w:val="20"/>
                <w:szCs w:val="20"/>
              </w:rPr>
              <w:t>22 April</w:t>
            </w:r>
          </w:p>
        </w:tc>
        <w:tc>
          <w:tcPr>
            <w:tcW w:w="0" w:type="auto"/>
            <w:tcBorders>
              <w:top w:val="nil"/>
              <w:left w:val="single" w:sz="6" w:space="0" w:color="E0E0E0"/>
              <w:bottom w:val="single" w:sz="6" w:space="0" w:color="E0E0E0"/>
              <w:right w:val="single" w:sz="6" w:space="0" w:color="E0E0E0"/>
            </w:tcBorders>
            <w:hideMark/>
          </w:tcPr>
          <w:p w14:paraId="53467585" w14:textId="77777777" w:rsidR="00582594" w:rsidRPr="00200EA3" w:rsidRDefault="00582594" w:rsidP="00A853DB">
            <w:pPr>
              <w:keepNext/>
              <w:rPr>
                <w:sz w:val="20"/>
                <w:szCs w:val="20"/>
              </w:rPr>
            </w:pPr>
            <w:r w:rsidRPr="00200EA3">
              <w:rPr>
                <w:sz w:val="20"/>
                <w:szCs w:val="20"/>
              </w:rPr>
              <w:t>4 days</w:t>
            </w:r>
          </w:p>
        </w:tc>
      </w:tr>
    </w:tbl>
    <w:p w14:paraId="37ECFECC" w14:textId="65732743" w:rsidR="00582594" w:rsidRPr="00200EA3" w:rsidRDefault="00A853DB" w:rsidP="00A853DB">
      <w:pPr>
        <w:pStyle w:val="Caption"/>
        <w:rPr>
          <w:sz w:val="20"/>
          <w:szCs w:val="20"/>
          <w:lang w:val="en-US"/>
        </w:rPr>
      </w:pPr>
      <w:r>
        <w:t xml:space="preserve">Appendix </w:t>
      </w:r>
      <w:fldSimple w:instr=" SEQ Appendix \* ARABIC ">
        <w:r w:rsidR="00690F66">
          <w:rPr>
            <w:noProof/>
          </w:rPr>
          <w:t>2</w:t>
        </w:r>
      </w:fldSimple>
    </w:p>
    <w:p w14:paraId="04FA4EDD" w14:textId="60CF9C10" w:rsidR="00582594" w:rsidRPr="00200EA3" w:rsidRDefault="00582594" w:rsidP="00EE4CD8">
      <w:pPr>
        <w:pStyle w:val="Heading4"/>
      </w:pPr>
      <w:r w:rsidRPr="00200EA3">
        <w:t>Phase 2 - Requirement Analysi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12"/>
        <w:gridCol w:w="1983"/>
        <w:gridCol w:w="1981"/>
        <w:gridCol w:w="2034"/>
      </w:tblGrid>
      <w:tr w:rsidR="00582594" w:rsidRPr="00200EA3" w14:paraId="5D3182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C27805D"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27437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F900F73"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14AD736B" w14:textId="77777777" w:rsidR="00582594" w:rsidRPr="00200EA3" w:rsidRDefault="00582594" w:rsidP="00200EA3">
            <w:pPr>
              <w:rPr>
                <w:sz w:val="20"/>
                <w:szCs w:val="20"/>
              </w:rPr>
            </w:pPr>
            <w:r w:rsidRPr="00200EA3">
              <w:rPr>
                <w:b/>
                <w:bCs/>
                <w:sz w:val="20"/>
                <w:szCs w:val="20"/>
              </w:rPr>
              <w:t>Duration</w:t>
            </w:r>
          </w:p>
        </w:tc>
      </w:tr>
      <w:tr w:rsidR="00582594" w:rsidRPr="00200EA3" w14:paraId="5490701C" w14:textId="77777777">
        <w:trPr>
          <w:trHeight w:val="540"/>
        </w:trPr>
        <w:tc>
          <w:tcPr>
            <w:tcW w:w="0" w:type="auto"/>
            <w:tcBorders>
              <w:top w:val="nil"/>
              <w:left w:val="single" w:sz="6" w:space="0" w:color="E0E0E0"/>
              <w:bottom w:val="single" w:sz="6" w:space="0" w:color="E0E0E0"/>
              <w:right w:val="single" w:sz="6" w:space="0" w:color="E0E0E0"/>
            </w:tcBorders>
            <w:hideMark/>
          </w:tcPr>
          <w:p w14:paraId="4F6EE02B" w14:textId="77777777" w:rsidR="00582594" w:rsidRPr="00200EA3" w:rsidRDefault="00582594" w:rsidP="00200EA3">
            <w:pPr>
              <w:rPr>
                <w:sz w:val="20"/>
                <w:szCs w:val="20"/>
              </w:rPr>
            </w:pPr>
            <w:r w:rsidRPr="00200EA3">
              <w:rPr>
                <w:sz w:val="20"/>
                <w:szCs w:val="20"/>
              </w:rPr>
              <w:t>Stakeholder Identification</w:t>
            </w:r>
          </w:p>
        </w:tc>
        <w:tc>
          <w:tcPr>
            <w:tcW w:w="0" w:type="auto"/>
            <w:tcBorders>
              <w:top w:val="nil"/>
              <w:left w:val="single" w:sz="6" w:space="0" w:color="E0E0E0"/>
              <w:bottom w:val="single" w:sz="6" w:space="0" w:color="E0E0E0"/>
              <w:right w:val="single" w:sz="6" w:space="0" w:color="E0E0E0"/>
            </w:tcBorders>
            <w:hideMark/>
          </w:tcPr>
          <w:p w14:paraId="6B9AA9BC"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276E8284"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5591C71C" w14:textId="77777777" w:rsidR="00582594" w:rsidRPr="00200EA3" w:rsidRDefault="00582594" w:rsidP="00200EA3">
            <w:pPr>
              <w:rPr>
                <w:sz w:val="20"/>
                <w:szCs w:val="20"/>
              </w:rPr>
            </w:pPr>
            <w:r w:rsidRPr="00200EA3">
              <w:rPr>
                <w:sz w:val="20"/>
                <w:szCs w:val="20"/>
              </w:rPr>
              <w:t>1 day</w:t>
            </w:r>
          </w:p>
        </w:tc>
      </w:tr>
      <w:tr w:rsidR="00582594" w:rsidRPr="00200EA3" w14:paraId="4BBE4470" w14:textId="77777777">
        <w:trPr>
          <w:trHeight w:val="540"/>
        </w:trPr>
        <w:tc>
          <w:tcPr>
            <w:tcW w:w="0" w:type="auto"/>
            <w:tcBorders>
              <w:top w:val="nil"/>
              <w:left w:val="single" w:sz="6" w:space="0" w:color="E0E0E0"/>
              <w:bottom w:val="single" w:sz="6" w:space="0" w:color="E0E0E0"/>
              <w:right w:val="single" w:sz="6" w:space="0" w:color="E0E0E0"/>
            </w:tcBorders>
            <w:hideMark/>
          </w:tcPr>
          <w:p w14:paraId="4429D470" w14:textId="77777777" w:rsidR="00582594" w:rsidRPr="00200EA3" w:rsidRDefault="00582594" w:rsidP="00200EA3">
            <w:pPr>
              <w:rPr>
                <w:sz w:val="20"/>
                <w:szCs w:val="20"/>
              </w:rPr>
            </w:pPr>
            <w:r w:rsidRPr="00200EA3">
              <w:rPr>
                <w:sz w:val="20"/>
                <w:szCs w:val="20"/>
              </w:rPr>
              <w:t>Interview Question Design</w:t>
            </w:r>
          </w:p>
        </w:tc>
        <w:tc>
          <w:tcPr>
            <w:tcW w:w="0" w:type="auto"/>
            <w:tcBorders>
              <w:top w:val="nil"/>
              <w:left w:val="single" w:sz="6" w:space="0" w:color="E0E0E0"/>
              <w:bottom w:val="single" w:sz="6" w:space="0" w:color="E0E0E0"/>
              <w:right w:val="single" w:sz="6" w:space="0" w:color="E0E0E0"/>
            </w:tcBorders>
            <w:hideMark/>
          </w:tcPr>
          <w:p w14:paraId="13C7A69B"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D4F3A95" w14:textId="77777777" w:rsidR="00582594" w:rsidRPr="00200EA3" w:rsidRDefault="00582594" w:rsidP="00200EA3">
            <w:pPr>
              <w:rPr>
                <w:sz w:val="20"/>
                <w:szCs w:val="20"/>
              </w:rPr>
            </w:pPr>
            <w:r w:rsidRPr="00200EA3">
              <w:rPr>
                <w:sz w:val="20"/>
                <w:szCs w:val="20"/>
              </w:rPr>
              <w:t>25 April</w:t>
            </w:r>
          </w:p>
        </w:tc>
        <w:tc>
          <w:tcPr>
            <w:tcW w:w="0" w:type="auto"/>
            <w:tcBorders>
              <w:top w:val="nil"/>
              <w:left w:val="single" w:sz="6" w:space="0" w:color="E0E0E0"/>
              <w:bottom w:val="single" w:sz="6" w:space="0" w:color="E0E0E0"/>
              <w:right w:val="single" w:sz="6" w:space="0" w:color="E0E0E0"/>
            </w:tcBorders>
            <w:hideMark/>
          </w:tcPr>
          <w:p w14:paraId="138761C3" w14:textId="77777777" w:rsidR="00582594" w:rsidRPr="00200EA3" w:rsidRDefault="00582594" w:rsidP="00200EA3">
            <w:pPr>
              <w:rPr>
                <w:sz w:val="20"/>
                <w:szCs w:val="20"/>
              </w:rPr>
            </w:pPr>
            <w:r w:rsidRPr="00200EA3">
              <w:rPr>
                <w:sz w:val="20"/>
                <w:szCs w:val="20"/>
              </w:rPr>
              <w:t>1 day</w:t>
            </w:r>
          </w:p>
        </w:tc>
      </w:tr>
      <w:tr w:rsidR="00582594" w:rsidRPr="00200EA3" w14:paraId="29684D20" w14:textId="77777777">
        <w:trPr>
          <w:trHeight w:val="540"/>
        </w:trPr>
        <w:tc>
          <w:tcPr>
            <w:tcW w:w="0" w:type="auto"/>
            <w:tcBorders>
              <w:top w:val="nil"/>
              <w:left w:val="single" w:sz="6" w:space="0" w:color="E0E0E0"/>
              <w:bottom w:val="single" w:sz="6" w:space="0" w:color="E0E0E0"/>
              <w:right w:val="single" w:sz="6" w:space="0" w:color="E0E0E0"/>
            </w:tcBorders>
            <w:hideMark/>
          </w:tcPr>
          <w:p w14:paraId="5D546B48" w14:textId="77777777" w:rsidR="00582594" w:rsidRPr="00200EA3" w:rsidRDefault="00582594" w:rsidP="00200EA3">
            <w:pPr>
              <w:rPr>
                <w:sz w:val="20"/>
                <w:szCs w:val="20"/>
              </w:rPr>
            </w:pPr>
            <w:r w:rsidRPr="00200EA3">
              <w:rPr>
                <w:sz w:val="20"/>
                <w:szCs w:val="20"/>
              </w:rPr>
              <w:t>Helding Interviews</w:t>
            </w:r>
          </w:p>
        </w:tc>
        <w:tc>
          <w:tcPr>
            <w:tcW w:w="0" w:type="auto"/>
            <w:tcBorders>
              <w:top w:val="nil"/>
              <w:left w:val="single" w:sz="6" w:space="0" w:color="E0E0E0"/>
              <w:bottom w:val="single" w:sz="6" w:space="0" w:color="E0E0E0"/>
              <w:right w:val="single" w:sz="6" w:space="0" w:color="E0E0E0"/>
            </w:tcBorders>
            <w:hideMark/>
          </w:tcPr>
          <w:p w14:paraId="0AA486E5"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4D7BB95" w14:textId="77777777" w:rsidR="00582594" w:rsidRPr="00200EA3" w:rsidRDefault="00582594" w:rsidP="00200EA3">
            <w:pPr>
              <w:rPr>
                <w:sz w:val="20"/>
                <w:szCs w:val="20"/>
              </w:rPr>
            </w:pPr>
            <w:r w:rsidRPr="00200EA3">
              <w:rPr>
                <w:sz w:val="20"/>
                <w:szCs w:val="20"/>
              </w:rPr>
              <w:t>29 April</w:t>
            </w:r>
          </w:p>
        </w:tc>
        <w:tc>
          <w:tcPr>
            <w:tcW w:w="0" w:type="auto"/>
            <w:tcBorders>
              <w:top w:val="nil"/>
              <w:left w:val="single" w:sz="6" w:space="0" w:color="E0E0E0"/>
              <w:bottom w:val="single" w:sz="6" w:space="0" w:color="E0E0E0"/>
              <w:right w:val="single" w:sz="6" w:space="0" w:color="E0E0E0"/>
            </w:tcBorders>
            <w:hideMark/>
          </w:tcPr>
          <w:p w14:paraId="43442C67" w14:textId="77777777" w:rsidR="00582594" w:rsidRPr="00200EA3" w:rsidRDefault="00582594" w:rsidP="00200EA3">
            <w:pPr>
              <w:rPr>
                <w:sz w:val="20"/>
                <w:szCs w:val="20"/>
              </w:rPr>
            </w:pPr>
            <w:r w:rsidRPr="00200EA3">
              <w:rPr>
                <w:sz w:val="20"/>
                <w:szCs w:val="20"/>
              </w:rPr>
              <w:t>3 days</w:t>
            </w:r>
          </w:p>
        </w:tc>
      </w:tr>
      <w:tr w:rsidR="00582594" w:rsidRPr="00200EA3" w14:paraId="4C8DFC48" w14:textId="77777777">
        <w:trPr>
          <w:trHeight w:val="540"/>
        </w:trPr>
        <w:tc>
          <w:tcPr>
            <w:tcW w:w="0" w:type="auto"/>
            <w:tcBorders>
              <w:top w:val="nil"/>
              <w:left w:val="single" w:sz="6" w:space="0" w:color="E0E0E0"/>
              <w:bottom w:val="single" w:sz="6" w:space="0" w:color="E0E0E0"/>
              <w:right w:val="single" w:sz="6" w:space="0" w:color="E0E0E0"/>
            </w:tcBorders>
            <w:hideMark/>
          </w:tcPr>
          <w:p w14:paraId="21639912" w14:textId="77777777" w:rsidR="00582594" w:rsidRPr="00200EA3" w:rsidRDefault="00582594" w:rsidP="00200EA3">
            <w:pPr>
              <w:rPr>
                <w:sz w:val="20"/>
                <w:szCs w:val="20"/>
              </w:rPr>
            </w:pPr>
            <w:r w:rsidRPr="00200EA3">
              <w:rPr>
                <w:sz w:val="20"/>
                <w:szCs w:val="20"/>
              </w:rPr>
              <w:t>Analyzing Functional Requirements</w:t>
            </w:r>
          </w:p>
        </w:tc>
        <w:tc>
          <w:tcPr>
            <w:tcW w:w="0" w:type="auto"/>
            <w:tcBorders>
              <w:top w:val="nil"/>
              <w:left w:val="single" w:sz="6" w:space="0" w:color="E0E0E0"/>
              <w:bottom w:val="single" w:sz="6" w:space="0" w:color="E0E0E0"/>
              <w:right w:val="single" w:sz="6" w:space="0" w:color="E0E0E0"/>
            </w:tcBorders>
            <w:hideMark/>
          </w:tcPr>
          <w:p w14:paraId="04F41638" w14:textId="77777777" w:rsidR="00582594" w:rsidRPr="00200EA3" w:rsidRDefault="00582594" w:rsidP="00200EA3">
            <w:pPr>
              <w:rPr>
                <w:sz w:val="20"/>
                <w:szCs w:val="20"/>
              </w:rPr>
            </w:pPr>
            <w:r w:rsidRPr="00200EA3">
              <w:rPr>
                <w:sz w:val="20"/>
                <w:szCs w:val="20"/>
              </w:rPr>
              <w:t>30 April</w:t>
            </w:r>
          </w:p>
        </w:tc>
        <w:tc>
          <w:tcPr>
            <w:tcW w:w="0" w:type="auto"/>
            <w:tcBorders>
              <w:top w:val="nil"/>
              <w:left w:val="single" w:sz="6" w:space="0" w:color="E0E0E0"/>
              <w:bottom w:val="single" w:sz="6" w:space="0" w:color="E0E0E0"/>
              <w:right w:val="single" w:sz="6" w:space="0" w:color="E0E0E0"/>
            </w:tcBorders>
            <w:hideMark/>
          </w:tcPr>
          <w:p w14:paraId="23050B2F" w14:textId="77777777" w:rsidR="00582594" w:rsidRPr="00200EA3" w:rsidRDefault="00582594" w:rsidP="00200EA3">
            <w:pPr>
              <w:rPr>
                <w:sz w:val="20"/>
                <w:szCs w:val="20"/>
              </w:rPr>
            </w:pPr>
            <w:r w:rsidRPr="00200EA3">
              <w:rPr>
                <w:sz w:val="20"/>
                <w:szCs w:val="20"/>
              </w:rPr>
              <w:t>1 May</w:t>
            </w:r>
          </w:p>
        </w:tc>
        <w:tc>
          <w:tcPr>
            <w:tcW w:w="0" w:type="auto"/>
            <w:tcBorders>
              <w:top w:val="nil"/>
              <w:left w:val="single" w:sz="6" w:space="0" w:color="E0E0E0"/>
              <w:bottom w:val="single" w:sz="6" w:space="0" w:color="E0E0E0"/>
              <w:right w:val="single" w:sz="6" w:space="0" w:color="E0E0E0"/>
            </w:tcBorders>
            <w:hideMark/>
          </w:tcPr>
          <w:p w14:paraId="138ABD54" w14:textId="77777777" w:rsidR="00582594" w:rsidRPr="00200EA3" w:rsidRDefault="00582594" w:rsidP="00200EA3">
            <w:pPr>
              <w:rPr>
                <w:sz w:val="20"/>
                <w:szCs w:val="20"/>
              </w:rPr>
            </w:pPr>
            <w:r w:rsidRPr="00200EA3">
              <w:rPr>
                <w:sz w:val="20"/>
                <w:szCs w:val="20"/>
              </w:rPr>
              <w:t>2 days</w:t>
            </w:r>
          </w:p>
        </w:tc>
      </w:tr>
      <w:tr w:rsidR="00582594" w:rsidRPr="00200EA3" w14:paraId="21AB4472" w14:textId="77777777">
        <w:trPr>
          <w:trHeight w:val="540"/>
        </w:trPr>
        <w:tc>
          <w:tcPr>
            <w:tcW w:w="0" w:type="auto"/>
            <w:tcBorders>
              <w:top w:val="nil"/>
              <w:left w:val="single" w:sz="6" w:space="0" w:color="E0E0E0"/>
              <w:bottom w:val="single" w:sz="6" w:space="0" w:color="E0E0E0"/>
              <w:right w:val="single" w:sz="6" w:space="0" w:color="E0E0E0"/>
            </w:tcBorders>
            <w:hideMark/>
          </w:tcPr>
          <w:p w14:paraId="7E143BE8" w14:textId="77777777" w:rsidR="00582594" w:rsidRPr="00200EA3" w:rsidRDefault="00582594" w:rsidP="00200EA3">
            <w:pPr>
              <w:rPr>
                <w:sz w:val="20"/>
                <w:szCs w:val="20"/>
              </w:rPr>
            </w:pPr>
            <w:r w:rsidRPr="00200EA3">
              <w:rPr>
                <w:sz w:val="20"/>
                <w:szCs w:val="20"/>
              </w:rPr>
              <w:lastRenderedPageBreak/>
              <w:t>Analyzing Non-Functional Requirements</w:t>
            </w:r>
          </w:p>
        </w:tc>
        <w:tc>
          <w:tcPr>
            <w:tcW w:w="0" w:type="auto"/>
            <w:tcBorders>
              <w:top w:val="nil"/>
              <w:left w:val="single" w:sz="6" w:space="0" w:color="E0E0E0"/>
              <w:bottom w:val="single" w:sz="6" w:space="0" w:color="E0E0E0"/>
              <w:right w:val="single" w:sz="6" w:space="0" w:color="E0E0E0"/>
            </w:tcBorders>
            <w:hideMark/>
          </w:tcPr>
          <w:p w14:paraId="694B26BE" w14:textId="77777777" w:rsidR="00582594" w:rsidRPr="00200EA3" w:rsidRDefault="00582594" w:rsidP="00200EA3">
            <w:pPr>
              <w:rPr>
                <w:sz w:val="20"/>
                <w:szCs w:val="20"/>
              </w:rPr>
            </w:pPr>
            <w:r w:rsidRPr="00200EA3">
              <w:rPr>
                <w:sz w:val="20"/>
                <w:szCs w:val="20"/>
              </w:rPr>
              <w:t>2 May</w:t>
            </w:r>
          </w:p>
        </w:tc>
        <w:tc>
          <w:tcPr>
            <w:tcW w:w="0" w:type="auto"/>
            <w:tcBorders>
              <w:top w:val="nil"/>
              <w:left w:val="single" w:sz="6" w:space="0" w:color="E0E0E0"/>
              <w:bottom w:val="single" w:sz="6" w:space="0" w:color="E0E0E0"/>
              <w:right w:val="single" w:sz="6" w:space="0" w:color="E0E0E0"/>
            </w:tcBorders>
            <w:hideMark/>
          </w:tcPr>
          <w:p w14:paraId="031A43C8" w14:textId="77777777" w:rsidR="00582594" w:rsidRPr="00200EA3" w:rsidRDefault="00582594" w:rsidP="00200EA3">
            <w:pPr>
              <w:rPr>
                <w:sz w:val="20"/>
                <w:szCs w:val="20"/>
              </w:rPr>
            </w:pPr>
            <w:r w:rsidRPr="00200EA3">
              <w:rPr>
                <w:sz w:val="20"/>
                <w:szCs w:val="20"/>
              </w:rPr>
              <w:t>4 May</w:t>
            </w:r>
          </w:p>
        </w:tc>
        <w:tc>
          <w:tcPr>
            <w:tcW w:w="0" w:type="auto"/>
            <w:tcBorders>
              <w:top w:val="nil"/>
              <w:left w:val="single" w:sz="6" w:space="0" w:color="E0E0E0"/>
              <w:bottom w:val="single" w:sz="6" w:space="0" w:color="E0E0E0"/>
              <w:right w:val="single" w:sz="6" w:space="0" w:color="E0E0E0"/>
            </w:tcBorders>
            <w:hideMark/>
          </w:tcPr>
          <w:p w14:paraId="21A713B1" w14:textId="77777777" w:rsidR="00582594" w:rsidRPr="00200EA3" w:rsidRDefault="00582594" w:rsidP="00200EA3">
            <w:pPr>
              <w:rPr>
                <w:sz w:val="20"/>
                <w:szCs w:val="20"/>
              </w:rPr>
            </w:pPr>
            <w:r w:rsidRPr="00200EA3">
              <w:rPr>
                <w:sz w:val="20"/>
                <w:szCs w:val="20"/>
              </w:rPr>
              <w:t>2 days</w:t>
            </w:r>
          </w:p>
        </w:tc>
      </w:tr>
      <w:tr w:rsidR="00582594" w:rsidRPr="00200EA3" w14:paraId="142435FD" w14:textId="77777777">
        <w:trPr>
          <w:trHeight w:val="540"/>
        </w:trPr>
        <w:tc>
          <w:tcPr>
            <w:tcW w:w="0" w:type="auto"/>
            <w:tcBorders>
              <w:top w:val="nil"/>
              <w:left w:val="single" w:sz="6" w:space="0" w:color="E0E0E0"/>
              <w:bottom w:val="single" w:sz="6" w:space="0" w:color="E0E0E0"/>
              <w:right w:val="single" w:sz="6" w:space="0" w:color="E0E0E0"/>
            </w:tcBorders>
            <w:hideMark/>
          </w:tcPr>
          <w:p w14:paraId="426D9D69" w14:textId="77777777" w:rsidR="00582594" w:rsidRPr="00200EA3" w:rsidRDefault="00582594" w:rsidP="00200EA3">
            <w:pPr>
              <w:rPr>
                <w:sz w:val="20"/>
                <w:szCs w:val="20"/>
              </w:rPr>
            </w:pPr>
            <w:r w:rsidRPr="00200EA3">
              <w:rPr>
                <w:sz w:val="20"/>
                <w:szCs w:val="20"/>
              </w:rPr>
              <w:t>Identifying Use Cases</w:t>
            </w:r>
          </w:p>
        </w:tc>
        <w:tc>
          <w:tcPr>
            <w:tcW w:w="0" w:type="auto"/>
            <w:tcBorders>
              <w:top w:val="nil"/>
              <w:left w:val="single" w:sz="6" w:space="0" w:color="E0E0E0"/>
              <w:bottom w:val="single" w:sz="6" w:space="0" w:color="E0E0E0"/>
              <w:right w:val="single" w:sz="6" w:space="0" w:color="E0E0E0"/>
            </w:tcBorders>
            <w:hideMark/>
          </w:tcPr>
          <w:p w14:paraId="023C9060" w14:textId="77777777" w:rsidR="00582594" w:rsidRPr="00200EA3" w:rsidRDefault="00582594" w:rsidP="00200EA3">
            <w:pPr>
              <w:rPr>
                <w:sz w:val="20"/>
                <w:szCs w:val="20"/>
              </w:rPr>
            </w:pPr>
            <w:r w:rsidRPr="00200EA3">
              <w:rPr>
                <w:sz w:val="20"/>
                <w:szCs w:val="20"/>
              </w:rPr>
              <w:t>5 May</w:t>
            </w:r>
          </w:p>
        </w:tc>
        <w:tc>
          <w:tcPr>
            <w:tcW w:w="0" w:type="auto"/>
            <w:tcBorders>
              <w:top w:val="nil"/>
              <w:left w:val="single" w:sz="6" w:space="0" w:color="E0E0E0"/>
              <w:bottom w:val="single" w:sz="6" w:space="0" w:color="E0E0E0"/>
              <w:right w:val="single" w:sz="6" w:space="0" w:color="E0E0E0"/>
            </w:tcBorders>
            <w:hideMark/>
          </w:tcPr>
          <w:p w14:paraId="687B746F" w14:textId="77777777" w:rsidR="00582594" w:rsidRPr="00200EA3" w:rsidRDefault="00582594" w:rsidP="00200EA3">
            <w:pPr>
              <w:rPr>
                <w:sz w:val="20"/>
                <w:szCs w:val="20"/>
              </w:rPr>
            </w:pPr>
            <w:r w:rsidRPr="00200EA3">
              <w:rPr>
                <w:sz w:val="20"/>
                <w:szCs w:val="20"/>
              </w:rPr>
              <w:t>7 May</w:t>
            </w:r>
          </w:p>
        </w:tc>
        <w:tc>
          <w:tcPr>
            <w:tcW w:w="0" w:type="auto"/>
            <w:tcBorders>
              <w:top w:val="nil"/>
              <w:left w:val="single" w:sz="6" w:space="0" w:color="E0E0E0"/>
              <w:bottom w:val="single" w:sz="6" w:space="0" w:color="E0E0E0"/>
              <w:right w:val="single" w:sz="6" w:space="0" w:color="E0E0E0"/>
            </w:tcBorders>
            <w:hideMark/>
          </w:tcPr>
          <w:p w14:paraId="632EC40E" w14:textId="77777777" w:rsidR="00582594" w:rsidRPr="00200EA3" w:rsidRDefault="00582594" w:rsidP="00200EA3">
            <w:pPr>
              <w:rPr>
                <w:sz w:val="20"/>
                <w:szCs w:val="20"/>
              </w:rPr>
            </w:pPr>
            <w:r w:rsidRPr="00200EA3">
              <w:rPr>
                <w:sz w:val="20"/>
                <w:szCs w:val="20"/>
              </w:rPr>
              <w:t>2 days</w:t>
            </w:r>
          </w:p>
        </w:tc>
      </w:tr>
      <w:tr w:rsidR="00582594" w:rsidRPr="00200EA3" w14:paraId="09CA929D" w14:textId="77777777">
        <w:trPr>
          <w:trHeight w:val="540"/>
        </w:trPr>
        <w:tc>
          <w:tcPr>
            <w:tcW w:w="0" w:type="auto"/>
            <w:tcBorders>
              <w:top w:val="nil"/>
              <w:left w:val="single" w:sz="6" w:space="0" w:color="E0E0E0"/>
              <w:bottom w:val="single" w:sz="6" w:space="0" w:color="E0E0E0"/>
              <w:right w:val="single" w:sz="6" w:space="0" w:color="E0E0E0"/>
            </w:tcBorders>
            <w:hideMark/>
          </w:tcPr>
          <w:p w14:paraId="4C37E9C6" w14:textId="77777777" w:rsidR="00582594" w:rsidRPr="00200EA3" w:rsidRDefault="00582594" w:rsidP="00200EA3">
            <w:pPr>
              <w:rPr>
                <w:sz w:val="20"/>
                <w:szCs w:val="20"/>
              </w:rPr>
            </w:pPr>
            <w:r w:rsidRPr="00200EA3">
              <w:rPr>
                <w:sz w:val="20"/>
                <w:szCs w:val="20"/>
              </w:rPr>
              <w:t>Use Case to FR Mapping</w:t>
            </w:r>
          </w:p>
        </w:tc>
        <w:tc>
          <w:tcPr>
            <w:tcW w:w="0" w:type="auto"/>
            <w:tcBorders>
              <w:top w:val="nil"/>
              <w:left w:val="single" w:sz="6" w:space="0" w:color="E0E0E0"/>
              <w:bottom w:val="single" w:sz="6" w:space="0" w:color="E0E0E0"/>
              <w:right w:val="single" w:sz="6" w:space="0" w:color="E0E0E0"/>
            </w:tcBorders>
            <w:hideMark/>
          </w:tcPr>
          <w:p w14:paraId="181039FB"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418D1EFC"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5DEA8A5A" w14:textId="77777777" w:rsidR="00582594" w:rsidRPr="00200EA3" w:rsidRDefault="00582594" w:rsidP="00200EA3">
            <w:pPr>
              <w:rPr>
                <w:sz w:val="20"/>
                <w:szCs w:val="20"/>
              </w:rPr>
            </w:pPr>
            <w:r w:rsidRPr="00200EA3">
              <w:rPr>
                <w:sz w:val="20"/>
                <w:szCs w:val="20"/>
              </w:rPr>
              <w:t>1 day</w:t>
            </w:r>
          </w:p>
        </w:tc>
      </w:tr>
      <w:tr w:rsidR="00582594" w:rsidRPr="00200EA3" w14:paraId="3F731B5A" w14:textId="77777777">
        <w:trPr>
          <w:trHeight w:val="540"/>
        </w:trPr>
        <w:tc>
          <w:tcPr>
            <w:tcW w:w="0" w:type="auto"/>
            <w:tcBorders>
              <w:top w:val="nil"/>
              <w:left w:val="single" w:sz="6" w:space="0" w:color="E0E0E0"/>
              <w:bottom w:val="single" w:sz="6" w:space="0" w:color="E0E0E0"/>
              <w:right w:val="single" w:sz="6" w:space="0" w:color="E0E0E0"/>
            </w:tcBorders>
            <w:hideMark/>
          </w:tcPr>
          <w:p w14:paraId="3B674470" w14:textId="77777777" w:rsidR="00582594" w:rsidRPr="00200EA3" w:rsidRDefault="00582594" w:rsidP="00200EA3">
            <w:pPr>
              <w:rPr>
                <w:sz w:val="20"/>
                <w:szCs w:val="20"/>
              </w:rPr>
            </w:pPr>
            <w:r w:rsidRPr="00200EA3">
              <w:rPr>
                <w:sz w:val="20"/>
                <w:szCs w:val="20"/>
              </w:rPr>
              <w:t>Dataset Procurement</w:t>
            </w:r>
          </w:p>
        </w:tc>
        <w:tc>
          <w:tcPr>
            <w:tcW w:w="0" w:type="auto"/>
            <w:tcBorders>
              <w:top w:val="nil"/>
              <w:left w:val="single" w:sz="6" w:space="0" w:color="E0E0E0"/>
              <w:bottom w:val="single" w:sz="6" w:space="0" w:color="E0E0E0"/>
              <w:right w:val="single" w:sz="6" w:space="0" w:color="E0E0E0"/>
            </w:tcBorders>
            <w:hideMark/>
          </w:tcPr>
          <w:p w14:paraId="03B94765" w14:textId="77777777" w:rsidR="00582594" w:rsidRPr="00200EA3" w:rsidRDefault="00582594" w:rsidP="00200EA3">
            <w:pPr>
              <w:rPr>
                <w:sz w:val="20"/>
                <w:szCs w:val="20"/>
              </w:rPr>
            </w:pPr>
            <w:r w:rsidRPr="00200EA3">
              <w:rPr>
                <w:sz w:val="20"/>
                <w:szCs w:val="20"/>
              </w:rPr>
              <w:t>9 May</w:t>
            </w:r>
          </w:p>
        </w:tc>
        <w:tc>
          <w:tcPr>
            <w:tcW w:w="0" w:type="auto"/>
            <w:tcBorders>
              <w:top w:val="nil"/>
              <w:left w:val="single" w:sz="6" w:space="0" w:color="E0E0E0"/>
              <w:bottom w:val="single" w:sz="6" w:space="0" w:color="E0E0E0"/>
              <w:right w:val="single" w:sz="6" w:space="0" w:color="E0E0E0"/>
            </w:tcBorders>
            <w:hideMark/>
          </w:tcPr>
          <w:p w14:paraId="75F4A4D6" w14:textId="77777777" w:rsidR="00582594" w:rsidRPr="00200EA3" w:rsidRDefault="00582594" w:rsidP="00200EA3">
            <w:pPr>
              <w:rPr>
                <w:sz w:val="20"/>
                <w:szCs w:val="20"/>
              </w:rPr>
            </w:pPr>
            <w:r w:rsidRPr="00200EA3">
              <w:rPr>
                <w:sz w:val="20"/>
                <w:szCs w:val="20"/>
              </w:rPr>
              <w:t>11 May</w:t>
            </w:r>
          </w:p>
        </w:tc>
        <w:tc>
          <w:tcPr>
            <w:tcW w:w="0" w:type="auto"/>
            <w:tcBorders>
              <w:top w:val="nil"/>
              <w:left w:val="single" w:sz="6" w:space="0" w:color="E0E0E0"/>
              <w:bottom w:val="single" w:sz="6" w:space="0" w:color="E0E0E0"/>
              <w:right w:val="single" w:sz="6" w:space="0" w:color="E0E0E0"/>
            </w:tcBorders>
            <w:hideMark/>
          </w:tcPr>
          <w:p w14:paraId="456499F5" w14:textId="77777777" w:rsidR="00582594" w:rsidRPr="00200EA3" w:rsidRDefault="00582594" w:rsidP="00200EA3">
            <w:pPr>
              <w:rPr>
                <w:sz w:val="20"/>
                <w:szCs w:val="20"/>
              </w:rPr>
            </w:pPr>
            <w:r w:rsidRPr="00200EA3">
              <w:rPr>
                <w:sz w:val="20"/>
                <w:szCs w:val="20"/>
              </w:rPr>
              <w:t>2 days</w:t>
            </w:r>
          </w:p>
        </w:tc>
      </w:tr>
      <w:tr w:rsidR="00582594" w:rsidRPr="00200EA3" w14:paraId="23A40713" w14:textId="77777777">
        <w:trPr>
          <w:trHeight w:val="540"/>
        </w:trPr>
        <w:tc>
          <w:tcPr>
            <w:tcW w:w="0" w:type="auto"/>
            <w:tcBorders>
              <w:top w:val="nil"/>
              <w:left w:val="single" w:sz="6" w:space="0" w:color="E0E0E0"/>
              <w:bottom w:val="single" w:sz="6" w:space="0" w:color="E0E0E0"/>
              <w:right w:val="single" w:sz="6" w:space="0" w:color="E0E0E0"/>
            </w:tcBorders>
            <w:hideMark/>
          </w:tcPr>
          <w:p w14:paraId="3DED333F" w14:textId="77777777" w:rsidR="00582594" w:rsidRPr="00200EA3" w:rsidRDefault="00582594" w:rsidP="00200EA3">
            <w:pPr>
              <w:rPr>
                <w:sz w:val="20"/>
                <w:szCs w:val="20"/>
              </w:rPr>
            </w:pPr>
            <w:r w:rsidRPr="00200EA3">
              <w:rPr>
                <w:sz w:val="20"/>
                <w:szCs w:val="20"/>
              </w:rPr>
              <w:t>Chapter 3 Writing</w:t>
            </w:r>
          </w:p>
        </w:tc>
        <w:tc>
          <w:tcPr>
            <w:tcW w:w="0" w:type="auto"/>
            <w:tcBorders>
              <w:top w:val="nil"/>
              <w:left w:val="single" w:sz="6" w:space="0" w:color="E0E0E0"/>
              <w:bottom w:val="single" w:sz="6" w:space="0" w:color="E0E0E0"/>
              <w:right w:val="single" w:sz="6" w:space="0" w:color="E0E0E0"/>
            </w:tcBorders>
            <w:hideMark/>
          </w:tcPr>
          <w:p w14:paraId="4FD3D2C6" w14:textId="77777777" w:rsidR="00582594" w:rsidRPr="00200EA3" w:rsidRDefault="00582594" w:rsidP="00200EA3">
            <w:pPr>
              <w:rPr>
                <w:sz w:val="20"/>
                <w:szCs w:val="20"/>
              </w:rPr>
            </w:pPr>
            <w:r w:rsidRPr="00200EA3">
              <w:rPr>
                <w:sz w:val="20"/>
                <w:szCs w:val="20"/>
              </w:rPr>
              <w:t>12 May</w:t>
            </w:r>
          </w:p>
        </w:tc>
        <w:tc>
          <w:tcPr>
            <w:tcW w:w="0" w:type="auto"/>
            <w:tcBorders>
              <w:top w:val="nil"/>
              <w:left w:val="single" w:sz="6" w:space="0" w:color="E0E0E0"/>
              <w:bottom w:val="single" w:sz="6" w:space="0" w:color="E0E0E0"/>
              <w:right w:val="single" w:sz="6" w:space="0" w:color="E0E0E0"/>
            </w:tcBorders>
            <w:hideMark/>
          </w:tcPr>
          <w:p w14:paraId="0C49DC6F" w14:textId="77777777" w:rsidR="00582594" w:rsidRPr="00200EA3" w:rsidRDefault="00582594" w:rsidP="00200EA3">
            <w:pPr>
              <w:rPr>
                <w:sz w:val="20"/>
                <w:szCs w:val="20"/>
              </w:rPr>
            </w:pPr>
            <w:r w:rsidRPr="00200EA3">
              <w:rPr>
                <w:sz w:val="20"/>
                <w:szCs w:val="20"/>
              </w:rPr>
              <w:t>15 May</w:t>
            </w:r>
          </w:p>
        </w:tc>
        <w:tc>
          <w:tcPr>
            <w:tcW w:w="0" w:type="auto"/>
            <w:tcBorders>
              <w:top w:val="nil"/>
              <w:left w:val="single" w:sz="6" w:space="0" w:color="E0E0E0"/>
              <w:bottom w:val="single" w:sz="6" w:space="0" w:color="E0E0E0"/>
              <w:right w:val="single" w:sz="6" w:space="0" w:color="E0E0E0"/>
            </w:tcBorders>
            <w:hideMark/>
          </w:tcPr>
          <w:p w14:paraId="089A5463" w14:textId="77777777" w:rsidR="00582594" w:rsidRPr="00200EA3" w:rsidRDefault="00582594" w:rsidP="00A853DB">
            <w:pPr>
              <w:keepNext/>
              <w:rPr>
                <w:sz w:val="20"/>
                <w:szCs w:val="20"/>
              </w:rPr>
            </w:pPr>
            <w:r w:rsidRPr="00200EA3">
              <w:rPr>
                <w:sz w:val="20"/>
                <w:szCs w:val="20"/>
              </w:rPr>
              <w:t>3 days</w:t>
            </w:r>
          </w:p>
        </w:tc>
      </w:tr>
    </w:tbl>
    <w:p w14:paraId="0CA40410" w14:textId="68D464EF" w:rsidR="00582594" w:rsidRPr="00200EA3" w:rsidRDefault="00A853DB" w:rsidP="00A853DB">
      <w:pPr>
        <w:pStyle w:val="Caption"/>
        <w:rPr>
          <w:sz w:val="20"/>
          <w:szCs w:val="20"/>
          <w:lang w:val="en-US"/>
        </w:rPr>
      </w:pPr>
      <w:r>
        <w:t xml:space="preserve">Appendix </w:t>
      </w:r>
      <w:fldSimple w:instr=" SEQ Appendix \* ARABIC ">
        <w:r w:rsidR="00690F66">
          <w:rPr>
            <w:noProof/>
          </w:rPr>
          <w:t>3</w:t>
        </w:r>
      </w:fldSimple>
    </w:p>
    <w:p w14:paraId="4D9B6B80" w14:textId="59EFD51D" w:rsidR="00582594" w:rsidRPr="00EE4CD8" w:rsidRDefault="00582594" w:rsidP="00EE4CD8">
      <w:pPr>
        <w:pStyle w:val="Heading4"/>
      </w:pPr>
      <w:r w:rsidRPr="00EE4CD8">
        <w:t>Phase 3 - Project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90"/>
        <w:gridCol w:w="1923"/>
        <w:gridCol w:w="1911"/>
        <w:gridCol w:w="1986"/>
      </w:tblGrid>
      <w:tr w:rsidR="00582594" w:rsidRPr="00200EA3" w14:paraId="7CD5412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6921311"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7CF242D2"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4FA75B6"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782B7E2" w14:textId="77777777" w:rsidR="00582594" w:rsidRPr="00200EA3" w:rsidRDefault="00582594" w:rsidP="00200EA3">
            <w:pPr>
              <w:rPr>
                <w:sz w:val="20"/>
                <w:szCs w:val="20"/>
              </w:rPr>
            </w:pPr>
            <w:r w:rsidRPr="00200EA3">
              <w:rPr>
                <w:b/>
                <w:bCs/>
                <w:sz w:val="20"/>
                <w:szCs w:val="20"/>
              </w:rPr>
              <w:t>Duration</w:t>
            </w:r>
          </w:p>
        </w:tc>
      </w:tr>
      <w:tr w:rsidR="00582594" w:rsidRPr="00200EA3" w14:paraId="0CD8C258" w14:textId="77777777">
        <w:trPr>
          <w:trHeight w:val="540"/>
        </w:trPr>
        <w:tc>
          <w:tcPr>
            <w:tcW w:w="0" w:type="auto"/>
            <w:tcBorders>
              <w:top w:val="nil"/>
              <w:left w:val="single" w:sz="6" w:space="0" w:color="E0E0E0"/>
              <w:bottom w:val="single" w:sz="6" w:space="0" w:color="E0E0E0"/>
              <w:right w:val="single" w:sz="6" w:space="0" w:color="E0E0E0"/>
            </w:tcBorders>
            <w:hideMark/>
          </w:tcPr>
          <w:p w14:paraId="1C3240A7" w14:textId="77777777" w:rsidR="00582594" w:rsidRPr="00200EA3" w:rsidRDefault="00582594" w:rsidP="00200EA3">
            <w:pPr>
              <w:rPr>
                <w:sz w:val="20"/>
                <w:szCs w:val="20"/>
              </w:rPr>
            </w:pPr>
            <w:r w:rsidRPr="00200EA3">
              <w:rPr>
                <w:sz w:val="20"/>
                <w:szCs w:val="20"/>
              </w:rPr>
              <w:t>Choose Research Methodology</w:t>
            </w:r>
          </w:p>
        </w:tc>
        <w:tc>
          <w:tcPr>
            <w:tcW w:w="0" w:type="auto"/>
            <w:tcBorders>
              <w:top w:val="nil"/>
              <w:left w:val="single" w:sz="6" w:space="0" w:color="E0E0E0"/>
              <w:bottom w:val="single" w:sz="6" w:space="0" w:color="E0E0E0"/>
              <w:right w:val="single" w:sz="6" w:space="0" w:color="E0E0E0"/>
            </w:tcBorders>
            <w:hideMark/>
          </w:tcPr>
          <w:p w14:paraId="4EE71052"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116A08D6"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2BE1B490" w14:textId="77777777" w:rsidR="00582594" w:rsidRPr="00200EA3" w:rsidRDefault="00582594" w:rsidP="00200EA3">
            <w:pPr>
              <w:rPr>
                <w:sz w:val="20"/>
                <w:szCs w:val="20"/>
              </w:rPr>
            </w:pPr>
            <w:r w:rsidRPr="00200EA3">
              <w:rPr>
                <w:sz w:val="20"/>
                <w:szCs w:val="20"/>
              </w:rPr>
              <w:t>1 day</w:t>
            </w:r>
          </w:p>
        </w:tc>
      </w:tr>
      <w:tr w:rsidR="00582594" w:rsidRPr="00200EA3" w14:paraId="0DA401DB" w14:textId="77777777">
        <w:trPr>
          <w:trHeight w:val="540"/>
        </w:trPr>
        <w:tc>
          <w:tcPr>
            <w:tcW w:w="0" w:type="auto"/>
            <w:tcBorders>
              <w:top w:val="nil"/>
              <w:left w:val="single" w:sz="6" w:space="0" w:color="E0E0E0"/>
              <w:bottom w:val="single" w:sz="6" w:space="0" w:color="E0E0E0"/>
              <w:right w:val="single" w:sz="6" w:space="0" w:color="E0E0E0"/>
            </w:tcBorders>
            <w:hideMark/>
          </w:tcPr>
          <w:p w14:paraId="72A46F20" w14:textId="77777777" w:rsidR="00582594" w:rsidRPr="00200EA3" w:rsidRDefault="00582594" w:rsidP="00200EA3">
            <w:pPr>
              <w:rPr>
                <w:sz w:val="20"/>
                <w:szCs w:val="20"/>
              </w:rPr>
            </w:pPr>
            <w:r w:rsidRPr="00200EA3">
              <w:rPr>
                <w:sz w:val="20"/>
                <w:szCs w:val="20"/>
              </w:rPr>
              <w:t>Choose Design Methodology</w:t>
            </w:r>
          </w:p>
        </w:tc>
        <w:tc>
          <w:tcPr>
            <w:tcW w:w="0" w:type="auto"/>
            <w:tcBorders>
              <w:top w:val="nil"/>
              <w:left w:val="single" w:sz="6" w:space="0" w:color="E0E0E0"/>
              <w:bottom w:val="single" w:sz="6" w:space="0" w:color="E0E0E0"/>
              <w:right w:val="single" w:sz="6" w:space="0" w:color="E0E0E0"/>
            </w:tcBorders>
            <w:hideMark/>
          </w:tcPr>
          <w:p w14:paraId="29481191"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4CD6B394"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63B40EAD" w14:textId="77777777" w:rsidR="00582594" w:rsidRPr="00200EA3" w:rsidRDefault="00582594" w:rsidP="00200EA3">
            <w:pPr>
              <w:rPr>
                <w:sz w:val="20"/>
                <w:szCs w:val="20"/>
              </w:rPr>
            </w:pPr>
            <w:r w:rsidRPr="00200EA3">
              <w:rPr>
                <w:sz w:val="20"/>
                <w:szCs w:val="20"/>
              </w:rPr>
              <w:t>1 day</w:t>
            </w:r>
          </w:p>
        </w:tc>
      </w:tr>
      <w:tr w:rsidR="00582594" w:rsidRPr="00200EA3" w14:paraId="49E22589" w14:textId="77777777">
        <w:trPr>
          <w:trHeight w:val="540"/>
        </w:trPr>
        <w:tc>
          <w:tcPr>
            <w:tcW w:w="0" w:type="auto"/>
            <w:tcBorders>
              <w:top w:val="nil"/>
              <w:left w:val="single" w:sz="6" w:space="0" w:color="E0E0E0"/>
              <w:bottom w:val="single" w:sz="6" w:space="0" w:color="E0E0E0"/>
              <w:right w:val="single" w:sz="6" w:space="0" w:color="E0E0E0"/>
            </w:tcBorders>
            <w:hideMark/>
          </w:tcPr>
          <w:p w14:paraId="67E7DD76" w14:textId="77777777" w:rsidR="00582594" w:rsidRPr="00200EA3" w:rsidRDefault="00582594" w:rsidP="00200EA3">
            <w:pPr>
              <w:rPr>
                <w:sz w:val="20"/>
                <w:szCs w:val="20"/>
              </w:rPr>
            </w:pPr>
            <w:r w:rsidRPr="00200EA3">
              <w:rPr>
                <w:sz w:val="20"/>
                <w:szCs w:val="20"/>
              </w:rPr>
              <w:t>Choose Software Development Methodology</w:t>
            </w:r>
          </w:p>
        </w:tc>
        <w:tc>
          <w:tcPr>
            <w:tcW w:w="0" w:type="auto"/>
            <w:tcBorders>
              <w:top w:val="nil"/>
              <w:left w:val="single" w:sz="6" w:space="0" w:color="E0E0E0"/>
              <w:bottom w:val="single" w:sz="6" w:space="0" w:color="E0E0E0"/>
              <w:right w:val="single" w:sz="6" w:space="0" w:color="E0E0E0"/>
            </w:tcBorders>
            <w:hideMark/>
          </w:tcPr>
          <w:p w14:paraId="4527ECD5"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27B56F9D"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76879167" w14:textId="77777777" w:rsidR="00582594" w:rsidRPr="00200EA3" w:rsidRDefault="00582594" w:rsidP="00200EA3">
            <w:pPr>
              <w:rPr>
                <w:sz w:val="20"/>
                <w:szCs w:val="20"/>
              </w:rPr>
            </w:pPr>
            <w:r w:rsidRPr="00200EA3">
              <w:rPr>
                <w:sz w:val="20"/>
                <w:szCs w:val="20"/>
              </w:rPr>
              <w:t>1 day</w:t>
            </w:r>
          </w:p>
        </w:tc>
      </w:tr>
      <w:tr w:rsidR="00582594" w:rsidRPr="00200EA3" w14:paraId="4B5331F1" w14:textId="77777777">
        <w:trPr>
          <w:trHeight w:val="540"/>
        </w:trPr>
        <w:tc>
          <w:tcPr>
            <w:tcW w:w="0" w:type="auto"/>
            <w:tcBorders>
              <w:top w:val="nil"/>
              <w:left w:val="single" w:sz="6" w:space="0" w:color="E0E0E0"/>
              <w:bottom w:val="single" w:sz="6" w:space="0" w:color="E0E0E0"/>
              <w:right w:val="single" w:sz="6" w:space="0" w:color="E0E0E0"/>
            </w:tcBorders>
            <w:hideMark/>
          </w:tcPr>
          <w:p w14:paraId="03C6E20C" w14:textId="77777777" w:rsidR="00582594" w:rsidRPr="00200EA3" w:rsidRDefault="00582594" w:rsidP="00200EA3">
            <w:pPr>
              <w:rPr>
                <w:sz w:val="20"/>
                <w:szCs w:val="20"/>
              </w:rPr>
            </w:pPr>
            <w:r w:rsidRPr="00200EA3">
              <w:rPr>
                <w:sz w:val="20"/>
                <w:szCs w:val="20"/>
              </w:rPr>
              <w:t>Choose Project Management Methodology</w:t>
            </w:r>
          </w:p>
        </w:tc>
        <w:tc>
          <w:tcPr>
            <w:tcW w:w="0" w:type="auto"/>
            <w:tcBorders>
              <w:top w:val="nil"/>
              <w:left w:val="single" w:sz="6" w:space="0" w:color="E0E0E0"/>
              <w:bottom w:val="single" w:sz="6" w:space="0" w:color="E0E0E0"/>
              <w:right w:val="single" w:sz="6" w:space="0" w:color="E0E0E0"/>
            </w:tcBorders>
            <w:hideMark/>
          </w:tcPr>
          <w:p w14:paraId="7FDAA1B3"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017A4AD7"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4B95C27E" w14:textId="77777777" w:rsidR="00582594" w:rsidRPr="00200EA3" w:rsidRDefault="00582594" w:rsidP="00200EA3">
            <w:pPr>
              <w:rPr>
                <w:sz w:val="20"/>
                <w:szCs w:val="20"/>
              </w:rPr>
            </w:pPr>
            <w:r w:rsidRPr="00200EA3">
              <w:rPr>
                <w:sz w:val="20"/>
                <w:szCs w:val="20"/>
              </w:rPr>
              <w:t>1 day</w:t>
            </w:r>
          </w:p>
        </w:tc>
      </w:tr>
      <w:tr w:rsidR="00582594" w:rsidRPr="00200EA3" w14:paraId="1D07CC65" w14:textId="77777777">
        <w:trPr>
          <w:trHeight w:val="540"/>
        </w:trPr>
        <w:tc>
          <w:tcPr>
            <w:tcW w:w="0" w:type="auto"/>
            <w:tcBorders>
              <w:top w:val="nil"/>
              <w:left w:val="single" w:sz="6" w:space="0" w:color="E0E0E0"/>
              <w:bottom w:val="single" w:sz="6" w:space="0" w:color="E0E0E0"/>
              <w:right w:val="single" w:sz="6" w:space="0" w:color="E0E0E0"/>
            </w:tcBorders>
            <w:hideMark/>
          </w:tcPr>
          <w:p w14:paraId="51AFCB82" w14:textId="77777777" w:rsidR="00582594" w:rsidRPr="00200EA3" w:rsidRDefault="00582594" w:rsidP="00200EA3">
            <w:pPr>
              <w:rPr>
                <w:sz w:val="20"/>
                <w:szCs w:val="20"/>
              </w:rPr>
            </w:pPr>
            <w:r w:rsidRPr="00200EA3">
              <w:rPr>
                <w:sz w:val="20"/>
                <w:szCs w:val="20"/>
              </w:rPr>
              <w:t>Chapter 4 Writing</w:t>
            </w:r>
          </w:p>
        </w:tc>
        <w:tc>
          <w:tcPr>
            <w:tcW w:w="0" w:type="auto"/>
            <w:tcBorders>
              <w:top w:val="nil"/>
              <w:left w:val="single" w:sz="6" w:space="0" w:color="E0E0E0"/>
              <w:bottom w:val="single" w:sz="6" w:space="0" w:color="E0E0E0"/>
              <w:right w:val="single" w:sz="6" w:space="0" w:color="E0E0E0"/>
            </w:tcBorders>
            <w:hideMark/>
          </w:tcPr>
          <w:p w14:paraId="601F15B6" w14:textId="77777777" w:rsidR="00582594" w:rsidRPr="00200EA3" w:rsidRDefault="00582594" w:rsidP="00200EA3">
            <w:pPr>
              <w:rPr>
                <w:sz w:val="20"/>
                <w:szCs w:val="20"/>
              </w:rPr>
            </w:pPr>
            <w:r w:rsidRPr="00200EA3">
              <w:rPr>
                <w:sz w:val="20"/>
                <w:szCs w:val="20"/>
              </w:rPr>
              <w:t>21 May</w:t>
            </w:r>
          </w:p>
        </w:tc>
        <w:tc>
          <w:tcPr>
            <w:tcW w:w="0" w:type="auto"/>
            <w:tcBorders>
              <w:top w:val="nil"/>
              <w:left w:val="single" w:sz="6" w:space="0" w:color="E0E0E0"/>
              <w:bottom w:val="single" w:sz="6" w:space="0" w:color="E0E0E0"/>
              <w:right w:val="single" w:sz="6" w:space="0" w:color="E0E0E0"/>
            </w:tcBorders>
            <w:hideMark/>
          </w:tcPr>
          <w:p w14:paraId="2390DF01" w14:textId="77777777" w:rsidR="00582594" w:rsidRPr="00200EA3" w:rsidRDefault="00582594" w:rsidP="00200EA3">
            <w:pPr>
              <w:rPr>
                <w:sz w:val="20"/>
                <w:szCs w:val="20"/>
              </w:rPr>
            </w:pPr>
            <w:r w:rsidRPr="00200EA3">
              <w:rPr>
                <w:sz w:val="20"/>
                <w:szCs w:val="20"/>
              </w:rPr>
              <w:t>24 May</w:t>
            </w:r>
          </w:p>
        </w:tc>
        <w:tc>
          <w:tcPr>
            <w:tcW w:w="0" w:type="auto"/>
            <w:tcBorders>
              <w:top w:val="nil"/>
              <w:left w:val="single" w:sz="6" w:space="0" w:color="E0E0E0"/>
              <w:bottom w:val="single" w:sz="6" w:space="0" w:color="E0E0E0"/>
              <w:right w:val="single" w:sz="6" w:space="0" w:color="E0E0E0"/>
            </w:tcBorders>
            <w:hideMark/>
          </w:tcPr>
          <w:p w14:paraId="07C7F4D2" w14:textId="77777777" w:rsidR="00582594" w:rsidRPr="00200EA3" w:rsidRDefault="00582594" w:rsidP="00A853DB">
            <w:pPr>
              <w:keepNext/>
              <w:rPr>
                <w:sz w:val="20"/>
                <w:szCs w:val="20"/>
              </w:rPr>
            </w:pPr>
            <w:r w:rsidRPr="00200EA3">
              <w:rPr>
                <w:sz w:val="20"/>
                <w:szCs w:val="20"/>
              </w:rPr>
              <w:t>3 days</w:t>
            </w:r>
          </w:p>
        </w:tc>
      </w:tr>
    </w:tbl>
    <w:p w14:paraId="26F39883" w14:textId="751C49E0" w:rsidR="00582594" w:rsidRPr="00200EA3" w:rsidRDefault="00A853DB" w:rsidP="00A853DB">
      <w:pPr>
        <w:pStyle w:val="Caption"/>
        <w:rPr>
          <w:sz w:val="20"/>
          <w:szCs w:val="20"/>
          <w:lang w:val="en-US"/>
        </w:rPr>
      </w:pPr>
      <w:r>
        <w:t xml:space="preserve">Appendix </w:t>
      </w:r>
      <w:fldSimple w:instr=" SEQ Appendix \* ARABIC ">
        <w:r w:rsidR="00690F66">
          <w:rPr>
            <w:noProof/>
          </w:rPr>
          <w:t>4</w:t>
        </w:r>
      </w:fldSimple>
    </w:p>
    <w:p w14:paraId="14E36DAF" w14:textId="715EB919" w:rsidR="009522DB" w:rsidRPr="00200EA3" w:rsidRDefault="009522DB" w:rsidP="00EE4CD8">
      <w:pPr>
        <w:pStyle w:val="Heading4"/>
      </w:pPr>
      <w:r w:rsidRPr="00200EA3">
        <w:t>Phase 4 - Architecture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02"/>
        <w:gridCol w:w="2200"/>
        <w:gridCol w:w="2198"/>
        <w:gridCol w:w="2210"/>
      </w:tblGrid>
      <w:tr w:rsidR="009522DB" w:rsidRPr="00200EA3" w14:paraId="244A81D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A4A4C2B" w14:textId="77777777" w:rsidR="009522DB" w:rsidRPr="00200EA3" w:rsidRDefault="009522DB"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4F58D028" w14:textId="77777777" w:rsidR="009522DB" w:rsidRPr="00200EA3" w:rsidRDefault="009522DB"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1D3673C3" w14:textId="77777777" w:rsidR="009522DB" w:rsidRPr="00200EA3" w:rsidRDefault="009522DB"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D03C287" w14:textId="77777777" w:rsidR="009522DB" w:rsidRPr="00200EA3" w:rsidRDefault="009522DB" w:rsidP="00200EA3">
            <w:pPr>
              <w:rPr>
                <w:sz w:val="20"/>
                <w:szCs w:val="20"/>
              </w:rPr>
            </w:pPr>
            <w:r w:rsidRPr="00200EA3">
              <w:rPr>
                <w:b/>
                <w:bCs/>
                <w:sz w:val="20"/>
                <w:szCs w:val="20"/>
              </w:rPr>
              <w:t>Duration</w:t>
            </w:r>
          </w:p>
        </w:tc>
      </w:tr>
      <w:tr w:rsidR="009522DB" w:rsidRPr="00200EA3" w14:paraId="016ABA84" w14:textId="77777777">
        <w:trPr>
          <w:trHeight w:val="540"/>
        </w:trPr>
        <w:tc>
          <w:tcPr>
            <w:tcW w:w="0" w:type="auto"/>
            <w:tcBorders>
              <w:top w:val="nil"/>
              <w:left w:val="single" w:sz="6" w:space="0" w:color="E0E0E0"/>
              <w:bottom w:val="single" w:sz="6" w:space="0" w:color="E0E0E0"/>
              <w:right w:val="single" w:sz="6" w:space="0" w:color="E0E0E0"/>
            </w:tcBorders>
            <w:hideMark/>
          </w:tcPr>
          <w:p w14:paraId="59641C46" w14:textId="77777777" w:rsidR="009522DB" w:rsidRPr="00200EA3" w:rsidRDefault="009522DB" w:rsidP="00200EA3">
            <w:pPr>
              <w:rPr>
                <w:sz w:val="20"/>
                <w:szCs w:val="20"/>
              </w:rPr>
            </w:pPr>
            <w:r w:rsidRPr="00200EA3">
              <w:rPr>
                <w:sz w:val="20"/>
                <w:szCs w:val="20"/>
              </w:rPr>
              <w:t>Sketch Architecture Diagram</w:t>
            </w:r>
          </w:p>
        </w:tc>
        <w:tc>
          <w:tcPr>
            <w:tcW w:w="0" w:type="auto"/>
            <w:tcBorders>
              <w:top w:val="nil"/>
              <w:left w:val="single" w:sz="6" w:space="0" w:color="E0E0E0"/>
              <w:bottom w:val="single" w:sz="6" w:space="0" w:color="E0E0E0"/>
              <w:right w:val="single" w:sz="6" w:space="0" w:color="E0E0E0"/>
            </w:tcBorders>
            <w:hideMark/>
          </w:tcPr>
          <w:p w14:paraId="709D9D57"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69AA12BB"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3C9D8100" w14:textId="77777777" w:rsidR="009522DB" w:rsidRPr="00200EA3" w:rsidRDefault="009522DB" w:rsidP="00200EA3">
            <w:pPr>
              <w:rPr>
                <w:sz w:val="20"/>
                <w:szCs w:val="20"/>
              </w:rPr>
            </w:pPr>
            <w:r w:rsidRPr="00200EA3">
              <w:rPr>
                <w:sz w:val="20"/>
                <w:szCs w:val="20"/>
              </w:rPr>
              <w:t>1 day</w:t>
            </w:r>
          </w:p>
        </w:tc>
      </w:tr>
      <w:tr w:rsidR="009522DB" w:rsidRPr="00200EA3" w14:paraId="1A807F80" w14:textId="77777777">
        <w:trPr>
          <w:trHeight w:val="540"/>
        </w:trPr>
        <w:tc>
          <w:tcPr>
            <w:tcW w:w="0" w:type="auto"/>
            <w:tcBorders>
              <w:top w:val="nil"/>
              <w:left w:val="single" w:sz="6" w:space="0" w:color="E0E0E0"/>
              <w:bottom w:val="single" w:sz="6" w:space="0" w:color="E0E0E0"/>
              <w:right w:val="single" w:sz="6" w:space="0" w:color="E0E0E0"/>
            </w:tcBorders>
            <w:hideMark/>
          </w:tcPr>
          <w:p w14:paraId="76820170" w14:textId="77777777" w:rsidR="009522DB" w:rsidRPr="00200EA3" w:rsidRDefault="009522DB" w:rsidP="00200EA3">
            <w:pPr>
              <w:rPr>
                <w:sz w:val="20"/>
                <w:szCs w:val="20"/>
              </w:rPr>
            </w:pPr>
            <w:r w:rsidRPr="00200EA3">
              <w:rPr>
                <w:sz w:val="20"/>
                <w:szCs w:val="20"/>
              </w:rPr>
              <w:t>Research Design</w:t>
            </w:r>
          </w:p>
        </w:tc>
        <w:tc>
          <w:tcPr>
            <w:tcW w:w="0" w:type="auto"/>
            <w:tcBorders>
              <w:top w:val="nil"/>
              <w:left w:val="single" w:sz="6" w:space="0" w:color="E0E0E0"/>
              <w:bottom w:val="single" w:sz="6" w:space="0" w:color="E0E0E0"/>
              <w:right w:val="single" w:sz="6" w:space="0" w:color="E0E0E0"/>
            </w:tcBorders>
            <w:hideMark/>
          </w:tcPr>
          <w:p w14:paraId="747E1B53" w14:textId="77777777" w:rsidR="009522DB" w:rsidRPr="00200EA3" w:rsidRDefault="009522DB" w:rsidP="00200EA3">
            <w:pPr>
              <w:rPr>
                <w:sz w:val="20"/>
                <w:szCs w:val="20"/>
              </w:rPr>
            </w:pPr>
            <w:r w:rsidRPr="00200EA3">
              <w:rPr>
                <w:sz w:val="20"/>
                <w:szCs w:val="20"/>
              </w:rPr>
              <w:t>27 May</w:t>
            </w:r>
          </w:p>
        </w:tc>
        <w:tc>
          <w:tcPr>
            <w:tcW w:w="0" w:type="auto"/>
            <w:tcBorders>
              <w:top w:val="nil"/>
              <w:left w:val="single" w:sz="6" w:space="0" w:color="E0E0E0"/>
              <w:bottom w:val="single" w:sz="6" w:space="0" w:color="E0E0E0"/>
              <w:right w:val="single" w:sz="6" w:space="0" w:color="E0E0E0"/>
            </w:tcBorders>
            <w:hideMark/>
          </w:tcPr>
          <w:p w14:paraId="24EB2B47" w14:textId="77777777" w:rsidR="009522DB" w:rsidRPr="00200EA3" w:rsidRDefault="009522DB" w:rsidP="00200EA3">
            <w:pPr>
              <w:rPr>
                <w:sz w:val="20"/>
                <w:szCs w:val="20"/>
              </w:rPr>
            </w:pPr>
            <w:r w:rsidRPr="00200EA3">
              <w:rPr>
                <w:sz w:val="20"/>
                <w:szCs w:val="20"/>
              </w:rPr>
              <w:t>29 May</w:t>
            </w:r>
          </w:p>
        </w:tc>
        <w:tc>
          <w:tcPr>
            <w:tcW w:w="0" w:type="auto"/>
            <w:tcBorders>
              <w:top w:val="nil"/>
              <w:left w:val="single" w:sz="6" w:space="0" w:color="E0E0E0"/>
              <w:bottom w:val="single" w:sz="6" w:space="0" w:color="E0E0E0"/>
              <w:right w:val="single" w:sz="6" w:space="0" w:color="E0E0E0"/>
            </w:tcBorders>
            <w:hideMark/>
          </w:tcPr>
          <w:p w14:paraId="6CE7FA76" w14:textId="77777777" w:rsidR="009522DB" w:rsidRPr="00200EA3" w:rsidRDefault="009522DB" w:rsidP="00200EA3">
            <w:pPr>
              <w:rPr>
                <w:sz w:val="20"/>
                <w:szCs w:val="20"/>
              </w:rPr>
            </w:pPr>
            <w:r w:rsidRPr="00200EA3">
              <w:rPr>
                <w:sz w:val="20"/>
                <w:szCs w:val="20"/>
              </w:rPr>
              <w:t>2 days</w:t>
            </w:r>
          </w:p>
        </w:tc>
      </w:tr>
      <w:tr w:rsidR="009522DB" w:rsidRPr="00200EA3" w14:paraId="20F52DA3" w14:textId="77777777">
        <w:trPr>
          <w:trHeight w:val="540"/>
        </w:trPr>
        <w:tc>
          <w:tcPr>
            <w:tcW w:w="0" w:type="auto"/>
            <w:tcBorders>
              <w:top w:val="nil"/>
              <w:left w:val="single" w:sz="6" w:space="0" w:color="E0E0E0"/>
              <w:bottom w:val="single" w:sz="6" w:space="0" w:color="E0E0E0"/>
              <w:right w:val="single" w:sz="6" w:space="0" w:color="E0E0E0"/>
            </w:tcBorders>
            <w:hideMark/>
          </w:tcPr>
          <w:p w14:paraId="4EA803ED" w14:textId="77777777" w:rsidR="009522DB" w:rsidRPr="00200EA3" w:rsidRDefault="009522DB" w:rsidP="00200EA3">
            <w:pPr>
              <w:rPr>
                <w:sz w:val="20"/>
                <w:szCs w:val="20"/>
              </w:rPr>
            </w:pPr>
            <w:r w:rsidRPr="00200EA3">
              <w:rPr>
                <w:sz w:val="20"/>
                <w:szCs w:val="20"/>
              </w:rPr>
              <w:t>Sketching Different Diagrams</w:t>
            </w:r>
          </w:p>
        </w:tc>
        <w:tc>
          <w:tcPr>
            <w:tcW w:w="0" w:type="auto"/>
            <w:tcBorders>
              <w:top w:val="nil"/>
              <w:left w:val="single" w:sz="6" w:space="0" w:color="E0E0E0"/>
              <w:bottom w:val="single" w:sz="6" w:space="0" w:color="E0E0E0"/>
              <w:right w:val="single" w:sz="6" w:space="0" w:color="E0E0E0"/>
            </w:tcBorders>
            <w:hideMark/>
          </w:tcPr>
          <w:p w14:paraId="1EAB7E4E" w14:textId="77777777" w:rsidR="009522DB" w:rsidRPr="00200EA3" w:rsidRDefault="009522DB" w:rsidP="00200EA3">
            <w:pPr>
              <w:rPr>
                <w:sz w:val="20"/>
                <w:szCs w:val="20"/>
              </w:rPr>
            </w:pPr>
            <w:r w:rsidRPr="00200EA3">
              <w:rPr>
                <w:sz w:val="20"/>
                <w:szCs w:val="20"/>
              </w:rPr>
              <w:t>30 May</w:t>
            </w:r>
          </w:p>
        </w:tc>
        <w:tc>
          <w:tcPr>
            <w:tcW w:w="0" w:type="auto"/>
            <w:tcBorders>
              <w:top w:val="nil"/>
              <w:left w:val="single" w:sz="6" w:space="0" w:color="E0E0E0"/>
              <w:bottom w:val="single" w:sz="6" w:space="0" w:color="E0E0E0"/>
              <w:right w:val="single" w:sz="6" w:space="0" w:color="E0E0E0"/>
            </w:tcBorders>
            <w:hideMark/>
          </w:tcPr>
          <w:p w14:paraId="34193CB2" w14:textId="77777777" w:rsidR="009522DB" w:rsidRPr="00200EA3" w:rsidRDefault="009522DB" w:rsidP="00200EA3">
            <w:pPr>
              <w:rPr>
                <w:sz w:val="20"/>
                <w:szCs w:val="20"/>
              </w:rPr>
            </w:pPr>
            <w:r w:rsidRPr="00200EA3">
              <w:rPr>
                <w:sz w:val="20"/>
                <w:szCs w:val="20"/>
              </w:rPr>
              <w:t>1 June</w:t>
            </w:r>
          </w:p>
        </w:tc>
        <w:tc>
          <w:tcPr>
            <w:tcW w:w="0" w:type="auto"/>
            <w:tcBorders>
              <w:top w:val="nil"/>
              <w:left w:val="single" w:sz="6" w:space="0" w:color="E0E0E0"/>
              <w:bottom w:val="single" w:sz="6" w:space="0" w:color="E0E0E0"/>
              <w:right w:val="single" w:sz="6" w:space="0" w:color="E0E0E0"/>
            </w:tcBorders>
            <w:hideMark/>
          </w:tcPr>
          <w:p w14:paraId="473A41A5" w14:textId="77777777" w:rsidR="009522DB" w:rsidRPr="00200EA3" w:rsidRDefault="009522DB" w:rsidP="00200EA3">
            <w:pPr>
              <w:rPr>
                <w:sz w:val="20"/>
                <w:szCs w:val="20"/>
              </w:rPr>
            </w:pPr>
            <w:r w:rsidRPr="00200EA3">
              <w:rPr>
                <w:sz w:val="20"/>
                <w:szCs w:val="20"/>
              </w:rPr>
              <w:t>3 days</w:t>
            </w:r>
          </w:p>
        </w:tc>
      </w:tr>
      <w:tr w:rsidR="009522DB" w:rsidRPr="00200EA3" w14:paraId="6D9F4DD9" w14:textId="77777777">
        <w:trPr>
          <w:trHeight w:val="540"/>
        </w:trPr>
        <w:tc>
          <w:tcPr>
            <w:tcW w:w="0" w:type="auto"/>
            <w:tcBorders>
              <w:top w:val="nil"/>
              <w:left w:val="single" w:sz="6" w:space="0" w:color="E0E0E0"/>
              <w:bottom w:val="single" w:sz="6" w:space="0" w:color="E0E0E0"/>
              <w:right w:val="single" w:sz="6" w:space="0" w:color="E0E0E0"/>
            </w:tcBorders>
            <w:hideMark/>
          </w:tcPr>
          <w:p w14:paraId="78E47FC2" w14:textId="77777777" w:rsidR="009522DB" w:rsidRPr="00200EA3" w:rsidRDefault="009522DB" w:rsidP="00200EA3">
            <w:pPr>
              <w:rPr>
                <w:sz w:val="20"/>
                <w:szCs w:val="20"/>
              </w:rPr>
            </w:pPr>
            <w:r w:rsidRPr="00200EA3">
              <w:rPr>
                <w:sz w:val="20"/>
                <w:szCs w:val="20"/>
              </w:rPr>
              <w:t>Wireframing</w:t>
            </w:r>
          </w:p>
        </w:tc>
        <w:tc>
          <w:tcPr>
            <w:tcW w:w="0" w:type="auto"/>
            <w:tcBorders>
              <w:top w:val="nil"/>
              <w:left w:val="single" w:sz="6" w:space="0" w:color="E0E0E0"/>
              <w:bottom w:val="single" w:sz="6" w:space="0" w:color="E0E0E0"/>
              <w:right w:val="single" w:sz="6" w:space="0" w:color="E0E0E0"/>
            </w:tcBorders>
            <w:hideMark/>
          </w:tcPr>
          <w:p w14:paraId="7106227F"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13664711"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55C1246D" w14:textId="77777777" w:rsidR="009522DB" w:rsidRPr="00200EA3" w:rsidRDefault="009522DB" w:rsidP="00200EA3">
            <w:pPr>
              <w:rPr>
                <w:sz w:val="20"/>
                <w:szCs w:val="20"/>
              </w:rPr>
            </w:pPr>
            <w:r w:rsidRPr="00200EA3">
              <w:rPr>
                <w:sz w:val="20"/>
                <w:szCs w:val="20"/>
              </w:rPr>
              <w:t>1 day</w:t>
            </w:r>
          </w:p>
        </w:tc>
      </w:tr>
      <w:tr w:rsidR="009522DB" w:rsidRPr="00200EA3" w14:paraId="684647E3" w14:textId="77777777">
        <w:trPr>
          <w:trHeight w:val="540"/>
        </w:trPr>
        <w:tc>
          <w:tcPr>
            <w:tcW w:w="0" w:type="auto"/>
            <w:tcBorders>
              <w:top w:val="nil"/>
              <w:left w:val="single" w:sz="6" w:space="0" w:color="E0E0E0"/>
              <w:bottom w:val="single" w:sz="6" w:space="0" w:color="E0E0E0"/>
              <w:right w:val="single" w:sz="6" w:space="0" w:color="E0E0E0"/>
            </w:tcBorders>
            <w:hideMark/>
          </w:tcPr>
          <w:p w14:paraId="137A7F63" w14:textId="77777777" w:rsidR="009522DB" w:rsidRPr="00200EA3" w:rsidRDefault="009522DB" w:rsidP="00200EA3">
            <w:pPr>
              <w:rPr>
                <w:sz w:val="20"/>
                <w:szCs w:val="20"/>
              </w:rPr>
            </w:pPr>
            <w:r w:rsidRPr="00200EA3">
              <w:rPr>
                <w:sz w:val="20"/>
                <w:szCs w:val="20"/>
              </w:rPr>
              <w:t>Chapter 5 Writing</w:t>
            </w:r>
          </w:p>
        </w:tc>
        <w:tc>
          <w:tcPr>
            <w:tcW w:w="0" w:type="auto"/>
            <w:tcBorders>
              <w:top w:val="nil"/>
              <w:left w:val="single" w:sz="6" w:space="0" w:color="E0E0E0"/>
              <w:bottom w:val="single" w:sz="6" w:space="0" w:color="E0E0E0"/>
              <w:right w:val="single" w:sz="6" w:space="0" w:color="E0E0E0"/>
            </w:tcBorders>
            <w:hideMark/>
          </w:tcPr>
          <w:p w14:paraId="5D75AEB0" w14:textId="77777777" w:rsidR="009522DB" w:rsidRPr="00200EA3" w:rsidRDefault="009522DB" w:rsidP="00200EA3">
            <w:pPr>
              <w:rPr>
                <w:sz w:val="20"/>
                <w:szCs w:val="20"/>
              </w:rPr>
            </w:pPr>
            <w:r w:rsidRPr="00200EA3">
              <w:rPr>
                <w:sz w:val="20"/>
                <w:szCs w:val="20"/>
              </w:rPr>
              <w:t>3 June</w:t>
            </w:r>
          </w:p>
        </w:tc>
        <w:tc>
          <w:tcPr>
            <w:tcW w:w="0" w:type="auto"/>
            <w:tcBorders>
              <w:top w:val="nil"/>
              <w:left w:val="single" w:sz="6" w:space="0" w:color="E0E0E0"/>
              <w:bottom w:val="single" w:sz="6" w:space="0" w:color="E0E0E0"/>
              <w:right w:val="single" w:sz="6" w:space="0" w:color="E0E0E0"/>
            </w:tcBorders>
            <w:hideMark/>
          </w:tcPr>
          <w:p w14:paraId="06BB78D9" w14:textId="77777777" w:rsidR="009522DB" w:rsidRPr="00200EA3" w:rsidRDefault="009522DB" w:rsidP="00200EA3">
            <w:pPr>
              <w:rPr>
                <w:sz w:val="20"/>
                <w:szCs w:val="20"/>
              </w:rPr>
            </w:pPr>
            <w:r w:rsidRPr="00200EA3">
              <w:rPr>
                <w:sz w:val="20"/>
                <w:szCs w:val="20"/>
              </w:rPr>
              <w:t>7 June</w:t>
            </w:r>
          </w:p>
        </w:tc>
        <w:tc>
          <w:tcPr>
            <w:tcW w:w="0" w:type="auto"/>
            <w:tcBorders>
              <w:top w:val="nil"/>
              <w:left w:val="single" w:sz="6" w:space="0" w:color="E0E0E0"/>
              <w:bottom w:val="single" w:sz="6" w:space="0" w:color="E0E0E0"/>
              <w:right w:val="single" w:sz="6" w:space="0" w:color="E0E0E0"/>
            </w:tcBorders>
            <w:hideMark/>
          </w:tcPr>
          <w:p w14:paraId="6117C751" w14:textId="77777777" w:rsidR="009522DB" w:rsidRPr="00200EA3" w:rsidRDefault="009522DB" w:rsidP="00A853DB">
            <w:pPr>
              <w:keepNext/>
              <w:rPr>
                <w:sz w:val="20"/>
                <w:szCs w:val="20"/>
              </w:rPr>
            </w:pPr>
            <w:r w:rsidRPr="00200EA3">
              <w:rPr>
                <w:sz w:val="20"/>
                <w:szCs w:val="20"/>
              </w:rPr>
              <w:t>4 days</w:t>
            </w:r>
          </w:p>
        </w:tc>
      </w:tr>
    </w:tbl>
    <w:p w14:paraId="5D3B76A0" w14:textId="69338E21" w:rsidR="009522DB" w:rsidRPr="00200EA3" w:rsidRDefault="00A853DB" w:rsidP="00A853DB">
      <w:pPr>
        <w:pStyle w:val="Caption"/>
        <w:rPr>
          <w:sz w:val="20"/>
          <w:szCs w:val="20"/>
          <w:lang w:val="en-US"/>
        </w:rPr>
      </w:pPr>
      <w:r>
        <w:t xml:space="preserve">Appendix </w:t>
      </w:r>
      <w:fldSimple w:instr=" SEQ Appendix \* ARABIC ">
        <w:r w:rsidR="00690F66">
          <w:rPr>
            <w:noProof/>
          </w:rPr>
          <w:t>5</w:t>
        </w:r>
      </w:fldSimple>
    </w:p>
    <w:p w14:paraId="37A544DC" w14:textId="11AE9389" w:rsidR="00E469CC" w:rsidRPr="00200EA3" w:rsidRDefault="00E469CC" w:rsidP="00EE4CD8">
      <w:pPr>
        <w:pStyle w:val="Heading4"/>
      </w:pPr>
      <w:r w:rsidRPr="00200EA3">
        <w:t xml:space="preserve">Phase 5 - Data, Feature Engineering, and Modelling </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913"/>
        <w:gridCol w:w="1699"/>
        <w:gridCol w:w="1699"/>
        <w:gridCol w:w="1699"/>
      </w:tblGrid>
      <w:tr w:rsidR="00E469CC" w:rsidRPr="00200EA3" w14:paraId="6F61B31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F310BB0"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79A3435"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61D1A3DA"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4287D0CA" w14:textId="77777777" w:rsidR="00E469CC" w:rsidRPr="00200EA3" w:rsidRDefault="00E469CC" w:rsidP="00200EA3">
            <w:pPr>
              <w:rPr>
                <w:sz w:val="20"/>
                <w:szCs w:val="20"/>
              </w:rPr>
            </w:pPr>
          </w:p>
        </w:tc>
      </w:tr>
      <w:tr w:rsidR="00E469CC" w:rsidRPr="00200EA3" w14:paraId="7DFC9FE8" w14:textId="77777777">
        <w:trPr>
          <w:trHeight w:val="540"/>
        </w:trPr>
        <w:tc>
          <w:tcPr>
            <w:tcW w:w="0" w:type="auto"/>
            <w:tcBorders>
              <w:top w:val="nil"/>
              <w:left w:val="single" w:sz="6" w:space="0" w:color="E0E0E0"/>
              <w:bottom w:val="single" w:sz="6" w:space="0" w:color="E0E0E0"/>
              <w:right w:val="single" w:sz="6" w:space="0" w:color="E0E0E0"/>
            </w:tcBorders>
            <w:hideMark/>
          </w:tcPr>
          <w:p w14:paraId="122168A8" w14:textId="77777777" w:rsidR="00E469CC" w:rsidRPr="00200EA3" w:rsidRDefault="00E469CC" w:rsidP="00200EA3">
            <w:pPr>
              <w:rPr>
                <w:sz w:val="20"/>
                <w:szCs w:val="20"/>
              </w:rPr>
            </w:pPr>
            <w:r w:rsidRPr="00200EA3">
              <w:rPr>
                <w:sz w:val="20"/>
                <w:szCs w:val="20"/>
              </w:rPr>
              <w:t>Data Cleaning &amp; Exploration</w:t>
            </w:r>
          </w:p>
        </w:tc>
        <w:tc>
          <w:tcPr>
            <w:tcW w:w="0" w:type="auto"/>
            <w:tcBorders>
              <w:top w:val="nil"/>
              <w:left w:val="single" w:sz="6" w:space="0" w:color="E0E0E0"/>
              <w:bottom w:val="single" w:sz="6" w:space="0" w:color="E0E0E0"/>
              <w:right w:val="single" w:sz="6" w:space="0" w:color="E0E0E0"/>
            </w:tcBorders>
            <w:hideMark/>
          </w:tcPr>
          <w:p w14:paraId="26B8B7F2" w14:textId="77777777" w:rsidR="00E469CC" w:rsidRPr="00200EA3" w:rsidRDefault="00E469CC" w:rsidP="00200EA3">
            <w:pPr>
              <w:rPr>
                <w:sz w:val="20"/>
                <w:szCs w:val="20"/>
              </w:rPr>
            </w:pPr>
            <w:r w:rsidRPr="00200EA3">
              <w:rPr>
                <w:sz w:val="20"/>
                <w:szCs w:val="20"/>
              </w:rPr>
              <w:t>9 June</w:t>
            </w:r>
          </w:p>
        </w:tc>
        <w:tc>
          <w:tcPr>
            <w:tcW w:w="0" w:type="auto"/>
            <w:tcBorders>
              <w:top w:val="nil"/>
              <w:left w:val="single" w:sz="6" w:space="0" w:color="E0E0E0"/>
              <w:bottom w:val="single" w:sz="6" w:space="0" w:color="E0E0E0"/>
              <w:right w:val="single" w:sz="6" w:space="0" w:color="E0E0E0"/>
            </w:tcBorders>
            <w:hideMark/>
          </w:tcPr>
          <w:p w14:paraId="17757A43" w14:textId="77777777" w:rsidR="00E469CC" w:rsidRPr="00200EA3" w:rsidRDefault="00E469CC" w:rsidP="00200EA3">
            <w:pPr>
              <w:rPr>
                <w:sz w:val="20"/>
                <w:szCs w:val="20"/>
              </w:rPr>
            </w:pPr>
            <w:r w:rsidRPr="00200EA3">
              <w:rPr>
                <w:sz w:val="20"/>
                <w:szCs w:val="20"/>
              </w:rPr>
              <w:t>15 June</w:t>
            </w:r>
          </w:p>
        </w:tc>
        <w:tc>
          <w:tcPr>
            <w:tcW w:w="0" w:type="auto"/>
            <w:tcBorders>
              <w:top w:val="nil"/>
              <w:left w:val="single" w:sz="6" w:space="0" w:color="E0E0E0"/>
              <w:bottom w:val="single" w:sz="6" w:space="0" w:color="E0E0E0"/>
              <w:right w:val="single" w:sz="6" w:space="0" w:color="E0E0E0"/>
            </w:tcBorders>
            <w:hideMark/>
          </w:tcPr>
          <w:p w14:paraId="10E00A6D" w14:textId="77777777" w:rsidR="00E469CC" w:rsidRPr="00200EA3" w:rsidRDefault="00E469CC" w:rsidP="00200EA3">
            <w:pPr>
              <w:rPr>
                <w:sz w:val="20"/>
                <w:szCs w:val="20"/>
              </w:rPr>
            </w:pPr>
            <w:r w:rsidRPr="00200EA3">
              <w:rPr>
                <w:sz w:val="20"/>
                <w:szCs w:val="20"/>
              </w:rPr>
              <w:t>6 days</w:t>
            </w:r>
          </w:p>
        </w:tc>
      </w:tr>
      <w:tr w:rsidR="00E469CC" w:rsidRPr="00200EA3" w14:paraId="0799A8BE" w14:textId="77777777">
        <w:trPr>
          <w:trHeight w:val="540"/>
        </w:trPr>
        <w:tc>
          <w:tcPr>
            <w:tcW w:w="0" w:type="auto"/>
            <w:tcBorders>
              <w:top w:val="nil"/>
              <w:left w:val="single" w:sz="6" w:space="0" w:color="E0E0E0"/>
              <w:bottom w:val="single" w:sz="6" w:space="0" w:color="E0E0E0"/>
              <w:right w:val="single" w:sz="6" w:space="0" w:color="E0E0E0"/>
            </w:tcBorders>
            <w:hideMark/>
          </w:tcPr>
          <w:p w14:paraId="5F8F7CD8" w14:textId="77777777" w:rsidR="00E469CC" w:rsidRPr="00200EA3" w:rsidRDefault="00E469CC" w:rsidP="00200EA3">
            <w:pPr>
              <w:rPr>
                <w:sz w:val="20"/>
                <w:szCs w:val="20"/>
              </w:rPr>
            </w:pPr>
            <w:r w:rsidRPr="00200EA3">
              <w:rPr>
                <w:sz w:val="20"/>
                <w:szCs w:val="20"/>
              </w:rPr>
              <w:t>Feature Engineering</w:t>
            </w:r>
          </w:p>
        </w:tc>
        <w:tc>
          <w:tcPr>
            <w:tcW w:w="0" w:type="auto"/>
            <w:tcBorders>
              <w:top w:val="nil"/>
              <w:left w:val="single" w:sz="6" w:space="0" w:color="E0E0E0"/>
              <w:bottom w:val="single" w:sz="6" w:space="0" w:color="E0E0E0"/>
              <w:right w:val="single" w:sz="6" w:space="0" w:color="E0E0E0"/>
            </w:tcBorders>
            <w:hideMark/>
          </w:tcPr>
          <w:p w14:paraId="1EB54429" w14:textId="77777777" w:rsidR="00E469CC" w:rsidRPr="00200EA3" w:rsidRDefault="00E469CC" w:rsidP="00200EA3">
            <w:pPr>
              <w:rPr>
                <w:sz w:val="20"/>
                <w:szCs w:val="20"/>
              </w:rPr>
            </w:pPr>
            <w:r w:rsidRPr="00200EA3">
              <w:rPr>
                <w:sz w:val="20"/>
                <w:szCs w:val="20"/>
              </w:rPr>
              <w:t>16 June</w:t>
            </w:r>
          </w:p>
        </w:tc>
        <w:tc>
          <w:tcPr>
            <w:tcW w:w="0" w:type="auto"/>
            <w:tcBorders>
              <w:top w:val="nil"/>
              <w:left w:val="single" w:sz="6" w:space="0" w:color="E0E0E0"/>
              <w:bottom w:val="single" w:sz="6" w:space="0" w:color="E0E0E0"/>
              <w:right w:val="single" w:sz="6" w:space="0" w:color="E0E0E0"/>
            </w:tcBorders>
            <w:hideMark/>
          </w:tcPr>
          <w:p w14:paraId="2B049CA2" w14:textId="77777777" w:rsidR="00E469CC" w:rsidRPr="00200EA3" w:rsidRDefault="00E469CC" w:rsidP="00200EA3">
            <w:pPr>
              <w:rPr>
                <w:sz w:val="20"/>
                <w:szCs w:val="20"/>
              </w:rPr>
            </w:pPr>
            <w:r w:rsidRPr="00200EA3">
              <w:rPr>
                <w:sz w:val="20"/>
                <w:szCs w:val="20"/>
              </w:rPr>
              <w:t>25 June</w:t>
            </w:r>
          </w:p>
        </w:tc>
        <w:tc>
          <w:tcPr>
            <w:tcW w:w="0" w:type="auto"/>
            <w:tcBorders>
              <w:top w:val="nil"/>
              <w:left w:val="single" w:sz="6" w:space="0" w:color="E0E0E0"/>
              <w:bottom w:val="single" w:sz="6" w:space="0" w:color="E0E0E0"/>
              <w:right w:val="single" w:sz="6" w:space="0" w:color="E0E0E0"/>
            </w:tcBorders>
            <w:hideMark/>
          </w:tcPr>
          <w:p w14:paraId="6AF9AE1E" w14:textId="77777777" w:rsidR="00E469CC" w:rsidRPr="00200EA3" w:rsidRDefault="00E469CC" w:rsidP="00200EA3">
            <w:pPr>
              <w:rPr>
                <w:sz w:val="20"/>
                <w:szCs w:val="20"/>
              </w:rPr>
            </w:pPr>
            <w:r w:rsidRPr="00200EA3">
              <w:rPr>
                <w:sz w:val="20"/>
                <w:szCs w:val="20"/>
              </w:rPr>
              <w:t>9 days</w:t>
            </w:r>
          </w:p>
        </w:tc>
      </w:tr>
      <w:tr w:rsidR="00E469CC" w:rsidRPr="00200EA3" w14:paraId="4F6A9683" w14:textId="77777777">
        <w:trPr>
          <w:trHeight w:val="540"/>
        </w:trPr>
        <w:tc>
          <w:tcPr>
            <w:tcW w:w="0" w:type="auto"/>
            <w:tcBorders>
              <w:top w:val="nil"/>
              <w:left w:val="single" w:sz="6" w:space="0" w:color="E0E0E0"/>
              <w:bottom w:val="single" w:sz="6" w:space="0" w:color="E0E0E0"/>
              <w:right w:val="single" w:sz="6" w:space="0" w:color="E0E0E0"/>
            </w:tcBorders>
            <w:hideMark/>
          </w:tcPr>
          <w:p w14:paraId="2CEB2D75" w14:textId="77777777" w:rsidR="00E469CC" w:rsidRPr="00200EA3" w:rsidRDefault="00E469CC" w:rsidP="00200EA3">
            <w:pPr>
              <w:rPr>
                <w:sz w:val="20"/>
                <w:szCs w:val="20"/>
              </w:rPr>
            </w:pPr>
            <w:r w:rsidRPr="00200EA3">
              <w:rPr>
                <w:sz w:val="20"/>
                <w:szCs w:val="20"/>
              </w:rPr>
              <w:lastRenderedPageBreak/>
              <w:t>Model Training (Mutiple Model)</w:t>
            </w:r>
          </w:p>
        </w:tc>
        <w:tc>
          <w:tcPr>
            <w:tcW w:w="0" w:type="auto"/>
            <w:tcBorders>
              <w:top w:val="nil"/>
              <w:left w:val="single" w:sz="6" w:space="0" w:color="E0E0E0"/>
              <w:bottom w:val="single" w:sz="6" w:space="0" w:color="E0E0E0"/>
              <w:right w:val="single" w:sz="6" w:space="0" w:color="E0E0E0"/>
            </w:tcBorders>
            <w:hideMark/>
          </w:tcPr>
          <w:p w14:paraId="553BB054" w14:textId="77777777" w:rsidR="00E469CC" w:rsidRPr="00200EA3" w:rsidRDefault="00E469CC" w:rsidP="00200EA3">
            <w:pPr>
              <w:rPr>
                <w:sz w:val="20"/>
                <w:szCs w:val="20"/>
              </w:rPr>
            </w:pPr>
            <w:r w:rsidRPr="00200EA3">
              <w:rPr>
                <w:sz w:val="20"/>
                <w:szCs w:val="20"/>
              </w:rPr>
              <w:t>26 June</w:t>
            </w:r>
          </w:p>
        </w:tc>
        <w:tc>
          <w:tcPr>
            <w:tcW w:w="0" w:type="auto"/>
            <w:tcBorders>
              <w:top w:val="nil"/>
              <w:left w:val="single" w:sz="6" w:space="0" w:color="E0E0E0"/>
              <w:bottom w:val="single" w:sz="6" w:space="0" w:color="E0E0E0"/>
              <w:right w:val="single" w:sz="6" w:space="0" w:color="E0E0E0"/>
            </w:tcBorders>
            <w:hideMark/>
          </w:tcPr>
          <w:p w14:paraId="6DE863A6" w14:textId="77777777" w:rsidR="00E469CC" w:rsidRPr="00200EA3" w:rsidRDefault="00E469CC" w:rsidP="00200EA3">
            <w:pPr>
              <w:rPr>
                <w:sz w:val="20"/>
                <w:szCs w:val="20"/>
              </w:rPr>
            </w:pPr>
            <w:r w:rsidRPr="00200EA3">
              <w:rPr>
                <w:sz w:val="20"/>
                <w:szCs w:val="20"/>
              </w:rPr>
              <w:t>29 June</w:t>
            </w:r>
          </w:p>
        </w:tc>
        <w:tc>
          <w:tcPr>
            <w:tcW w:w="0" w:type="auto"/>
            <w:tcBorders>
              <w:top w:val="nil"/>
              <w:left w:val="single" w:sz="6" w:space="0" w:color="E0E0E0"/>
              <w:bottom w:val="single" w:sz="6" w:space="0" w:color="E0E0E0"/>
              <w:right w:val="single" w:sz="6" w:space="0" w:color="E0E0E0"/>
            </w:tcBorders>
            <w:hideMark/>
          </w:tcPr>
          <w:p w14:paraId="0743CF0B" w14:textId="77777777" w:rsidR="00E469CC" w:rsidRPr="00200EA3" w:rsidRDefault="00E469CC" w:rsidP="00200EA3">
            <w:pPr>
              <w:rPr>
                <w:sz w:val="20"/>
                <w:szCs w:val="20"/>
              </w:rPr>
            </w:pPr>
            <w:r w:rsidRPr="00200EA3">
              <w:rPr>
                <w:sz w:val="20"/>
                <w:szCs w:val="20"/>
              </w:rPr>
              <w:t>3 days</w:t>
            </w:r>
          </w:p>
        </w:tc>
      </w:tr>
      <w:tr w:rsidR="00E469CC" w:rsidRPr="00200EA3" w14:paraId="3AEDE27D" w14:textId="77777777">
        <w:trPr>
          <w:trHeight w:val="540"/>
        </w:trPr>
        <w:tc>
          <w:tcPr>
            <w:tcW w:w="0" w:type="auto"/>
            <w:tcBorders>
              <w:top w:val="nil"/>
              <w:left w:val="single" w:sz="6" w:space="0" w:color="E0E0E0"/>
              <w:bottom w:val="single" w:sz="6" w:space="0" w:color="E0E0E0"/>
              <w:right w:val="single" w:sz="6" w:space="0" w:color="E0E0E0"/>
            </w:tcBorders>
            <w:hideMark/>
          </w:tcPr>
          <w:p w14:paraId="471CFE4D" w14:textId="77777777" w:rsidR="00E469CC" w:rsidRPr="00200EA3" w:rsidRDefault="00E469CC" w:rsidP="00200EA3">
            <w:pPr>
              <w:rPr>
                <w:sz w:val="20"/>
                <w:szCs w:val="20"/>
              </w:rPr>
            </w:pPr>
            <w:r w:rsidRPr="00200EA3">
              <w:rPr>
                <w:sz w:val="20"/>
                <w:szCs w:val="20"/>
              </w:rPr>
              <w:t>Model Testing and Evaluation</w:t>
            </w:r>
          </w:p>
        </w:tc>
        <w:tc>
          <w:tcPr>
            <w:tcW w:w="0" w:type="auto"/>
            <w:tcBorders>
              <w:top w:val="nil"/>
              <w:left w:val="single" w:sz="6" w:space="0" w:color="E0E0E0"/>
              <w:bottom w:val="single" w:sz="6" w:space="0" w:color="E0E0E0"/>
              <w:right w:val="single" w:sz="6" w:space="0" w:color="E0E0E0"/>
            </w:tcBorders>
            <w:hideMark/>
          </w:tcPr>
          <w:p w14:paraId="3E549A3A" w14:textId="77777777" w:rsidR="00E469CC" w:rsidRPr="00200EA3" w:rsidRDefault="00E469CC" w:rsidP="00200EA3">
            <w:pPr>
              <w:rPr>
                <w:sz w:val="20"/>
                <w:szCs w:val="20"/>
              </w:rPr>
            </w:pPr>
            <w:r w:rsidRPr="00200EA3">
              <w:rPr>
                <w:sz w:val="20"/>
                <w:szCs w:val="20"/>
              </w:rPr>
              <w:t>30 June</w:t>
            </w:r>
          </w:p>
        </w:tc>
        <w:tc>
          <w:tcPr>
            <w:tcW w:w="0" w:type="auto"/>
            <w:tcBorders>
              <w:top w:val="nil"/>
              <w:left w:val="single" w:sz="6" w:space="0" w:color="E0E0E0"/>
              <w:bottom w:val="single" w:sz="6" w:space="0" w:color="E0E0E0"/>
              <w:right w:val="single" w:sz="6" w:space="0" w:color="E0E0E0"/>
            </w:tcBorders>
            <w:hideMark/>
          </w:tcPr>
          <w:p w14:paraId="4EAD7D22" w14:textId="77777777" w:rsidR="00E469CC" w:rsidRPr="00200EA3" w:rsidRDefault="00E469CC" w:rsidP="00200EA3">
            <w:pPr>
              <w:rPr>
                <w:sz w:val="20"/>
                <w:szCs w:val="20"/>
              </w:rPr>
            </w:pPr>
            <w:r w:rsidRPr="00200EA3">
              <w:rPr>
                <w:sz w:val="20"/>
                <w:szCs w:val="20"/>
              </w:rPr>
              <w:t>1 July</w:t>
            </w:r>
          </w:p>
        </w:tc>
        <w:tc>
          <w:tcPr>
            <w:tcW w:w="0" w:type="auto"/>
            <w:tcBorders>
              <w:top w:val="nil"/>
              <w:left w:val="single" w:sz="6" w:space="0" w:color="E0E0E0"/>
              <w:bottom w:val="single" w:sz="6" w:space="0" w:color="E0E0E0"/>
              <w:right w:val="single" w:sz="6" w:space="0" w:color="E0E0E0"/>
            </w:tcBorders>
            <w:hideMark/>
          </w:tcPr>
          <w:p w14:paraId="70A667ED" w14:textId="77777777" w:rsidR="00E469CC" w:rsidRPr="00200EA3" w:rsidRDefault="00E469CC" w:rsidP="00200EA3">
            <w:pPr>
              <w:rPr>
                <w:sz w:val="20"/>
                <w:szCs w:val="20"/>
              </w:rPr>
            </w:pPr>
            <w:r w:rsidRPr="00200EA3">
              <w:rPr>
                <w:sz w:val="20"/>
                <w:szCs w:val="20"/>
              </w:rPr>
              <w:t>2 days</w:t>
            </w:r>
          </w:p>
        </w:tc>
      </w:tr>
      <w:tr w:rsidR="00E469CC" w:rsidRPr="00200EA3" w14:paraId="7E665A49" w14:textId="77777777">
        <w:trPr>
          <w:trHeight w:val="540"/>
        </w:trPr>
        <w:tc>
          <w:tcPr>
            <w:tcW w:w="0" w:type="auto"/>
            <w:tcBorders>
              <w:top w:val="nil"/>
              <w:left w:val="single" w:sz="6" w:space="0" w:color="E0E0E0"/>
              <w:bottom w:val="single" w:sz="6" w:space="0" w:color="E0E0E0"/>
              <w:right w:val="single" w:sz="6" w:space="0" w:color="E0E0E0"/>
            </w:tcBorders>
            <w:hideMark/>
          </w:tcPr>
          <w:p w14:paraId="5316A4C2" w14:textId="77777777" w:rsidR="00E469CC" w:rsidRPr="00200EA3" w:rsidRDefault="00E469CC" w:rsidP="00200EA3">
            <w:pPr>
              <w:rPr>
                <w:sz w:val="20"/>
                <w:szCs w:val="20"/>
              </w:rPr>
            </w:pPr>
            <w:r w:rsidRPr="00200EA3">
              <w:rPr>
                <w:sz w:val="20"/>
                <w:szCs w:val="20"/>
              </w:rPr>
              <w:t>SHAP Integration</w:t>
            </w:r>
          </w:p>
        </w:tc>
        <w:tc>
          <w:tcPr>
            <w:tcW w:w="0" w:type="auto"/>
            <w:tcBorders>
              <w:top w:val="nil"/>
              <w:left w:val="single" w:sz="6" w:space="0" w:color="E0E0E0"/>
              <w:bottom w:val="single" w:sz="6" w:space="0" w:color="E0E0E0"/>
              <w:right w:val="single" w:sz="6" w:space="0" w:color="E0E0E0"/>
            </w:tcBorders>
            <w:hideMark/>
          </w:tcPr>
          <w:p w14:paraId="26BB8E08" w14:textId="77777777" w:rsidR="00E469CC" w:rsidRPr="00200EA3" w:rsidRDefault="00E469CC" w:rsidP="00200EA3">
            <w:pPr>
              <w:rPr>
                <w:sz w:val="20"/>
                <w:szCs w:val="20"/>
              </w:rPr>
            </w:pPr>
            <w:r w:rsidRPr="00200EA3">
              <w:rPr>
                <w:sz w:val="20"/>
                <w:szCs w:val="20"/>
              </w:rPr>
              <w:t>2 July</w:t>
            </w:r>
          </w:p>
        </w:tc>
        <w:tc>
          <w:tcPr>
            <w:tcW w:w="0" w:type="auto"/>
            <w:tcBorders>
              <w:top w:val="nil"/>
              <w:left w:val="single" w:sz="6" w:space="0" w:color="E0E0E0"/>
              <w:bottom w:val="single" w:sz="6" w:space="0" w:color="E0E0E0"/>
              <w:right w:val="single" w:sz="6" w:space="0" w:color="E0E0E0"/>
            </w:tcBorders>
            <w:hideMark/>
          </w:tcPr>
          <w:p w14:paraId="04447D6F" w14:textId="77777777" w:rsidR="00E469CC" w:rsidRPr="00200EA3" w:rsidRDefault="00E469CC" w:rsidP="00200EA3">
            <w:pPr>
              <w:rPr>
                <w:sz w:val="20"/>
                <w:szCs w:val="20"/>
              </w:rPr>
            </w:pPr>
            <w:r w:rsidRPr="00200EA3">
              <w:rPr>
                <w:sz w:val="20"/>
                <w:szCs w:val="20"/>
              </w:rPr>
              <w:t>5 July</w:t>
            </w:r>
          </w:p>
        </w:tc>
        <w:tc>
          <w:tcPr>
            <w:tcW w:w="0" w:type="auto"/>
            <w:tcBorders>
              <w:top w:val="nil"/>
              <w:left w:val="single" w:sz="6" w:space="0" w:color="E0E0E0"/>
              <w:bottom w:val="single" w:sz="6" w:space="0" w:color="E0E0E0"/>
              <w:right w:val="single" w:sz="6" w:space="0" w:color="E0E0E0"/>
            </w:tcBorders>
            <w:hideMark/>
          </w:tcPr>
          <w:p w14:paraId="528CCB76" w14:textId="77777777" w:rsidR="00E469CC" w:rsidRPr="00200EA3" w:rsidRDefault="00E469CC" w:rsidP="00200EA3">
            <w:pPr>
              <w:rPr>
                <w:sz w:val="20"/>
                <w:szCs w:val="20"/>
              </w:rPr>
            </w:pPr>
            <w:r w:rsidRPr="00200EA3">
              <w:rPr>
                <w:sz w:val="20"/>
                <w:szCs w:val="20"/>
              </w:rPr>
              <w:t>3 days</w:t>
            </w:r>
          </w:p>
        </w:tc>
      </w:tr>
      <w:tr w:rsidR="00E469CC" w:rsidRPr="00200EA3" w14:paraId="53CC1471" w14:textId="77777777">
        <w:trPr>
          <w:trHeight w:val="540"/>
        </w:trPr>
        <w:tc>
          <w:tcPr>
            <w:tcW w:w="0" w:type="auto"/>
            <w:tcBorders>
              <w:top w:val="nil"/>
              <w:left w:val="single" w:sz="6" w:space="0" w:color="E0E0E0"/>
              <w:bottom w:val="single" w:sz="6" w:space="0" w:color="E0E0E0"/>
              <w:right w:val="single" w:sz="6" w:space="0" w:color="E0E0E0"/>
            </w:tcBorders>
            <w:hideMark/>
          </w:tcPr>
          <w:p w14:paraId="37A29C5B" w14:textId="77777777" w:rsidR="00E469CC" w:rsidRPr="00200EA3" w:rsidRDefault="00E469CC" w:rsidP="00200EA3">
            <w:pPr>
              <w:rPr>
                <w:sz w:val="20"/>
                <w:szCs w:val="20"/>
              </w:rPr>
            </w:pPr>
            <w:r w:rsidRPr="00200EA3">
              <w:rPr>
                <w:sz w:val="20"/>
                <w:szCs w:val="20"/>
              </w:rPr>
              <w:t>Chapter 6 Writing (EDA, Model Development, etc integration)</w:t>
            </w:r>
          </w:p>
        </w:tc>
        <w:tc>
          <w:tcPr>
            <w:tcW w:w="0" w:type="auto"/>
            <w:tcBorders>
              <w:top w:val="nil"/>
              <w:left w:val="single" w:sz="6" w:space="0" w:color="E0E0E0"/>
              <w:bottom w:val="single" w:sz="6" w:space="0" w:color="E0E0E0"/>
              <w:right w:val="single" w:sz="6" w:space="0" w:color="E0E0E0"/>
            </w:tcBorders>
            <w:hideMark/>
          </w:tcPr>
          <w:p w14:paraId="74550FDE" w14:textId="77777777" w:rsidR="00E469CC" w:rsidRPr="00200EA3" w:rsidRDefault="00E469CC" w:rsidP="00200EA3">
            <w:pPr>
              <w:rPr>
                <w:sz w:val="20"/>
                <w:szCs w:val="20"/>
              </w:rPr>
            </w:pPr>
            <w:r w:rsidRPr="00200EA3">
              <w:rPr>
                <w:sz w:val="20"/>
                <w:szCs w:val="20"/>
              </w:rPr>
              <w:t>6 July</w:t>
            </w:r>
          </w:p>
        </w:tc>
        <w:tc>
          <w:tcPr>
            <w:tcW w:w="0" w:type="auto"/>
            <w:tcBorders>
              <w:top w:val="nil"/>
              <w:left w:val="single" w:sz="6" w:space="0" w:color="E0E0E0"/>
              <w:bottom w:val="single" w:sz="6" w:space="0" w:color="E0E0E0"/>
              <w:right w:val="single" w:sz="6" w:space="0" w:color="E0E0E0"/>
            </w:tcBorders>
            <w:hideMark/>
          </w:tcPr>
          <w:p w14:paraId="7E4EBC6B" w14:textId="77777777" w:rsidR="00E469CC" w:rsidRPr="00200EA3" w:rsidRDefault="00E469CC" w:rsidP="00200EA3">
            <w:pPr>
              <w:rPr>
                <w:sz w:val="20"/>
                <w:szCs w:val="20"/>
              </w:rPr>
            </w:pPr>
            <w:r w:rsidRPr="00200EA3">
              <w:rPr>
                <w:sz w:val="20"/>
                <w:szCs w:val="20"/>
              </w:rPr>
              <w:t>8 July</w:t>
            </w:r>
          </w:p>
        </w:tc>
        <w:tc>
          <w:tcPr>
            <w:tcW w:w="0" w:type="auto"/>
            <w:tcBorders>
              <w:top w:val="nil"/>
              <w:left w:val="single" w:sz="6" w:space="0" w:color="E0E0E0"/>
              <w:bottom w:val="single" w:sz="6" w:space="0" w:color="E0E0E0"/>
              <w:right w:val="single" w:sz="6" w:space="0" w:color="E0E0E0"/>
            </w:tcBorders>
            <w:hideMark/>
          </w:tcPr>
          <w:p w14:paraId="2D9F4FFB" w14:textId="77777777" w:rsidR="00E469CC" w:rsidRPr="00200EA3" w:rsidRDefault="00E469CC" w:rsidP="00A853DB">
            <w:pPr>
              <w:keepNext/>
              <w:rPr>
                <w:sz w:val="20"/>
                <w:szCs w:val="20"/>
              </w:rPr>
            </w:pPr>
            <w:r w:rsidRPr="00200EA3">
              <w:rPr>
                <w:sz w:val="20"/>
                <w:szCs w:val="20"/>
              </w:rPr>
              <w:t>2 days</w:t>
            </w:r>
          </w:p>
        </w:tc>
      </w:tr>
    </w:tbl>
    <w:p w14:paraId="37760548" w14:textId="596757BA" w:rsidR="00E469CC" w:rsidRPr="00200EA3" w:rsidRDefault="00A853DB" w:rsidP="00A853DB">
      <w:pPr>
        <w:pStyle w:val="Caption"/>
        <w:rPr>
          <w:sz w:val="20"/>
          <w:szCs w:val="20"/>
          <w:lang w:val="en-US"/>
        </w:rPr>
      </w:pPr>
      <w:r>
        <w:t xml:space="preserve">Appendix </w:t>
      </w:r>
      <w:fldSimple w:instr=" SEQ Appendix \* ARABIC ">
        <w:r w:rsidR="00690F66">
          <w:rPr>
            <w:noProof/>
          </w:rPr>
          <w:t>6</w:t>
        </w:r>
      </w:fldSimple>
    </w:p>
    <w:p w14:paraId="7C0B9896" w14:textId="1B7925DF" w:rsidR="00E469CC" w:rsidRPr="00200EA3" w:rsidRDefault="00E469CC" w:rsidP="00EE4CD8">
      <w:pPr>
        <w:pStyle w:val="Heading4"/>
      </w:pPr>
      <w:r w:rsidRPr="00200EA3">
        <w:t>Phase 6 - Back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1"/>
        <w:gridCol w:w="2017"/>
        <w:gridCol w:w="2017"/>
        <w:gridCol w:w="2045"/>
      </w:tblGrid>
      <w:tr w:rsidR="00E469CC" w:rsidRPr="00200EA3" w14:paraId="7C1FD90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4AD7D4D"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6EACEF47" w14:textId="77777777" w:rsidR="00E469CC" w:rsidRPr="00200EA3" w:rsidRDefault="00E469CC"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B645DBE" w14:textId="77777777" w:rsidR="00E469CC" w:rsidRPr="00200EA3" w:rsidRDefault="00E469CC"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546D31E4" w14:textId="77777777" w:rsidR="00E469CC" w:rsidRPr="00200EA3" w:rsidRDefault="00E469CC" w:rsidP="00200EA3">
            <w:pPr>
              <w:rPr>
                <w:sz w:val="20"/>
                <w:szCs w:val="20"/>
              </w:rPr>
            </w:pPr>
            <w:r w:rsidRPr="00200EA3">
              <w:rPr>
                <w:b/>
                <w:bCs/>
                <w:sz w:val="20"/>
                <w:szCs w:val="20"/>
              </w:rPr>
              <w:t>Duration</w:t>
            </w:r>
          </w:p>
        </w:tc>
      </w:tr>
      <w:tr w:rsidR="00E469CC" w:rsidRPr="00200EA3" w14:paraId="3770AB09" w14:textId="77777777">
        <w:trPr>
          <w:trHeight w:val="540"/>
        </w:trPr>
        <w:tc>
          <w:tcPr>
            <w:tcW w:w="0" w:type="auto"/>
            <w:tcBorders>
              <w:top w:val="nil"/>
              <w:left w:val="single" w:sz="6" w:space="0" w:color="E0E0E0"/>
              <w:bottom w:val="single" w:sz="6" w:space="0" w:color="E0E0E0"/>
              <w:right w:val="single" w:sz="6" w:space="0" w:color="E0E0E0"/>
            </w:tcBorders>
            <w:hideMark/>
          </w:tcPr>
          <w:p w14:paraId="6CD5121E" w14:textId="77777777" w:rsidR="00E469CC" w:rsidRPr="00200EA3" w:rsidRDefault="00E469CC" w:rsidP="00200EA3">
            <w:pPr>
              <w:rPr>
                <w:sz w:val="20"/>
                <w:szCs w:val="20"/>
              </w:rPr>
            </w:pPr>
            <w:r w:rsidRPr="00200EA3">
              <w:rPr>
                <w:sz w:val="20"/>
                <w:szCs w:val="20"/>
              </w:rPr>
              <w:t>Flask Predition and XAI Service</w:t>
            </w:r>
          </w:p>
        </w:tc>
        <w:tc>
          <w:tcPr>
            <w:tcW w:w="0" w:type="auto"/>
            <w:tcBorders>
              <w:top w:val="nil"/>
              <w:left w:val="single" w:sz="6" w:space="0" w:color="E0E0E0"/>
              <w:bottom w:val="single" w:sz="6" w:space="0" w:color="E0E0E0"/>
              <w:right w:val="single" w:sz="6" w:space="0" w:color="E0E0E0"/>
            </w:tcBorders>
            <w:hideMark/>
          </w:tcPr>
          <w:p w14:paraId="4524F46C" w14:textId="77777777" w:rsidR="00E469CC" w:rsidRPr="00200EA3" w:rsidRDefault="00E469CC" w:rsidP="00200EA3">
            <w:pPr>
              <w:rPr>
                <w:sz w:val="20"/>
                <w:szCs w:val="20"/>
              </w:rPr>
            </w:pPr>
            <w:r w:rsidRPr="00200EA3">
              <w:rPr>
                <w:sz w:val="20"/>
                <w:szCs w:val="20"/>
              </w:rPr>
              <w:t>10 July</w:t>
            </w:r>
          </w:p>
        </w:tc>
        <w:tc>
          <w:tcPr>
            <w:tcW w:w="0" w:type="auto"/>
            <w:tcBorders>
              <w:top w:val="nil"/>
              <w:left w:val="single" w:sz="6" w:space="0" w:color="E0E0E0"/>
              <w:bottom w:val="single" w:sz="6" w:space="0" w:color="E0E0E0"/>
              <w:right w:val="single" w:sz="6" w:space="0" w:color="E0E0E0"/>
            </w:tcBorders>
            <w:hideMark/>
          </w:tcPr>
          <w:p w14:paraId="35C19FE3" w14:textId="77777777" w:rsidR="00E469CC" w:rsidRPr="00200EA3" w:rsidRDefault="00E469CC" w:rsidP="00200EA3">
            <w:pPr>
              <w:rPr>
                <w:sz w:val="20"/>
                <w:szCs w:val="20"/>
              </w:rPr>
            </w:pPr>
            <w:r w:rsidRPr="00200EA3">
              <w:rPr>
                <w:sz w:val="20"/>
                <w:szCs w:val="20"/>
              </w:rPr>
              <w:t>22 July</w:t>
            </w:r>
          </w:p>
        </w:tc>
        <w:tc>
          <w:tcPr>
            <w:tcW w:w="0" w:type="auto"/>
            <w:tcBorders>
              <w:top w:val="nil"/>
              <w:left w:val="single" w:sz="6" w:space="0" w:color="E0E0E0"/>
              <w:bottom w:val="single" w:sz="6" w:space="0" w:color="E0E0E0"/>
              <w:right w:val="single" w:sz="6" w:space="0" w:color="E0E0E0"/>
            </w:tcBorders>
            <w:hideMark/>
          </w:tcPr>
          <w:p w14:paraId="601F9A55" w14:textId="77777777" w:rsidR="00E469CC" w:rsidRPr="00200EA3" w:rsidRDefault="00E469CC" w:rsidP="00200EA3">
            <w:pPr>
              <w:rPr>
                <w:sz w:val="20"/>
                <w:szCs w:val="20"/>
              </w:rPr>
            </w:pPr>
            <w:r w:rsidRPr="00200EA3">
              <w:rPr>
                <w:sz w:val="20"/>
                <w:szCs w:val="20"/>
              </w:rPr>
              <w:t>12 days</w:t>
            </w:r>
          </w:p>
        </w:tc>
      </w:tr>
      <w:tr w:rsidR="00E469CC" w:rsidRPr="00200EA3" w14:paraId="6F3BC463" w14:textId="77777777">
        <w:trPr>
          <w:trHeight w:val="540"/>
        </w:trPr>
        <w:tc>
          <w:tcPr>
            <w:tcW w:w="0" w:type="auto"/>
            <w:tcBorders>
              <w:top w:val="nil"/>
              <w:left w:val="single" w:sz="6" w:space="0" w:color="E0E0E0"/>
              <w:bottom w:val="single" w:sz="6" w:space="0" w:color="E0E0E0"/>
              <w:right w:val="single" w:sz="6" w:space="0" w:color="E0E0E0"/>
            </w:tcBorders>
            <w:hideMark/>
          </w:tcPr>
          <w:p w14:paraId="785E5148" w14:textId="77777777" w:rsidR="00E469CC" w:rsidRPr="00200EA3" w:rsidRDefault="00E469CC" w:rsidP="00200EA3">
            <w:pPr>
              <w:rPr>
                <w:sz w:val="20"/>
                <w:szCs w:val="20"/>
              </w:rPr>
            </w:pPr>
            <w:r w:rsidRPr="00200EA3">
              <w:rPr>
                <w:sz w:val="20"/>
                <w:szCs w:val="20"/>
              </w:rPr>
              <w:t>Node.js Backend (End Points)</w:t>
            </w:r>
          </w:p>
        </w:tc>
        <w:tc>
          <w:tcPr>
            <w:tcW w:w="0" w:type="auto"/>
            <w:tcBorders>
              <w:top w:val="nil"/>
              <w:left w:val="single" w:sz="6" w:space="0" w:color="E0E0E0"/>
              <w:bottom w:val="single" w:sz="6" w:space="0" w:color="E0E0E0"/>
              <w:right w:val="single" w:sz="6" w:space="0" w:color="E0E0E0"/>
            </w:tcBorders>
            <w:hideMark/>
          </w:tcPr>
          <w:p w14:paraId="55612F44" w14:textId="77777777" w:rsidR="00E469CC" w:rsidRPr="00200EA3" w:rsidRDefault="00E469CC" w:rsidP="00200EA3">
            <w:pPr>
              <w:rPr>
                <w:sz w:val="20"/>
                <w:szCs w:val="20"/>
              </w:rPr>
            </w:pPr>
            <w:r w:rsidRPr="00200EA3">
              <w:rPr>
                <w:sz w:val="20"/>
                <w:szCs w:val="20"/>
              </w:rPr>
              <w:t>23 July</w:t>
            </w:r>
          </w:p>
        </w:tc>
        <w:tc>
          <w:tcPr>
            <w:tcW w:w="0" w:type="auto"/>
            <w:tcBorders>
              <w:top w:val="nil"/>
              <w:left w:val="single" w:sz="6" w:space="0" w:color="E0E0E0"/>
              <w:bottom w:val="single" w:sz="6" w:space="0" w:color="E0E0E0"/>
              <w:right w:val="single" w:sz="6" w:space="0" w:color="E0E0E0"/>
            </w:tcBorders>
            <w:hideMark/>
          </w:tcPr>
          <w:p w14:paraId="0C5F2424" w14:textId="77777777" w:rsidR="00E469CC" w:rsidRPr="00200EA3" w:rsidRDefault="00E469CC" w:rsidP="00200EA3">
            <w:pPr>
              <w:rPr>
                <w:sz w:val="20"/>
                <w:szCs w:val="20"/>
              </w:rPr>
            </w:pPr>
            <w:r w:rsidRPr="00200EA3">
              <w:rPr>
                <w:sz w:val="20"/>
                <w:szCs w:val="20"/>
              </w:rPr>
              <w:t>31 July</w:t>
            </w:r>
          </w:p>
        </w:tc>
        <w:tc>
          <w:tcPr>
            <w:tcW w:w="0" w:type="auto"/>
            <w:tcBorders>
              <w:top w:val="nil"/>
              <w:left w:val="single" w:sz="6" w:space="0" w:color="E0E0E0"/>
              <w:bottom w:val="single" w:sz="6" w:space="0" w:color="E0E0E0"/>
              <w:right w:val="single" w:sz="6" w:space="0" w:color="E0E0E0"/>
            </w:tcBorders>
            <w:hideMark/>
          </w:tcPr>
          <w:p w14:paraId="38FA23CA" w14:textId="77777777" w:rsidR="00E469CC" w:rsidRPr="00200EA3" w:rsidRDefault="00E469CC" w:rsidP="00200EA3">
            <w:pPr>
              <w:rPr>
                <w:sz w:val="20"/>
                <w:szCs w:val="20"/>
              </w:rPr>
            </w:pPr>
            <w:r w:rsidRPr="00200EA3">
              <w:rPr>
                <w:sz w:val="20"/>
                <w:szCs w:val="20"/>
              </w:rPr>
              <w:t>8 days</w:t>
            </w:r>
          </w:p>
        </w:tc>
      </w:tr>
      <w:tr w:rsidR="00E469CC" w:rsidRPr="00200EA3" w14:paraId="0DBEF01F" w14:textId="77777777">
        <w:trPr>
          <w:trHeight w:val="540"/>
        </w:trPr>
        <w:tc>
          <w:tcPr>
            <w:tcW w:w="0" w:type="auto"/>
            <w:tcBorders>
              <w:top w:val="nil"/>
              <w:left w:val="single" w:sz="6" w:space="0" w:color="E0E0E0"/>
              <w:bottom w:val="single" w:sz="6" w:space="0" w:color="E0E0E0"/>
              <w:right w:val="single" w:sz="6" w:space="0" w:color="E0E0E0"/>
            </w:tcBorders>
            <w:hideMark/>
          </w:tcPr>
          <w:p w14:paraId="62E9F928" w14:textId="77777777" w:rsidR="00E469CC" w:rsidRPr="00200EA3" w:rsidRDefault="00E469CC" w:rsidP="00200EA3">
            <w:pPr>
              <w:rPr>
                <w:sz w:val="20"/>
                <w:szCs w:val="20"/>
              </w:rPr>
            </w:pPr>
            <w:r w:rsidRPr="00200EA3">
              <w:rPr>
                <w:sz w:val="20"/>
                <w:szCs w:val="20"/>
              </w:rPr>
              <w:t>A/B Testing Logic</w:t>
            </w:r>
          </w:p>
        </w:tc>
        <w:tc>
          <w:tcPr>
            <w:tcW w:w="0" w:type="auto"/>
            <w:tcBorders>
              <w:top w:val="nil"/>
              <w:left w:val="single" w:sz="6" w:space="0" w:color="E0E0E0"/>
              <w:bottom w:val="single" w:sz="6" w:space="0" w:color="E0E0E0"/>
              <w:right w:val="single" w:sz="6" w:space="0" w:color="E0E0E0"/>
            </w:tcBorders>
            <w:hideMark/>
          </w:tcPr>
          <w:p w14:paraId="450862A6" w14:textId="77777777" w:rsidR="00E469CC" w:rsidRPr="00200EA3" w:rsidRDefault="00E469CC" w:rsidP="00200EA3">
            <w:pPr>
              <w:rPr>
                <w:sz w:val="20"/>
                <w:szCs w:val="20"/>
              </w:rPr>
            </w:pPr>
            <w:r w:rsidRPr="00200EA3">
              <w:rPr>
                <w:sz w:val="20"/>
                <w:szCs w:val="20"/>
              </w:rPr>
              <w:t>1 August</w:t>
            </w:r>
          </w:p>
        </w:tc>
        <w:tc>
          <w:tcPr>
            <w:tcW w:w="0" w:type="auto"/>
            <w:tcBorders>
              <w:top w:val="nil"/>
              <w:left w:val="single" w:sz="6" w:space="0" w:color="E0E0E0"/>
              <w:bottom w:val="single" w:sz="6" w:space="0" w:color="E0E0E0"/>
              <w:right w:val="single" w:sz="6" w:space="0" w:color="E0E0E0"/>
            </w:tcBorders>
            <w:hideMark/>
          </w:tcPr>
          <w:p w14:paraId="6DBD6274" w14:textId="77777777" w:rsidR="00E469CC" w:rsidRPr="00200EA3" w:rsidRDefault="00E469CC" w:rsidP="00200EA3">
            <w:pPr>
              <w:rPr>
                <w:sz w:val="20"/>
                <w:szCs w:val="20"/>
              </w:rPr>
            </w:pPr>
            <w:r w:rsidRPr="00200EA3">
              <w:rPr>
                <w:sz w:val="20"/>
                <w:szCs w:val="20"/>
              </w:rPr>
              <w:t>2 August</w:t>
            </w:r>
          </w:p>
        </w:tc>
        <w:tc>
          <w:tcPr>
            <w:tcW w:w="0" w:type="auto"/>
            <w:tcBorders>
              <w:top w:val="nil"/>
              <w:left w:val="single" w:sz="6" w:space="0" w:color="E0E0E0"/>
              <w:bottom w:val="single" w:sz="6" w:space="0" w:color="E0E0E0"/>
              <w:right w:val="single" w:sz="6" w:space="0" w:color="E0E0E0"/>
            </w:tcBorders>
            <w:hideMark/>
          </w:tcPr>
          <w:p w14:paraId="1576E86A" w14:textId="77777777" w:rsidR="00E469CC" w:rsidRPr="00200EA3" w:rsidRDefault="00E469CC" w:rsidP="00200EA3">
            <w:pPr>
              <w:rPr>
                <w:sz w:val="20"/>
                <w:szCs w:val="20"/>
              </w:rPr>
            </w:pPr>
            <w:r w:rsidRPr="00200EA3">
              <w:rPr>
                <w:sz w:val="20"/>
                <w:szCs w:val="20"/>
              </w:rPr>
              <w:t>2 days</w:t>
            </w:r>
          </w:p>
        </w:tc>
      </w:tr>
      <w:tr w:rsidR="00E469CC" w:rsidRPr="00200EA3" w14:paraId="7E4E308C" w14:textId="77777777">
        <w:trPr>
          <w:trHeight w:val="540"/>
        </w:trPr>
        <w:tc>
          <w:tcPr>
            <w:tcW w:w="0" w:type="auto"/>
            <w:tcBorders>
              <w:top w:val="nil"/>
              <w:left w:val="single" w:sz="6" w:space="0" w:color="E0E0E0"/>
              <w:bottom w:val="single" w:sz="6" w:space="0" w:color="E0E0E0"/>
              <w:right w:val="single" w:sz="6" w:space="0" w:color="E0E0E0"/>
            </w:tcBorders>
            <w:hideMark/>
          </w:tcPr>
          <w:p w14:paraId="710E7EEB" w14:textId="77777777" w:rsidR="00E469CC" w:rsidRPr="00200EA3" w:rsidRDefault="00E469CC" w:rsidP="00200EA3">
            <w:pPr>
              <w:rPr>
                <w:sz w:val="20"/>
                <w:szCs w:val="20"/>
              </w:rPr>
            </w:pPr>
            <w:r w:rsidRPr="00200EA3">
              <w:rPr>
                <w:sz w:val="20"/>
                <w:szCs w:val="20"/>
              </w:rPr>
              <w:t>FAQ GPT Module</w:t>
            </w:r>
          </w:p>
        </w:tc>
        <w:tc>
          <w:tcPr>
            <w:tcW w:w="0" w:type="auto"/>
            <w:tcBorders>
              <w:top w:val="nil"/>
              <w:left w:val="single" w:sz="6" w:space="0" w:color="E0E0E0"/>
              <w:bottom w:val="single" w:sz="6" w:space="0" w:color="E0E0E0"/>
              <w:right w:val="single" w:sz="6" w:space="0" w:color="E0E0E0"/>
            </w:tcBorders>
            <w:hideMark/>
          </w:tcPr>
          <w:p w14:paraId="5427FD46" w14:textId="77777777" w:rsidR="00E469CC" w:rsidRPr="00200EA3" w:rsidRDefault="00E469CC" w:rsidP="00200EA3">
            <w:pPr>
              <w:rPr>
                <w:sz w:val="20"/>
                <w:szCs w:val="20"/>
              </w:rPr>
            </w:pPr>
            <w:r w:rsidRPr="00200EA3">
              <w:rPr>
                <w:sz w:val="20"/>
                <w:szCs w:val="20"/>
              </w:rPr>
              <w:t>3 August</w:t>
            </w:r>
          </w:p>
        </w:tc>
        <w:tc>
          <w:tcPr>
            <w:tcW w:w="0" w:type="auto"/>
            <w:tcBorders>
              <w:top w:val="nil"/>
              <w:left w:val="single" w:sz="6" w:space="0" w:color="E0E0E0"/>
              <w:bottom w:val="single" w:sz="6" w:space="0" w:color="E0E0E0"/>
              <w:right w:val="single" w:sz="6" w:space="0" w:color="E0E0E0"/>
            </w:tcBorders>
            <w:hideMark/>
          </w:tcPr>
          <w:p w14:paraId="1D2C42AB" w14:textId="77777777" w:rsidR="00E469CC" w:rsidRPr="00200EA3" w:rsidRDefault="00E469CC" w:rsidP="00200EA3">
            <w:pPr>
              <w:rPr>
                <w:sz w:val="20"/>
                <w:szCs w:val="20"/>
              </w:rPr>
            </w:pPr>
            <w:r w:rsidRPr="00200EA3">
              <w:rPr>
                <w:sz w:val="20"/>
                <w:szCs w:val="20"/>
              </w:rPr>
              <w:t>7 August</w:t>
            </w:r>
          </w:p>
        </w:tc>
        <w:tc>
          <w:tcPr>
            <w:tcW w:w="0" w:type="auto"/>
            <w:tcBorders>
              <w:top w:val="nil"/>
              <w:left w:val="single" w:sz="6" w:space="0" w:color="E0E0E0"/>
              <w:bottom w:val="single" w:sz="6" w:space="0" w:color="E0E0E0"/>
              <w:right w:val="single" w:sz="6" w:space="0" w:color="E0E0E0"/>
            </w:tcBorders>
            <w:hideMark/>
          </w:tcPr>
          <w:p w14:paraId="4606649A" w14:textId="77777777" w:rsidR="00E469CC" w:rsidRPr="00200EA3" w:rsidRDefault="00E469CC" w:rsidP="00200EA3">
            <w:pPr>
              <w:rPr>
                <w:sz w:val="20"/>
                <w:szCs w:val="20"/>
              </w:rPr>
            </w:pPr>
            <w:r w:rsidRPr="00200EA3">
              <w:rPr>
                <w:sz w:val="20"/>
                <w:szCs w:val="20"/>
              </w:rPr>
              <w:t>4 days</w:t>
            </w:r>
          </w:p>
        </w:tc>
      </w:tr>
      <w:tr w:rsidR="00E469CC" w:rsidRPr="00200EA3" w14:paraId="77DC5B9A" w14:textId="77777777">
        <w:trPr>
          <w:trHeight w:val="540"/>
        </w:trPr>
        <w:tc>
          <w:tcPr>
            <w:tcW w:w="0" w:type="auto"/>
            <w:tcBorders>
              <w:top w:val="nil"/>
              <w:left w:val="single" w:sz="6" w:space="0" w:color="E0E0E0"/>
              <w:bottom w:val="single" w:sz="6" w:space="0" w:color="E0E0E0"/>
              <w:right w:val="single" w:sz="6" w:space="0" w:color="E0E0E0"/>
            </w:tcBorders>
            <w:hideMark/>
          </w:tcPr>
          <w:p w14:paraId="18A96B70" w14:textId="77777777" w:rsidR="00E469CC" w:rsidRPr="00200EA3" w:rsidRDefault="00E469CC" w:rsidP="00200EA3">
            <w:pPr>
              <w:rPr>
                <w:sz w:val="20"/>
                <w:szCs w:val="20"/>
              </w:rPr>
            </w:pPr>
            <w:r w:rsidRPr="00200EA3">
              <w:rPr>
                <w:sz w:val="20"/>
                <w:szCs w:val="20"/>
              </w:rPr>
              <w:t>Chapter 6 Writing (Node JS integration)</w:t>
            </w:r>
          </w:p>
        </w:tc>
        <w:tc>
          <w:tcPr>
            <w:tcW w:w="0" w:type="auto"/>
            <w:tcBorders>
              <w:top w:val="nil"/>
              <w:left w:val="single" w:sz="6" w:space="0" w:color="E0E0E0"/>
              <w:bottom w:val="single" w:sz="6" w:space="0" w:color="E0E0E0"/>
              <w:right w:val="single" w:sz="6" w:space="0" w:color="E0E0E0"/>
            </w:tcBorders>
            <w:hideMark/>
          </w:tcPr>
          <w:p w14:paraId="368B75D7" w14:textId="77777777" w:rsidR="00E469CC" w:rsidRPr="00200EA3" w:rsidRDefault="00E469CC" w:rsidP="00200EA3">
            <w:pPr>
              <w:rPr>
                <w:sz w:val="20"/>
                <w:szCs w:val="20"/>
              </w:rPr>
            </w:pPr>
            <w:r w:rsidRPr="00200EA3">
              <w:rPr>
                <w:sz w:val="20"/>
                <w:szCs w:val="20"/>
              </w:rPr>
              <w:t>8 August</w:t>
            </w:r>
          </w:p>
        </w:tc>
        <w:tc>
          <w:tcPr>
            <w:tcW w:w="0" w:type="auto"/>
            <w:tcBorders>
              <w:top w:val="nil"/>
              <w:left w:val="single" w:sz="6" w:space="0" w:color="E0E0E0"/>
              <w:bottom w:val="single" w:sz="6" w:space="0" w:color="E0E0E0"/>
              <w:right w:val="single" w:sz="6" w:space="0" w:color="E0E0E0"/>
            </w:tcBorders>
            <w:hideMark/>
          </w:tcPr>
          <w:p w14:paraId="1F347DE4" w14:textId="77777777" w:rsidR="00E469CC" w:rsidRPr="00200EA3" w:rsidRDefault="00E469CC" w:rsidP="00200EA3">
            <w:pPr>
              <w:rPr>
                <w:sz w:val="20"/>
                <w:szCs w:val="20"/>
              </w:rPr>
            </w:pPr>
            <w:r w:rsidRPr="00200EA3">
              <w:rPr>
                <w:sz w:val="20"/>
                <w:szCs w:val="20"/>
              </w:rPr>
              <w:t>10 August</w:t>
            </w:r>
          </w:p>
        </w:tc>
        <w:tc>
          <w:tcPr>
            <w:tcW w:w="0" w:type="auto"/>
            <w:tcBorders>
              <w:top w:val="nil"/>
              <w:left w:val="single" w:sz="6" w:space="0" w:color="E0E0E0"/>
              <w:bottom w:val="single" w:sz="6" w:space="0" w:color="E0E0E0"/>
              <w:right w:val="single" w:sz="6" w:space="0" w:color="E0E0E0"/>
            </w:tcBorders>
            <w:hideMark/>
          </w:tcPr>
          <w:p w14:paraId="3BCE63ED" w14:textId="77777777" w:rsidR="00E469CC" w:rsidRPr="00200EA3" w:rsidRDefault="00E469CC" w:rsidP="00A853DB">
            <w:pPr>
              <w:keepNext/>
              <w:rPr>
                <w:sz w:val="20"/>
                <w:szCs w:val="20"/>
              </w:rPr>
            </w:pPr>
            <w:r w:rsidRPr="00200EA3">
              <w:rPr>
                <w:sz w:val="20"/>
                <w:szCs w:val="20"/>
              </w:rPr>
              <w:t>2 days</w:t>
            </w:r>
          </w:p>
        </w:tc>
      </w:tr>
    </w:tbl>
    <w:p w14:paraId="2F91F036" w14:textId="4B337853" w:rsidR="00E469CC" w:rsidRPr="00200EA3" w:rsidRDefault="00A853DB" w:rsidP="00A853DB">
      <w:pPr>
        <w:pStyle w:val="Caption"/>
        <w:rPr>
          <w:sz w:val="20"/>
          <w:szCs w:val="20"/>
          <w:lang w:val="en-US"/>
        </w:rPr>
      </w:pPr>
      <w:r>
        <w:t xml:space="preserve">Appendix </w:t>
      </w:r>
      <w:fldSimple w:instr=" SEQ Appendix \* ARABIC ">
        <w:r w:rsidR="00690F66">
          <w:rPr>
            <w:noProof/>
          </w:rPr>
          <w:t>7</w:t>
        </w:r>
      </w:fldSimple>
    </w:p>
    <w:p w14:paraId="0331FE8C" w14:textId="602235DC" w:rsidR="00AF40ED" w:rsidRPr="00200EA3" w:rsidRDefault="00AF40ED" w:rsidP="00EE4CD8">
      <w:pPr>
        <w:pStyle w:val="Heading4"/>
      </w:pPr>
      <w:r w:rsidRPr="00200EA3">
        <w:t>Phase 7 - Front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0"/>
        <w:gridCol w:w="2031"/>
        <w:gridCol w:w="2031"/>
        <w:gridCol w:w="2018"/>
      </w:tblGrid>
      <w:tr w:rsidR="00AF40ED" w:rsidRPr="00200EA3" w14:paraId="1D20A66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392920A" w14:textId="77777777" w:rsidR="00AF40ED" w:rsidRPr="00200EA3" w:rsidRDefault="00AF40E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8F969EB" w14:textId="77777777" w:rsidR="00AF40ED" w:rsidRPr="00200EA3" w:rsidRDefault="00AF40E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3611F81" w14:textId="77777777" w:rsidR="00AF40ED" w:rsidRPr="00200EA3" w:rsidRDefault="00AF40E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20028E7A" w14:textId="77777777" w:rsidR="00AF40ED" w:rsidRPr="00200EA3" w:rsidRDefault="00AF40ED" w:rsidP="00200EA3">
            <w:pPr>
              <w:rPr>
                <w:sz w:val="20"/>
                <w:szCs w:val="20"/>
              </w:rPr>
            </w:pPr>
            <w:r w:rsidRPr="00200EA3">
              <w:rPr>
                <w:b/>
                <w:bCs/>
                <w:sz w:val="20"/>
                <w:szCs w:val="20"/>
              </w:rPr>
              <w:t>Duration</w:t>
            </w:r>
          </w:p>
        </w:tc>
      </w:tr>
      <w:tr w:rsidR="00AF40ED" w:rsidRPr="00200EA3" w14:paraId="6A197E01" w14:textId="77777777">
        <w:trPr>
          <w:trHeight w:val="540"/>
        </w:trPr>
        <w:tc>
          <w:tcPr>
            <w:tcW w:w="0" w:type="auto"/>
            <w:tcBorders>
              <w:top w:val="nil"/>
              <w:left w:val="single" w:sz="6" w:space="0" w:color="E0E0E0"/>
              <w:bottom w:val="single" w:sz="6" w:space="0" w:color="E0E0E0"/>
              <w:right w:val="single" w:sz="6" w:space="0" w:color="E0E0E0"/>
            </w:tcBorders>
            <w:hideMark/>
          </w:tcPr>
          <w:p w14:paraId="089C8D38" w14:textId="77777777" w:rsidR="00AF40ED" w:rsidRPr="00200EA3" w:rsidRDefault="00AF40ED" w:rsidP="00200EA3">
            <w:pPr>
              <w:rPr>
                <w:sz w:val="20"/>
                <w:szCs w:val="20"/>
              </w:rPr>
            </w:pPr>
            <w:r w:rsidRPr="00200EA3">
              <w:rPr>
                <w:sz w:val="20"/>
                <w:szCs w:val="20"/>
              </w:rPr>
              <w:t>Login Screen</w:t>
            </w:r>
          </w:p>
        </w:tc>
        <w:tc>
          <w:tcPr>
            <w:tcW w:w="0" w:type="auto"/>
            <w:tcBorders>
              <w:top w:val="nil"/>
              <w:left w:val="single" w:sz="6" w:space="0" w:color="E0E0E0"/>
              <w:bottom w:val="single" w:sz="6" w:space="0" w:color="E0E0E0"/>
              <w:right w:val="single" w:sz="6" w:space="0" w:color="E0E0E0"/>
            </w:tcBorders>
            <w:hideMark/>
          </w:tcPr>
          <w:p w14:paraId="78E261FA" w14:textId="77777777" w:rsidR="00AF40ED" w:rsidRPr="00200EA3" w:rsidRDefault="00AF40ED" w:rsidP="00200EA3">
            <w:pPr>
              <w:rPr>
                <w:sz w:val="20"/>
                <w:szCs w:val="20"/>
              </w:rPr>
            </w:pPr>
            <w:r w:rsidRPr="00200EA3">
              <w:rPr>
                <w:sz w:val="20"/>
                <w:szCs w:val="20"/>
              </w:rPr>
              <w:t>13 August</w:t>
            </w:r>
          </w:p>
        </w:tc>
        <w:tc>
          <w:tcPr>
            <w:tcW w:w="0" w:type="auto"/>
            <w:tcBorders>
              <w:top w:val="nil"/>
              <w:left w:val="single" w:sz="6" w:space="0" w:color="E0E0E0"/>
              <w:bottom w:val="single" w:sz="6" w:space="0" w:color="E0E0E0"/>
              <w:right w:val="single" w:sz="6" w:space="0" w:color="E0E0E0"/>
            </w:tcBorders>
            <w:hideMark/>
          </w:tcPr>
          <w:p w14:paraId="1FD59C59" w14:textId="77777777" w:rsidR="00AF40ED" w:rsidRPr="00200EA3" w:rsidRDefault="00AF40ED" w:rsidP="00200EA3">
            <w:pPr>
              <w:rPr>
                <w:sz w:val="20"/>
                <w:szCs w:val="20"/>
              </w:rPr>
            </w:pPr>
            <w:r w:rsidRPr="00200EA3">
              <w:rPr>
                <w:sz w:val="20"/>
                <w:szCs w:val="20"/>
              </w:rPr>
              <w:t>15 August</w:t>
            </w:r>
          </w:p>
        </w:tc>
        <w:tc>
          <w:tcPr>
            <w:tcW w:w="0" w:type="auto"/>
            <w:tcBorders>
              <w:top w:val="nil"/>
              <w:left w:val="single" w:sz="6" w:space="0" w:color="E0E0E0"/>
              <w:bottom w:val="single" w:sz="6" w:space="0" w:color="E0E0E0"/>
              <w:right w:val="single" w:sz="6" w:space="0" w:color="E0E0E0"/>
            </w:tcBorders>
            <w:hideMark/>
          </w:tcPr>
          <w:p w14:paraId="60DBC4CB" w14:textId="77777777" w:rsidR="00AF40ED" w:rsidRPr="00200EA3" w:rsidRDefault="00AF40ED" w:rsidP="00200EA3">
            <w:pPr>
              <w:rPr>
                <w:sz w:val="20"/>
                <w:szCs w:val="20"/>
              </w:rPr>
            </w:pPr>
            <w:r w:rsidRPr="00200EA3">
              <w:rPr>
                <w:sz w:val="20"/>
                <w:szCs w:val="20"/>
              </w:rPr>
              <w:t>2 days</w:t>
            </w:r>
          </w:p>
        </w:tc>
      </w:tr>
      <w:tr w:rsidR="00AF40ED" w:rsidRPr="00200EA3" w14:paraId="35C12F5B" w14:textId="77777777">
        <w:trPr>
          <w:trHeight w:val="540"/>
        </w:trPr>
        <w:tc>
          <w:tcPr>
            <w:tcW w:w="0" w:type="auto"/>
            <w:tcBorders>
              <w:top w:val="nil"/>
              <w:left w:val="single" w:sz="6" w:space="0" w:color="E0E0E0"/>
              <w:bottom w:val="single" w:sz="6" w:space="0" w:color="E0E0E0"/>
              <w:right w:val="single" w:sz="6" w:space="0" w:color="E0E0E0"/>
            </w:tcBorders>
            <w:hideMark/>
          </w:tcPr>
          <w:p w14:paraId="6F03D988" w14:textId="77777777" w:rsidR="00AF40ED" w:rsidRPr="00200EA3" w:rsidRDefault="00AF40ED" w:rsidP="00200EA3">
            <w:pPr>
              <w:rPr>
                <w:sz w:val="20"/>
                <w:szCs w:val="20"/>
              </w:rPr>
            </w:pPr>
            <w:r w:rsidRPr="00200EA3">
              <w:rPr>
                <w:sz w:val="20"/>
                <w:szCs w:val="20"/>
              </w:rPr>
              <w:t>Chat Screen</w:t>
            </w:r>
          </w:p>
        </w:tc>
        <w:tc>
          <w:tcPr>
            <w:tcW w:w="0" w:type="auto"/>
            <w:tcBorders>
              <w:top w:val="nil"/>
              <w:left w:val="single" w:sz="6" w:space="0" w:color="E0E0E0"/>
              <w:bottom w:val="single" w:sz="6" w:space="0" w:color="E0E0E0"/>
              <w:right w:val="single" w:sz="6" w:space="0" w:color="E0E0E0"/>
            </w:tcBorders>
            <w:hideMark/>
          </w:tcPr>
          <w:p w14:paraId="01BD2933" w14:textId="77777777" w:rsidR="00AF40ED" w:rsidRPr="00200EA3" w:rsidRDefault="00AF40ED" w:rsidP="00200EA3">
            <w:pPr>
              <w:rPr>
                <w:sz w:val="20"/>
                <w:szCs w:val="20"/>
              </w:rPr>
            </w:pPr>
            <w:r w:rsidRPr="00200EA3">
              <w:rPr>
                <w:sz w:val="20"/>
                <w:szCs w:val="20"/>
              </w:rPr>
              <w:t>16 August</w:t>
            </w:r>
          </w:p>
        </w:tc>
        <w:tc>
          <w:tcPr>
            <w:tcW w:w="0" w:type="auto"/>
            <w:tcBorders>
              <w:top w:val="nil"/>
              <w:left w:val="single" w:sz="6" w:space="0" w:color="E0E0E0"/>
              <w:bottom w:val="single" w:sz="6" w:space="0" w:color="E0E0E0"/>
              <w:right w:val="single" w:sz="6" w:space="0" w:color="E0E0E0"/>
            </w:tcBorders>
            <w:hideMark/>
          </w:tcPr>
          <w:p w14:paraId="50E2477E" w14:textId="77777777" w:rsidR="00AF40ED" w:rsidRPr="00200EA3" w:rsidRDefault="00AF40ED" w:rsidP="00200EA3">
            <w:pPr>
              <w:rPr>
                <w:sz w:val="20"/>
                <w:szCs w:val="20"/>
              </w:rPr>
            </w:pPr>
            <w:r w:rsidRPr="00200EA3">
              <w:rPr>
                <w:sz w:val="20"/>
                <w:szCs w:val="20"/>
              </w:rPr>
              <w:t>28 August</w:t>
            </w:r>
          </w:p>
        </w:tc>
        <w:tc>
          <w:tcPr>
            <w:tcW w:w="0" w:type="auto"/>
            <w:tcBorders>
              <w:top w:val="nil"/>
              <w:left w:val="single" w:sz="6" w:space="0" w:color="E0E0E0"/>
              <w:bottom w:val="single" w:sz="6" w:space="0" w:color="E0E0E0"/>
              <w:right w:val="single" w:sz="6" w:space="0" w:color="E0E0E0"/>
            </w:tcBorders>
            <w:hideMark/>
          </w:tcPr>
          <w:p w14:paraId="13DD8EEF" w14:textId="77777777" w:rsidR="00AF40ED" w:rsidRPr="00200EA3" w:rsidRDefault="00AF40ED" w:rsidP="00200EA3">
            <w:pPr>
              <w:rPr>
                <w:sz w:val="20"/>
                <w:szCs w:val="20"/>
              </w:rPr>
            </w:pPr>
            <w:r w:rsidRPr="00200EA3">
              <w:rPr>
                <w:sz w:val="20"/>
                <w:szCs w:val="20"/>
              </w:rPr>
              <w:t>12 days</w:t>
            </w:r>
          </w:p>
        </w:tc>
      </w:tr>
      <w:tr w:rsidR="00AF40ED" w:rsidRPr="00200EA3" w14:paraId="56074B00" w14:textId="77777777">
        <w:trPr>
          <w:trHeight w:val="540"/>
        </w:trPr>
        <w:tc>
          <w:tcPr>
            <w:tcW w:w="0" w:type="auto"/>
            <w:tcBorders>
              <w:top w:val="nil"/>
              <w:left w:val="single" w:sz="6" w:space="0" w:color="E0E0E0"/>
              <w:bottom w:val="single" w:sz="6" w:space="0" w:color="E0E0E0"/>
              <w:right w:val="single" w:sz="6" w:space="0" w:color="E0E0E0"/>
            </w:tcBorders>
            <w:hideMark/>
          </w:tcPr>
          <w:p w14:paraId="4F42894E" w14:textId="77777777" w:rsidR="00AF40ED" w:rsidRPr="00200EA3" w:rsidRDefault="00AF40ED" w:rsidP="00200EA3">
            <w:pPr>
              <w:rPr>
                <w:sz w:val="20"/>
                <w:szCs w:val="20"/>
              </w:rPr>
            </w:pPr>
            <w:r w:rsidRPr="00200EA3">
              <w:rPr>
                <w:sz w:val="20"/>
                <w:szCs w:val="20"/>
              </w:rPr>
              <w:t>Loan Form</w:t>
            </w:r>
          </w:p>
        </w:tc>
        <w:tc>
          <w:tcPr>
            <w:tcW w:w="0" w:type="auto"/>
            <w:tcBorders>
              <w:top w:val="nil"/>
              <w:left w:val="single" w:sz="6" w:space="0" w:color="E0E0E0"/>
              <w:bottom w:val="single" w:sz="6" w:space="0" w:color="E0E0E0"/>
              <w:right w:val="single" w:sz="6" w:space="0" w:color="E0E0E0"/>
            </w:tcBorders>
            <w:hideMark/>
          </w:tcPr>
          <w:p w14:paraId="469A479B" w14:textId="77777777" w:rsidR="00AF40ED" w:rsidRPr="00200EA3" w:rsidRDefault="00AF40ED" w:rsidP="00200EA3">
            <w:pPr>
              <w:rPr>
                <w:sz w:val="20"/>
                <w:szCs w:val="20"/>
              </w:rPr>
            </w:pPr>
            <w:r w:rsidRPr="00200EA3">
              <w:rPr>
                <w:sz w:val="20"/>
                <w:szCs w:val="20"/>
              </w:rPr>
              <w:t>29 August</w:t>
            </w:r>
          </w:p>
        </w:tc>
        <w:tc>
          <w:tcPr>
            <w:tcW w:w="0" w:type="auto"/>
            <w:tcBorders>
              <w:top w:val="nil"/>
              <w:left w:val="single" w:sz="6" w:space="0" w:color="E0E0E0"/>
              <w:bottom w:val="single" w:sz="6" w:space="0" w:color="E0E0E0"/>
              <w:right w:val="single" w:sz="6" w:space="0" w:color="E0E0E0"/>
            </w:tcBorders>
            <w:hideMark/>
          </w:tcPr>
          <w:p w14:paraId="27B9F015" w14:textId="77777777" w:rsidR="00AF40ED" w:rsidRPr="00200EA3" w:rsidRDefault="00AF40ED" w:rsidP="00200EA3">
            <w:pPr>
              <w:rPr>
                <w:sz w:val="20"/>
                <w:szCs w:val="20"/>
              </w:rPr>
            </w:pPr>
            <w:r w:rsidRPr="00200EA3">
              <w:rPr>
                <w:sz w:val="20"/>
                <w:szCs w:val="20"/>
              </w:rPr>
              <w:t>5 September</w:t>
            </w:r>
          </w:p>
        </w:tc>
        <w:tc>
          <w:tcPr>
            <w:tcW w:w="0" w:type="auto"/>
            <w:tcBorders>
              <w:top w:val="nil"/>
              <w:left w:val="single" w:sz="6" w:space="0" w:color="E0E0E0"/>
              <w:bottom w:val="single" w:sz="6" w:space="0" w:color="E0E0E0"/>
              <w:right w:val="single" w:sz="6" w:space="0" w:color="E0E0E0"/>
            </w:tcBorders>
            <w:hideMark/>
          </w:tcPr>
          <w:p w14:paraId="233C2940" w14:textId="77777777" w:rsidR="00AF40ED" w:rsidRPr="00200EA3" w:rsidRDefault="00AF40ED" w:rsidP="00200EA3">
            <w:pPr>
              <w:rPr>
                <w:sz w:val="20"/>
                <w:szCs w:val="20"/>
              </w:rPr>
            </w:pPr>
            <w:r w:rsidRPr="00200EA3">
              <w:rPr>
                <w:sz w:val="20"/>
                <w:szCs w:val="20"/>
              </w:rPr>
              <w:t>8 days</w:t>
            </w:r>
          </w:p>
        </w:tc>
      </w:tr>
      <w:tr w:rsidR="00AF40ED" w:rsidRPr="00200EA3" w14:paraId="53294809" w14:textId="77777777">
        <w:trPr>
          <w:trHeight w:val="540"/>
        </w:trPr>
        <w:tc>
          <w:tcPr>
            <w:tcW w:w="0" w:type="auto"/>
            <w:tcBorders>
              <w:top w:val="nil"/>
              <w:left w:val="single" w:sz="6" w:space="0" w:color="E0E0E0"/>
              <w:bottom w:val="single" w:sz="6" w:space="0" w:color="E0E0E0"/>
              <w:right w:val="single" w:sz="6" w:space="0" w:color="E0E0E0"/>
            </w:tcBorders>
            <w:hideMark/>
          </w:tcPr>
          <w:p w14:paraId="70D5152A" w14:textId="77777777" w:rsidR="00AF40ED" w:rsidRPr="00200EA3" w:rsidRDefault="00AF40ED" w:rsidP="00200EA3">
            <w:pPr>
              <w:rPr>
                <w:sz w:val="20"/>
                <w:szCs w:val="20"/>
              </w:rPr>
            </w:pPr>
            <w:r w:rsidRPr="00200EA3">
              <w:rPr>
                <w:sz w:val="20"/>
                <w:szCs w:val="20"/>
              </w:rPr>
              <w:t>Trust Survey Form</w:t>
            </w:r>
          </w:p>
        </w:tc>
        <w:tc>
          <w:tcPr>
            <w:tcW w:w="0" w:type="auto"/>
            <w:tcBorders>
              <w:top w:val="nil"/>
              <w:left w:val="single" w:sz="6" w:space="0" w:color="E0E0E0"/>
              <w:bottom w:val="single" w:sz="6" w:space="0" w:color="E0E0E0"/>
              <w:right w:val="single" w:sz="6" w:space="0" w:color="E0E0E0"/>
            </w:tcBorders>
            <w:hideMark/>
          </w:tcPr>
          <w:p w14:paraId="3999E81D" w14:textId="77777777" w:rsidR="00AF40ED" w:rsidRPr="00200EA3" w:rsidRDefault="00AF40ED" w:rsidP="00200EA3">
            <w:pPr>
              <w:rPr>
                <w:sz w:val="20"/>
                <w:szCs w:val="20"/>
              </w:rPr>
            </w:pPr>
            <w:r w:rsidRPr="00200EA3">
              <w:rPr>
                <w:sz w:val="20"/>
                <w:szCs w:val="20"/>
              </w:rPr>
              <w:t>6 September</w:t>
            </w:r>
          </w:p>
        </w:tc>
        <w:tc>
          <w:tcPr>
            <w:tcW w:w="0" w:type="auto"/>
            <w:tcBorders>
              <w:top w:val="nil"/>
              <w:left w:val="single" w:sz="6" w:space="0" w:color="E0E0E0"/>
              <w:bottom w:val="single" w:sz="6" w:space="0" w:color="E0E0E0"/>
              <w:right w:val="single" w:sz="6" w:space="0" w:color="E0E0E0"/>
            </w:tcBorders>
            <w:hideMark/>
          </w:tcPr>
          <w:p w14:paraId="606A841D" w14:textId="77777777" w:rsidR="00AF40ED" w:rsidRPr="00200EA3" w:rsidRDefault="00AF40ED" w:rsidP="00200EA3">
            <w:pPr>
              <w:rPr>
                <w:sz w:val="20"/>
                <w:szCs w:val="20"/>
              </w:rPr>
            </w:pPr>
            <w:r w:rsidRPr="00200EA3">
              <w:rPr>
                <w:sz w:val="20"/>
                <w:szCs w:val="20"/>
              </w:rPr>
              <w:t>9 September</w:t>
            </w:r>
          </w:p>
        </w:tc>
        <w:tc>
          <w:tcPr>
            <w:tcW w:w="0" w:type="auto"/>
            <w:tcBorders>
              <w:top w:val="nil"/>
              <w:left w:val="single" w:sz="6" w:space="0" w:color="E0E0E0"/>
              <w:bottom w:val="single" w:sz="6" w:space="0" w:color="E0E0E0"/>
              <w:right w:val="single" w:sz="6" w:space="0" w:color="E0E0E0"/>
            </w:tcBorders>
            <w:hideMark/>
          </w:tcPr>
          <w:p w14:paraId="715B35BB" w14:textId="77777777" w:rsidR="00AF40ED" w:rsidRPr="00200EA3" w:rsidRDefault="00AF40ED" w:rsidP="00200EA3">
            <w:pPr>
              <w:rPr>
                <w:sz w:val="20"/>
                <w:szCs w:val="20"/>
              </w:rPr>
            </w:pPr>
            <w:r w:rsidRPr="00200EA3">
              <w:rPr>
                <w:sz w:val="20"/>
                <w:szCs w:val="20"/>
              </w:rPr>
              <w:t>3 days</w:t>
            </w:r>
          </w:p>
        </w:tc>
      </w:tr>
      <w:tr w:rsidR="00AF40ED" w:rsidRPr="00200EA3" w14:paraId="53067EA7" w14:textId="77777777">
        <w:trPr>
          <w:trHeight w:val="540"/>
        </w:trPr>
        <w:tc>
          <w:tcPr>
            <w:tcW w:w="0" w:type="auto"/>
            <w:tcBorders>
              <w:top w:val="nil"/>
              <w:left w:val="single" w:sz="6" w:space="0" w:color="E0E0E0"/>
              <w:bottom w:val="single" w:sz="6" w:space="0" w:color="E0E0E0"/>
              <w:right w:val="single" w:sz="6" w:space="0" w:color="E0E0E0"/>
            </w:tcBorders>
            <w:hideMark/>
          </w:tcPr>
          <w:p w14:paraId="71BD59E8" w14:textId="77777777" w:rsidR="00AF40ED" w:rsidRPr="00200EA3" w:rsidRDefault="00AF40ED" w:rsidP="00200EA3">
            <w:pPr>
              <w:rPr>
                <w:sz w:val="20"/>
                <w:szCs w:val="20"/>
              </w:rPr>
            </w:pPr>
            <w:r w:rsidRPr="00200EA3">
              <w:rPr>
                <w:sz w:val="20"/>
                <w:szCs w:val="20"/>
              </w:rPr>
              <w:t>Admin Panel</w:t>
            </w:r>
          </w:p>
        </w:tc>
        <w:tc>
          <w:tcPr>
            <w:tcW w:w="0" w:type="auto"/>
            <w:tcBorders>
              <w:top w:val="nil"/>
              <w:left w:val="single" w:sz="6" w:space="0" w:color="E0E0E0"/>
              <w:bottom w:val="single" w:sz="6" w:space="0" w:color="E0E0E0"/>
              <w:right w:val="single" w:sz="6" w:space="0" w:color="E0E0E0"/>
            </w:tcBorders>
            <w:hideMark/>
          </w:tcPr>
          <w:p w14:paraId="082F14EB" w14:textId="77777777" w:rsidR="00AF40ED" w:rsidRPr="00200EA3" w:rsidRDefault="00AF40ED" w:rsidP="00200EA3">
            <w:pPr>
              <w:rPr>
                <w:sz w:val="20"/>
                <w:szCs w:val="20"/>
              </w:rPr>
            </w:pPr>
            <w:r w:rsidRPr="00200EA3">
              <w:rPr>
                <w:sz w:val="20"/>
                <w:szCs w:val="20"/>
              </w:rPr>
              <w:t>10 September</w:t>
            </w:r>
          </w:p>
        </w:tc>
        <w:tc>
          <w:tcPr>
            <w:tcW w:w="0" w:type="auto"/>
            <w:tcBorders>
              <w:top w:val="nil"/>
              <w:left w:val="single" w:sz="6" w:space="0" w:color="E0E0E0"/>
              <w:bottom w:val="single" w:sz="6" w:space="0" w:color="E0E0E0"/>
              <w:right w:val="single" w:sz="6" w:space="0" w:color="E0E0E0"/>
            </w:tcBorders>
            <w:hideMark/>
          </w:tcPr>
          <w:p w14:paraId="1142239C" w14:textId="77777777" w:rsidR="00AF40ED" w:rsidRPr="00200EA3" w:rsidRDefault="00AF40ED" w:rsidP="00200EA3">
            <w:pPr>
              <w:rPr>
                <w:sz w:val="20"/>
                <w:szCs w:val="20"/>
              </w:rPr>
            </w:pPr>
            <w:r w:rsidRPr="00200EA3">
              <w:rPr>
                <w:sz w:val="20"/>
                <w:szCs w:val="20"/>
              </w:rPr>
              <w:t>13 September</w:t>
            </w:r>
          </w:p>
        </w:tc>
        <w:tc>
          <w:tcPr>
            <w:tcW w:w="0" w:type="auto"/>
            <w:tcBorders>
              <w:top w:val="nil"/>
              <w:left w:val="single" w:sz="6" w:space="0" w:color="E0E0E0"/>
              <w:bottom w:val="single" w:sz="6" w:space="0" w:color="E0E0E0"/>
              <w:right w:val="single" w:sz="6" w:space="0" w:color="E0E0E0"/>
            </w:tcBorders>
            <w:hideMark/>
          </w:tcPr>
          <w:p w14:paraId="315CDFE7" w14:textId="77777777" w:rsidR="00AF40ED" w:rsidRPr="00200EA3" w:rsidRDefault="00AF40ED" w:rsidP="00200EA3">
            <w:pPr>
              <w:rPr>
                <w:sz w:val="20"/>
                <w:szCs w:val="20"/>
              </w:rPr>
            </w:pPr>
            <w:r w:rsidRPr="00200EA3">
              <w:rPr>
                <w:sz w:val="20"/>
                <w:szCs w:val="20"/>
              </w:rPr>
              <w:t>3 days</w:t>
            </w:r>
          </w:p>
        </w:tc>
      </w:tr>
      <w:tr w:rsidR="00AF40ED" w:rsidRPr="00200EA3" w14:paraId="6323A9D0" w14:textId="77777777">
        <w:trPr>
          <w:trHeight w:val="540"/>
        </w:trPr>
        <w:tc>
          <w:tcPr>
            <w:tcW w:w="0" w:type="auto"/>
            <w:tcBorders>
              <w:top w:val="nil"/>
              <w:left w:val="single" w:sz="6" w:space="0" w:color="E0E0E0"/>
              <w:bottom w:val="single" w:sz="6" w:space="0" w:color="E0E0E0"/>
              <w:right w:val="single" w:sz="6" w:space="0" w:color="E0E0E0"/>
            </w:tcBorders>
            <w:hideMark/>
          </w:tcPr>
          <w:p w14:paraId="3B35AF6D" w14:textId="77777777" w:rsidR="00AF40ED" w:rsidRPr="00200EA3" w:rsidRDefault="00AF40ED" w:rsidP="00200EA3">
            <w:pPr>
              <w:rPr>
                <w:sz w:val="20"/>
                <w:szCs w:val="20"/>
              </w:rPr>
            </w:pPr>
            <w:r w:rsidRPr="00200EA3">
              <w:rPr>
                <w:sz w:val="20"/>
                <w:szCs w:val="20"/>
              </w:rPr>
              <w:t>Privacy Policy Screen</w:t>
            </w:r>
          </w:p>
        </w:tc>
        <w:tc>
          <w:tcPr>
            <w:tcW w:w="0" w:type="auto"/>
            <w:tcBorders>
              <w:top w:val="nil"/>
              <w:left w:val="single" w:sz="6" w:space="0" w:color="E0E0E0"/>
              <w:bottom w:val="single" w:sz="6" w:space="0" w:color="E0E0E0"/>
              <w:right w:val="single" w:sz="6" w:space="0" w:color="E0E0E0"/>
            </w:tcBorders>
            <w:hideMark/>
          </w:tcPr>
          <w:p w14:paraId="1597AB83"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769B7BEE"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45EE5445" w14:textId="77777777" w:rsidR="00AF40ED" w:rsidRPr="00200EA3" w:rsidRDefault="00AF40ED" w:rsidP="00200EA3">
            <w:pPr>
              <w:rPr>
                <w:sz w:val="20"/>
                <w:szCs w:val="20"/>
              </w:rPr>
            </w:pPr>
            <w:r w:rsidRPr="00200EA3">
              <w:rPr>
                <w:sz w:val="20"/>
                <w:szCs w:val="20"/>
              </w:rPr>
              <w:t>1 days</w:t>
            </w:r>
          </w:p>
        </w:tc>
      </w:tr>
      <w:tr w:rsidR="00AF40ED" w:rsidRPr="00200EA3" w14:paraId="60D621A2" w14:textId="77777777">
        <w:trPr>
          <w:trHeight w:val="540"/>
        </w:trPr>
        <w:tc>
          <w:tcPr>
            <w:tcW w:w="0" w:type="auto"/>
            <w:tcBorders>
              <w:top w:val="nil"/>
              <w:left w:val="single" w:sz="6" w:space="0" w:color="E0E0E0"/>
              <w:bottom w:val="single" w:sz="6" w:space="0" w:color="E0E0E0"/>
              <w:right w:val="single" w:sz="6" w:space="0" w:color="E0E0E0"/>
            </w:tcBorders>
            <w:hideMark/>
          </w:tcPr>
          <w:p w14:paraId="6A368D17" w14:textId="77777777" w:rsidR="00AF40ED" w:rsidRPr="00200EA3" w:rsidRDefault="00AF40ED" w:rsidP="00200EA3">
            <w:pPr>
              <w:rPr>
                <w:sz w:val="20"/>
                <w:szCs w:val="20"/>
              </w:rPr>
            </w:pPr>
            <w:r w:rsidRPr="00200EA3">
              <w:rPr>
                <w:sz w:val="20"/>
                <w:szCs w:val="20"/>
              </w:rPr>
              <w:t>Menu Component</w:t>
            </w:r>
          </w:p>
        </w:tc>
        <w:tc>
          <w:tcPr>
            <w:tcW w:w="0" w:type="auto"/>
            <w:tcBorders>
              <w:top w:val="nil"/>
              <w:left w:val="single" w:sz="6" w:space="0" w:color="E0E0E0"/>
              <w:bottom w:val="single" w:sz="6" w:space="0" w:color="E0E0E0"/>
              <w:right w:val="single" w:sz="6" w:space="0" w:color="E0E0E0"/>
            </w:tcBorders>
            <w:hideMark/>
          </w:tcPr>
          <w:p w14:paraId="49CFA736"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3E4EA61F"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6A47D57E" w14:textId="77777777" w:rsidR="00AF40ED" w:rsidRPr="00200EA3" w:rsidRDefault="00AF40ED" w:rsidP="00200EA3">
            <w:pPr>
              <w:rPr>
                <w:sz w:val="20"/>
                <w:szCs w:val="20"/>
              </w:rPr>
            </w:pPr>
            <w:r w:rsidRPr="00200EA3">
              <w:rPr>
                <w:sz w:val="20"/>
                <w:szCs w:val="20"/>
              </w:rPr>
              <w:t>1 day</w:t>
            </w:r>
          </w:p>
        </w:tc>
      </w:tr>
      <w:tr w:rsidR="00AF40ED" w:rsidRPr="00200EA3" w14:paraId="03114116" w14:textId="77777777">
        <w:trPr>
          <w:trHeight w:val="540"/>
        </w:trPr>
        <w:tc>
          <w:tcPr>
            <w:tcW w:w="0" w:type="auto"/>
            <w:tcBorders>
              <w:top w:val="nil"/>
              <w:left w:val="single" w:sz="6" w:space="0" w:color="E0E0E0"/>
              <w:bottom w:val="single" w:sz="6" w:space="0" w:color="E0E0E0"/>
              <w:right w:val="single" w:sz="6" w:space="0" w:color="E0E0E0"/>
            </w:tcBorders>
            <w:hideMark/>
          </w:tcPr>
          <w:p w14:paraId="11D51C0C" w14:textId="77777777" w:rsidR="00AF40ED" w:rsidRPr="00200EA3" w:rsidRDefault="00AF40ED" w:rsidP="00200EA3">
            <w:pPr>
              <w:rPr>
                <w:sz w:val="20"/>
                <w:szCs w:val="20"/>
              </w:rPr>
            </w:pPr>
            <w:r w:rsidRPr="00200EA3">
              <w:rPr>
                <w:sz w:val="20"/>
                <w:szCs w:val="20"/>
              </w:rPr>
              <w:t>Chapter 6 Writing (Frontend integration)</w:t>
            </w:r>
          </w:p>
        </w:tc>
        <w:tc>
          <w:tcPr>
            <w:tcW w:w="0" w:type="auto"/>
            <w:tcBorders>
              <w:top w:val="nil"/>
              <w:left w:val="single" w:sz="6" w:space="0" w:color="E0E0E0"/>
              <w:bottom w:val="single" w:sz="6" w:space="0" w:color="E0E0E0"/>
              <w:right w:val="single" w:sz="6" w:space="0" w:color="E0E0E0"/>
            </w:tcBorders>
            <w:hideMark/>
          </w:tcPr>
          <w:p w14:paraId="37A1A3D2" w14:textId="77777777" w:rsidR="00AF40ED" w:rsidRPr="00200EA3" w:rsidRDefault="00AF40ED" w:rsidP="00200EA3">
            <w:pPr>
              <w:rPr>
                <w:sz w:val="20"/>
                <w:szCs w:val="20"/>
              </w:rPr>
            </w:pPr>
            <w:r w:rsidRPr="00200EA3">
              <w:rPr>
                <w:sz w:val="20"/>
                <w:szCs w:val="20"/>
              </w:rPr>
              <w:t>16 September</w:t>
            </w:r>
          </w:p>
        </w:tc>
        <w:tc>
          <w:tcPr>
            <w:tcW w:w="0" w:type="auto"/>
            <w:tcBorders>
              <w:top w:val="nil"/>
              <w:left w:val="single" w:sz="6" w:space="0" w:color="E0E0E0"/>
              <w:bottom w:val="single" w:sz="6" w:space="0" w:color="E0E0E0"/>
              <w:right w:val="single" w:sz="6" w:space="0" w:color="E0E0E0"/>
            </w:tcBorders>
            <w:hideMark/>
          </w:tcPr>
          <w:p w14:paraId="4F167040" w14:textId="77777777" w:rsidR="00AF40ED" w:rsidRPr="00200EA3" w:rsidRDefault="00AF40ED" w:rsidP="00200EA3">
            <w:pPr>
              <w:rPr>
                <w:sz w:val="20"/>
                <w:szCs w:val="20"/>
              </w:rPr>
            </w:pPr>
            <w:r w:rsidRPr="00200EA3">
              <w:rPr>
                <w:sz w:val="20"/>
                <w:szCs w:val="20"/>
              </w:rPr>
              <w:t>18 September</w:t>
            </w:r>
          </w:p>
        </w:tc>
        <w:tc>
          <w:tcPr>
            <w:tcW w:w="0" w:type="auto"/>
            <w:tcBorders>
              <w:top w:val="nil"/>
              <w:left w:val="single" w:sz="6" w:space="0" w:color="E0E0E0"/>
              <w:bottom w:val="single" w:sz="6" w:space="0" w:color="E0E0E0"/>
              <w:right w:val="single" w:sz="6" w:space="0" w:color="E0E0E0"/>
            </w:tcBorders>
            <w:hideMark/>
          </w:tcPr>
          <w:p w14:paraId="2ADD3399" w14:textId="77777777" w:rsidR="00AF40ED" w:rsidRPr="00200EA3" w:rsidRDefault="00AF40ED" w:rsidP="00A853DB">
            <w:pPr>
              <w:keepNext/>
              <w:rPr>
                <w:sz w:val="20"/>
                <w:szCs w:val="20"/>
              </w:rPr>
            </w:pPr>
            <w:r w:rsidRPr="00200EA3">
              <w:rPr>
                <w:sz w:val="20"/>
                <w:szCs w:val="20"/>
              </w:rPr>
              <w:t>2 days</w:t>
            </w:r>
          </w:p>
        </w:tc>
      </w:tr>
    </w:tbl>
    <w:p w14:paraId="51D3BB2A" w14:textId="786DFAD9" w:rsidR="00AF40ED" w:rsidRPr="00200EA3" w:rsidRDefault="00A853DB" w:rsidP="00A853DB">
      <w:pPr>
        <w:pStyle w:val="Caption"/>
        <w:rPr>
          <w:sz w:val="20"/>
          <w:szCs w:val="20"/>
          <w:lang w:val="en-US"/>
        </w:rPr>
      </w:pPr>
      <w:r>
        <w:t xml:space="preserve">Appendix </w:t>
      </w:r>
      <w:fldSimple w:instr=" SEQ Appendix \* ARABIC ">
        <w:r w:rsidR="00690F66">
          <w:rPr>
            <w:noProof/>
          </w:rPr>
          <w:t>8</w:t>
        </w:r>
      </w:fldSimple>
    </w:p>
    <w:p w14:paraId="5C37E594" w14:textId="3675BD1C" w:rsidR="007A2B9D" w:rsidRPr="00200EA3" w:rsidRDefault="007A2B9D" w:rsidP="00EE4CD8">
      <w:pPr>
        <w:pStyle w:val="Heading4"/>
      </w:pPr>
      <w:r w:rsidRPr="00200EA3">
        <w:t>Phase 8 - Deployment and Integr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05"/>
        <w:gridCol w:w="1908"/>
        <w:gridCol w:w="1908"/>
        <w:gridCol w:w="1889"/>
      </w:tblGrid>
      <w:tr w:rsidR="007A2B9D" w:rsidRPr="00200EA3" w14:paraId="6BFB53B3"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53C088D2" w14:textId="77777777" w:rsidR="007A2B9D" w:rsidRPr="00200EA3" w:rsidRDefault="007A2B9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1C4DBF13" w14:textId="77777777" w:rsidR="007A2B9D" w:rsidRPr="00200EA3" w:rsidRDefault="007A2B9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DA80D1F" w14:textId="77777777" w:rsidR="007A2B9D" w:rsidRPr="00200EA3" w:rsidRDefault="007A2B9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630C5A91" w14:textId="77777777" w:rsidR="007A2B9D" w:rsidRPr="00200EA3" w:rsidRDefault="007A2B9D" w:rsidP="00200EA3">
            <w:pPr>
              <w:rPr>
                <w:sz w:val="20"/>
                <w:szCs w:val="20"/>
              </w:rPr>
            </w:pPr>
            <w:r w:rsidRPr="00200EA3">
              <w:rPr>
                <w:b/>
                <w:bCs/>
                <w:sz w:val="20"/>
                <w:szCs w:val="20"/>
              </w:rPr>
              <w:t>Duration</w:t>
            </w:r>
          </w:p>
        </w:tc>
      </w:tr>
      <w:tr w:rsidR="007A2B9D" w:rsidRPr="00200EA3" w14:paraId="14CB2CBF" w14:textId="77777777">
        <w:trPr>
          <w:trHeight w:val="540"/>
        </w:trPr>
        <w:tc>
          <w:tcPr>
            <w:tcW w:w="0" w:type="auto"/>
            <w:tcBorders>
              <w:top w:val="nil"/>
              <w:left w:val="single" w:sz="6" w:space="0" w:color="E0E0E0"/>
              <w:bottom w:val="single" w:sz="6" w:space="0" w:color="E0E0E0"/>
              <w:right w:val="single" w:sz="6" w:space="0" w:color="E0E0E0"/>
            </w:tcBorders>
            <w:hideMark/>
          </w:tcPr>
          <w:p w14:paraId="23C6F0DE" w14:textId="77777777" w:rsidR="007A2B9D" w:rsidRPr="00200EA3" w:rsidRDefault="007A2B9D" w:rsidP="00200EA3">
            <w:pPr>
              <w:rPr>
                <w:sz w:val="20"/>
                <w:szCs w:val="20"/>
              </w:rPr>
            </w:pPr>
            <w:r w:rsidRPr="00200EA3">
              <w:rPr>
                <w:sz w:val="20"/>
                <w:szCs w:val="20"/>
              </w:rPr>
              <w:lastRenderedPageBreak/>
              <w:t>T25. Flask Deployment</w:t>
            </w:r>
          </w:p>
        </w:tc>
        <w:tc>
          <w:tcPr>
            <w:tcW w:w="0" w:type="auto"/>
            <w:tcBorders>
              <w:top w:val="nil"/>
              <w:left w:val="single" w:sz="6" w:space="0" w:color="E0E0E0"/>
              <w:bottom w:val="single" w:sz="6" w:space="0" w:color="E0E0E0"/>
              <w:right w:val="single" w:sz="6" w:space="0" w:color="E0E0E0"/>
            </w:tcBorders>
            <w:hideMark/>
          </w:tcPr>
          <w:p w14:paraId="22132B46" w14:textId="77777777" w:rsidR="007A2B9D" w:rsidRPr="00200EA3" w:rsidRDefault="007A2B9D" w:rsidP="00200EA3">
            <w:pPr>
              <w:rPr>
                <w:sz w:val="20"/>
                <w:szCs w:val="20"/>
              </w:rPr>
            </w:pPr>
            <w:r w:rsidRPr="00200EA3">
              <w:rPr>
                <w:sz w:val="20"/>
                <w:szCs w:val="20"/>
              </w:rPr>
              <w:t>21 September</w:t>
            </w:r>
          </w:p>
        </w:tc>
        <w:tc>
          <w:tcPr>
            <w:tcW w:w="0" w:type="auto"/>
            <w:tcBorders>
              <w:top w:val="nil"/>
              <w:left w:val="single" w:sz="6" w:space="0" w:color="E0E0E0"/>
              <w:bottom w:val="single" w:sz="6" w:space="0" w:color="E0E0E0"/>
              <w:right w:val="single" w:sz="6" w:space="0" w:color="E0E0E0"/>
            </w:tcBorders>
            <w:hideMark/>
          </w:tcPr>
          <w:p w14:paraId="546FDFDD" w14:textId="77777777" w:rsidR="007A2B9D" w:rsidRPr="00200EA3" w:rsidRDefault="007A2B9D" w:rsidP="00200EA3">
            <w:pPr>
              <w:rPr>
                <w:sz w:val="20"/>
                <w:szCs w:val="20"/>
              </w:rPr>
            </w:pPr>
            <w:r w:rsidRPr="00200EA3">
              <w:rPr>
                <w:sz w:val="20"/>
                <w:szCs w:val="20"/>
              </w:rPr>
              <w:t>26 September</w:t>
            </w:r>
          </w:p>
        </w:tc>
        <w:tc>
          <w:tcPr>
            <w:tcW w:w="0" w:type="auto"/>
            <w:tcBorders>
              <w:top w:val="nil"/>
              <w:left w:val="single" w:sz="6" w:space="0" w:color="E0E0E0"/>
              <w:bottom w:val="single" w:sz="6" w:space="0" w:color="E0E0E0"/>
              <w:right w:val="single" w:sz="6" w:space="0" w:color="E0E0E0"/>
            </w:tcBorders>
            <w:hideMark/>
          </w:tcPr>
          <w:p w14:paraId="62EC0D68" w14:textId="77777777" w:rsidR="007A2B9D" w:rsidRPr="00200EA3" w:rsidRDefault="007A2B9D" w:rsidP="00200EA3">
            <w:pPr>
              <w:rPr>
                <w:sz w:val="20"/>
                <w:szCs w:val="20"/>
              </w:rPr>
            </w:pPr>
            <w:r w:rsidRPr="00200EA3">
              <w:rPr>
                <w:sz w:val="20"/>
                <w:szCs w:val="20"/>
              </w:rPr>
              <w:t>5 days</w:t>
            </w:r>
          </w:p>
        </w:tc>
      </w:tr>
      <w:tr w:rsidR="007A2B9D" w:rsidRPr="00200EA3" w14:paraId="584FB40F" w14:textId="77777777">
        <w:trPr>
          <w:trHeight w:val="540"/>
        </w:trPr>
        <w:tc>
          <w:tcPr>
            <w:tcW w:w="0" w:type="auto"/>
            <w:tcBorders>
              <w:top w:val="nil"/>
              <w:left w:val="single" w:sz="6" w:space="0" w:color="E0E0E0"/>
              <w:bottom w:val="single" w:sz="6" w:space="0" w:color="E0E0E0"/>
              <w:right w:val="single" w:sz="6" w:space="0" w:color="E0E0E0"/>
            </w:tcBorders>
            <w:hideMark/>
          </w:tcPr>
          <w:p w14:paraId="51804652" w14:textId="77777777" w:rsidR="007A2B9D" w:rsidRPr="00200EA3" w:rsidRDefault="007A2B9D" w:rsidP="00200EA3">
            <w:pPr>
              <w:rPr>
                <w:sz w:val="20"/>
                <w:szCs w:val="20"/>
              </w:rPr>
            </w:pPr>
            <w:r w:rsidRPr="00200EA3">
              <w:rPr>
                <w:sz w:val="20"/>
                <w:szCs w:val="20"/>
              </w:rPr>
              <w:t>T26. Node Deployment</w:t>
            </w:r>
          </w:p>
        </w:tc>
        <w:tc>
          <w:tcPr>
            <w:tcW w:w="0" w:type="auto"/>
            <w:tcBorders>
              <w:top w:val="nil"/>
              <w:left w:val="single" w:sz="6" w:space="0" w:color="E0E0E0"/>
              <w:bottom w:val="single" w:sz="6" w:space="0" w:color="E0E0E0"/>
              <w:right w:val="single" w:sz="6" w:space="0" w:color="E0E0E0"/>
            </w:tcBorders>
            <w:hideMark/>
          </w:tcPr>
          <w:p w14:paraId="411694B3" w14:textId="77777777" w:rsidR="007A2B9D" w:rsidRPr="00200EA3" w:rsidRDefault="007A2B9D" w:rsidP="00200EA3">
            <w:pPr>
              <w:rPr>
                <w:sz w:val="20"/>
                <w:szCs w:val="20"/>
              </w:rPr>
            </w:pPr>
            <w:r w:rsidRPr="00200EA3">
              <w:rPr>
                <w:sz w:val="20"/>
                <w:szCs w:val="20"/>
              </w:rPr>
              <w:t>27 September</w:t>
            </w:r>
          </w:p>
        </w:tc>
        <w:tc>
          <w:tcPr>
            <w:tcW w:w="0" w:type="auto"/>
            <w:tcBorders>
              <w:top w:val="nil"/>
              <w:left w:val="single" w:sz="6" w:space="0" w:color="E0E0E0"/>
              <w:bottom w:val="single" w:sz="6" w:space="0" w:color="E0E0E0"/>
              <w:right w:val="single" w:sz="6" w:space="0" w:color="E0E0E0"/>
            </w:tcBorders>
            <w:hideMark/>
          </w:tcPr>
          <w:p w14:paraId="1A5379DC" w14:textId="77777777" w:rsidR="007A2B9D" w:rsidRPr="00200EA3" w:rsidRDefault="007A2B9D" w:rsidP="00200EA3">
            <w:pPr>
              <w:rPr>
                <w:sz w:val="20"/>
                <w:szCs w:val="20"/>
              </w:rPr>
            </w:pPr>
            <w:r w:rsidRPr="00200EA3">
              <w:rPr>
                <w:sz w:val="20"/>
                <w:szCs w:val="20"/>
              </w:rPr>
              <w:t>29 September</w:t>
            </w:r>
          </w:p>
        </w:tc>
        <w:tc>
          <w:tcPr>
            <w:tcW w:w="0" w:type="auto"/>
            <w:tcBorders>
              <w:top w:val="nil"/>
              <w:left w:val="single" w:sz="6" w:space="0" w:color="E0E0E0"/>
              <w:bottom w:val="single" w:sz="6" w:space="0" w:color="E0E0E0"/>
              <w:right w:val="single" w:sz="6" w:space="0" w:color="E0E0E0"/>
            </w:tcBorders>
            <w:hideMark/>
          </w:tcPr>
          <w:p w14:paraId="0F76B6CE" w14:textId="77777777" w:rsidR="007A2B9D" w:rsidRPr="00200EA3" w:rsidRDefault="007A2B9D" w:rsidP="00200EA3">
            <w:pPr>
              <w:rPr>
                <w:sz w:val="20"/>
                <w:szCs w:val="20"/>
              </w:rPr>
            </w:pPr>
            <w:r w:rsidRPr="00200EA3">
              <w:rPr>
                <w:sz w:val="20"/>
                <w:szCs w:val="20"/>
              </w:rPr>
              <w:t>2 days</w:t>
            </w:r>
          </w:p>
        </w:tc>
      </w:tr>
      <w:tr w:rsidR="007A2B9D" w:rsidRPr="00200EA3" w14:paraId="6EF60063" w14:textId="77777777">
        <w:trPr>
          <w:trHeight w:val="540"/>
        </w:trPr>
        <w:tc>
          <w:tcPr>
            <w:tcW w:w="0" w:type="auto"/>
            <w:tcBorders>
              <w:top w:val="nil"/>
              <w:left w:val="single" w:sz="6" w:space="0" w:color="E0E0E0"/>
              <w:bottom w:val="single" w:sz="6" w:space="0" w:color="E0E0E0"/>
              <w:right w:val="single" w:sz="6" w:space="0" w:color="E0E0E0"/>
            </w:tcBorders>
            <w:hideMark/>
          </w:tcPr>
          <w:p w14:paraId="04BB7846" w14:textId="77777777" w:rsidR="007A2B9D" w:rsidRPr="00200EA3" w:rsidRDefault="007A2B9D" w:rsidP="00200EA3">
            <w:pPr>
              <w:rPr>
                <w:sz w:val="20"/>
                <w:szCs w:val="20"/>
              </w:rPr>
            </w:pPr>
            <w:r w:rsidRPr="00200EA3">
              <w:rPr>
                <w:sz w:val="20"/>
                <w:szCs w:val="20"/>
              </w:rPr>
              <w:t>T27. Next.js Deployment</w:t>
            </w:r>
          </w:p>
        </w:tc>
        <w:tc>
          <w:tcPr>
            <w:tcW w:w="0" w:type="auto"/>
            <w:tcBorders>
              <w:top w:val="nil"/>
              <w:left w:val="single" w:sz="6" w:space="0" w:color="E0E0E0"/>
              <w:bottom w:val="single" w:sz="6" w:space="0" w:color="E0E0E0"/>
              <w:right w:val="single" w:sz="6" w:space="0" w:color="E0E0E0"/>
            </w:tcBorders>
            <w:hideMark/>
          </w:tcPr>
          <w:p w14:paraId="2701BA39" w14:textId="77777777" w:rsidR="007A2B9D" w:rsidRPr="00200EA3" w:rsidRDefault="007A2B9D" w:rsidP="00200EA3">
            <w:pPr>
              <w:rPr>
                <w:sz w:val="20"/>
                <w:szCs w:val="20"/>
              </w:rPr>
            </w:pPr>
            <w:r w:rsidRPr="00200EA3">
              <w:rPr>
                <w:sz w:val="20"/>
                <w:szCs w:val="20"/>
              </w:rPr>
              <w:t>30 September</w:t>
            </w:r>
          </w:p>
        </w:tc>
        <w:tc>
          <w:tcPr>
            <w:tcW w:w="0" w:type="auto"/>
            <w:tcBorders>
              <w:top w:val="nil"/>
              <w:left w:val="single" w:sz="6" w:space="0" w:color="E0E0E0"/>
              <w:bottom w:val="single" w:sz="6" w:space="0" w:color="E0E0E0"/>
              <w:right w:val="single" w:sz="6" w:space="0" w:color="E0E0E0"/>
            </w:tcBorders>
            <w:hideMark/>
          </w:tcPr>
          <w:p w14:paraId="0851D74E" w14:textId="77777777" w:rsidR="007A2B9D" w:rsidRPr="00200EA3" w:rsidRDefault="007A2B9D" w:rsidP="00200EA3">
            <w:pPr>
              <w:rPr>
                <w:sz w:val="20"/>
                <w:szCs w:val="20"/>
              </w:rPr>
            </w:pPr>
            <w:r w:rsidRPr="00200EA3">
              <w:rPr>
                <w:sz w:val="20"/>
                <w:szCs w:val="20"/>
              </w:rPr>
              <w:t>2 October</w:t>
            </w:r>
          </w:p>
        </w:tc>
        <w:tc>
          <w:tcPr>
            <w:tcW w:w="0" w:type="auto"/>
            <w:tcBorders>
              <w:top w:val="nil"/>
              <w:left w:val="single" w:sz="6" w:space="0" w:color="E0E0E0"/>
              <w:bottom w:val="single" w:sz="6" w:space="0" w:color="E0E0E0"/>
              <w:right w:val="single" w:sz="6" w:space="0" w:color="E0E0E0"/>
            </w:tcBorders>
            <w:hideMark/>
          </w:tcPr>
          <w:p w14:paraId="46BD8076" w14:textId="77777777" w:rsidR="007A2B9D" w:rsidRPr="00200EA3" w:rsidRDefault="007A2B9D" w:rsidP="00200EA3">
            <w:pPr>
              <w:rPr>
                <w:sz w:val="20"/>
                <w:szCs w:val="20"/>
              </w:rPr>
            </w:pPr>
            <w:r w:rsidRPr="00200EA3">
              <w:rPr>
                <w:sz w:val="20"/>
                <w:szCs w:val="20"/>
              </w:rPr>
              <w:t>3 days</w:t>
            </w:r>
          </w:p>
        </w:tc>
      </w:tr>
      <w:tr w:rsidR="007A2B9D" w:rsidRPr="00200EA3" w14:paraId="32C8A80D" w14:textId="77777777">
        <w:trPr>
          <w:trHeight w:val="540"/>
        </w:trPr>
        <w:tc>
          <w:tcPr>
            <w:tcW w:w="0" w:type="auto"/>
            <w:tcBorders>
              <w:top w:val="nil"/>
              <w:left w:val="single" w:sz="6" w:space="0" w:color="E0E0E0"/>
              <w:bottom w:val="single" w:sz="6" w:space="0" w:color="E0E0E0"/>
              <w:right w:val="single" w:sz="6" w:space="0" w:color="E0E0E0"/>
            </w:tcBorders>
            <w:hideMark/>
          </w:tcPr>
          <w:p w14:paraId="6E79C7C7" w14:textId="77777777" w:rsidR="007A2B9D" w:rsidRPr="00200EA3" w:rsidRDefault="007A2B9D" w:rsidP="00200EA3">
            <w:pPr>
              <w:rPr>
                <w:sz w:val="20"/>
                <w:szCs w:val="20"/>
              </w:rPr>
            </w:pPr>
            <w:r w:rsidRPr="00200EA3">
              <w:rPr>
                <w:sz w:val="20"/>
                <w:szCs w:val="20"/>
              </w:rPr>
              <w:t>T.26. Chapter 6 Writing (Deployment integration)</w:t>
            </w:r>
          </w:p>
        </w:tc>
        <w:tc>
          <w:tcPr>
            <w:tcW w:w="0" w:type="auto"/>
            <w:tcBorders>
              <w:top w:val="nil"/>
              <w:left w:val="single" w:sz="6" w:space="0" w:color="E0E0E0"/>
              <w:bottom w:val="single" w:sz="6" w:space="0" w:color="E0E0E0"/>
              <w:right w:val="single" w:sz="6" w:space="0" w:color="E0E0E0"/>
            </w:tcBorders>
            <w:hideMark/>
          </w:tcPr>
          <w:p w14:paraId="50F21A33" w14:textId="77777777" w:rsidR="007A2B9D" w:rsidRPr="00200EA3" w:rsidRDefault="007A2B9D" w:rsidP="00200EA3">
            <w:pPr>
              <w:rPr>
                <w:sz w:val="20"/>
                <w:szCs w:val="20"/>
              </w:rPr>
            </w:pPr>
            <w:r w:rsidRPr="00200EA3">
              <w:rPr>
                <w:sz w:val="20"/>
                <w:szCs w:val="20"/>
              </w:rPr>
              <w:t>3 October</w:t>
            </w:r>
          </w:p>
        </w:tc>
        <w:tc>
          <w:tcPr>
            <w:tcW w:w="0" w:type="auto"/>
            <w:tcBorders>
              <w:top w:val="nil"/>
              <w:left w:val="single" w:sz="6" w:space="0" w:color="E0E0E0"/>
              <w:bottom w:val="single" w:sz="6" w:space="0" w:color="E0E0E0"/>
              <w:right w:val="single" w:sz="6" w:space="0" w:color="E0E0E0"/>
            </w:tcBorders>
            <w:hideMark/>
          </w:tcPr>
          <w:p w14:paraId="72E3E892" w14:textId="77777777" w:rsidR="007A2B9D" w:rsidRPr="00200EA3" w:rsidRDefault="007A2B9D" w:rsidP="00200EA3">
            <w:pPr>
              <w:rPr>
                <w:sz w:val="20"/>
                <w:szCs w:val="20"/>
              </w:rPr>
            </w:pPr>
            <w:r w:rsidRPr="00200EA3">
              <w:rPr>
                <w:sz w:val="20"/>
                <w:szCs w:val="20"/>
              </w:rPr>
              <w:t>7 October</w:t>
            </w:r>
          </w:p>
        </w:tc>
        <w:tc>
          <w:tcPr>
            <w:tcW w:w="0" w:type="auto"/>
            <w:tcBorders>
              <w:top w:val="nil"/>
              <w:left w:val="single" w:sz="6" w:space="0" w:color="E0E0E0"/>
              <w:bottom w:val="single" w:sz="6" w:space="0" w:color="E0E0E0"/>
              <w:right w:val="single" w:sz="6" w:space="0" w:color="E0E0E0"/>
            </w:tcBorders>
            <w:hideMark/>
          </w:tcPr>
          <w:p w14:paraId="2C5E2546" w14:textId="77777777" w:rsidR="007A2B9D" w:rsidRPr="00200EA3" w:rsidRDefault="007A2B9D" w:rsidP="00A853DB">
            <w:pPr>
              <w:keepNext/>
              <w:rPr>
                <w:sz w:val="20"/>
                <w:szCs w:val="20"/>
              </w:rPr>
            </w:pPr>
            <w:r w:rsidRPr="00200EA3">
              <w:rPr>
                <w:sz w:val="20"/>
                <w:szCs w:val="20"/>
              </w:rPr>
              <w:t>4 days</w:t>
            </w:r>
          </w:p>
        </w:tc>
      </w:tr>
    </w:tbl>
    <w:p w14:paraId="2479A32B" w14:textId="47E5062B" w:rsidR="007A2B9D" w:rsidRPr="00200EA3" w:rsidRDefault="00A853DB" w:rsidP="00A853DB">
      <w:pPr>
        <w:pStyle w:val="Caption"/>
        <w:rPr>
          <w:sz w:val="20"/>
          <w:szCs w:val="20"/>
          <w:lang w:val="en-US"/>
        </w:rPr>
      </w:pPr>
      <w:r>
        <w:t xml:space="preserve">Appendix </w:t>
      </w:r>
      <w:fldSimple w:instr=" SEQ Appendix \* ARABIC ">
        <w:r w:rsidR="00690F66">
          <w:rPr>
            <w:noProof/>
          </w:rPr>
          <w:t>9</w:t>
        </w:r>
      </w:fldSimple>
    </w:p>
    <w:p w14:paraId="477006D8" w14:textId="4708C4E1" w:rsidR="005B3A7F" w:rsidRPr="00200EA3" w:rsidRDefault="005B3A7F" w:rsidP="00EE4CD8">
      <w:pPr>
        <w:pStyle w:val="Heading4"/>
      </w:pPr>
      <w:r w:rsidRPr="00200EA3">
        <w:t>Phase 9 - Testing</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5B3A7F" w:rsidRPr="00200EA3" w14:paraId="2C7BEDB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582FAE8" w14:textId="77777777" w:rsidR="005B3A7F" w:rsidRPr="00200EA3" w:rsidRDefault="005B3A7F"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3CE07BCF" w14:textId="77777777" w:rsidR="005B3A7F" w:rsidRPr="00200EA3" w:rsidRDefault="005B3A7F"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0AFA92D6" w14:textId="77777777" w:rsidR="005B3A7F" w:rsidRPr="00200EA3" w:rsidRDefault="005B3A7F"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9DFDF07" w14:textId="77777777" w:rsidR="005B3A7F" w:rsidRPr="00200EA3" w:rsidRDefault="005B3A7F" w:rsidP="00200EA3">
            <w:pPr>
              <w:rPr>
                <w:sz w:val="20"/>
                <w:szCs w:val="20"/>
              </w:rPr>
            </w:pPr>
            <w:r w:rsidRPr="00200EA3">
              <w:rPr>
                <w:b/>
                <w:bCs/>
                <w:sz w:val="20"/>
                <w:szCs w:val="20"/>
              </w:rPr>
              <w:t>Duration</w:t>
            </w:r>
          </w:p>
        </w:tc>
      </w:tr>
      <w:tr w:rsidR="005B3A7F" w:rsidRPr="00200EA3" w14:paraId="753E254D" w14:textId="77777777">
        <w:trPr>
          <w:trHeight w:val="540"/>
        </w:trPr>
        <w:tc>
          <w:tcPr>
            <w:tcW w:w="0" w:type="auto"/>
            <w:tcBorders>
              <w:top w:val="nil"/>
              <w:left w:val="single" w:sz="6" w:space="0" w:color="E0E0E0"/>
              <w:bottom w:val="single" w:sz="6" w:space="0" w:color="E0E0E0"/>
              <w:right w:val="single" w:sz="6" w:space="0" w:color="E0E0E0"/>
            </w:tcBorders>
            <w:hideMark/>
          </w:tcPr>
          <w:p w14:paraId="295BDEC6" w14:textId="77777777" w:rsidR="005B3A7F" w:rsidRPr="00200EA3" w:rsidRDefault="005B3A7F" w:rsidP="00200EA3">
            <w:pPr>
              <w:rPr>
                <w:sz w:val="20"/>
                <w:szCs w:val="20"/>
              </w:rPr>
            </w:pPr>
            <w:r w:rsidRPr="00200EA3">
              <w:rPr>
                <w:sz w:val="20"/>
                <w:szCs w:val="20"/>
              </w:rPr>
              <w:t>T29. Developer Testing</w:t>
            </w:r>
          </w:p>
        </w:tc>
        <w:tc>
          <w:tcPr>
            <w:tcW w:w="0" w:type="auto"/>
            <w:tcBorders>
              <w:top w:val="nil"/>
              <w:left w:val="single" w:sz="6" w:space="0" w:color="E0E0E0"/>
              <w:bottom w:val="single" w:sz="6" w:space="0" w:color="E0E0E0"/>
              <w:right w:val="single" w:sz="6" w:space="0" w:color="E0E0E0"/>
            </w:tcBorders>
            <w:hideMark/>
          </w:tcPr>
          <w:p w14:paraId="447E227A" w14:textId="77777777" w:rsidR="005B3A7F" w:rsidRPr="00200EA3" w:rsidRDefault="005B3A7F" w:rsidP="00200EA3">
            <w:pPr>
              <w:rPr>
                <w:sz w:val="20"/>
                <w:szCs w:val="20"/>
              </w:rPr>
            </w:pPr>
            <w:r w:rsidRPr="00200EA3">
              <w:rPr>
                <w:sz w:val="20"/>
                <w:szCs w:val="20"/>
              </w:rPr>
              <w:t>9 October</w:t>
            </w:r>
          </w:p>
        </w:tc>
        <w:tc>
          <w:tcPr>
            <w:tcW w:w="0" w:type="auto"/>
            <w:tcBorders>
              <w:top w:val="nil"/>
              <w:left w:val="single" w:sz="6" w:space="0" w:color="E0E0E0"/>
              <w:bottom w:val="single" w:sz="6" w:space="0" w:color="E0E0E0"/>
              <w:right w:val="single" w:sz="6" w:space="0" w:color="E0E0E0"/>
            </w:tcBorders>
            <w:hideMark/>
          </w:tcPr>
          <w:p w14:paraId="35FD8647" w14:textId="77777777" w:rsidR="005B3A7F" w:rsidRPr="00200EA3" w:rsidRDefault="005B3A7F" w:rsidP="00200EA3">
            <w:pPr>
              <w:rPr>
                <w:sz w:val="20"/>
                <w:szCs w:val="20"/>
              </w:rPr>
            </w:pPr>
            <w:r w:rsidRPr="00200EA3">
              <w:rPr>
                <w:sz w:val="20"/>
                <w:szCs w:val="20"/>
              </w:rPr>
              <w:t>12 October</w:t>
            </w:r>
          </w:p>
        </w:tc>
        <w:tc>
          <w:tcPr>
            <w:tcW w:w="0" w:type="auto"/>
            <w:tcBorders>
              <w:top w:val="nil"/>
              <w:left w:val="single" w:sz="6" w:space="0" w:color="E0E0E0"/>
              <w:bottom w:val="single" w:sz="6" w:space="0" w:color="E0E0E0"/>
              <w:right w:val="single" w:sz="6" w:space="0" w:color="E0E0E0"/>
            </w:tcBorders>
            <w:hideMark/>
          </w:tcPr>
          <w:p w14:paraId="5A15111B" w14:textId="77777777" w:rsidR="005B3A7F" w:rsidRPr="00200EA3" w:rsidRDefault="005B3A7F" w:rsidP="00200EA3">
            <w:pPr>
              <w:rPr>
                <w:sz w:val="20"/>
                <w:szCs w:val="20"/>
              </w:rPr>
            </w:pPr>
            <w:r w:rsidRPr="00200EA3">
              <w:rPr>
                <w:sz w:val="20"/>
                <w:szCs w:val="20"/>
              </w:rPr>
              <w:t>3 days</w:t>
            </w:r>
          </w:p>
        </w:tc>
      </w:tr>
      <w:tr w:rsidR="005B3A7F" w:rsidRPr="00200EA3" w14:paraId="2D62EE7C" w14:textId="77777777">
        <w:trPr>
          <w:trHeight w:val="540"/>
        </w:trPr>
        <w:tc>
          <w:tcPr>
            <w:tcW w:w="0" w:type="auto"/>
            <w:tcBorders>
              <w:top w:val="nil"/>
              <w:left w:val="single" w:sz="6" w:space="0" w:color="E0E0E0"/>
              <w:bottom w:val="single" w:sz="6" w:space="0" w:color="E0E0E0"/>
              <w:right w:val="single" w:sz="6" w:space="0" w:color="E0E0E0"/>
            </w:tcBorders>
            <w:hideMark/>
          </w:tcPr>
          <w:p w14:paraId="6C29FBC6" w14:textId="77777777" w:rsidR="005B3A7F" w:rsidRPr="00200EA3" w:rsidRDefault="005B3A7F" w:rsidP="00200EA3">
            <w:pPr>
              <w:rPr>
                <w:sz w:val="20"/>
                <w:szCs w:val="20"/>
              </w:rPr>
            </w:pPr>
            <w:r w:rsidRPr="00200EA3">
              <w:rPr>
                <w:sz w:val="20"/>
                <w:szCs w:val="20"/>
              </w:rPr>
              <w:t>T29. Functional Testing</w:t>
            </w:r>
          </w:p>
        </w:tc>
        <w:tc>
          <w:tcPr>
            <w:tcW w:w="0" w:type="auto"/>
            <w:tcBorders>
              <w:top w:val="nil"/>
              <w:left w:val="single" w:sz="6" w:space="0" w:color="E0E0E0"/>
              <w:bottom w:val="single" w:sz="6" w:space="0" w:color="E0E0E0"/>
              <w:right w:val="single" w:sz="6" w:space="0" w:color="E0E0E0"/>
            </w:tcBorders>
            <w:hideMark/>
          </w:tcPr>
          <w:p w14:paraId="21ACBE10" w14:textId="77777777" w:rsidR="005B3A7F" w:rsidRPr="00200EA3" w:rsidRDefault="005B3A7F" w:rsidP="00200EA3">
            <w:pPr>
              <w:rPr>
                <w:sz w:val="20"/>
                <w:szCs w:val="20"/>
              </w:rPr>
            </w:pPr>
            <w:r w:rsidRPr="00200EA3">
              <w:rPr>
                <w:sz w:val="20"/>
                <w:szCs w:val="20"/>
              </w:rPr>
              <w:t>13 October</w:t>
            </w:r>
          </w:p>
        </w:tc>
        <w:tc>
          <w:tcPr>
            <w:tcW w:w="0" w:type="auto"/>
            <w:tcBorders>
              <w:top w:val="nil"/>
              <w:left w:val="single" w:sz="6" w:space="0" w:color="E0E0E0"/>
              <w:bottom w:val="single" w:sz="6" w:space="0" w:color="E0E0E0"/>
              <w:right w:val="single" w:sz="6" w:space="0" w:color="E0E0E0"/>
            </w:tcBorders>
            <w:hideMark/>
          </w:tcPr>
          <w:p w14:paraId="7B042B46" w14:textId="77777777" w:rsidR="005B3A7F" w:rsidRPr="00200EA3" w:rsidRDefault="005B3A7F" w:rsidP="00200EA3">
            <w:pPr>
              <w:rPr>
                <w:sz w:val="20"/>
                <w:szCs w:val="20"/>
              </w:rPr>
            </w:pPr>
            <w:r w:rsidRPr="00200EA3">
              <w:rPr>
                <w:sz w:val="20"/>
                <w:szCs w:val="20"/>
              </w:rPr>
              <w:t>15 October</w:t>
            </w:r>
          </w:p>
        </w:tc>
        <w:tc>
          <w:tcPr>
            <w:tcW w:w="0" w:type="auto"/>
            <w:tcBorders>
              <w:top w:val="nil"/>
              <w:left w:val="single" w:sz="6" w:space="0" w:color="E0E0E0"/>
              <w:bottom w:val="single" w:sz="6" w:space="0" w:color="E0E0E0"/>
              <w:right w:val="single" w:sz="6" w:space="0" w:color="E0E0E0"/>
            </w:tcBorders>
            <w:hideMark/>
          </w:tcPr>
          <w:p w14:paraId="69FD16DC" w14:textId="77777777" w:rsidR="005B3A7F" w:rsidRPr="00200EA3" w:rsidRDefault="005B3A7F" w:rsidP="00200EA3">
            <w:pPr>
              <w:rPr>
                <w:sz w:val="20"/>
                <w:szCs w:val="20"/>
              </w:rPr>
            </w:pPr>
            <w:r w:rsidRPr="00200EA3">
              <w:rPr>
                <w:sz w:val="20"/>
                <w:szCs w:val="20"/>
              </w:rPr>
              <w:t>2 days</w:t>
            </w:r>
          </w:p>
        </w:tc>
      </w:tr>
      <w:tr w:rsidR="005B3A7F" w:rsidRPr="00200EA3" w14:paraId="1FBAA82D" w14:textId="77777777">
        <w:trPr>
          <w:trHeight w:val="540"/>
        </w:trPr>
        <w:tc>
          <w:tcPr>
            <w:tcW w:w="0" w:type="auto"/>
            <w:tcBorders>
              <w:top w:val="nil"/>
              <w:left w:val="single" w:sz="6" w:space="0" w:color="E0E0E0"/>
              <w:bottom w:val="single" w:sz="6" w:space="0" w:color="E0E0E0"/>
              <w:right w:val="single" w:sz="6" w:space="0" w:color="E0E0E0"/>
            </w:tcBorders>
            <w:hideMark/>
          </w:tcPr>
          <w:p w14:paraId="4763C87D" w14:textId="77777777" w:rsidR="005B3A7F" w:rsidRPr="00200EA3" w:rsidRDefault="005B3A7F" w:rsidP="00200EA3">
            <w:pPr>
              <w:rPr>
                <w:sz w:val="20"/>
                <w:szCs w:val="20"/>
              </w:rPr>
            </w:pPr>
            <w:r w:rsidRPr="00200EA3">
              <w:rPr>
                <w:sz w:val="20"/>
                <w:szCs w:val="20"/>
              </w:rPr>
              <w:t>Non-Functional Testing</w:t>
            </w:r>
          </w:p>
        </w:tc>
        <w:tc>
          <w:tcPr>
            <w:tcW w:w="0" w:type="auto"/>
            <w:tcBorders>
              <w:top w:val="nil"/>
              <w:left w:val="single" w:sz="6" w:space="0" w:color="E0E0E0"/>
              <w:bottom w:val="single" w:sz="6" w:space="0" w:color="E0E0E0"/>
              <w:right w:val="single" w:sz="6" w:space="0" w:color="E0E0E0"/>
            </w:tcBorders>
            <w:hideMark/>
          </w:tcPr>
          <w:p w14:paraId="5A0F3B26" w14:textId="77777777" w:rsidR="005B3A7F" w:rsidRPr="00200EA3" w:rsidRDefault="005B3A7F" w:rsidP="00200EA3">
            <w:pPr>
              <w:rPr>
                <w:sz w:val="20"/>
                <w:szCs w:val="20"/>
              </w:rPr>
            </w:pPr>
            <w:r w:rsidRPr="00200EA3">
              <w:rPr>
                <w:sz w:val="20"/>
                <w:szCs w:val="20"/>
              </w:rPr>
              <w:t>16 October</w:t>
            </w:r>
          </w:p>
        </w:tc>
        <w:tc>
          <w:tcPr>
            <w:tcW w:w="0" w:type="auto"/>
            <w:tcBorders>
              <w:top w:val="nil"/>
              <w:left w:val="single" w:sz="6" w:space="0" w:color="E0E0E0"/>
              <w:bottom w:val="single" w:sz="6" w:space="0" w:color="E0E0E0"/>
              <w:right w:val="single" w:sz="6" w:space="0" w:color="E0E0E0"/>
            </w:tcBorders>
            <w:hideMark/>
          </w:tcPr>
          <w:p w14:paraId="155D158C" w14:textId="77777777" w:rsidR="005B3A7F" w:rsidRPr="00200EA3" w:rsidRDefault="005B3A7F" w:rsidP="00200EA3">
            <w:pPr>
              <w:rPr>
                <w:sz w:val="20"/>
                <w:szCs w:val="20"/>
              </w:rPr>
            </w:pPr>
            <w:r w:rsidRPr="00200EA3">
              <w:rPr>
                <w:sz w:val="20"/>
                <w:szCs w:val="20"/>
              </w:rPr>
              <w:t>18 October</w:t>
            </w:r>
          </w:p>
        </w:tc>
        <w:tc>
          <w:tcPr>
            <w:tcW w:w="0" w:type="auto"/>
            <w:tcBorders>
              <w:top w:val="nil"/>
              <w:left w:val="single" w:sz="6" w:space="0" w:color="E0E0E0"/>
              <w:bottom w:val="single" w:sz="6" w:space="0" w:color="E0E0E0"/>
              <w:right w:val="single" w:sz="6" w:space="0" w:color="E0E0E0"/>
            </w:tcBorders>
            <w:hideMark/>
          </w:tcPr>
          <w:p w14:paraId="2F104F30" w14:textId="77777777" w:rsidR="005B3A7F" w:rsidRPr="00200EA3" w:rsidRDefault="005B3A7F" w:rsidP="00200EA3">
            <w:pPr>
              <w:rPr>
                <w:sz w:val="20"/>
                <w:szCs w:val="20"/>
              </w:rPr>
            </w:pPr>
            <w:r w:rsidRPr="00200EA3">
              <w:rPr>
                <w:sz w:val="20"/>
                <w:szCs w:val="20"/>
              </w:rPr>
              <w:t>2 days</w:t>
            </w:r>
          </w:p>
        </w:tc>
      </w:tr>
      <w:tr w:rsidR="005B3A7F" w:rsidRPr="00200EA3" w14:paraId="4E652756" w14:textId="77777777">
        <w:trPr>
          <w:trHeight w:val="540"/>
        </w:trPr>
        <w:tc>
          <w:tcPr>
            <w:tcW w:w="0" w:type="auto"/>
            <w:tcBorders>
              <w:top w:val="nil"/>
              <w:left w:val="single" w:sz="6" w:space="0" w:color="E0E0E0"/>
              <w:bottom w:val="single" w:sz="6" w:space="0" w:color="E0E0E0"/>
              <w:right w:val="single" w:sz="6" w:space="0" w:color="E0E0E0"/>
            </w:tcBorders>
            <w:hideMark/>
          </w:tcPr>
          <w:p w14:paraId="56D2819D" w14:textId="77777777" w:rsidR="005B3A7F" w:rsidRPr="00200EA3" w:rsidRDefault="005B3A7F" w:rsidP="00200EA3">
            <w:pPr>
              <w:rPr>
                <w:sz w:val="20"/>
                <w:szCs w:val="20"/>
              </w:rPr>
            </w:pPr>
            <w:r w:rsidRPr="00200EA3">
              <w:rPr>
                <w:sz w:val="20"/>
                <w:szCs w:val="20"/>
              </w:rPr>
              <w:t>Load Testing</w:t>
            </w:r>
          </w:p>
        </w:tc>
        <w:tc>
          <w:tcPr>
            <w:tcW w:w="0" w:type="auto"/>
            <w:tcBorders>
              <w:top w:val="nil"/>
              <w:left w:val="single" w:sz="6" w:space="0" w:color="E0E0E0"/>
              <w:bottom w:val="single" w:sz="6" w:space="0" w:color="E0E0E0"/>
              <w:right w:val="single" w:sz="6" w:space="0" w:color="E0E0E0"/>
            </w:tcBorders>
            <w:hideMark/>
          </w:tcPr>
          <w:p w14:paraId="64C357DF" w14:textId="77777777" w:rsidR="005B3A7F" w:rsidRPr="00200EA3" w:rsidRDefault="005B3A7F" w:rsidP="00200EA3">
            <w:pPr>
              <w:rPr>
                <w:sz w:val="20"/>
                <w:szCs w:val="20"/>
              </w:rPr>
            </w:pPr>
            <w:r w:rsidRPr="00200EA3">
              <w:rPr>
                <w:sz w:val="20"/>
                <w:szCs w:val="20"/>
              </w:rPr>
              <w:t>19 October</w:t>
            </w:r>
          </w:p>
        </w:tc>
        <w:tc>
          <w:tcPr>
            <w:tcW w:w="0" w:type="auto"/>
            <w:tcBorders>
              <w:top w:val="nil"/>
              <w:left w:val="single" w:sz="6" w:space="0" w:color="E0E0E0"/>
              <w:bottom w:val="single" w:sz="6" w:space="0" w:color="E0E0E0"/>
              <w:right w:val="single" w:sz="6" w:space="0" w:color="E0E0E0"/>
            </w:tcBorders>
            <w:hideMark/>
          </w:tcPr>
          <w:p w14:paraId="350EFF2C" w14:textId="77777777" w:rsidR="005B3A7F" w:rsidRPr="00200EA3" w:rsidRDefault="005B3A7F" w:rsidP="00200EA3">
            <w:pPr>
              <w:rPr>
                <w:sz w:val="20"/>
                <w:szCs w:val="20"/>
              </w:rPr>
            </w:pPr>
            <w:r w:rsidRPr="00200EA3">
              <w:rPr>
                <w:sz w:val="20"/>
                <w:szCs w:val="20"/>
              </w:rPr>
              <w:t>21 October</w:t>
            </w:r>
          </w:p>
        </w:tc>
        <w:tc>
          <w:tcPr>
            <w:tcW w:w="0" w:type="auto"/>
            <w:tcBorders>
              <w:top w:val="nil"/>
              <w:left w:val="single" w:sz="6" w:space="0" w:color="E0E0E0"/>
              <w:bottom w:val="single" w:sz="6" w:space="0" w:color="E0E0E0"/>
              <w:right w:val="single" w:sz="6" w:space="0" w:color="E0E0E0"/>
            </w:tcBorders>
            <w:hideMark/>
          </w:tcPr>
          <w:p w14:paraId="1B6009D0" w14:textId="77777777" w:rsidR="005B3A7F" w:rsidRPr="00200EA3" w:rsidRDefault="005B3A7F" w:rsidP="00200EA3">
            <w:pPr>
              <w:rPr>
                <w:sz w:val="20"/>
                <w:szCs w:val="20"/>
              </w:rPr>
            </w:pPr>
            <w:r w:rsidRPr="00200EA3">
              <w:rPr>
                <w:sz w:val="20"/>
                <w:szCs w:val="20"/>
              </w:rPr>
              <w:t>2 days</w:t>
            </w:r>
          </w:p>
        </w:tc>
      </w:tr>
      <w:tr w:rsidR="005B3A7F" w:rsidRPr="00200EA3" w14:paraId="31D52A26" w14:textId="77777777">
        <w:trPr>
          <w:trHeight w:val="540"/>
        </w:trPr>
        <w:tc>
          <w:tcPr>
            <w:tcW w:w="0" w:type="auto"/>
            <w:tcBorders>
              <w:top w:val="nil"/>
              <w:left w:val="single" w:sz="6" w:space="0" w:color="E0E0E0"/>
              <w:bottom w:val="single" w:sz="6" w:space="0" w:color="E0E0E0"/>
              <w:right w:val="single" w:sz="6" w:space="0" w:color="E0E0E0"/>
            </w:tcBorders>
            <w:hideMark/>
          </w:tcPr>
          <w:p w14:paraId="19A2DF9E" w14:textId="77777777" w:rsidR="005B3A7F" w:rsidRPr="00200EA3" w:rsidRDefault="005B3A7F" w:rsidP="00200EA3">
            <w:pPr>
              <w:rPr>
                <w:sz w:val="20"/>
                <w:szCs w:val="20"/>
              </w:rPr>
            </w:pPr>
            <w:r w:rsidRPr="00200EA3">
              <w:rPr>
                <w:sz w:val="20"/>
                <w:szCs w:val="20"/>
              </w:rPr>
              <w:t>Chapter 7 Writing</w:t>
            </w:r>
          </w:p>
        </w:tc>
        <w:tc>
          <w:tcPr>
            <w:tcW w:w="0" w:type="auto"/>
            <w:tcBorders>
              <w:top w:val="nil"/>
              <w:left w:val="single" w:sz="6" w:space="0" w:color="E0E0E0"/>
              <w:bottom w:val="single" w:sz="6" w:space="0" w:color="E0E0E0"/>
              <w:right w:val="single" w:sz="6" w:space="0" w:color="E0E0E0"/>
            </w:tcBorders>
            <w:hideMark/>
          </w:tcPr>
          <w:p w14:paraId="18696DEB" w14:textId="77777777" w:rsidR="005B3A7F" w:rsidRPr="00200EA3" w:rsidRDefault="005B3A7F" w:rsidP="00200EA3">
            <w:pPr>
              <w:rPr>
                <w:sz w:val="20"/>
                <w:szCs w:val="20"/>
              </w:rPr>
            </w:pPr>
            <w:r w:rsidRPr="00200EA3">
              <w:rPr>
                <w:sz w:val="20"/>
                <w:szCs w:val="20"/>
              </w:rPr>
              <w:t>22 October</w:t>
            </w:r>
          </w:p>
        </w:tc>
        <w:tc>
          <w:tcPr>
            <w:tcW w:w="0" w:type="auto"/>
            <w:tcBorders>
              <w:top w:val="nil"/>
              <w:left w:val="single" w:sz="6" w:space="0" w:color="E0E0E0"/>
              <w:bottom w:val="single" w:sz="6" w:space="0" w:color="E0E0E0"/>
              <w:right w:val="single" w:sz="6" w:space="0" w:color="E0E0E0"/>
            </w:tcBorders>
            <w:hideMark/>
          </w:tcPr>
          <w:p w14:paraId="1FAA88B8" w14:textId="77777777" w:rsidR="005B3A7F" w:rsidRPr="00200EA3" w:rsidRDefault="005B3A7F" w:rsidP="00200EA3">
            <w:pPr>
              <w:rPr>
                <w:sz w:val="20"/>
                <w:szCs w:val="20"/>
              </w:rPr>
            </w:pPr>
            <w:r w:rsidRPr="00200EA3">
              <w:rPr>
                <w:sz w:val="20"/>
                <w:szCs w:val="20"/>
              </w:rPr>
              <w:t>25 October</w:t>
            </w:r>
          </w:p>
        </w:tc>
        <w:tc>
          <w:tcPr>
            <w:tcW w:w="0" w:type="auto"/>
            <w:tcBorders>
              <w:top w:val="nil"/>
              <w:left w:val="single" w:sz="6" w:space="0" w:color="E0E0E0"/>
              <w:bottom w:val="single" w:sz="6" w:space="0" w:color="E0E0E0"/>
              <w:right w:val="single" w:sz="6" w:space="0" w:color="E0E0E0"/>
            </w:tcBorders>
            <w:hideMark/>
          </w:tcPr>
          <w:p w14:paraId="6C4BC518" w14:textId="77777777" w:rsidR="005B3A7F" w:rsidRPr="00200EA3" w:rsidRDefault="005B3A7F" w:rsidP="00A853DB">
            <w:pPr>
              <w:keepNext/>
              <w:rPr>
                <w:sz w:val="20"/>
                <w:szCs w:val="20"/>
              </w:rPr>
            </w:pPr>
            <w:r w:rsidRPr="00200EA3">
              <w:rPr>
                <w:sz w:val="20"/>
                <w:szCs w:val="20"/>
              </w:rPr>
              <w:t>3 days</w:t>
            </w:r>
          </w:p>
        </w:tc>
      </w:tr>
    </w:tbl>
    <w:p w14:paraId="61415919" w14:textId="1BA93FA0" w:rsidR="005B3A7F" w:rsidRPr="00200EA3" w:rsidRDefault="00A853DB" w:rsidP="00A853DB">
      <w:pPr>
        <w:pStyle w:val="Caption"/>
        <w:rPr>
          <w:sz w:val="20"/>
          <w:szCs w:val="20"/>
          <w:lang w:val="en-US"/>
        </w:rPr>
      </w:pPr>
      <w:r>
        <w:t xml:space="preserve">Appendix </w:t>
      </w:r>
      <w:fldSimple w:instr=" SEQ Appendix \* ARABIC ">
        <w:r w:rsidR="00690F66">
          <w:rPr>
            <w:noProof/>
          </w:rPr>
          <w:t>10</w:t>
        </w:r>
      </w:fldSimple>
    </w:p>
    <w:p w14:paraId="6BFD56FB" w14:textId="056BA173" w:rsidR="00696838" w:rsidRPr="00EE4CD8" w:rsidRDefault="00696838" w:rsidP="00EE4CD8">
      <w:pPr>
        <w:pStyle w:val="Heading4"/>
      </w:pPr>
      <w:r w:rsidRPr="00200EA3">
        <w:t>Phase 10 - Evalu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785"/>
        <w:gridCol w:w="1750"/>
        <w:gridCol w:w="1750"/>
        <w:gridCol w:w="1725"/>
      </w:tblGrid>
      <w:tr w:rsidR="00696838" w:rsidRPr="00200EA3" w14:paraId="49A7223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8348F5" w14:textId="77777777" w:rsidR="00696838" w:rsidRPr="00200EA3" w:rsidRDefault="00696838"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E92DC83" w14:textId="77777777" w:rsidR="00696838" w:rsidRPr="00200EA3" w:rsidRDefault="00696838"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3224AA8" w14:textId="77777777" w:rsidR="00696838" w:rsidRPr="00200EA3" w:rsidRDefault="00696838"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596EA4B" w14:textId="77777777" w:rsidR="00696838" w:rsidRPr="00200EA3" w:rsidRDefault="00696838" w:rsidP="00200EA3">
            <w:pPr>
              <w:rPr>
                <w:sz w:val="20"/>
                <w:szCs w:val="20"/>
              </w:rPr>
            </w:pPr>
            <w:r w:rsidRPr="00200EA3">
              <w:rPr>
                <w:b/>
                <w:bCs/>
                <w:sz w:val="20"/>
                <w:szCs w:val="20"/>
              </w:rPr>
              <w:t>Duration</w:t>
            </w:r>
          </w:p>
        </w:tc>
      </w:tr>
      <w:tr w:rsidR="00696838" w:rsidRPr="00200EA3" w14:paraId="672A38F5" w14:textId="77777777">
        <w:trPr>
          <w:trHeight w:val="540"/>
        </w:trPr>
        <w:tc>
          <w:tcPr>
            <w:tcW w:w="0" w:type="auto"/>
            <w:tcBorders>
              <w:top w:val="nil"/>
              <w:left w:val="single" w:sz="6" w:space="0" w:color="E0E0E0"/>
              <w:bottom w:val="single" w:sz="6" w:space="0" w:color="E0E0E0"/>
              <w:right w:val="single" w:sz="6" w:space="0" w:color="E0E0E0"/>
            </w:tcBorders>
            <w:hideMark/>
          </w:tcPr>
          <w:p w14:paraId="2BD8E2E3" w14:textId="77777777" w:rsidR="00696838" w:rsidRPr="00200EA3" w:rsidRDefault="00696838" w:rsidP="00200EA3">
            <w:pPr>
              <w:rPr>
                <w:sz w:val="20"/>
                <w:szCs w:val="20"/>
              </w:rPr>
            </w:pPr>
            <w:r w:rsidRPr="00200EA3">
              <w:rPr>
                <w:sz w:val="20"/>
                <w:szCs w:val="20"/>
              </w:rPr>
              <w:t>Quantitative Evaluation</w:t>
            </w:r>
          </w:p>
        </w:tc>
        <w:tc>
          <w:tcPr>
            <w:tcW w:w="0" w:type="auto"/>
            <w:tcBorders>
              <w:top w:val="nil"/>
              <w:left w:val="single" w:sz="6" w:space="0" w:color="E0E0E0"/>
              <w:bottom w:val="single" w:sz="6" w:space="0" w:color="E0E0E0"/>
              <w:right w:val="single" w:sz="6" w:space="0" w:color="E0E0E0"/>
            </w:tcBorders>
            <w:hideMark/>
          </w:tcPr>
          <w:p w14:paraId="3A84F3CF" w14:textId="77777777" w:rsidR="00696838" w:rsidRPr="00200EA3" w:rsidRDefault="00696838" w:rsidP="00200EA3">
            <w:pPr>
              <w:rPr>
                <w:sz w:val="20"/>
                <w:szCs w:val="20"/>
              </w:rPr>
            </w:pPr>
            <w:r w:rsidRPr="00200EA3">
              <w:rPr>
                <w:sz w:val="20"/>
                <w:szCs w:val="20"/>
              </w:rPr>
              <w:t>27 October</w:t>
            </w:r>
          </w:p>
        </w:tc>
        <w:tc>
          <w:tcPr>
            <w:tcW w:w="0" w:type="auto"/>
            <w:tcBorders>
              <w:top w:val="nil"/>
              <w:left w:val="single" w:sz="6" w:space="0" w:color="E0E0E0"/>
              <w:bottom w:val="single" w:sz="6" w:space="0" w:color="E0E0E0"/>
              <w:right w:val="single" w:sz="6" w:space="0" w:color="E0E0E0"/>
            </w:tcBorders>
            <w:hideMark/>
          </w:tcPr>
          <w:p w14:paraId="198A21C5" w14:textId="77777777" w:rsidR="00696838" w:rsidRPr="00200EA3" w:rsidRDefault="00696838" w:rsidP="00200EA3">
            <w:pPr>
              <w:rPr>
                <w:sz w:val="20"/>
                <w:szCs w:val="20"/>
              </w:rPr>
            </w:pPr>
            <w:r w:rsidRPr="00200EA3">
              <w:rPr>
                <w:sz w:val="20"/>
                <w:szCs w:val="20"/>
              </w:rPr>
              <w:t>16 November</w:t>
            </w:r>
          </w:p>
        </w:tc>
        <w:tc>
          <w:tcPr>
            <w:tcW w:w="0" w:type="auto"/>
            <w:tcBorders>
              <w:top w:val="nil"/>
              <w:left w:val="single" w:sz="6" w:space="0" w:color="E0E0E0"/>
              <w:bottom w:val="single" w:sz="6" w:space="0" w:color="E0E0E0"/>
              <w:right w:val="single" w:sz="6" w:space="0" w:color="E0E0E0"/>
            </w:tcBorders>
            <w:hideMark/>
          </w:tcPr>
          <w:p w14:paraId="633E46AD" w14:textId="77777777" w:rsidR="00696838" w:rsidRPr="00200EA3" w:rsidRDefault="00696838" w:rsidP="00200EA3">
            <w:pPr>
              <w:rPr>
                <w:sz w:val="20"/>
                <w:szCs w:val="20"/>
              </w:rPr>
            </w:pPr>
            <w:r w:rsidRPr="00200EA3">
              <w:rPr>
                <w:sz w:val="20"/>
                <w:szCs w:val="20"/>
              </w:rPr>
              <w:t>21 days</w:t>
            </w:r>
          </w:p>
        </w:tc>
      </w:tr>
      <w:tr w:rsidR="00696838" w:rsidRPr="00200EA3" w14:paraId="7C84E19B" w14:textId="77777777">
        <w:trPr>
          <w:trHeight w:val="540"/>
        </w:trPr>
        <w:tc>
          <w:tcPr>
            <w:tcW w:w="0" w:type="auto"/>
            <w:tcBorders>
              <w:top w:val="nil"/>
              <w:left w:val="single" w:sz="6" w:space="0" w:color="E0E0E0"/>
              <w:bottom w:val="single" w:sz="6" w:space="0" w:color="E0E0E0"/>
              <w:right w:val="single" w:sz="6" w:space="0" w:color="E0E0E0"/>
            </w:tcBorders>
            <w:hideMark/>
          </w:tcPr>
          <w:p w14:paraId="59D7EE3D" w14:textId="77777777" w:rsidR="00696838" w:rsidRPr="00200EA3" w:rsidRDefault="00696838" w:rsidP="00200EA3">
            <w:pPr>
              <w:rPr>
                <w:sz w:val="20"/>
                <w:szCs w:val="20"/>
              </w:rPr>
            </w:pPr>
            <w:r w:rsidRPr="00200EA3">
              <w:rPr>
                <w:sz w:val="20"/>
                <w:szCs w:val="20"/>
              </w:rPr>
              <w:t>Qualitative Evaluation</w:t>
            </w:r>
          </w:p>
        </w:tc>
        <w:tc>
          <w:tcPr>
            <w:tcW w:w="0" w:type="auto"/>
            <w:tcBorders>
              <w:top w:val="nil"/>
              <w:left w:val="single" w:sz="6" w:space="0" w:color="E0E0E0"/>
              <w:bottom w:val="single" w:sz="6" w:space="0" w:color="E0E0E0"/>
              <w:right w:val="single" w:sz="6" w:space="0" w:color="E0E0E0"/>
            </w:tcBorders>
            <w:hideMark/>
          </w:tcPr>
          <w:p w14:paraId="4BDB6ED4" w14:textId="77777777" w:rsidR="00696838" w:rsidRPr="00200EA3" w:rsidRDefault="00696838" w:rsidP="00200EA3">
            <w:pPr>
              <w:rPr>
                <w:sz w:val="20"/>
                <w:szCs w:val="20"/>
              </w:rPr>
            </w:pPr>
            <w:r w:rsidRPr="00200EA3">
              <w:rPr>
                <w:sz w:val="20"/>
                <w:szCs w:val="20"/>
              </w:rPr>
              <w:t>17 November</w:t>
            </w:r>
          </w:p>
        </w:tc>
        <w:tc>
          <w:tcPr>
            <w:tcW w:w="0" w:type="auto"/>
            <w:tcBorders>
              <w:top w:val="nil"/>
              <w:left w:val="single" w:sz="6" w:space="0" w:color="E0E0E0"/>
              <w:bottom w:val="single" w:sz="6" w:space="0" w:color="E0E0E0"/>
              <w:right w:val="single" w:sz="6" w:space="0" w:color="E0E0E0"/>
            </w:tcBorders>
            <w:hideMark/>
          </w:tcPr>
          <w:p w14:paraId="3C379E99" w14:textId="77777777" w:rsidR="00696838" w:rsidRPr="00200EA3" w:rsidRDefault="00696838" w:rsidP="00200EA3">
            <w:pPr>
              <w:rPr>
                <w:sz w:val="20"/>
                <w:szCs w:val="20"/>
              </w:rPr>
            </w:pPr>
            <w:r w:rsidRPr="00200EA3">
              <w:rPr>
                <w:sz w:val="20"/>
                <w:szCs w:val="20"/>
              </w:rPr>
              <w:t>19 November</w:t>
            </w:r>
          </w:p>
        </w:tc>
        <w:tc>
          <w:tcPr>
            <w:tcW w:w="0" w:type="auto"/>
            <w:tcBorders>
              <w:top w:val="nil"/>
              <w:left w:val="single" w:sz="6" w:space="0" w:color="E0E0E0"/>
              <w:bottom w:val="single" w:sz="6" w:space="0" w:color="E0E0E0"/>
              <w:right w:val="single" w:sz="6" w:space="0" w:color="E0E0E0"/>
            </w:tcBorders>
            <w:hideMark/>
          </w:tcPr>
          <w:p w14:paraId="3CCC166B" w14:textId="77777777" w:rsidR="00696838" w:rsidRPr="00200EA3" w:rsidRDefault="00696838" w:rsidP="00200EA3">
            <w:pPr>
              <w:rPr>
                <w:sz w:val="20"/>
                <w:szCs w:val="20"/>
              </w:rPr>
            </w:pPr>
            <w:r w:rsidRPr="00200EA3">
              <w:rPr>
                <w:sz w:val="20"/>
                <w:szCs w:val="20"/>
              </w:rPr>
              <w:t>2 days</w:t>
            </w:r>
          </w:p>
        </w:tc>
      </w:tr>
      <w:tr w:rsidR="00696838" w:rsidRPr="00200EA3" w14:paraId="0FE4C874" w14:textId="77777777">
        <w:trPr>
          <w:trHeight w:val="540"/>
        </w:trPr>
        <w:tc>
          <w:tcPr>
            <w:tcW w:w="0" w:type="auto"/>
            <w:tcBorders>
              <w:top w:val="nil"/>
              <w:left w:val="single" w:sz="6" w:space="0" w:color="E0E0E0"/>
              <w:bottom w:val="single" w:sz="6" w:space="0" w:color="E0E0E0"/>
              <w:right w:val="single" w:sz="6" w:space="0" w:color="E0E0E0"/>
            </w:tcBorders>
            <w:hideMark/>
          </w:tcPr>
          <w:p w14:paraId="10CFF63E" w14:textId="77777777" w:rsidR="00696838" w:rsidRPr="00200EA3" w:rsidRDefault="00696838" w:rsidP="00200EA3">
            <w:pPr>
              <w:rPr>
                <w:sz w:val="20"/>
                <w:szCs w:val="20"/>
              </w:rPr>
            </w:pPr>
            <w:r w:rsidRPr="00200EA3">
              <w:rPr>
                <w:sz w:val="20"/>
                <w:szCs w:val="20"/>
              </w:rPr>
              <w:t>Evaluation of the Achievement of Functional Requirements</w:t>
            </w:r>
          </w:p>
        </w:tc>
        <w:tc>
          <w:tcPr>
            <w:tcW w:w="0" w:type="auto"/>
            <w:tcBorders>
              <w:top w:val="nil"/>
              <w:left w:val="single" w:sz="6" w:space="0" w:color="E0E0E0"/>
              <w:bottom w:val="single" w:sz="6" w:space="0" w:color="E0E0E0"/>
              <w:right w:val="single" w:sz="6" w:space="0" w:color="E0E0E0"/>
            </w:tcBorders>
            <w:hideMark/>
          </w:tcPr>
          <w:p w14:paraId="15265077" w14:textId="77777777" w:rsidR="00696838" w:rsidRPr="00200EA3" w:rsidRDefault="00696838" w:rsidP="00200EA3">
            <w:pPr>
              <w:rPr>
                <w:sz w:val="20"/>
                <w:szCs w:val="20"/>
              </w:rPr>
            </w:pPr>
            <w:r w:rsidRPr="00200EA3">
              <w:rPr>
                <w:sz w:val="20"/>
                <w:szCs w:val="20"/>
              </w:rPr>
              <w:t>20 November</w:t>
            </w:r>
          </w:p>
        </w:tc>
        <w:tc>
          <w:tcPr>
            <w:tcW w:w="0" w:type="auto"/>
            <w:tcBorders>
              <w:top w:val="nil"/>
              <w:left w:val="single" w:sz="6" w:space="0" w:color="E0E0E0"/>
              <w:bottom w:val="single" w:sz="6" w:space="0" w:color="E0E0E0"/>
              <w:right w:val="single" w:sz="6" w:space="0" w:color="E0E0E0"/>
            </w:tcBorders>
            <w:hideMark/>
          </w:tcPr>
          <w:p w14:paraId="79E99196" w14:textId="77777777" w:rsidR="00696838" w:rsidRPr="00200EA3" w:rsidRDefault="00696838" w:rsidP="00200EA3">
            <w:pPr>
              <w:rPr>
                <w:sz w:val="20"/>
                <w:szCs w:val="20"/>
              </w:rPr>
            </w:pPr>
            <w:r w:rsidRPr="00200EA3">
              <w:rPr>
                <w:sz w:val="20"/>
                <w:szCs w:val="20"/>
              </w:rPr>
              <w:t>22 November</w:t>
            </w:r>
          </w:p>
        </w:tc>
        <w:tc>
          <w:tcPr>
            <w:tcW w:w="0" w:type="auto"/>
            <w:tcBorders>
              <w:top w:val="nil"/>
              <w:left w:val="single" w:sz="6" w:space="0" w:color="E0E0E0"/>
              <w:bottom w:val="single" w:sz="6" w:space="0" w:color="E0E0E0"/>
              <w:right w:val="single" w:sz="6" w:space="0" w:color="E0E0E0"/>
            </w:tcBorders>
            <w:hideMark/>
          </w:tcPr>
          <w:p w14:paraId="108315B7" w14:textId="77777777" w:rsidR="00696838" w:rsidRPr="00200EA3" w:rsidRDefault="00696838" w:rsidP="00200EA3">
            <w:pPr>
              <w:rPr>
                <w:sz w:val="20"/>
                <w:szCs w:val="20"/>
              </w:rPr>
            </w:pPr>
            <w:r w:rsidRPr="00200EA3">
              <w:rPr>
                <w:sz w:val="20"/>
                <w:szCs w:val="20"/>
              </w:rPr>
              <w:t>2 days</w:t>
            </w:r>
          </w:p>
        </w:tc>
      </w:tr>
      <w:tr w:rsidR="00696838" w:rsidRPr="00200EA3" w14:paraId="354EA677" w14:textId="77777777">
        <w:trPr>
          <w:trHeight w:val="540"/>
        </w:trPr>
        <w:tc>
          <w:tcPr>
            <w:tcW w:w="0" w:type="auto"/>
            <w:tcBorders>
              <w:top w:val="nil"/>
              <w:left w:val="single" w:sz="6" w:space="0" w:color="E0E0E0"/>
              <w:bottom w:val="single" w:sz="6" w:space="0" w:color="E0E0E0"/>
              <w:right w:val="single" w:sz="6" w:space="0" w:color="E0E0E0"/>
            </w:tcBorders>
            <w:hideMark/>
          </w:tcPr>
          <w:p w14:paraId="56EABBBE" w14:textId="77777777" w:rsidR="00696838" w:rsidRPr="00200EA3" w:rsidRDefault="00696838" w:rsidP="00200EA3">
            <w:pPr>
              <w:rPr>
                <w:sz w:val="20"/>
                <w:szCs w:val="20"/>
              </w:rPr>
            </w:pPr>
            <w:r w:rsidRPr="00200EA3">
              <w:rPr>
                <w:sz w:val="20"/>
                <w:szCs w:val="20"/>
              </w:rPr>
              <w:t>Evaluation of the Achievement of Non-Functional Requirements.</w:t>
            </w:r>
          </w:p>
        </w:tc>
        <w:tc>
          <w:tcPr>
            <w:tcW w:w="0" w:type="auto"/>
            <w:tcBorders>
              <w:top w:val="nil"/>
              <w:left w:val="single" w:sz="6" w:space="0" w:color="E0E0E0"/>
              <w:bottom w:val="single" w:sz="6" w:space="0" w:color="E0E0E0"/>
              <w:right w:val="single" w:sz="6" w:space="0" w:color="E0E0E0"/>
            </w:tcBorders>
            <w:hideMark/>
          </w:tcPr>
          <w:p w14:paraId="06314B4F" w14:textId="77777777" w:rsidR="00696838" w:rsidRPr="00200EA3" w:rsidRDefault="00696838" w:rsidP="00200EA3">
            <w:pPr>
              <w:rPr>
                <w:sz w:val="20"/>
                <w:szCs w:val="20"/>
              </w:rPr>
            </w:pPr>
            <w:r w:rsidRPr="00200EA3">
              <w:rPr>
                <w:sz w:val="20"/>
                <w:szCs w:val="20"/>
              </w:rPr>
              <w:t>23 November</w:t>
            </w:r>
          </w:p>
        </w:tc>
        <w:tc>
          <w:tcPr>
            <w:tcW w:w="0" w:type="auto"/>
            <w:tcBorders>
              <w:top w:val="nil"/>
              <w:left w:val="single" w:sz="6" w:space="0" w:color="E0E0E0"/>
              <w:bottom w:val="single" w:sz="6" w:space="0" w:color="E0E0E0"/>
              <w:right w:val="single" w:sz="6" w:space="0" w:color="E0E0E0"/>
            </w:tcBorders>
            <w:hideMark/>
          </w:tcPr>
          <w:p w14:paraId="2C22BCAA" w14:textId="77777777" w:rsidR="00696838" w:rsidRPr="00200EA3" w:rsidRDefault="00696838" w:rsidP="00200EA3">
            <w:pPr>
              <w:rPr>
                <w:sz w:val="20"/>
                <w:szCs w:val="20"/>
              </w:rPr>
            </w:pPr>
            <w:r w:rsidRPr="00200EA3">
              <w:rPr>
                <w:sz w:val="20"/>
                <w:szCs w:val="20"/>
              </w:rPr>
              <w:t>26 November</w:t>
            </w:r>
          </w:p>
        </w:tc>
        <w:tc>
          <w:tcPr>
            <w:tcW w:w="0" w:type="auto"/>
            <w:tcBorders>
              <w:top w:val="nil"/>
              <w:left w:val="single" w:sz="6" w:space="0" w:color="E0E0E0"/>
              <w:bottom w:val="single" w:sz="6" w:space="0" w:color="E0E0E0"/>
              <w:right w:val="single" w:sz="6" w:space="0" w:color="E0E0E0"/>
            </w:tcBorders>
            <w:hideMark/>
          </w:tcPr>
          <w:p w14:paraId="4BAC8A9E" w14:textId="77777777" w:rsidR="00696838" w:rsidRPr="00200EA3" w:rsidRDefault="00696838" w:rsidP="00200EA3">
            <w:pPr>
              <w:rPr>
                <w:sz w:val="20"/>
                <w:szCs w:val="20"/>
              </w:rPr>
            </w:pPr>
            <w:r w:rsidRPr="00200EA3">
              <w:rPr>
                <w:sz w:val="20"/>
                <w:szCs w:val="20"/>
              </w:rPr>
              <w:t>3 days</w:t>
            </w:r>
          </w:p>
        </w:tc>
      </w:tr>
      <w:tr w:rsidR="00696838" w:rsidRPr="00200EA3" w14:paraId="0925C2F1" w14:textId="77777777">
        <w:trPr>
          <w:trHeight w:val="540"/>
        </w:trPr>
        <w:tc>
          <w:tcPr>
            <w:tcW w:w="0" w:type="auto"/>
            <w:tcBorders>
              <w:top w:val="nil"/>
              <w:left w:val="single" w:sz="6" w:space="0" w:color="E0E0E0"/>
              <w:bottom w:val="single" w:sz="6" w:space="0" w:color="E0E0E0"/>
              <w:right w:val="single" w:sz="6" w:space="0" w:color="E0E0E0"/>
            </w:tcBorders>
            <w:hideMark/>
          </w:tcPr>
          <w:p w14:paraId="2554FF9E" w14:textId="77777777" w:rsidR="00696838" w:rsidRPr="00200EA3" w:rsidRDefault="00696838" w:rsidP="00200EA3">
            <w:pPr>
              <w:rPr>
                <w:sz w:val="20"/>
                <w:szCs w:val="20"/>
              </w:rPr>
            </w:pPr>
            <w:r w:rsidRPr="00200EA3">
              <w:rPr>
                <w:sz w:val="20"/>
                <w:szCs w:val="20"/>
              </w:rPr>
              <w:t>Evaluation of the Achievement of Aim</w:t>
            </w:r>
          </w:p>
        </w:tc>
        <w:tc>
          <w:tcPr>
            <w:tcW w:w="0" w:type="auto"/>
            <w:tcBorders>
              <w:top w:val="nil"/>
              <w:left w:val="single" w:sz="6" w:space="0" w:color="E0E0E0"/>
              <w:bottom w:val="single" w:sz="6" w:space="0" w:color="E0E0E0"/>
              <w:right w:val="single" w:sz="6" w:space="0" w:color="E0E0E0"/>
            </w:tcBorders>
            <w:hideMark/>
          </w:tcPr>
          <w:p w14:paraId="48DF28D0" w14:textId="77777777" w:rsidR="00696838" w:rsidRPr="00200EA3" w:rsidRDefault="00696838" w:rsidP="00200EA3">
            <w:pPr>
              <w:rPr>
                <w:sz w:val="20"/>
                <w:szCs w:val="20"/>
              </w:rPr>
            </w:pPr>
            <w:r w:rsidRPr="00200EA3">
              <w:rPr>
                <w:sz w:val="20"/>
                <w:szCs w:val="20"/>
              </w:rPr>
              <w:t>27 November</w:t>
            </w:r>
          </w:p>
        </w:tc>
        <w:tc>
          <w:tcPr>
            <w:tcW w:w="0" w:type="auto"/>
            <w:tcBorders>
              <w:top w:val="nil"/>
              <w:left w:val="single" w:sz="6" w:space="0" w:color="E0E0E0"/>
              <w:bottom w:val="single" w:sz="6" w:space="0" w:color="E0E0E0"/>
              <w:right w:val="single" w:sz="6" w:space="0" w:color="E0E0E0"/>
            </w:tcBorders>
            <w:hideMark/>
          </w:tcPr>
          <w:p w14:paraId="342D9A4A" w14:textId="77777777" w:rsidR="00696838" w:rsidRPr="00200EA3" w:rsidRDefault="00696838" w:rsidP="00200EA3">
            <w:pPr>
              <w:rPr>
                <w:sz w:val="20"/>
                <w:szCs w:val="20"/>
              </w:rPr>
            </w:pPr>
            <w:r w:rsidRPr="00200EA3">
              <w:rPr>
                <w:sz w:val="20"/>
                <w:szCs w:val="20"/>
              </w:rPr>
              <w:t>29 November</w:t>
            </w:r>
          </w:p>
        </w:tc>
        <w:tc>
          <w:tcPr>
            <w:tcW w:w="0" w:type="auto"/>
            <w:tcBorders>
              <w:top w:val="nil"/>
              <w:left w:val="single" w:sz="6" w:space="0" w:color="E0E0E0"/>
              <w:bottom w:val="single" w:sz="6" w:space="0" w:color="E0E0E0"/>
              <w:right w:val="single" w:sz="6" w:space="0" w:color="E0E0E0"/>
            </w:tcBorders>
            <w:hideMark/>
          </w:tcPr>
          <w:p w14:paraId="5484E3D8" w14:textId="77777777" w:rsidR="00696838" w:rsidRPr="00200EA3" w:rsidRDefault="00696838" w:rsidP="00200EA3">
            <w:pPr>
              <w:rPr>
                <w:sz w:val="20"/>
                <w:szCs w:val="20"/>
              </w:rPr>
            </w:pPr>
            <w:r w:rsidRPr="00200EA3">
              <w:rPr>
                <w:sz w:val="20"/>
                <w:szCs w:val="20"/>
              </w:rPr>
              <w:t>2 days</w:t>
            </w:r>
          </w:p>
        </w:tc>
      </w:tr>
      <w:tr w:rsidR="00696838" w:rsidRPr="00200EA3" w14:paraId="5157BEA1" w14:textId="77777777">
        <w:trPr>
          <w:trHeight w:val="540"/>
        </w:trPr>
        <w:tc>
          <w:tcPr>
            <w:tcW w:w="0" w:type="auto"/>
            <w:tcBorders>
              <w:top w:val="nil"/>
              <w:left w:val="single" w:sz="6" w:space="0" w:color="E0E0E0"/>
              <w:bottom w:val="single" w:sz="6" w:space="0" w:color="E0E0E0"/>
              <w:right w:val="single" w:sz="6" w:space="0" w:color="E0E0E0"/>
            </w:tcBorders>
            <w:hideMark/>
          </w:tcPr>
          <w:p w14:paraId="08B4597E" w14:textId="77777777" w:rsidR="00696838" w:rsidRPr="00200EA3" w:rsidRDefault="00696838" w:rsidP="00200EA3">
            <w:pPr>
              <w:rPr>
                <w:sz w:val="20"/>
                <w:szCs w:val="20"/>
              </w:rPr>
            </w:pPr>
            <w:r w:rsidRPr="00200EA3">
              <w:rPr>
                <w:sz w:val="20"/>
                <w:szCs w:val="20"/>
              </w:rPr>
              <w:t>Answer for the research questions</w:t>
            </w:r>
          </w:p>
        </w:tc>
        <w:tc>
          <w:tcPr>
            <w:tcW w:w="0" w:type="auto"/>
            <w:tcBorders>
              <w:top w:val="nil"/>
              <w:left w:val="single" w:sz="6" w:space="0" w:color="E0E0E0"/>
              <w:bottom w:val="single" w:sz="6" w:space="0" w:color="E0E0E0"/>
              <w:right w:val="single" w:sz="6" w:space="0" w:color="E0E0E0"/>
            </w:tcBorders>
            <w:hideMark/>
          </w:tcPr>
          <w:p w14:paraId="09D9E442" w14:textId="77777777" w:rsidR="00696838" w:rsidRPr="00200EA3" w:rsidRDefault="00696838" w:rsidP="00200EA3">
            <w:pPr>
              <w:rPr>
                <w:sz w:val="20"/>
                <w:szCs w:val="20"/>
              </w:rPr>
            </w:pPr>
            <w:r w:rsidRPr="00200EA3">
              <w:rPr>
                <w:sz w:val="20"/>
                <w:szCs w:val="20"/>
              </w:rPr>
              <w:t>30 November</w:t>
            </w:r>
          </w:p>
        </w:tc>
        <w:tc>
          <w:tcPr>
            <w:tcW w:w="0" w:type="auto"/>
            <w:tcBorders>
              <w:top w:val="nil"/>
              <w:left w:val="single" w:sz="6" w:space="0" w:color="E0E0E0"/>
              <w:bottom w:val="single" w:sz="6" w:space="0" w:color="E0E0E0"/>
              <w:right w:val="single" w:sz="6" w:space="0" w:color="E0E0E0"/>
            </w:tcBorders>
            <w:hideMark/>
          </w:tcPr>
          <w:p w14:paraId="07167546" w14:textId="77777777" w:rsidR="00696838" w:rsidRPr="00200EA3" w:rsidRDefault="00696838" w:rsidP="00200EA3">
            <w:pPr>
              <w:rPr>
                <w:sz w:val="20"/>
                <w:szCs w:val="20"/>
              </w:rPr>
            </w:pPr>
            <w:r w:rsidRPr="00200EA3">
              <w:rPr>
                <w:sz w:val="20"/>
                <w:szCs w:val="20"/>
              </w:rPr>
              <w:t>1 December</w:t>
            </w:r>
          </w:p>
        </w:tc>
        <w:tc>
          <w:tcPr>
            <w:tcW w:w="0" w:type="auto"/>
            <w:tcBorders>
              <w:top w:val="nil"/>
              <w:left w:val="single" w:sz="6" w:space="0" w:color="E0E0E0"/>
              <w:bottom w:val="single" w:sz="6" w:space="0" w:color="E0E0E0"/>
              <w:right w:val="single" w:sz="6" w:space="0" w:color="E0E0E0"/>
            </w:tcBorders>
            <w:hideMark/>
          </w:tcPr>
          <w:p w14:paraId="039DA1E0" w14:textId="77777777" w:rsidR="00696838" w:rsidRPr="00200EA3" w:rsidRDefault="00696838" w:rsidP="00200EA3">
            <w:pPr>
              <w:rPr>
                <w:sz w:val="20"/>
                <w:szCs w:val="20"/>
              </w:rPr>
            </w:pPr>
            <w:r w:rsidRPr="00200EA3">
              <w:rPr>
                <w:sz w:val="20"/>
                <w:szCs w:val="20"/>
              </w:rPr>
              <w:t>2 days</w:t>
            </w:r>
          </w:p>
        </w:tc>
      </w:tr>
      <w:tr w:rsidR="00696838" w:rsidRPr="00200EA3" w14:paraId="10F546DA" w14:textId="77777777">
        <w:trPr>
          <w:trHeight w:val="540"/>
        </w:trPr>
        <w:tc>
          <w:tcPr>
            <w:tcW w:w="0" w:type="auto"/>
            <w:tcBorders>
              <w:top w:val="nil"/>
              <w:left w:val="single" w:sz="6" w:space="0" w:color="E0E0E0"/>
              <w:bottom w:val="single" w:sz="6" w:space="0" w:color="E0E0E0"/>
              <w:right w:val="single" w:sz="6" w:space="0" w:color="E0E0E0"/>
            </w:tcBorders>
            <w:hideMark/>
          </w:tcPr>
          <w:p w14:paraId="2E38FF6E" w14:textId="77777777" w:rsidR="00696838" w:rsidRPr="00200EA3" w:rsidRDefault="00696838" w:rsidP="00200EA3">
            <w:pPr>
              <w:rPr>
                <w:sz w:val="20"/>
                <w:szCs w:val="20"/>
              </w:rPr>
            </w:pPr>
            <w:r w:rsidRPr="00200EA3">
              <w:rPr>
                <w:sz w:val="20"/>
                <w:szCs w:val="20"/>
              </w:rPr>
              <w:t>Evaluation of the Achievement of Research Objectives</w:t>
            </w:r>
          </w:p>
        </w:tc>
        <w:tc>
          <w:tcPr>
            <w:tcW w:w="0" w:type="auto"/>
            <w:tcBorders>
              <w:top w:val="nil"/>
              <w:left w:val="single" w:sz="6" w:space="0" w:color="E0E0E0"/>
              <w:bottom w:val="single" w:sz="6" w:space="0" w:color="E0E0E0"/>
              <w:right w:val="single" w:sz="6" w:space="0" w:color="E0E0E0"/>
            </w:tcBorders>
            <w:hideMark/>
          </w:tcPr>
          <w:p w14:paraId="5BABE9BD"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6D32DC23"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53341ACF" w14:textId="77777777" w:rsidR="00696838" w:rsidRPr="00200EA3" w:rsidRDefault="00696838" w:rsidP="00200EA3">
            <w:pPr>
              <w:rPr>
                <w:sz w:val="20"/>
                <w:szCs w:val="20"/>
              </w:rPr>
            </w:pPr>
            <w:r w:rsidRPr="00200EA3">
              <w:rPr>
                <w:sz w:val="20"/>
                <w:szCs w:val="20"/>
              </w:rPr>
              <w:t>1 day</w:t>
            </w:r>
          </w:p>
        </w:tc>
      </w:tr>
      <w:tr w:rsidR="00696838" w:rsidRPr="00200EA3" w14:paraId="6073C7FC" w14:textId="77777777">
        <w:trPr>
          <w:trHeight w:val="540"/>
        </w:trPr>
        <w:tc>
          <w:tcPr>
            <w:tcW w:w="0" w:type="auto"/>
            <w:tcBorders>
              <w:top w:val="nil"/>
              <w:left w:val="single" w:sz="6" w:space="0" w:color="E0E0E0"/>
              <w:bottom w:val="single" w:sz="6" w:space="0" w:color="E0E0E0"/>
              <w:right w:val="single" w:sz="6" w:space="0" w:color="E0E0E0"/>
            </w:tcBorders>
            <w:hideMark/>
          </w:tcPr>
          <w:p w14:paraId="2CABCFE5" w14:textId="77777777" w:rsidR="00696838" w:rsidRPr="00200EA3" w:rsidRDefault="00696838" w:rsidP="00200EA3">
            <w:pPr>
              <w:rPr>
                <w:sz w:val="20"/>
                <w:szCs w:val="20"/>
              </w:rPr>
            </w:pPr>
            <w:r w:rsidRPr="00200EA3">
              <w:rPr>
                <w:sz w:val="20"/>
                <w:szCs w:val="20"/>
              </w:rPr>
              <w:t>Evaluation of the Achievement of Operational Objectives</w:t>
            </w:r>
          </w:p>
        </w:tc>
        <w:tc>
          <w:tcPr>
            <w:tcW w:w="0" w:type="auto"/>
            <w:tcBorders>
              <w:top w:val="nil"/>
              <w:left w:val="single" w:sz="6" w:space="0" w:color="E0E0E0"/>
              <w:bottom w:val="single" w:sz="6" w:space="0" w:color="E0E0E0"/>
              <w:right w:val="single" w:sz="6" w:space="0" w:color="E0E0E0"/>
            </w:tcBorders>
            <w:hideMark/>
          </w:tcPr>
          <w:p w14:paraId="56534E98" w14:textId="77777777" w:rsidR="00696838" w:rsidRPr="00200EA3" w:rsidRDefault="00696838" w:rsidP="00200EA3">
            <w:pPr>
              <w:rPr>
                <w:sz w:val="20"/>
                <w:szCs w:val="20"/>
              </w:rPr>
            </w:pPr>
            <w:r w:rsidRPr="00200EA3">
              <w:rPr>
                <w:sz w:val="20"/>
                <w:szCs w:val="20"/>
              </w:rPr>
              <w:t>3 December</w:t>
            </w:r>
          </w:p>
        </w:tc>
        <w:tc>
          <w:tcPr>
            <w:tcW w:w="0" w:type="auto"/>
            <w:tcBorders>
              <w:top w:val="nil"/>
              <w:left w:val="single" w:sz="6" w:space="0" w:color="E0E0E0"/>
              <w:bottom w:val="single" w:sz="6" w:space="0" w:color="E0E0E0"/>
              <w:right w:val="single" w:sz="6" w:space="0" w:color="E0E0E0"/>
            </w:tcBorders>
            <w:hideMark/>
          </w:tcPr>
          <w:p w14:paraId="54FB0538" w14:textId="77777777" w:rsidR="00696838" w:rsidRPr="00200EA3" w:rsidRDefault="00696838" w:rsidP="00200EA3">
            <w:pPr>
              <w:rPr>
                <w:sz w:val="20"/>
                <w:szCs w:val="20"/>
              </w:rPr>
            </w:pPr>
            <w:r w:rsidRPr="00200EA3">
              <w:rPr>
                <w:sz w:val="20"/>
                <w:szCs w:val="20"/>
              </w:rPr>
              <w:t>5 December</w:t>
            </w:r>
          </w:p>
        </w:tc>
        <w:tc>
          <w:tcPr>
            <w:tcW w:w="0" w:type="auto"/>
            <w:tcBorders>
              <w:top w:val="nil"/>
              <w:left w:val="single" w:sz="6" w:space="0" w:color="E0E0E0"/>
              <w:bottom w:val="single" w:sz="6" w:space="0" w:color="E0E0E0"/>
              <w:right w:val="single" w:sz="6" w:space="0" w:color="E0E0E0"/>
            </w:tcBorders>
            <w:hideMark/>
          </w:tcPr>
          <w:p w14:paraId="3D0413AE" w14:textId="77777777" w:rsidR="00696838" w:rsidRPr="00200EA3" w:rsidRDefault="00696838" w:rsidP="00200EA3">
            <w:pPr>
              <w:rPr>
                <w:sz w:val="20"/>
                <w:szCs w:val="20"/>
              </w:rPr>
            </w:pPr>
            <w:r w:rsidRPr="00200EA3">
              <w:rPr>
                <w:sz w:val="20"/>
                <w:szCs w:val="20"/>
              </w:rPr>
              <w:t>2 days</w:t>
            </w:r>
          </w:p>
        </w:tc>
      </w:tr>
      <w:tr w:rsidR="00696838" w:rsidRPr="00200EA3" w14:paraId="1DD6BD1B" w14:textId="77777777">
        <w:trPr>
          <w:trHeight w:val="540"/>
        </w:trPr>
        <w:tc>
          <w:tcPr>
            <w:tcW w:w="0" w:type="auto"/>
            <w:tcBorders>
              <w:top w:val="nil"/>
              <w:left w:val="single" w:sz="6" w:space="0" w:color="E0E0E0"/>
              <w:bottom w:val="single" w:sz="6" w:space="0" w:color="E0E0E0"/>
              <w:right w:val="single" w:sz="6" w:space="0" w:color="E0E0E0"/>
            </w:tcBorders>
            <w:hideMark/>
          </w:tcPr>
          <w:p w14:paraId="54CBFD37" w14:textId="77777777" w:rsidR="00696838" w:rsidRPr="00200EA3" w:rsidRDefault="00696838" w:rsidP="00200EA3">
            <w:pPr>
              <w:rPr>
                <w:sz w:val="20"/>
                <w:szCs w:val="20"/>
              </w:rPr>
            </w:pPr>
            <w:r w:rsidRPr="00200EA3">
              <w:rPr>
                <w:sz w:val="20"/>
                <w:szCs w:val="20"/>
              </w:rPr>
              <w:t>Evaluation of the Risks</w:t>
            </w:r>
          </w:p>
        </w:tc>
        <w:tc>
          <w:tcPr>
            <w:tcW w:w="0" w:type="auto"/>
            <w:tcBorders>
              <w:top w:val="nil"/>
              <w:left w:val="single" w:sz="6" w:space="0" w:color="E0E0E0"/>
              <w:bottom w:val="single" w:sz="6" w:space="0" w:color="E0E0E0"/>
              <w:right w:val="single" w:sz="6" w:space="0" w:color="E0E0E0"/>
            </w:tcBorders>
            <w:hideMark/>
          </w:tcPr>
          <w:p w14:paraId="30BE0BAF"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5D31736"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E2E35E8" w14:textId="77777777" w:rsidR="00696838" w:rsidRPr="00200EA3" w:rsidRDefault="00696838" w:rsidP="00200EA3">
            <w:pPr>
              <w:rPr>
                <w:sz w:val="20"/>
                <w:szCs w:val="20"/>
              </w:rPr>
            </w:pPr>
            <w:r w:rsidRPr="00200EA3">
              <w:rPr>
                <w:sz w:val="20"/>
                <w:szCs w:val="20"/>
              </w:rPr>
              <w:t>1 day</w:t>
            </w:r>
          </w:p>
        </w:tc>
      </w:tr>
      <w:tr w:rsidR="00696838" w:rsidRPr="00200EA3" w14:paraId="69DAA12D" w14:textId="77777777">
        <w:trPr>
          <w:trHeight w:val="540"/>
        </w:trPr>
        <w:tc>
          <w:tcPr>
            <w:tcW w:w="0" w:type="auto"/>
            <w:tcBorders>
              <w:top w:val="nil"/>
              <w:left w:val="single" w:sz="6" w:space="0" w:color="E0E0E0"/>
              <w:bottom w:val="single" w:sz="6" w:space="0" w:color="E0E0E0"/>
              <w:right w:val="single" w:sz="6" w:space="0" w:color="E0E0E0"/>
            </w:tcBorders>
            <w:hideMark/>
          </w:tcPr>
          <w:p w14:paraId="522174A6" w14:textId="77777777" w:rsidR="00696838" w:rsidRPr="00200EA3" w:rsidRDefault="00696838" w:rsidP="00200EA3">
            <w:pPr>
              <w:rPr>
                <w:sz w:val="20"/>
                <w:szCs w:val="20"/>
              </w:rPr>
            </w:pPr>
            <w:r w:rsidRPr="00200EA3">
              <w:rPr>
                <w:sz w:val="20"/>
                <w:szCs w:val="20"/>
              </w:rPr>
              <w:t>Evaluate LEPSI Impact of your research</w:t>
            </w:r>
          </w:p>
        </w:tc>
        <w:tc>
          <w:tcPr>
            <w:tcW w:w="0" w:type="auto"/>
            <w:tcBorders>
              <w:top w:val="nil"/>
              <w:left w:val="single" w:sz="6" w:space="0" w:color="E0E0E0"/>
              <w:bottom w:val="single" w:sz="6" w:space="0" w:color="E0E0E0"/>
              <w:right w:val="single" w:sz="6" w:space="0" w:color="E0E0E0"/>
            </w:tcBorders>
            <w:hideMark/>
          </w:tcPr>
          <w:p w14:paraId="6884D4DA" w14:textId="77777777" w:rsidR="00696838" w:rsidRPr="00200EA3" w:rsidRDefault="00696838" w:rsidP="00200EA3">
            <w:pPr>
              <w:rPr>
                <w:sz w:val="20"/>
                <w:szCs w:val="20"/>
              </w:rPr>
            </w:pPr>
            <w:r w:rsidRPr="00200EA3">
              <w:rPr>
                <w:sz w:val="20"/>
                <w:szCs w:val="20"/>
              </w:rPr>
              <w:t>7 December</w:t>
            </w:r>
          </w:p>
        </w:tc>
        <w:tc>
          <w:tcPr>
            <w:tcW w:w="0" w:type="auto"/>
            <w:tcBorders>
              <w:top w:val="nil"/>
              <w:left w:val="single" w:sz="6" w:space="0" w:color="E0E0E0"/>
              <w:bottom w:val="single" w:sz="6" w:space="0" w:color="E0E0E0"/>
              <w:right w:val="single" w:sz="6" w:space="0" w:color="E0E0E0"/>
            </w:tcBorders>
            <w:hideMark/>
          </w:tcPr>
          <w:p w14:paraId="4AE69326" w14:textId="77777777" w:rsidR="00696838" w:rsidRPr="00200EA3" w:rsidRDefault="00696838" w:rsidP="00200EA3">
            <w:pPr>
              <w:rPr>
                <w:sz w:val="20"/>
                <w:szCs w:val="20"/>
              </w:rPr>
            </w:pPr>
            <w:r w:rsidRPr="00200EA3">
              <w:rPr>
                <w:sz w:val="20"/>
                <w:szCs w:val="20"/>
              </w:rPr>
              <w:t>9 December</w:t>
            </w:r>
          </w:p>
        </w:tc>
        <w:tc>
          <w:tcPr>
            <w:tcW w:w="0" w:type="auto"/>
            <w:tcBorders>
              <w:top w:val="nil"/>
              <w:left w:val="single" w:sz="6" w:space="0" w:color="E0E0E0"/>
              <w:bottom w:val="single" w:sz="6" w:space="0" w:color="E0E0E0"/>
              <w:right w:val="single" w:sz="6" w:space="0" w:color="E0E0E0"/>
            </w:tcBorders>
            <w:hideMark/>
          </w:tcPr>
          <w:p w14:paraId="0AA7FE7C" w14:textId="77777777" w:rsidR="00696838" w:rsidRPr="00200EA3" w:rsidRDefault="00696838" w:rsidP="00200EA3">
            <w:pPr>
              <w:rPr>
                <w:sz w:val="20"/>
                <w:szCs w:val="20"/>
              </w:rPr>
            </w:pPr>
            <w:r w:rsidRPr="00200EA3">
              <w:rPr>
                <w:sz w:val="20"/>
                <w:szCs w:val="20"/>
              </w:rPr>
              <w:t>2 days</w:t>
            </w:r>
          </w:p>
        </w:tc>
      </w:tr>
      <w:tr w:rsidR="00696838" w:rsidRPr="00200EA3" w14:paraId="2DE762C4" w14:textId="77777777">
        <w:trPr>
          <w:trHeight w:val="540"/>
        </w:trPr>
        <w:tc>
          <w:tcPr>
            <w:tcW w:w="0" w:type="auto"/>
            <w:tcBorders>
              <w:top w:val="nil"/>
              <w:left w:val="single" w:sz="6" w:space="0" w:color="E0E0E0"/>
              <w:bottom w:val="single" w:sz="6" w:space="0" w:color="E0E0E0"/>
              <w:right w:val="single" w:sz="6" w:space="0" w:color="E0E0E0"/>
            </w:tcBorders>
            <w:hideMark/>
          </w:tcPr>
          <w:p w14:paraId="03663C27" w14:textId="77777777" w:rsidR="00696838" w:rsidRPr="00200EA3" w:rsidRDefault="00696838" w:rsidP="00200EA3">
            <w:pPr>
              <w:rPr>
                <w:sz w:val="20"/>
                <w:szCs w:val="20"/>
              </w:rPr>
            </w:pPr>
            <w:r w:rsidRPr="00200EA3">
              <w:rPr>
                <w:sz w:val="20"/>
                <w:szCs w:val="20"/>
              </w:rPr>
              <w:lastRenderedPageBreak/>
              <w:t>Chapter 8 writing</w:t>
            </w:r>
          </w:p>
        </w:tc>
        <w:tc>
          <w:tcPr>
            <w:tcW w:w="0" w:type="auto"/>
            <w:tcBorders>
              <w:top w:val="nil"/>
              <w:left w:val="single" w:sz="6" w:space="0" w:color="E0E0E0"/>
              <w:bottom w:val="single" w:sz="6" w:space="0" w:color="E0E0E0"/>
              <w:right w:val="single" w:sz="6" w:space="0" w:color="E0E0E0"/>
            </w:tcBorders>
            <w:hideMark/>
          </w:tcPr>
          <w:p w14:paraId="041E60DD" w14:textId="77777777" w:rsidR="00696838" w:rsidRPr="00200EA3" w:rsidRDefault="00696838" w:rsidP="00200EA3">
            <w:pPr>
              <w:rPr>
                <w:sz w:val="20"/>
                <w:szCs w:val="20"/>
              </w:rPr>
            </w:pPr>
            <w:r w:rsidRPr="00200EA3">
              <w:rPr>
                <w:sz w:val="20"/>
                <w:szCs w:val="20"/>
              </w:rPr>
              <w:t>10 December</w:t>
            </w:r>
          </w:p>
        </w:tc>
        <w:tc>
          <w:tcPr>
            <w:tcW w:w="0" w:type="auto"/>
            <w:tcBorders>
              <w:top w:val="nil"/>
              <w:left w:val="single" w:sz="6" w:space="0" w:color="E0E0E0"/>
              <w:bottom w:val="single" w:sz="6" w:space="0" w:color="E0E0E0"/>
              <w:right w:val="single" w:sz="6" w:space="0" w:color="E0E0E0"/>
            </w:tcBorders>
            <w:hideMark/>
          </w:tcPr>
          <w:p w14:paraId="1C76B6B5" w14:textId="77777777" w:rsidR="00696838" w:rsidRPr="00200EA3" w:rsidRDefault="00696838" w:rsidP="00200EA3">
            <w:pPr>
              <w:rPr>
                <w:sz w:val="20"/>
                <w:szCs w:val="20"/>
              </w:rPr>
            </w:pPr>
            <w:r w:rsidRPr="00200EA3">
              <w:rPr>
                <w:sz w:val="20"/>
                <w:szCs w:val="20"/>
              </w:rPr>
              <w:t>13 December</w:t>
            </w:r>
          </w:p>
        </w:tc>
        <w:tc>
          <w:tcPr>
            <w:tcW w:w="0" w:type="auto"/>
            <w:tcBorders>
              <w:top w:val="nil"/>
              <w:left w:val="single" w:sz="6" w:space="0" w:color="E0E0E0"/>
              <w:bottom w:val="single" w:sz="6" w:space="0" w:color="E0E0E0"/>
              <w:right w:val="single" w:sz="6" w:space="0" w:color="E0E0E0"/>
            </w:tcBorders>
            <w:hideMark/>
          </w:tcPr>
          <w:p w14:paraId="114C0EFB" w14:textId="77777777" w:rsidR="00696838" w:rsidRPr="00200EA3" w:rsidRDefault="00696838" w:rsidP="00A853DB">
            <w:pPr>
              <w:keepNext/>
              <w:rPr>
                <w:sz w:val="20"/>
                <w:szCs w:val="20"/>
              </w:rPr>
            </w:pPr>
            <w:r w:rsidRPr="00200EA3">
              <w:rPr>
                <w:sz w:val="20"/>
                <w:szCs w:val="20"/>
              </w:rPr>
              <w:t>3 days</w:t>
            </w:r>
          </w:p>
        </w:tc>
      </w:tr>
    </w:tbl>
    <w:p w14:paraId="0671D1C4" w14:textId="6DD32E17" w:rsidR="00696838" w:rsidRPr="00200EA3" w:rsidRDefault="00A853DB" w:rsidP="00A853DB">
      <w:pPr>
        <w:pStyle w:val="Caption"/>
        <w:rPr>
          <w:sz w:val="20"/>
          <w:szCs w:val="20"/>
          <w:lang w:val="en-US"/>
        </w:rPr>
      </w:pPr>
      <w:r>
        <w:t xml:space="preserve">Appendix </w:t>
      </w:r>
      <w:fldSimple w:instr=" SEQ Appendix \* ARABIC ">
        <w:r w:rsidR="00690F66">
          <w:rPr>
            <w:noProof/>
          </w:rPr>
          <w:t>11</w:t>
        </w:r>
      </w:fldSimple>
    </w:p>
    <w:p w14:paraId="4299D700" w14:textId="7A1471C4" w:rsidR="00A84354" w:rsidRPr="00200EA3" w:rsidRDefault="00A84354" w:rsidP="00EE4CD8">
      <w:pPr>
        <w:pStyle w:val="Heading4"/>
      </w:pPr>
      <w:r w:rsidRPr="00200EA3">
        <w:t>Phase 10 - Conclus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A84354" w:rsidRPr="00200EA3" w14:paraId="3125BD9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23455F" w14:textId="77777777" w:rsidR="00A84354" w:rsidRPr="00200EA3" w:rsidRDefault="00A8435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B29403B" w14:textId="77777777" w:rsidR="00A84354" w:rsidRPr="00200EA3" w:rsidRDefault="00A8435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891CE81" w14:textId="77777777" w:rsidR="00A84354" w:rsidRPr="00200EA3" w:rsidRDefault="00A8435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3CAC181C" w14:textId="77777777" w:rsidR="00A84354" w:rsidRPr="00200EA3" w:rsidRDefault="00A84354" w:rsidP="00200EA3">
            <w:pPr>
              <w:rPr>
                <w:sz w:val="20"/>
                <w:szCs w:val="20"/>
              </w:rPr>
            </w:pPr>
            <w:r w:rsidRPr="00200EA3">
              <w:rPr>
                <w:b/>
                <w:bCs/>
                <w:sz w:val="20"/>
                <w:szCs w:val="20"/>
              </w:rPr>
              <w:t>Duration</w:t>
            </w:r>
          </w:p>
        </w:tc>
      </w:tr>
      <w:tr w:rsidR="00A84354" w:rsidRPr="00200EA3" w14:paraId="43F425D4" w14:textId="77777777">
        <w:trPr>
          <w:trHeight w:val="540"/>
        </w:trPr>
        <w:tc>
          <w:tcPr>
            <w:tcW w:w="0" w:type="auto"/>
            <w:tcBorders>
              <w:top w:val="nil"/>
              <w:left w:val="single" w:sz="6" w:space="0" w:color="E0E0E0"/>
              <w:bottom w:val="single" w:sz="6" w:space="0" w:color="E0E0E0"/>
              <w:right w:val="single" w:sz="6" w:space="0" w:color="E0E0E0"/>
            </w:tcBorders>
            <w:hideMark/>
          </w:tcPr>
          <w:p w14:paraId="0FE643E3" w14:textId="77777777" w:rsidR="00A84354" w:rsidRPr="00200EA3" w:rsidRDefault="00A84354" w:rsidP="00200EA3">
            <w:pPr>
              <w:rPr>
                <w:sz w:val="20"/>
                <w:szCs w:val="20"/>
              </w:rPr>
            </w:pPr>
            <w:r w:rsidRPr="00200EA3">
              <w:rPr>
                <w:sz w:val="20"/>
                <w:szCs w:val="20"/>
              </w:rPr>
              <w:t>Chapter 9 writing</w:t>
            </w:r>
          </w:p>
        </w:tc>
        <w:tc>
          <w:tcPr>
            <w:tcW w:w="0" w:type="auto"/>
            <w:tcBorders>
              <w:top w:val="nil"/>
              <w:left w:val="single" w:sz="6" w:space="0" w:color="E0E0E0"/>
              <w:bottom w:val="single" w:sz="6" w:space="0" w:color="E0E0E0"/>
              <w:right w:val="single" w:sz="6" w:space="0" w:color="E0E0E0"/>
            </w:tcBorders>
            <w:hideMark/>
          </w:tcPr>
          <w:p w14:paraId="0FC717A3" w14:textId="77777777" w:rsidR="00A84354" w:rsidRPr="00200EA3" w:rsidRDefault="00A84354" w:rsidP="00200EA3">
            <w:pPr>
              <w:rPr>
                <w:sz w:val="20"/>
                <w:szCs w:val="20"/>
              </w:rPr>
            </w:pPr>
            <w:r w:rsidRPr="00200EA3">
              <w:rPr>
                <w:sz w:val="20"/>
                <w:szCs w:val="20"/>
              </w:rPr>
              <w:t>14 December</w:t>
            </w:r>
          </w:p>
        </w:tc>
        <w:tc>
          <w:tcPr>
            <w:tcW w:w="0" w:type="auto"/>
            <w:tcBorders>
              <w:top w:val="nil"/>
              <w:left w:val="single" w:sz="6" w:space="0" w:color="E0E0E0"/>
              <w:bottom w:val="single" w:sz="6" w:space="0" w:color="E0E0E0"/>
              <w:right w:val="single" w:sz="6" w:space="0" w:color="E0E0E0"/>
            </w:tcBorders>
            <w:hideMark/>
          </w:tcPr>
          <w:p w14:paraId="63E27638" w14:textId="77777777" w:rsidR="00A84354" w:rsidRPr="00200EA3" w:rsidRDefault="00A84354" w:rsidP="00200EA3">
            <w:pPr>
              <w:rPr>
                <w:sz w:val="20"/>
                <w:szCs w:val="20"/>
              </w:rPr>
            </w:pPr>
            <w:r w:rsidRPr="00200EA3">
              <w:rPr>
                <w:sz w:val="20"/>
                <w:szCs w:val="20"/>
              </w:rPr>
              <w:t>16 December</w:t>
            </w:r>
          </w:p>
        </w:tc>
        <w:tc>
          <w:tcPr>
            <w:tcW w:w="0" w:type="auto"/>
            <w:tcBorders>
              <w:top w:val="nil"/>
              <w:left w:val="single" w:sz="6" w:space="0" w:color="E0E0E0"/>
              <w:bottom w:val="single" w:sz="6" w:space="0" w:color="E0E0E0"/>
              <w:right w:val="single" w:sz="6" w:space="0" w:color="E0E0E0"/>
            </w:tcBorders>
            <w:hideMark/>
          </w:tcPr>
          <w:p w14:paraId="01DE306B" w14:textId="77777777" w:rsidR="00A84354" w:rsidRPr="00200EA3" w:rsidRDefault="00A84354" w:rsidP="00A853DB">
            <w:pPr>
              <w:keepNext/>
              <w:rPr>
                <w:sz w:val="20"/>
                <w:szCs w:val="20"/>
              </w:rPr>
            </w:pPr>
            <w:r w:rsidRPr="00200EA3">
              <w:rPr>
                <w:sz w:val="20"/>
                <w:szCs w:val="20"/>
              </w:rPr>
              <w:t>2 days</w:t>
            </w:r>
          </w:p>
        </w:tc>
      </w:tr>
    </w:tbl>
    <w:p w14:paraId="47CFE8C9" w14:textId="5464C3C9" w:rsidR="00A84354" w:rsidRPr="00200EA3" w:rsidRDefault="00A853DB" w:rsidP="00A853DB">
      <w:pPr>
        <w:pStyle w:val="Caption"/>
        <w:rPr>
          <w:sz w:val="20"/>
          <w:szCs w:val="20"/>
          <w:lang w:val="en-US"/>
        </w:rPr>
      </w:pPr>
      <w:r>
        <w:t xml:space="preserve">Appendix </w:t>
      </w:r>
      <w:fldSimple w:instr=" SEQ Appendix \* ARABIC ">
        <w:r w:rsidR="00690F66">
          <w:rPr>
            <w:noProof/>
          </w:rPr>
          <w:t>12</w:t>
        </w:r>
      </w:fldSimple>
    </w:p>
    <w:p w14:paraId="1B548590" w14:textId="1828AED8" w:rsidR="00E66C57" w:rsidRDefault="00E66C57" w:rsidP="00934C83">
      <w:pPr>
        <w:pStyle w:val="Heading2"/>
      </w:pPr>
      <w:bookmarkStart w:id="192" w:name="_Toc216999704"/>
      <w:r w:rsidRPr="00200EA3">
        <w:t xml:space="preserve">Kanban Board </w:t>
      </w:r>
      <w:r w:rsidR="001F44E9">
        <w:t>and Mapping to Gantt Chart</w:t>
      </w:r>
      <w:bookmarkEnd w:id="192"/>
      <w:r w:rsidR="001F44E9">
        <w:t xml:space="preserve"> </w:t>
      </w:r>
    </w:p>
    <w:p w14:paraId="5C9F92E9" w14:textId="77777777" w:rsidR="001F44E9" w:rsidRDefault="001F44E9" w:rsidP="001F44E9"/>
    <w:p w14:paraId="7DB37E20" w14:textId="372CB2D7" w:rsidR="001F44E9" w:rsidRDefault="001F44E9" w:rsidP="001F44E9">
      <w:r>
        <w:t>This section provides how the Kanban used as the chosen project management methodology. All the tasks in the Gantt Chart are there in the Kanban board. Below screenshots of the Kanban board prove that.</w:t>
      </w:r>
    </w:p>
    <w:p w14:paraId="0C7C507E" w14:textId="77777777" w:rsidR="001F44E9" w:rsidRPr="001F44E9" w:rsidRDefault="001F44E9" w:rsidP="001F44E9"/>
    <w:p w14:paraId="56E228DD" w14:textId="77777777" w:rsidR="00A853DB" w:rsidRDefault="00E66C57" w:rsidP="00A853DB">
      <w:pPr>
        <w:keepNext/>
        <w:jc w:val="center"/>
      </w:pPr>
      <w:r w:rsidRPr="00200EA3">
        <w:rPr>
          <w:sz w:val="20"/>
          <w:szCs w:val="20"/>
        </w:rPr>
        <w:fldChar w:fldCharType="begin"/>
      </w:r>
      <w:r w:rsidRPr="00200EA3">
        <w:rPr>
          <w:sz w:val="20"/>
          <w:szCs w:val="20"/>
        </w:rPr>
        <w:instrText xml:space="preserve"> INCLUDEPICTURE "https://codahosted.io/docs/CK7uImbIi7/blobs/bl-404gNZ0Azd/c75b10d5f10f4c92519683147536b8a39a5a5ecd7337d4975eb8c583f3b45adbf9e7ee4c231e9af52781b34b7e969b48ced62117ad37df584b03042929c0ac719cf156618223a184481878bb5c44fca17858212b0df35c299f4da078a18f927aeaf3be6c" \* MERGEFORMATINET </w:instrText>
      </w:r>
      <w:r w:rsidRPr="00200EA3">
        <w:rPr>
          <w:sz w:val="20"/>
          <w:szCs w:val="20"/>
        </w:rPr>
        <w:fldChar w:fldCharType="separate"/>
      </w:r>
      <w:r w:rsidRPr="00200EA3">
        <w:rPr>
          <w:noProof/>
          <w:sz w:val="20"/>
          <w:szCs w:val="20"/>
        </w:rPr>
        <w:drawing>
          <wp:inline distT="0" distB="0" distL="0" distR="0" wp14:anchorId="20953059" wp14:editId="3E955D5C">
            <wp:extent cx="3403600" cy="2194277"/>
            <wp:effectExtent l="0" t="0" r="0" b="3175"/>
            <wp:docPr id="681638366" name="Picture 5"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638366" name="Picture 5" descr="A screenshot of a project plan&#10;&#10;AI-generated content may be incorrect."/>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413003" cy="2200339"/>
                    </a:xfrm>
                    <a:prstGeom prst="rect">
                      <a:avLst/>
                    </a:prstGeom>
                    <a:noFill/>
                    <a:ln>
                      <a:noFill/>
                    </a:ln>
                  </pic:spPr>
                </pic:pic>
              </a:graphicData>
            </a:graphic>
          </wp:inline>
        </w:drawing>
      </w:r>
      <w:r w:rsidRPr="00200EA3">
        <w:rPr>
          <w:sz w:val="20"/>
          <w:szCs w:val="20"/>
        </w:rPr>
        <w:fldChar w:fldCharType="end"/>
      </w:r>
    </w:p>
    <w:p w14:paraId="166C935C" w14:textId="4A1F1C69" w:rsidR="00E66C57" w:rsidRPr="00200EA3" w:rsidRDefault="00A853DB" w:rsidP="00A853DB">
      <w:pPr>
        <w:pStyle w:val="Caption"/>
        <w:jc w:val="center"/>
        <w:rPr>
          <w:sz w:val="20"/>
          <w:szCs w:val="20"/>
        </w:rPr>
      </w:pPr>
      <w:r>
        <w:t xml:space="preserve">Appendix </w:t>
      </w:r>
      <w:fldSimple w:instr=" SEQ Appendix \* ARABIC ">
        <w:r w:rsidR="00690F66">
          <w:rPr>
            <w:noProof/>
          </w:rPr>
          <w:t>13</w:t>
        </w:r>
      </w:fldSimple>
    </w:p>
    <w:p w14:paraId="36FF3506" w14:textId="77777777" w:rsidR="00A853DB" w:rsidRDefault="00E66C57" w:rsidP="00A853DB">
      <w:pPr>
        <w:keepNext/>
        <w:jc w:val="center"/>
      </w:pPr>
      <w:r w:rsidRPr="00200EA3">
        <w:rPr>
          <w:sz w:val="20"/>
          <w:szCs w:val="20"/>
        </w:rPr>
        <w:fldChar w:fldCharType="begin"/>
      </w:r>
      <w:r w:rsidRPr="00200EA3">
        <w:rPr>
          <w:sz w:val="20"/>
          <w:szCs w:val="20"/>
        </w:rPr>
        <w:instrText xml:space="preserve"> INCLUDEPICTURE "https://codahosted.io/docs/CK7uImbIi7/blobs/bl-bNFIX_JiQS/6bb34ca70449a107c5677e1fa37e660b4dd01e35f222ab44d58009606bba79d78669e3aa614b5f5c5ba693fce3d001364ec476c0269928f65b625bd98b8b68b7996a92be385ad7dcd22dcef12d3d70762b0f352c738460691f9de8b303b8e376cf51fc2a" \* MERGEFORMATINET </w:instrText>
      </w:r>
      <w:r w:rsidRPr="00200EA3">
        <w:rPr>
          <w:sz w:val="20"/>
          <w:szCs w:val="20"/>
        </w:rPr>
        <w:fldChar w:fldCharType="separate"/>
      </w:r>
      <w:r w:rsidRPr="00200EA3">
        <w:rPr>
          <w:noProof/>
          <w:sz w:val="20"/>
          <w:szCs w:val="20"/>
        </w:rPr>
        <w:drawing>
          <wp:inline distT="0" distB="0" distL="0" distR="0" wp14:anchorId="5EC2F2D3" wp14:editId="10E865C8">
            <wp:extent cx="2673350" cy="3154351"/>
            <wp:effectExtent l="0" t="0" r="0" b="0"/>
            <wp:docPr id="1120671352"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71352" name="Picture 6" descr="A screenshot of a computer&#10;&#10;AI-generated content may be incorrect."/>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681153" cy="3163558"/>
                    </a:xfrm>
                    <a:prstGeom prst="rect">
                      <a:avLst/>
                    </a:prstGeom>
                    <a:noFill/>
                    <a:ln>
                      <a:noFill/>
                    </a:ln>
                  </pic:spPr>
                </pic:pic>
              </a:graphicData>
            </a:graphic>
          </wp:inline>
        </w:drawing>
      </w:r>
      <w:r w:rsidRPr="00200EA3">
        <w:rPr>
          <w:sz w:val="20"/>
          <w:szCs w:val="20"/>
        </w:rPr>
        <w:fldChar w:fldCharType="end"/>
      </w:r>
    </w:p>
    <w:p w14:paraId="77EA663C" w14:textId="255A5D6A" w:rsidR="00E66C57" w:rsidRPr="00200EA3" w:rsidRDefault="00A853DB" w:rsidP="00A853DB">
      <w:pPr>
        <w:pStyle w:val="Caption"/>
        <w:jc w:val="center"/>
        <w:rPr>
          <w:sz w:val="20"/>
          <w:szCs w:val="20"/>
        </w:rPr>
      </w:pPr>
      <w:r>
        <w:t xml:space="preserve">Appendix </w:t>
      </w:r>
      <w:fldSimple w:instr=" SEQ Appendix \* ARABIC ">
        <w:r w:rsidR="00690F66">
          <w:rPr>
            <w:noProof/>
          </w:rPr>
          <w:t>14</w:t>
        </w:r>
      </w:fldSimple>
    </w:p>
    <w:p w14:paraId="74C0B578" w14:textId="77777777" w:rsidR="00A853DB" w:rsidRDefault="00E66C57" w:rsidP="00A853DB">
      <w:pPr>
        <w:keepNext/>
        <w:jc w:val="center"/>
      </w:pPr>
      <w:r w:rsidRPr="00200EA3">
        <w:rPr>
          <w:sz w:val="20"/>
          <w:szCs w:val="20"/>
        </w:rPr>
        <w:lastRenderedPageBreak/>
        <w:fldChar w:fldCharType="begin"/>
      </w:r>
      <w:r w:rsidRPr="00200EA3">
        <w:rPr>
          <w:sz w:val="20"/>
          <w:szCs w:val="20"/>
        </w:rPr>
        <w:instrText xml:space="preserve"> INCLUDEPICTURE "https://codahosted.io/docs/CK7uImbIi7/blobs/bl-aCExnwyRe9/9ea4cf2071524bd834b1bf109c3685e19a356923060757ffab17e39aeb1877bae84969cf6ca44b6b62086b16e709504cb0878555c9a3066b5ab27501b306feb85c5d540826055b60e62d6b786c9f3f32cebbb869edd211c905d9566a1f96d671241b1134" \* MERGEFORMATINET </w:instrText>
      </w:r>
      <w:r w:rsidRPr="00200EA3">
        <w:rPr>
          <w:sz w:val="20"/>
          <w:szCs w:val="20"/>
        </w:rPr>
        <w:fldChar w:fldCharType="separate"/>
      </w:r>
      <w:r w:rsidRPr="00200EA3">
        <w:rPr>
          <w:noProof/>
          <w:sz w:val="20"/>
          <w:szCs w:val="20"/>
        </w:rPr>
        <w:drawing>
          <wp:inline distT="0" distB="0" distL="0" distR="0" wp14:anchorId="2C94B1AC" wp14:editId="0334853F">
            <wp:extent cx="2597150" cy="2858994"/>
            <wp:effectExtent l="0" t="0" r="0" b="0"/>
            <wp:docPr id="87768952"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68952" name="Picture 7" descr="A screenshot of a computer&#10;&#10;AI-generated content may be incorrect."/>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602535" cy="2864921"/>
                    </a:xfrm>
                    <a:prstGeom prst="rect">
                      <a:avLst/>
                    </a:prstGeom>
                    <a:noFill/>
                    <a:ln>
                      <a:noFill/>
                    </a:ln>
                  </pic:spPr>
                </pic:pic>
              </a:graphicData>
            </a:graphic>
          </wp:inline>
        </w:drawing>
      </w:r>
      <w:r w:rsidRPr="00200EA3">
        <w:rPr>
          <w:sz w:val="20"/>
          <w:szCs w:val="20"/>
        </w:rPr>
        <w:fldChar w:fldCharType="end"/>
      </w:r>
    </w:p>
    <w:p w14:paraId="5F70E395" w14:textId="1E4ED628" w:rsidR="00E66C57" w:rsidRPr="00200EA3" w:rsidRDefault="00A853DB" w:rsidP="00A853DB">
      <w:pPr>
        <w:pStyle w:val="Caption"/>
        <w:jc w:val="center"/>
        <w:rPr>
          <w:sz w:val="20"/>
          <w:szCs w:val="20"/>
        </w:rPr>
      </w:pPr>
      <w:r>
        <w:t xml:space="preserve">Appendix </w:t>
      </w:r>
      <w:fldSimple w:instr=" SEQ Appendix \* ARABIC ">
        <w:r w:rsidR="00690F66">
          <w:rPr>
            <w:noProof/>
          </w:rPr>
          <w:t>15</w:t>
        </w:r>
      </w:fldSimple>
    </w:p>
    <w:p w14:paraId="3688FB7D" w14:textId="08DF899D" w:rsidR="00445940"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KEpfkcZTy-/d2c1a92f17c4b2952324f8b4cd399a4c88650b772b1eae8337480b590df03ddc0990f9cceca66f07fa32641902417ab3c0ba8c41cf42a3c1170a6a51cff0f6c11125198a6320382e63f351bd644aa56af84b03cd1837906dfd42fd303e1a5964831c546c" \* MERGEFORMATINET </w:instrText>
      </w:r>
      <w:r w:rsidRPr="00200EA3">
        <w:rPr>
          <w:sz w:val="20"/>
          <w:szCs w:val="20"/>
        </w:rPr>
        <w:fldChar w:fldCharType="separate"/>
      </w:r>
      <w:r w:rsidRPr="00200EA3">
        <w:rPr>
          <w:noProof/>
          <w:sz w:val="20"/>
          <w:szCs w:val="20"/>
        </w:rPr>
        <w:drawing>
          <wp:inline distT="0" distB="0" distL="0" distR="0" wp14:anchorId="3A931327" wp14:editId="5E3DC828">
            <wp:extent cx="2571750" cy="2831033"/>
            <wp:effectExtent l="0" t="0" r="0" b="1270"/>
            <wp:docPr id="1589900492"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900492" name="Picture 8" descr="A screenshot of a computer&#10;&#10;AI-generated content may be incorrect."/>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83619" cy="2844099"/>
                    </a:xfrm>
                    <a:prstGeom prst="rect">
                      <a:avLst/>
                    </a:prstGeom>
                    <a:noFill/>
                    <a:ln>
                      <a:noFill/>
                    </a:ln>
                  </pic:spPr>
                </pic:pic>
              </a:graphicData>
            </a:graphic>
          </wp:inline>
        </w:drawing>
      </w:r>
      <w:r w:rsidRPr="00200EA3">
        <w:rPr>
          <w:sz w:val="20"/>
          <w:szCs w:val="20"/>
        </w:rPr>
        <w:fldChar w:fldCharType="end"/>
      </w:r>
    </w:p>
    <w:p w14:paraId="37EFC363" w14:textId="77777777" w:rsidR="00316859" w:rsidRDefault="00316859" w:rsidP="004A56C2">
      <w:pPr>
        <w:pStyle w:val="Heading2"/>
      </w:pPr>
    </w:p>
    <w:p w14:paraId="145C788E" w14:textId="77777777" w:rsidR="00316859" w:rsidRDefault="00316859" w:rsidP="00316859">
      <w:pPr>
        <w:pStyle w:val="Heading1"/>
        <w:spacing w:before="120" w:after="120" w:line="360" w:lineRule="auto"/>
      </w:pPr>
      <w:bookmarkStart w:id="193" w:name="_Toc216999705"/>
      <w:r>
        <w:t>Chapter 5 - Design Diagrams</w:t>
      </w:r>
      <w:bookmarkEnd w:id="193"/>
    </w:p>
    <w:p w14:paraId="3A89AF03" w14:textId="77777777" w:rsidR="00316859" w:rsidRDefault="00316859" w:rsidP="00316859">
      <w:pPr>
        <w:pStyle w:val="Heading2"/>
        <w:spacing w:before="120" w:after="120" w:line="360" w:lineRule="auto"/>
      </w:pPr>
      <w:bookmarkStart w:id="194" w:name="_Toc216999706"/>
      <w:r>
        <w:t>5.8 Wireframe / Mock-up</w:t>
      </w:r>
      <w:bookmarkEnd w:id="194"/>
    </w:p>
    <w:p w14:paraId="4F0BCE3F" w14:textId="77777777" w:rsidR="00316859" w:rsidRPr="00316859" w:rsidRDefault="00316859" w:rsidP="00316859">
      <w:pPr>
        <w:pStyle w:val="Heading4"/>
      </w:pPr>
      <w:r w:rsidRPr="00316859">
        <w:t>5.8.1 Loan Form Screen (Input Screen)</w:t>
      </w:r>
    </w:p>
    <w:p w14:paraId="05E3C450" w14:textId="77777777" w:rsidR="00316859" w:rsidRDefault="00316859" w:rsidP="00316859">
      <w:pPr>
        <w:pStyle w:val="Heading5"/>
      </w:pPr>
    </w:p>
    <w:p w14:paraId="62B0A6FF" w14:textId="6AF9A2B4" w:rsidR="00316859" w:rsidRPr="006B53BD" w:rsidRDefault="00316859" w:rsidP="00316859">
      <w:pPr>
        <w:pStyle w:val="Heading5"/>
      </w:pPr>
      <w:r>
        <w:t>Step 2</w:t>
      </w:r>
    </w:p>
    <w:p w14:paraId="589466A4" w14:textId="77777777" w:rsidR="00A853DB" w:rsidRDefault="00316859" w:rsidP="00A853DB">
      <w:pPr>
        <w:keepNext/>
        <w:spacing w:line="360" w:lineRule="auto"/>
        <w:jc w:val="center"/>
      </w:pPr>
      <w:r>
        <w:fldChar w:fldCharType="begin"/>
      </w:r>
      <w:r>
        <w:instrText xml:space="preserve"> INCLUDEPICTURE "https://codahosted.io/docs/SN2Z-9pYFx/blobs/bl-9_v73bPR23/4c24a435f1497d818d7b9b298143cadc15373345cd872fde4bc3177b7bf34494a37de12d7c592e1caaa5ec8abc1a7a811a078856cf58c3e57d112d935ab09874fa14bc834e8b69098460e2f8570c0d31234c0de94f4faa11895dd2600b578f05be8e91ce" \* MERGEFORMATINET </w:instrText>
      </w:r>
      <w:r>
        <w:fldChar w:fldCharType="separate"/>
      </w:r>
      <w:r>
        <w:rPr>
          <w:noProof/>
        </w:rPr>
        <w:drawing>
          <wp:inline distT="0" distB="0" distL="0" distR="0" wp14:anchorId="453BF3EC" wp14:editId="28097FEA">
            <wp:extent cx="3422650" cy="2433698"/>
            <wp:effectExtent l="0" t="0" r="0" b="5080"/>
            <wp:docPr id="1489111952" name="Picture 20" descr="A screenshot of a loan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111952" name="Picture 20" descr="A screenshot of a loan application&#10;&#10;AI-generated content may be incorrect."/>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430929" cy="2439585"/>
                    </a:xfrm>
                    <a:prstGeom prst="rect">
                      <a:avLst/>
                    </a:prstGeom>
                    <a:noFill/>
                    <a:ln>
                      <a:noFill/>
                    </a:ln>
                  </pic:spPr>
                </pic:pic>
              </a:graphicData>
            </a:graphic>
          </wp:inline>
        </w:drawing>
      </w:r>
      <w:r>
        <w:fldChar w:fldCharType="end"/>
      </w:r>
    </w:p>
    <w:p w14:paraId="2E036B37" w14:textId="0E6B1C16" w:rsidR="00316859" w:rsidRDefault="00A853DB" w:rsidP="00A853DB">
      <w:pPr>
        <w:pStyle w:val="Caption"/>
        <w:jc w:val="center"/>
      </w:pPr>
      <w:r>
        <w:t xml:space="preserve">Appendix </w:t>
      </w:r>
      <w:fldSimple w:instr=" SEQ Appendix \* ARABIC ">
        <w:r w:rsidR="00690F66">
          <w:rPr>
            <w:noProof/>
          </w:rPr>
          <w:t>16</w:t>
        </w:r>
      </w:fldSimple>
    </w:p>
    <w:p w14:paraId="5434EA01" w14:textId="77777777" w:rsidR="00316859" w:rsidRDefault="00316859" w:rsidP="00316859">
      <w:pPr>
        <w:spacing w:line="360" w:lineRule="auto"/>
        <w:rPr>
          <w:lang w:val="en-US"/>
        </w:rPr>
      </w:pPr>
    </w:p>
    <w:p w14:paraId="0D021E14" w14:textId="77777777" w:rsidR="00316859" w:rsidRPr="006B53BD" w:rsidRDefault="00316859" w:rsidP="00316859">
      <w:pPr>
        <w:pStyle w:val="Heading5"/>
      </w:pPr>
      <w:r>
        <w:t>Step 3</w:t>
      </w:r>
    </w:p>
    <w:p w14:paraId="62F234C9" w14:textId="77777777" w:rsidR="00A853DB" w:rsidRDefault="00316859" w:rsidP="00A853DB">
      <w:pPr>
        <w:keepNext/>
        <w:spacing w:line="360" w:lineRule="auto"/>
        <w:jc w:val="center"/>
      </w:pPr>
      <w:r>
        <w:fldChar w:fldCharType="begin"/>
      </w:r>
      <w:r>
        <w:instrText xml:space="preserve"> INCLUDEPICTURE "https://codahosted.io/docs/SN2Z-9pYFx/blobs/bl-j9jhluWwXK/4dbd0c035b1d3944bf689801c348ca321d8703e7073bd5d635c0f1634bac12d7f443da3fdcf6334cbde72505836b3d26c6b0d366fd4e2edf51ce25571e19b31d013ea1a8ce8f9b5e63ec2c6d241e524c80e3e2700a3c00817bb203d221e34517aca8fb90" \* MERGEFORMATINET </w:instrText>
      </w:r>
      <w:r>
        <w:fldChar w:fldCharType="separate"/>
      </w:r>
      <w:r>
        <w:rPr>
          <w:noProof/>
        </w:rPr>
        <w:drawing>
          <wp:inline distT="0" distB="0" distL="0" distR="0" wp14:anchorId="0F7D00BD" wp14:editId="49920623">
            <wp:extent cx="3289300" cy="2338880"/>
            <wp:effectExtent l="0" t="0" r="0" b="0"/>
            <wp:docPr id="689322883" name="Picture 21" descr="A screenshot of a credit sco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22883" name="Picture 21" descr="A screenshot of a credit score&#10;&#10;AI-generated content may be incorrect."/>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308255" cy="2352358"/>
                    </a:xfrm>
                    <a:prstGeom prst="rect">
                      <a:avLst/>
                    </a:prstGeom>
                    <a:noFill/>
                    <a:ln>
                      <a:noFill/>
                    </a:ln>
                  </pic:spPr>
                </pic:pic>
              </a:graphicData>
            </a:graphic>
          </wp:inline>
        </w:drawing>
      </w:r>
      <w:r>
        <w:fldChar w:fldCharType="end"/>
      </w:r>
    </w:p>
    <w:p w14:paraId="6F268B07" w14:textId="0E580F45" w:rsidR="00316859" w:rsidRPr="00316859" w:rsidRDefault="00A853DB" w:rsidP="00A853DB">
      <w:pPr>
        <w:pStyle w:val="Caption"/>
        <w:jc w:val="center"/>
      </w:pPr>
      <w:r>
        <w:t xml:space="preserve">Appendix </w:t>
      </w:r>
      <w:fldSimple w:instr=" SEQ Appendix \* ARABIC ">
        <w:r w:rsidR="00690F66">
          <w:rPr>
            <w:noProof/>
          </w:rPr>
          <w:t>17</w:t>
        </w:r>
      </w:fldSimple>
    </w:p>
    <w:p w14:paraId="34B0720C" w14:textId="77777777" w:rsidR="00316859" w:rsidRPr="006B53BD" w:rsidRDefault="00316859" w:rsidP="00316859">
      <w:pPr>
        <w:pStyle w:val="Heading5"/>
      </w:pPr>
      <w:r>
        <w:lastRenderedPageBreak/>
        <w:t>Step 4</w:t>
      </w:r>
    </w:p>
    <w:p w14:paraId="56634695" w14:textId="77777777" w:rsidR="00A853DB" w:rsidRDefault="00316859" w:rsidP="00A853DB">
      <w:pPr>
        <w:keepNext/>
        <w:spacing w:line="360" w:lineRule="auto"/>
        <w:jc w:val="center"/>
      </w:pPr>
      <w:r>
        <w:fldChar w:fldCharType="begin"/>
      </w:r>
      <w:r>
        <w:instrText xml:space="preserve"> INCLUDEPICTURE "https://codahosted.io/docs/SN2Z-9pYFx/blobs/bl-7qFrfgbhFM/b73465f7626100e21abb5311c955eee469293b7f578eef5e25a12df6d002db405a4805336dc9a2e4aafd1b1a6cb387e677357b403e62faad5d8bc901807bc0a0bc48710f5daa1de32f8f1ba90a0593e14bb9aa5635469688ad4b3be4b54ebd318d17028b" \* MERGEFORMATINET </w:instrText>
      </w:r>
      <w:r>
        <w:fldChar w:fldCharType="separate"/>
      </w:r>
      <w:r>
        <w:rPr>
          <w:noProof/>
        </w:rPr>
        <w:drawing>
          <wp:inline distT="0" distB="0" distL="0" distR="0" wp14:anchorId="02023E64" wp14:editId="2B20355B">
            <wp:extent cx="3168650" cy="2253090"/>
            <wp:effectExtent l="0" t="0" r="0" b="0"/>
            <wp:docPr id="750209884" name="Picture 22" descr="A screen 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209884" name="Picture 22" descr="A screen shot of a login form&#10;&#10;AI-generated content may be incorrect."/>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211197" cy="2283343"/>
                    </a:xfrm>
                    <a:prstGeom prst="rect">
                      <a:avLst/>
                    </a:prstGeom>
                    <a:noFill/>
                    <a:ln>
                      <a:noFill/>
                    </a:ln>
                  </pic:spPr>
                </pic:pic>
              </a:graphicData>
            </a:graphic>
          </wp:inline>
        </w:drawing>
      </w:r>
      <w:r>
        <w:fldChar w:fldCharType="end"/>
      </w:r>
    </w:p>
    <w:p w14:paraId="49C76857" w14:textId="6D5BDC66" w:rsidR="00316859" w:rsidRPr="00316859" w:rsidRDefault="00A853DB" w:rsidP="00A853DB">
      <w:pPr>
        <w:pStyle w:val="Caption"/>
        <w:jc w:val="center"/>
      </w:pPr>
      <w:r>
        <w:t xml:space="preserve">Appendix </w:t>
      </w:r>
      <w:fldSimple w:instr=" SEQ Appendix \* ARABIC ">
        <w:r w:rsidR="00690F66">
          <w:rPr>
            <w:noProof/>
          </w:rPr>
          <w:t>18</w:t>
        </w:r>
      </w:fldSimple>
    </w:p>
    <w:p w14:paraId="01FAB8C9" w14:textId="77777777" w:rsidR="00316859" w:rsidRPr="006B53BD" w:rsidRDefault="00316859" w:rsidP="00316859">
      <w:pPr>
        <w:pStyle w:val="Heading5"/>
      </w:pPr>
      <w:r>
        <w:t>Step 5</w:t>
      </w:r>
    </w:p>
    <w:p w14:paraId="6CE01966" w14:textId="77777777" w:rsidR="00A853DB" w:rsidRDefault="00316859" w:rsidP="00A853DB">
      <w:pPr>
        <w:keepNext/>
        <w:jc w:val="center"/>
      </w:pPr>
      <w:r>
        <w:fldChar w:fldCharType="begin"/>
      </w:r>
      <w:r>
        <w:instrText xml:space="preserve"> INCLUDEPICTURE "https://codahosted.io/docs/SN2Z-9pYFx/blobs/bl-dmz-99IRhV/a2efa85c5a24caa934d9907b70e4c805922d70a1d9378974e7bbbd8d34f7652936412607366547c6832975a2e507bcf6dc355a29c13c09aaaaa3f829ddcc3b778790d063ebee612a05e077724be042a30166bb32f60f19d5eccf02e5575fc044379fae91" \* MERGEFORMATINET </w:instrText>
      </w:r>
      <w:r>
        <w:fldChar w:fldCharType="separate"/>
      </w:r>
      <w:r>
        <w:rPr>
          <w:noProof/>
        </w:rPr>
        <w:drawing>
          <wp:inline distT="0" distB="0" distL="0" distR="0" wp14:anchorId="0DABB24A" wp14:editId="0EE37D47">
            <wp:extent cx="3098837" cy="2203450"/>
            <wp:effectExtent l="0" t="0" r="0" b="0"/>
            <wp:docPr id="279548599" name="Picture 23" descr="A screenshot of a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48599" name="Picture 23" descr="A screenshot of a application&#10;&#10;AI-generated content may b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116849" cy="2216258"/>
                    </a:xfrm>
                    <a:prstGeom prst="rect">
                      <a:avLst/>
                    </a:prstGeom>
                    <a:noFill/>
                    <a:ln>
                      <a:noFill/>
                    </a:ln>
                  </pic:spPr>
                </pic:pic>
              </a:graphicData>
            </a:graphic>
          </wp:inline>
        </w:drawing>
      </w:r>
      <w:r>
        <w:fldChar w:fldCharType="end"/>
      </w:r>
    </w:p>
    <w:p w14:paraId="5406DD67" w14:textId="2D45E8A6" w:rsidR="00316859" w:rsidRDefault="00A853DB" w:rsidP="00A853DB">
      <w:pPr>
        <w:pStyle w:val="Caption"/>
        <w:jc w:val="center"/>
      </w:pPr>
      <w:r>
        <w:t xml:space="preserve">Appendix </w:t>
      </w:r>
      <w:fldSimple w:instr=" SEQ Appendix \* ARABIC ">
        <w:r w:rsidR="00690F66">
          <w:rPr>
            <w:noProof/>
          </w:rPr>
          <w:t>19</w:t>
        </w:r>
      </w:fldSimple>
    </w:p>
    <w:p w14:paraId="024F2FA5" w14:textId="17C4E740" w:rsidR="00BE66F7" w:rsidRDefault="00BE66F7" w:rsidP="00BE66F7">
      <w:pPr>
        <w:pStyle w:val="Heading1"/>
        <w:spacing w:line="360" w:lineRule="auto"/>
        <w:rPr>
          <w:lang w:val="en-US"/>
        </w:rPr>
      </w:pPr>
      <w:bookmarkStart w:id="195" w:name="_Toc216999707"/>
      <w:r>
        <w:rPr>
          <w:lang w:val="en-US"/>
        </w:rPr>
        <w:t xml:space="preserve">Chapter 6 </w:t>
      </w:r>
      <w:r w:rsidR="008C6C12">
        <w:rPr>
          <w:lang w:val="en-US"/>
        </w:rPr>
        <w:t>-</w:t>
      </w:r>
      <w:r>
        <w:rPr>
          <w:lang w:val="en-US"/>
        </w:rPr>
        <w:t xml:space="preserve"> Implementation</w:t>
      </w:r>
      <w:bookmarkEnd w:id="195"/>
    </w:p>
    <w:p w14:paraId="3593E1B3" w14:textId="77777777" w:rsidR="00907798" w:rsidRPr="00434B25" w:rsidRDefault="00907798" w:rsidP="00907798">
      <w:pPr>
        <w:pStyle w:val="Heading3"/>
        <w:spacing w:line="360" w:lineRule="auto"/>
      </w:pPr>
      <w:bookmarkStart w:id="196" w:name="_Toc216999708"/>
      <w:r w:rsidRPr="00434B25">
        <w:t>6.2.2</w:t>
      </w:r>
      <w:r>
        <w:t xml:space="preserve"> </w:t>
      </w:r>
      <w:r w:rsidRPr="00434B25">
        <w:t>Exploratory Data Analysis (EDA)</w:t>
      </w:r>
      <w:bookmarkEnd w:id="196"/>
    </w:p>
    <w:p w14:paraId="05466D18" w14:textId="77777777" w:rsidR="00907798" w:rsidRPr="00550E57" w:rsidRDefault="00907798" w:rsidP="00907798">
      <w:pPr>
        <w:spacing w:line="360" w:lineRule="auto"/>
        <w:rPr>
          <w:sz w:val="22"/>
          <w:szCs w:val="22"/>
        </w:rPr>
      </w:pPr>
      <w:r w:rsidRPr="00550E57">
        <w:rPr>
          <w:sz w:val="22"/>
          <w:szCs w:val="22"/>
        </w:rPr>
        <w:t>Various steps were carried out to perform EDA on the dataset. Findings are as follows,</w:t>
      </w:r>
    </w:p>
    <w:p w14:paraId="79D3D5C2"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The dataset contains 4,269 rows and 13 columns.</w:t>
      </w:r>
    </w:p>
    <w:p w14:paraId="4EBC5B7A" w14:textId="77777777" w:rsidR="00907798" w:rsidRPr="00550E57" w:rsidRDefault="00907798" w:rsidP="00907798">
      <w:pPr>
        <w:numPr>
          <w:ilvl w:val="0"/>
          <w:numId w:val="1"/>
        </w:numPr>
        <w:spacing w:before="120" w:after="120" w:line="360" w:lineRule="auto"/>
        <w:rPr>
          <w:color w:val="000000" w:themeColor="text1"/>
          <w:sz w:val="22"/>
          <w:szCs w:val="22"/>
        </w:rPr>
      </w:pPr>
      <w:r w:rsidRPr="00550E57">
        <w:rPr>
          <w:color w:val="000000" w:themeColor="text1"/>
          <w:sz w:val="22"/>
          <w:szCs w:val="22"/>
        </w:rPr>
        <w:t>There are 10 numeric columns and 3 categorical columns.</w:t>
      </w:r>
    </w:p>
    <w:p w14:paraId="2B0E35A8" w14:textId="77777777" w:rsidR="00907798" w:rsidRPr="00550E57" w:rsidRDefault="00907798" w:rsidP="00907798">
      <w:pPr>
        <w:numPr>
          <w:ilvl w:val="0"/>
          <w:numId w:val="1"/>
        </w:numPr>
        <w:spacing w:before="120" w:after="120" w:line="360" w:lineRule="auto"/>
        <w:rPr>
          <w:color w:val="000000" w:themeColor="text1"/>
          <w:sz w:val="22"/>
          <w:szCs w:val="22"/>
        </w:rPr>
      </w:pPr>
      <w:r w:rsidRPr="00550E57">
        <w:rPr>
          <w:color w:val="000000" w:themeColor="text1"/>
          <w:sz w:val="22"/>
          <w:szCs w:val="22"/>
        </w:rPr>
        <w:t>There were no missing values found, even though some columns contained zero values, such as no_of_dependents, residential_assets_value, and commercial_assets_value.</w:t>
      </w:r>
    </w:p>
    <w:p w14:paraId="5B2D3BCE"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From the statistical overview, residential_assets_value has a negative –100,000 as a minimum. This shows that it is invalid.</w:t>
      </w:r>
    </w:p>
    <w:p w14:paraId="715C3C81"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Categorical columns include “education”, “self_employed”, and “loan_status”.</w:t>
      </w:r>
    </w:p>
    <w:p w14:paraId="7A8A0590" w14:textId="77777777" w:rsidR="00907798" w:rsidRDefault="00907798" w:rsidP="00907798">
      <w:pPr>
        <w:spacing w:before="120" w:after="120" w:line="360" w:lineRule="auto"/>
      </w:pPr>
    </w:p>
    <w:p w14:paraId="1C046A50" w14:textId="77777777" w:rsidR="00907798" w:rsidRDefault="00907798" w:rsidP="00907798">
      <w:pPr>
        <w:pStyle w:val="Heading4"/>
        <w:spacing w:line="360" w:lineRule="auto"/>
      </w:pPr>
      <w:r w:rsidRPr="00434B25">
        <w:t>6.2.2</w:t>
      </w:r>
      <w:r>
        <w:t xml:space="preserve">.1 Finding from the histogram plots </w:t>
      </w:r>
    </w:p>
    <w:p w14:paraId="706F426C" w14:textId="77777777" w:rsidR="00907798" w:rsidRPr="00550E57" w:rsidRDefault="00907798" w:rsidP="00907798">
      <w:pPr>
        <w:spacing w:line="360" w:lineRule="auto"/>
        <w:rPr>
          <w:sz w:val="22"/>
          <w:szCs w:val="22"/>
        </w:rPr>
      </w:pPr>
      <w:r w:rsidRPr="00550E57">
        <w:rPr>
          <w:sz w:val="22"/>
          <w:szCs w:val="22"/>
        </w:rPr>
        <w:t>Looking at the distograms, each feature tells its own story. Some behave exactly as financial variables do. But others stretch out more than expected. A few patterns shift abruptly from one end to the other, and some stay almost too calm. The observations below follow the same order as the plots, but the tone stays grounded rather than mathematical.</w:t>
      </w:r>
    </w:p>
    <w:p w14:paraId="77540E62" w14:textId="77777777" w:rsidR="00907798" w:rsidRPr="00A62082" w:rsidRDefault="00907798" w:rsidP="00907798">
      <w:pPr>
        <w:spacing w:line="360" w:lineRule="auto"/>
      </w:pPr>
    </w:p>
    <w:p w14:paraId="6018D458" w14:textId="77777777" w:rsidR="00A853DB" w:rsidRDefault="00907798" w:rsidP="00A853DB">
      <w:pPr>
        <w:keepNext/>
        <w:spacing w:before="120" w:after="120" w:line="360" w:lineRule="auto"/>
        <w:jc w:val="center"/>
      </w:pPr>
      <w:r w:rsidRPr="00434B25">
        <w:rPr>
          <w:noProof/>
        </w:rPr>
        <w:drawing>
          <wp:inline distT="0" distB="0" distL="0" distR="0" wp14:anchorId="3DF1FE45" wp14:editId="07B47243">
            <wp:extent cx="3498850" cy="2855753"/>
            <wp:effectExtent l="0" t="0" r="0" b="1905"/>
            <wp:docPr id="755508611" name="Picture 1" descr="A chart of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508611" name="Picture 1" descr="A chart of numbers and a number of numbers&#10;&#10;AI-generated content may be incorrect."/>
                    <pic:cNvPicPr/>
                  </pic:nvPicPr>
                  <pic:blipFill>
                    <a:blip r:embed="rId53"/>
                    <a:stretch>
                      <a:fillRect/>
                    </a:stretch>
                  </pic:blipFill>
                  <pic:spPr>
                    <a:xfrm>
                      <a:off x="0" y="0"/>
                      <a:ext cx="3518310" cy="2871636"/>
                    </a:xfrm>
                    <a:prstGeom prst="rect">
                      <a:avLst/>
                    </a:prstGeom>
                  </pic:spPr>
                </pic:pic>
              </a:graphicData>
            </a:graphic>
          </wp:inline>
        </w:drawing>
      </w:r>
    </w:p>
    <w:p w14:paraId="6EB8CE0B" w14:textId="76135CBC" w:rsidR="00907798" w:rsidRDefault="00A853DB" w:rsidP="00A853DB">
      <w:pPr>
        <w:pStyle w:val="Caption"/>
        <w:jc w:val="center"/>
      </w:pPr>
      <w:r>
        <w:t xml:space="preserve">Appendix </w:t>
      </w:r>
      <w:fldSimple w:instr=" SEQ Appendix \* ARABIC ">
        <w:r w:rsidR="00690F66">
          <w:rPr>
            <w:noProof/>
          </w:rPr>
          <w:t>20</w:t>
        </w:r>
      </w:fldSimple>
    </w:p>
    <w:p w14:paraId="42C5735B" w14:textId="77777777" w:rsidR="00907798" w:rsidRDefault="00907798" w:rsidP="00907798">
      <w:pPr>
        <w:spacing w:before="120" w:after="120" w:line="360" w:lineRule="auto"/>
      </w:pPr>
    </w:p>
    <w:p w14:paraId="2BE75189"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oan_id</w:t>
      </w:r>
    </w:p>
    <w:p w14:paraId="642FC8B0" w14:textId="77777777" w:rsidR="00907798" w:rsidRPr="00550E57" w:rsidRDefault="00907798" w:rsidP="00907798">
      <w:pPr>
        <w:spacing w:line="360" w:lineRule="auto"/>
        <w:rPr>
          <w:sz w:val="22"/>
          <w:szCs w:val="22"/>
        </w:rPr>
      </w:pPr>
      <w:r w:rsidRPr="00550E57">
        <w:rPr>
          <w:sz w:val="22"/>
          <w:szCs w:val="22"/>
        </w:rPr>
        <w:t>The shape here stays flat from start to end. These are running identifiers; therefore, nothing meaningful appears in the way they move. They do not describe behaviour, only order. Because of that, the column will not help the model and remains more of a bookkeeping field.</w:t>
      </w:r>
    </w:p>
    <w:p w14:paraId="1832F290" w14:textId="77777777" w:rsidR="00907798" w:rsidRPr="00550E57" w:rsidRDefault="00907798" w:rsidP="00907798">
      <w:pPr>
        <w:spacing w:line="360" w:lineRule="auto"/>
        <w:rPr>
          <w:sz w:val="22"/>
          <w:szCs w:val="22"/>
        </w:rPr>
      </w:pPr>
    </w:p>
    <w:p w14:paraId="759043FE"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no_of_dependents</w:t>
      </w:r>
    </w:p>
    <w:p w14:paraId="3A8D64A1" w14:textId="77777777" w:rsidR="00907798" w:rsidRPr="00550E57" w:rsidRDefault="00907798" w:rsidP="00907798">
      <w:pPr>
        <w:spacing w:line="360" w:lineRule="auto"/>
        <w:rPr>
          <w:sz w:val="22"/>
          <w:szCs w:val="22"/>
        </w:rPr>
      </w:pPr>
      <w:r w:rsidRPr="00550E57">
        <w:rPr>
          <w:sz w:val="22"/>
          <w:szCs w:val="22"/>
        </w:rPr>
        <w:t>The values move in a simple rising pattern from 0 to 5. Every group shows up, and there are no empty stretches. It looks evenly distributed therefore, it makes the features stable enough to keep without any special treatment.</w:t>
      </w:r>
    </w:p>
    <w:p w14:paraId="5D5A49FB" w14:textId="77777777" w:rsidR="00907798" w:rsidRPr="00550E57" w:rsidRDefault="00907798" w:rsidP="00907798">
      <w:pPr>
        <w:spacing w:line="360" w:lineRule="auto"/>
        <w:rPr>
          <w:sz w:val="22"/>
          <w:szCs w:val="22"/>
        </w:rPr>
      </w:pPr>
    </w:p>
    <w:p w14:paraId="6BD505B0"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income_annum</w:t>
      </w:r>
    </w:p>
    <w:p w14:paraId="6648132B" w14:textId="77777777" w:rsidR="00907798" w:rsidRPr="00550E57" w:rsidRDefault="00907798" w:rsidP="00907798">
      <w:pPr>
        <w:spacing w:line="360" w:lineRule="auto"/>
        <w:rPr>
          <w:sz w:val="22"/>
          <w:szCs w:val="22"/>
        </w:rPr>
      </w:pPr>
      <w:r w:rsidRPr="00550E57">
        <w:rPr>
          <w:sz w:val="22"/>
          <w:szCs w:val="22"/>
        </w:rPr>
        <w:t>Income spreads across a wide range, but it does so without odd jumps. There are no sharp spikes or sudden cliffs. Still, the upper end grows a bit too fast, which means the model will need scaling later. The general shape, however, is not a problem.</w:t>
      </w:r>
    </w:p>
    <w:p w14:paraId="7614378D" w14:textId="77777777" w:rsidR="00907798" w:rsidRPr="00550E57" w:rsidRDefault="00907798" w:rsidP="00907798">
      <w:pPr>
        <w:spacing w:line="360" w:lineRule="auto"/>
        <w:rPr>
          <w:sz w:val="22"/>
          <w:szCs w:val="22"/>
        </w:rPr>
      </w:pPr>
    </w:p>
    <w:p w14:paraId="00A421C0"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oan_amount</w:t>
      </w:r>
    </w:p>
    <w:p w14:paraId="33AF6A17" w14:textId="77777777" w:rsidR="00907798" w:rsidRPr="00550E57" w:rsidRDefault="00907798" w:rsidP="00907798">
      <w:pPr>
        <w:spacing w:line="360" w:lineRule="auto"/>
        <w:rPr>
          <w:sz w:val="22"/>
          <w:szCs w:val="22"/>
        </w:rPr>
      </w:pPr>
      <w:r w:rsidRPr="00550E57">
        <w:rPr>
          <w:sz w:val="22"/>
          <w:szCs w:val="22"/>
        </w:rPr>
        <w:t>The distribution leans to the right. Many applicants request smaller loans, while a smaller cluster reaches toward larger figures. The far edge stretches quite a bit, which could shake the model if left untouched. A log transformation will make the pattern easier to handle.</w:t>
      </w:r>
    </w:p>
    <w:p w14:paraId="6B85B5B1" w14:textId="77777777" w:rsidR="00907798" w:rsidRPr="00550E57" w:rsidRDefault="00907798" w:rsidP="00907798">
      <w:pPr>
        <w:spacing w:line="360" w:lineRule="auto"/>
        <w:rPr>
          <w:sz w:val="22"/>
          <w:szCs w:val="22"/>
        </w:rPr>
      </w:pPr>
    </w:p>
    <w:p w14:paraId="03983BA2"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oan_term</w:t>
      </w:r>
    </w:p>
    <w:p w14:paraId="02345600" w14:textId="77777777" w:rsidR="00907798" w:rsidRPr="00550E57" w:rsidRDefault="00907798" w:rsidP="00907798">
      <w:pPr>
        <w:spacing w:line="360" w:lineRule="auto"/>
        <w:rPr>
          <w:sz w:val="22"/>
          <w:szCs w:val="22"/>
        </w:rPr>
      </w:pPr>
      <w:r w:rsidRPr="00550E57">
        <w:rPr>
          <w:sz w:val="22"/>
          <w:szCs w:val="22"/>
        </w:rPr>
        <w:t>Loan term sits almost flat, moving from short periods to long ones with no real imbalance. Both extremes appear often. This gives the model a full view of different repayment modes.</w:t>
      </w:r>
    </w:p>
    <w:p w14:paraId="2CD3EE8E" w14:textId="77777777" w:rsidR="00907798" w:rsidRPr="00550E57" w:rsidRDefault="00907798" w:rsidP="00907798">
      <w:pPr>
        <w:spacing w:line="360" w:lineRule="auto"/>
        <w:rPr>
          <w:sz w:val="22"/>
          <w:szCs w:val="22"/>
        </w:rPr>
      </w:pPr>
    </w:p>
    <w:p w14:paraId="59738C09" w14:textId="77777777" w:rsidR="00907798" w:rsidRPr="00550E57" w:rsidRDefault="00907798" w:rsidP="00907798">
      <w:pPr>
        <w:pStyle w:val="ListParagraph"/>
        <w:numPr>
          <w:ilvl w:val="0"/>
          <w:numId w:val="3"/>
        </w:numPr>
        <w:spacing w:line="360" w:lineRule="auto"/>
        <w:rPr>
          <w:sz w:val="22"/>
          <w:szCs w:val="22"/>
        </w:rPr>
      </w:pPr>
      <w:r w:rsidRPr="00550E57">
        <w:rPr>
          <w:b/>
          <w:bCs/>
          <w:sz w:val="22"/>
          <w:szCs w:val="22"/>
        </w:rPr>
        <w:t>cibil</w:t>
      </w:r>
      <w:r w:rsidRPr="00550E57">
        <w:rPr>
          <w:sz w:val="22"/>
          <w:szCs w:val="22"/>
        </w:rPr>
        <w:t>_score</w:t>
      </w:r>
    </w:p>
    <w:p w14:paraId="40D02CEE" w14:textId="77777777" w:rsidR="00907798" w:rsidRPr="00550E57" w:rsidRDefault="00907798" w:rsidP="00907798">
      <w:pPr>
        <w:spacing w:line="360" w:lineRule="auto"/>
        <w:rPr>
          <w:sz w:val="22"/>
          <w:szCs w:val="22"/>
        </w:rPr>
      </w:pPr>
      <w:r w:rsidRPr="00550E57">
        <w:rPr>
          <w:sz w:val="22"/>
          <w:szCs w:val="22"/>
        </w:rPr>
        <w:t>The score climbs steadily from low to high. It covers everything from poor credit to excellent credit without leaving empty pockets. Later, turning this into grouped categories will make interpretation cleaner, and SHAP behaves nicely with grouped versions.</w:t>
      </w:r>
    </w:p>
    <w:p w14:paraId="0D588360" w14:textId="77777777" w:rsidR="00907798" w:rsidRPr="00550E57" w:rsidRDefault="00907798" w:rsidP="00907798">
      <w:pPr>
        <w:spacing w:line="360" w:lineRule="auto"/>
        <w:rPr>
          <w:sz w:val="22"/>
          <w:szCs w:val="22"/>
        </w:rPr>
      </w:pPr>
    </w:p>
    <w:p w14:paraId="17B4B658"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residential_assets_value</w:t>
      </w:r>
    </w:p>
    <w:p w14:paraId="0AC417DA" w14:textId="77777777" w:rsidR="00907798" w:rsidRPr="00550E57" w:rsidRDefault="00907798" w:rsidP="00907798">
      <w:pPr>
        <w:spacing w:line="360" w:lineRule="auto"/>
        <w:rPr>
          <w:sz w:val="22"/>
          <w:szCs w:val="22"/>
        </w:rPr>
      </w:pPr>
      <w:r w:rsidRPr="00550E57">
        <w:rPr>
          <w:sz w:val="22"/>
          <w:szCs w:val="22"/>
        </w:rPr>
        <w:t>This column pulls hard to the right. Many applicants report small values, but a small group stretches far out. The spread is wide enough that looking at it raw makes it harder to compare people fairly. A log scale will soften these distances and bring values into a space the model understands better.</w:t>
      </w:r>
    </w:p>
    <w:p w14:paraId="1FD3BD6B" w14:textId="77777777" w:rsidR="00907798" w:rsidRPr="00550E57" w:rsidRDefault="00907798" w:rsidP="00907798">
      <w:pPr>
        <w:spacing w:line="360" w:lineRule="auto"/>
        <w:rPr>
          <w:sz w:val="22"/>
          <w:szCs w:val="22"/>
        </w:rPr>
      </w:pPr>
    </w:p>
    <w:p w14:paraId="191686B1"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commercial_assets_value</w:t>
      </w:r>
    </w:p>
    <w:p w14:paraId="1039FF75" w14:textId="77777777" w:rsidR="00907798" w:rsidRPr="00550E57" w:rsidRDefault="00907798" w:rsidP="00907798">
      <w:pPr>
        <w:spacing w:line="360" w:lineRule="auto"/>
        <w:rPr>
          <w:sz w:val="22"/>
          <w:szCs w:val="22"/>
        </w:rPr>
      </w:pPr>
      <w:r w:rsidRPr="00550E57">
        <w:rPr>
          <w:sz w:val="22"/>
          <w:szCs w:val="22"/>
        </w:rPr>
        <w:t>The pattern repeats here. Lots of low values, followed by a long tail of high ones. Most applicants fall in the first third of the range, while only a few push toward the extreme. The model benefits from smoothing this out.</w:t>
      </w:r>
    </w:p>
    <w:p w14:paraId="1C09E61A" w14:textId="77777777" w:rsidR="00907798" w:rsidRPr="00550E57" w:rsidRDefault="00907798" w:rsidP="00907798">
      <w:pPr>
        <w:spacing w:line="360" w:lineRule="auto"/>
        <w:rPr>
          <w:sz w:val="22"/>
          <w:szCs w:val="22"/>
        </w:rPr>
      </w:pPr>
    </w:p>
    <w:p w14:paraId="42CD2892"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uxury_assets_value</w:t>
      </w:r>
    </w:p>
    <w:p w14:paraId="539A3A8F" w14:textId="77777777" w:rsidR="00907798" w:rsidRPr="00550E57" w:rsidRDefault="00907798" w:rsidP="00907798">
      <w:pPr>
        <w:spacing w:line="360" w:lineRule="auto"/>
        <w:rPr>
          <w:sz w:val="22"/>
          <w:szCs w:val="22"/>
        </w:rPr>
      </w:pPr>
      <w:r w:rsidRPr="00550E57">
        <w:rPr>
          <w:sz w:val="22"/>
          <w:szCs w:val="22"/>
        </w:rPr>
        <w:t>This one leans right as well, though not as sharply. The majority sits in moderate ranges, and only a very small group shows noticeably high luxury assets. The shape is still skewed, but not as intensely as the other asset categories.</w:t>
      </w:r>
    </w:p>
    <w:p w14:paraId="5EC571C4" w14:textId="77777777" w:rsidR="00907798" w:rsidRPr="00550E57" w:rsidRDefault="00907798" w:rsidP="00907798">
      <w:pPr>
        <w:spacing w:line="360" w:lineRule="auto"/>
        <w:rPr>
          <w:sz w:val="22"/>
          <w:szCs w:val="22"/>
        </w:rPr>
      </w:pPr>
    </w:p>
    <w:p w14:paraId="57AA42AB"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bank_asset_value</w:t>
      </w:r>
    </w:p>
    <w:p w14:paraId="39CC8B7D" w14:textId="77777777" w:rsidR="00907798" w:rsidRPr="00550E57" w:rsidRDefault="00907798" w:rsidP="00907798">
      <w:pPr>
        <w:spacing w:line="360" w:lineRule="auto"/>
        <w:rPr>
          <w:sz w:val="22"/>
          <w:szCs w:val="22"/>
        </w:rPr>
      </w:pPr>
      <w:r w:rsidRPr="00550E57">
        <w:rPr>
          <w:sz w:val="22"/>
          <w:szCs w:val="22"/>
        </w:rPr>
        <w:t>Again, the same theme. A heavy right tail and a cluster of modest balances. It fits typical wealth behaviour where only a small portion of people sit far above the median. Log scaling helps deal with these extremes.</w:t>
      </w:r>
    </w:p>
    <w:p w14:paraId="77100D6D" w14:textId="77777777" w:rsidR="00907798" w:rsidRPr="00550E57" w:rsidRDefault="00907798" w:rsidP="00907798">
      <w:pPr>
        <w:spacing w:line="360" w:lineRule="auto"/>
        <w:rPr>
          <w:sz w:val="22"/>
          <w:szCs w:val="22"/>
        </w:rPr>
      </w:pPr>
    </w:p>
    <w:p w14:paraId="3DE018B1" w14:textId="77777777" w:rsidR="00907798" w:rsidRPr="00D14AB5" w:rsidRDefault="00907798" w:rsidP="00907798">
      <w:pPr>
        <w:pStyle w:val="Heading4"/>
        <w:spacing w:line="360" w:lineRule="auto"/>
      </w:pPr>
      <w:r w:rsidRPr="00434B25">
        <w:lastRenderedPageBreak/>
        <w:t>6.2.2</w:t>
      </w:r>
      <w:r>
        <w:t>.2 Summary</w:t>
      </w:r>
    </w:p>
    <w:p w14:paraId="0940AD3A" w14:textId="6B4B78E4" w:rsidR="00907798" w:rsidRPr="00907798" w:rsidRDefault="00907798" w:rsidP="00907798">
      <w:pPr>
        <w:spacing w:line="360" w:lineRule="auto"/>
        <w:rPr>
          <w:sz w:val="22"/>
          <w:szCs w:val="22"/>
        </w:rPr>
      </w:pPr>
      <w:r w:rsidRPr="00550E57">
        <w:rPr>
          <w:sz w:val="22"/>
          <w:szCs w:val="22"/>
        </w:rPr>
        <w:t>Overall, the numerical features behave the way financial data usually behaves. A few columns stretch sharply to the right, especially the asset values and the loan amount, and those stretches will need attention through log scaling or outlier adjustments. Nothing appears broken or missing. The dataset shows a healthy range of financial conditions, giving the model enough variation to learn from before deeper cleaning and feature engineering begin.</w:t>
      </w:r>
    </w:p>
    <w:p w14:paraId="5013E124" w14:textId="77777777" w:rsidR="00907798" w:rsidRPr="00907798" w:rsidRDefault="00907798" w:rsidP="00907798">
      <w:pPr>
        <w:rPr>
          <w:lang w:val="en-US"/>
        </w:rPr>
      </w:pPr>
    </w:p>
    <w:p w14:paraId="32E382BE" w14:textId="77777777" w:rsidR="00BE66F7" w:rsidRPr="00D77253" w:rsidRDefault="00BE66F7" w:rsidP="00BE66F7">
      <w:pPr>
        <w:pStyle w:val="Heading3"/>
        <w:spacing w:line="360" w:lineRule="auto"/>
      </w:pPr>
      <w:bookmarkStart w:id="197" w:name="_Toc216999709"/>
      <w:r w:rsidRPr="00434B25">
        <w:t>6.2.</w:t>
      </w:r>
      <w:r>
        <w:t>3 Data Preprocessing</w:t>
      </w:r>
      <w:bookmarkEnd w:id="197"/>
    </w:p>
    <w:p w14:paraId="5D1B7689" w14:textId="77777777" w:rsidR="00BE66F7" w:rsidRPr="00550E57" w:rsidRDefault="00BE66F7" w:rsidP="00BE66F7">
      <w:pPr>
        <w:spacing w:line="360" w:lineRule="auto"/>
        <w:rPr>
          <w:sz w:val="22"/>
          <w:szCs w:val="22"/>
        </w:rPr>
      </w:pPr>
      <w:r w:rsidRPr="00550E57">
        <w:rPr>
          <w:sz w:val="22"/>
          <w:szCs w:val="22"/>
        </w:rPr>
        <w:t>Preprocessing the dataset became its own phase of the project, partly because the financial variables pulled in different directions and partly because some columns behaved in ways that needed careful attention. The steps below follow the real sequence used in the notebook, though the work itself moved back and forth in places in order to make the dataset stable, forth, and ready for model training.</w:t>
      </w:r>
    </w:p>
    <w:p w14:paraId="019F4981" w14:textId="77777777" w:rsidR="00BE66F7" w:rsidRPr="000B7DEC" w:rsidRDefault="00BE66F7" w:rsidP="00BE66F7">
      <w:pPr>
        <w:spacing w:line="360" w:lineRule="auto"/>
      </w:pPr>
    </w:p>
    <w:p w14:paraId="56D38446" w14:textId="77777777" w:rsidR="00BE66F7" w:rsidRPr="00D77253" w:rsidRDefault="00BE66F7" w:rsidP="00BE66F7">
      <w:pPr>
        <w:pStyle w:val="Heading4"/>
        <w:spacing w:line="360" w:lineRule="auto"/>
      </w:pPr>
      <w:r>
        <w:t xml:space="preserve">Step 1 - </w:t>
      </w:r>
      <w:r w:rsidRPr="000B7DEC">
        <w:t>Remove Unnecessary Columns</w:t>
      </w:r>
    </w:p>
    <w:p w14:paraId="0B8643EE" w14:textId="77777777" w:rsidR="00BE66F7" w:rsidRDefault="00BE66F7" w:rsidP="00BE66F7">
      <w:pPr>
        <w:spacing w:line="360" w:lineRule="auto"/>
      </w:pPr>
      <w:r w:rsidRPr="000B7DEC">
        <w:t>The first adjustment was simple. “</w:t>
      </w:r>
      <w:r w:rsidRPr="000B7DEC">
        <w:rPr>
          <w:i/>
          <w:iCs/>
        </w:rPr>
        <w:t>loan_id</w:t>
      </w:r>
      <w:r w:rsidRPr="000B7DEC">
        <w:t xml:space="preserve">” did not help the model. It moved in a straight line from 1 upward and carried no relationship with income, assets, or approval decisions. Since it added noise rather than insight, it was fropped immediately. The dataset became easier to read after that, and the remaining columns could take centre stage. </w:t>
      </w:r>
    </w:p>
    <w:p w14:paraId="38E8BFE1" w14:textId="77777777" w:rsidR="00BE66F7" w:rsidRPr="000B7DEC" w:rsidRDefault="00BE66F7" w:rsidP="00BE66F7">
      <w:pPr>
        <w:spacing w:line="360" w:lineRule="auto"/>
      </w:pPr>
    </w:p>
    <w:p w14:paraId="5415D9FA" w14:textId="77777777" w:rsidR="00BE66F7" w:rsidRPr="00D77253" w:rsidRDefault="00BE66F7" w:rsidP="00BE66F7">
      <w:pPr>
        <w:pStyle w:val="Heading4"/>
        <w:spacing w:line="360" w:lineRule="auto"/>
      </w:pPr>
      <w:r>
        <w:t xml:space="preserve">Step 2 - </w:t>
      </w:r>
      <w:r w:rsidRPr="000B7DEC">
        <w:t>Encode Categorical Variables</w:t>
      </w:r>
    </w:p>
    <w:p w14:paraId="65583159" w14:textId="77777777" w:rsidR="00BE66F7" w:rsidRPr="00550E57" w:rsidRDefault="00BE66F7" w:rsidP="00BE66F7">
      <w:pPr>
        <w:spacing w:line="360" w:lineRule="auto"/>
        <w:rPr>
          <w:sz w:val="22"/>
          <w:szCs w:val="22"/>
        </w:rPr>
      </w:pPr>
      <w:r w:rsidRPr="00550E57">
        <w:rPr>
          <w:sz w:val="22"/>
          <w:szCs w:val="22"/>
        </w:rPr>
        <w:t>The dataset mixed both numeric and categorical columns. To prepare it for modelling, all categorical fields were encoded using straightforward numeric labels.</w:t>
      </w:r>
    </w:p>
    <w:p w14:paraId="036A01E5"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Graduate / Not Graduate</w:t>
      </w:r>
      <w:r w:rsidRPr="00550E57">
        <w:rPr>
          <w:sz w:val="22"/>
          <w:szCs w:val="22"/>
        </w:rPr>
        <w:t xml:space="preserve"> became 1 and 0.</w:t>
      </w:r>
    </w:p>
    <w:p w14:paraId="14D76A83"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Yes / No</w:t>
      </w:r>
      <w:r w:rsidRPr="00550E57">
        <w:rPr>
          <w:sz w:val="22"/>
          <w:szCs w:val="22"/>
        </w:rPr>
        <w:t xml:space="preserve"> for self-employment became 1 and 0.</w:t>
      </w:r>
    </w:p>
    <w:p w14:paraId="271DDF89"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Approved / Rejected</w:t>
      </w:r>
      <w:r w:rsidRPr="00550E57">
        <w:rPr>
          <w:sz w:val="22"/>
          <w:szCs w:val="22"/>
        </w:rPr>
        <w:t xml:space="preserve"> turned into 1 and 0 as well.</w:t>
      </w:r>
    </w:p>
    <w:p w14:paraId="40154A3C" w14:textId="77777777" w:rsidR="00BE66F7" w:rsidRDefault="00BE66F7" w:rsidP="00BE66F7">
      <w:pPr>
        <w:spacing w:line="360" w:lineRule="auto"/>
      </w:pPr>
      <w:r w:rsidRPr="00550E57">
        <w:rPr>
          <w:sz w:val="22"/>
          <w:szCs w:val="22"/>
        </w:rPr>
        <w:t>Label encoding was used to encode the categorical columns, which was necessary before scaling and later before passing them into algorithms. The new encoded frame behaved cleanly and allowed the model to treat these categories as structured inputs rather than text.</w:t>
      </w:r>
    </w:p>
    <w:p w14:paraId="0BCDB3DF" w14:textId="77777777" w:rsidR="00BE66F7" w:rsidRPr="000B7DEC" w:rsidRDefault="00BE66F7" w:rsidP="00BE66F7">
      <w:pPr>
        <w:spacing w:line="360" w:lineRule="auto"/>
      </w:pPr>
    </w:p>
    <w:p w14:paraId="6D7A1DD8" w14:textId="77777777" w:rsidR="00BE66F7" w:rsidRPr="00D77253" w:rsidRDefault="00BE66F7" w:rsidP="00BE66F7">
      <w:pPr>
        <w:pStyle w:val="Heading4"/>
        <w:spacing w:line="360" w:lineRule="auto"/>
      </w:pPr>
      <w:r>
        <w:lastRenderedPageBreak/>
        <w:t xml:space="preserve">Step 3 - </w:t>
      </w:r>
      <w:r w:rsidRPr="000B7DEC">
        <w:t>Handle Invalid and Zero Values</w:t>
      </w:r>
    </w:p>
    <w:p w14:paraId="00D7CB47" w14:textId="77777777" w:rsidR="00BE66F7" w:rsidRPr="00550E57" w:rsidRDefault="00BE66F7" w:rsidP="00BE66F7">
      <w:pPr>
        <w:spacing w:line="360" w:lineRule="auto"/>
        <w:rPr>
          <w:sz w:val="22"/>
          <w:szCs w:val="22"/>
        </w:rPr>
      </w:pPr>
      <w:r w:rsidRPr="00550E57">
        <w:rPr>
          <w:sz w:val="22"/>
          <w:szCs w:val="22"/>
        </w:rPr>
        <w:t>This step required more thought. Financial data often uses zero in ways that do not always mean the same thing. A zero can reflect a genuine absence of assets, or it might be a missing entry that slipped into the dataset unnoticed. Understanding which type of zero we were dealing with needed context.</w:t>
      </w:r>
    </w:p>
    <w:p w14:paraId="719E142B" w14:textId="77777777" w:rsidR="00BE66F7" w:rsidRPr="00550E57" w:rsidRDefault="00BE66F7" w:rsidP="00BE66F7">
      <w:pPr>
        <w:spacing w:line="360" w:lineRule="auto"/>
        <w:rPr>
          <w:sz w:val="22"/>
          <w:szCs w:val="22"/>
        </w:rPr>
      </w:pPr>
    </w:p>
    <w:p w14:paraId="5878AA5C" w14:textId="77777777" w:rsidR="00BE66F7" w:rsidRPr="00550E57" w:rsidRDefault="00BE66F7" w:rsidP="00BE66F7">
      <w:pPr>
        <w:spacing w:line="360" w:lineRule="auto"/>
        <w:rPr>
          <w:sz w:val="22"/>
          <w:szCs w:val="22"/>
        </w:rPr>
      </w:pPr>
      <w:r w:rsidRPr="00550E57">
        <w:rPr>
          <w:sz w:val="22"/>
          <w:szCs w:val="22"/>
        </w:rPr>
        <w:t>For many applicants, having no residential or commercial assets is normal, especially among lower-income groups, so those zeros were left untouched. But negative values had no sensible meaning in these settings, so any negative entries were treated as invalid and replaced with NaN before later cleaning.</w:t>
      </w:r>
    </w:p>
    <w:p w14:paraId="282C70A7" w14:textId="77777777" w:rsidR="00BE66F7" w:rsidRPr="00550E57" w:rsidRDefault="00BE66F7" w:rsidP="00BE66F7">
      <w:pPr>
        <w:spacing w:line="360" w:lineRule="auto"/>
        <w:rPr>
          <w:sz w:val="22"/>
          <w:szCs w:val="22"/>
        </w:rPr>
      </w:pPr>
    </w:p>
    <w:p w14:paraId="4BEA795B" w14:textId="77777777" w:rsidR="00BE66F7" w:rsidRPr="00550E57" w:rsidRDefault="00BE66F7" w:rsidP="00BE66F7">
      <w:pPr>
        <w:spacing w:line="360" w:lineRule="auto"/>
        <w:rPr>
          <w:sz w:val="22"/>
          <w:szCs w:val="22"/>
        </w:rPr>
      </w:pPr>
      <w:r w:rsidRPr="00550E57">
        <w:rPr>
          <w:sz w:val="22"/>
          <w:szCs w:val="22"/>
        </w:rPr>
        <w:t>To avoid misinterpreting the difference between “own nothing” and “data missing”, a small binary feature was added for each asset type. These flags indicated whether the applicant possessed the asset at all, making it easier for the model to recognise the distinction without distorting the original values. This balanced solution kept legitimate zeros, removed invalid ones, and added clarity for the explanation phase.</w:t>
      </w:r>
    </w:p>
    <w:p w14:paraId="7D3E64DB" w14:textId="77777777" w:rsidR="00BE66F7" w:rsidRPr="000B7DEC" w:rsidRDefault="00BE66F7" w:rsidP="00BE66F7">
      <w:pPr>
        <w:spacing w:line="360" w:lineRule="auto"/>
      </w:pPr>
    </w:p>
    <w:p w14:paraId="5DB02CBA" w14:textId="77777777" w:rsidR="00BE66F7" w:rsidRPr="00D77253" w:rsidRDefault="00BE66F7" w:rsidP="00BE66F7">
      <w:pPr>
        <w:pStyle w:val="Heading4"/>
        <w:spacing w:line="360" w:lineRule="auto"/>
      </w:pPr>
      <w:r>
        <w:t>Step 4 - Scale Numeric Features</w:t>
      </w:r>
    </w:p>
    <w:p w14:paraId="4AB0CF7C" w14:textId="77777777" w:rsidR="00BE66F7" w:rsidRPr="00550E57" w:rsidRDefault="00BE66F7" w:rsidP="00BE66F7">
      <w:pPr>
        <w:spacing w:line="360" w:lineRule="auto"/>
        <w:rPr>
          <w:sz w:val="22"/>
          <w:szCs w:val="22"/>
        </w:rPr>
      </w:pPr>
      <w:r w:rsidRPr="00550E57">
        <w:rPr>
          <w:sz w:val="22"/>
          <w:szCs w:val="22"/>
        </w:rPr>
        <w:t>After cleaning, the next step was scaling. The financial variables varied wildly in size. Loan amounts could reach tens of millions, while dependents were stated in single digits.</w:t>
      </w:r>
    </w:p>
    <w:p w14:paraId="7C14A1CF" w14:textId="77777777" w:rsidR="00BE66F7" w:rsidRPr="00550E57" w:rsidRDefault="00BE66F7" w:rsidP="00BE66F7">
      <w:pPr>
        <w:spacing w:line="360" w:lineRule="auto"/>
        <w:rPr>
          <w:sz w:val="22"/>
          <w:szCs w:val="22"/>
        </w:rPr>
      </w:pPr>
      <w:r w:rsidRPr="00550E57">
        <w:rPr>
          <w:sz w:val="22"/>
          <w:szCs w:val="22"/>
        </w:rPr>
        <w:t>To bring all the numeric values to a mean of 0 and a standard deviation of 1, the technique called StandardScaler was used. This helped the model converge more smoothly, and it reduced the influence of very large numbers that could have pushed the models into unstable territory.</w:t>
      </w:r>
    </w:p>
    <w:p w14:paraId="3E907344" w14:textId="77777777" w:rsidR="00BE66F7" w:rsidRDefault="00BE66F7" w:rsidP="00BE66F7">
      <w:pPr>
        <w:spacing w:line="360" w:lineRule="auto"/>
      </w:pPr>
    </w:p>
    <w:p w14:paraId="46A2D54A" w14:textId="77777777" w:rsidR="00BE66F7" w:rsidRPr="00D77253" w:rsidRDefault="00BE66F7" w:rsidP="00BE66F7">
      <w:pPr>
        <w:pStyle w:val="Heading4"/>
        <w:spacing w:line="360" w:lineRule="auto"/>
      </w:pPr>
      <w:r>
        <w:t>Step 5 - Correlation Heatmap</w:t>
      </w:r>
    </w:p>
    <w:p w14:paraId="6FDD4CB3" w14:textId="77777777" w:rsidR="00BE66F7" w:rsidRPr="00550E57" w:rsidRDefault="00BE66F7" w:rsidP="00BE66F7">
      <w:pPr>
        <w:spacing w:line="360" w:lineRule="auto"/>
        <w:rPr>
          <w:sz w:val="22"/>
          <w:szCs w:val="22"/>
        </w:rPr>
      </w:pPr>
      <w:r w:rsidRPr="00550E57">
        <w:rPr>
          <w:sz w:val="22"/>
          <w:szCs w:val="22"/>
        </w:rPr>
        <w:t>A correlation heatmap helped check the relationships between variables before moving into more complex feature engineering. The patterns that emerged were consistent with real financial behaviour.</w:t>
      </w:r>
    </w:p>
    <w:p w14:paraId="17D4608C" w14:textId="77777777" w:rsidR="00BE66F7" w:rsidRDefault="00BE66F7" w:rsidP="00BE66F7">
      <w:pPr>
        <w:spacing w:line="360" w:lineRule="auto"/>
      </w:pPr>
    </w:p>
    <w:p w14:paraId="362105E8" w14:textId="77777777" w:rsidR="00A853DB" w:rsidRDefault="00BE66F7" w:rsidP="00A853DB">
      <w:pPr>
        <w:keepNext/>
        <w:spacing w:line="360" w:lineRule="auto"/>
        <w:jc w:val="center"/>
      </w:pPr>
      <w:r w:rsidRPr="00042A17">
        <w:rPr>
          <w:noProof/>
        </w:rPr>
        <w:lastRenderedPageBreak/>
        <w:drawing>
          <wp:inline distT="0" distB="0" distL="0" distR="0" wp14:anchorId="17998042" wp14:editId="76DA18A6">
            <wp:extent cx="3302000" cy="2643868"/>
            <wp:effectExtent l="0" t="0" r="0" b="0"/>
            <wp:docPr id="150203590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035904" name="Picture 1" descr="A screenshot of a graph&#10;&#10;AI-generated content may be incorrect."/>
                    <pic:cNvPicPr/>
                  </pic:nvPicPr>
                  <pic:blipFill>
                    <a:blip r:embed="rId54"/>
                    <a:stretch>
                      <a:fillRect/>
                    </a:stretch>
                  </pic:blipFill>
                  <pic:spPr>
                    <a:xfrm>
                      <a:off x="0" y="0"/>
                      <a:ext cx="3312492" cy="2652269"/>
                    </a:xfrm>
                    <a:prstGeom prst="rect">
                      <a:avLst/>
                    </a:prstGeom>
                  </pic:spPr>
                </pic:pic>
              </a:graphicData>
            </a:graphic>
          </wp:inline>
        </w:drawing>
      </w:r>
    </w:p>
    <w:p w14:paraId="49889587" w14:textId="2A42FDED" w:rsidR="00BE66F7" w:rsidRDefault="00A853DB" w:rsidP="00A853DB">
      <w:pPr>
        <w:pStyle w:val="Caption"/>
        <w:jc w:val="center"/>
      </w:pPr>
      <w:r>
        <w:t xml:space="preserve">Appendix </w:t>
      </w:r>
      <w:fldSimple w:instr=" SEQ Appendix \* ARABIC ">
        <w:r w:rsidR="00690F66">
          <w:rPr>
            <w:noProof/>
          </w:rPr>
          <w:t>21</w:t>
        </w:r>
      </w:fldSimple>
    </w:p>
    <w:p w14:paraId="17DD3E80"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Income, loan amount, and all asset values</w:t>
      </w:r>
    </w:p>
    <w:p w14:paraId="1DB381E7" w14:textId="77777777" w:rsidR="00BE66F7" w:rsidRPr="00550E57" w:rsidRDefault="00BE66F7" w:rsidP="00BE66F7">
      <w:pPr>
        <w:spacing w:line="360" w:lineRule="auto"/>
        <w:rPr>
          <w:sz w:val="22"/>
          <w:szCs w:val="22"/>
        </w:rPr>
      </w:pPr>
      <w:r w:rsidRPr="00550E57">
        <w:rPr>
          <w:sz w:val="22"/>
          <w:szCs w:val="22"/>
        </w:rPr>
        <w:t>These showed moderate positive correlations. People with larger incomes tended to have higher-value assets and requested larger loans. Nothing unexpected appeared here.</w:t>
      </w:r>
    </w:p>
    <w:p w14:paraId="0A8B46C0" w14:textId="77777777" w:rsidR="00BE66F7" w:rsidRPr="00550E57" w:rsidRDefault="00BE66F7" w:rsidP="00BE66F7">
      <w:pPr>
        <w:spacing w:line="360" w:lineRule="auto"/>
        <w:rPr>
          <w:sz w:val="22"/>
          <w:szCs w:val="22"/>
        </w:rPr>
      </w:pPr>
    </w:p>
    <w:p w14:paraId="1C25E056"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loan_status</w:t>
      </w:r>
    </w:p>
    <w:p w14:paraId="741BF9A3" w14:textId="77777777" w:rsidR="00BE66F7" w:rsidRPr="00550E57" w:rsidRDefault="00BE66F7" w:rsidP="00BE66F7">
      <w:pPr>
        <w:spacing w:line="360" w:lineRule="auto"/>
        <w:rPr>
          <w:sz w:val="22"/>
          <w:szCs w:val="22"/>
        </w:rPr>
      </w:pPr>
      <w:r w:rsidRPr="00550E57">
        <w:rPr>
          <w:sz w:val="22"/>
          <w:szCs w:val="22"/>
        </w:rPr>
        <w:t>Approval correlated weakly to moderately with income and asset columns. Applicants with stronger finances were more likely to be approved. CIBL score, however, showed only mild correlation, suggesting that the approval process in this dataset did not hinge on credit score alone.</w:t>
      </w:r>
    </w:p>
    <w:p w14:paraId="7044DD78" w14:textId="77777777" w:rsidR="00BE66F7" w:rsidRPr="00550E57" w:rsidRDefault="00BE66F7" w:rsidP="00BE66F7">
      <w:pPr>
        <w:spacing w:line="360" w:lineRule="auto"/>
        <w:rPr>
          <w:sz w:val="22"/>
          <w:szCs w:val="22"/>
        </w:rPr>
      </w:pPr>
    </w:p>
    <w:p w14:paraId="1CF13D28"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cibil_score</w:t>
      </w:r>
    </w:p>
    <w:p w14:paraId="6DC3E50B" w14:textId="77777777" w:rsidR="00BE66F7" w:rsidRPr="00550E57" w:rsidRDefault="00BE66F7" w:rsidP="00BE66F7">
      <w:pPr>
        <w:spacing w:line="360" w:lineRule="auto"/>
        <w:rPr>
          <w:sz w:val="22"/>
          <w:szCs w:val="22"/>
        </w:rPr>
      </w:pPr>
      <w:r w:rsidRPr="00550E57">
        <w:rPr>
          <w:sz w:val="22"/>
          <w:szCs w:val="22"/>
        </w:rPr>
        <w:t>The score moved mostly on its own and did not follow income or loan amount closely. This independence later made SHAP more useful in explaining how credit behaviour impacted each prediction.</w:t>
      </w:r>
    </w:p>
    <w:p w14:paraId="0F36DC12" w14:textId="77777777" w:rsidR="00BE66F7" w:rsidRPr="00550E57" w:rsidRDefault="00BE66F7" w:rsidP="00BE66F7">
      <w:pPr>
        <w:spacing w:before="120" w:after="120" w:line="360" w:lineRule="auto"/>
        <w:ind w:left="720"/>
        <w:rPr>
          <w:b/>
          <w:bCs/>
          <w:sz w:val="22"/>
          <w:szCs w:val="22"/>
        </w:rPr>
      </w:pPr>
    </w:p>
    <w:p w14:paraId="46A568CB"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Asset columns</w:t>
      </w:r>
    </w:p>
    <w:p w14:paraId="52B20DCF" w14:textId="77777777" w:rsidR="00BE66F7" w:rsidRPr="00550E57" w:rsidRDefault="00BE66F7" w:rsidP="00BE66F7">
      <w:pPr>
        <w:spacing w:line="360" w:lineRule="auto"/>
        <w:rPr>
          <w:sz w:val="22"/>
          <w:szCs w:val="22"/>
        </w:rPr>
      </w:pPr>
      <w:r w:rsidRPr="00550E57">
        <w:rPr>
          <w:sz w:val="22"/>
          <w:szCs w:val="22"/>
        </w:rPr>
        <w:t>These moved together but not in a way that created dangerous multicollinearity. Owning one type of asset often meant owning others too. But the values were not so tightly linked that they caused modelling issues.</w:t>
      </w:r>
    </w:p>
    <w:p w14:paraId="13C8A4C7" w14:textId="77777777" w:rsidR="00BE66F7" w:rsidRPr="00550E57" w:rsidRDefault="00BE66F7" w:rsidP="00BE66F7">
      <w:pPr>
        <w:spacing w:line="360" w:lineRule="auto"/>
        <w:rPr>
          <w:sz w:val="22"/>
          <w:szCs w:val="22"/>
        </w:rPr>
      </w:pPr>
    </w:p>
    <w:p w14:paraId="13663353"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Binary ownership features</w:t>
      </w:r>
    </w:p>
    <w:p w14:paraId="52CBA023" w14:textId="77777777" w:rsidR="00BE66F7" w:rsidRPr="00550E57" w:rsidRDefault="00BE66F7" w:rsidP="00BE66F7">
      <w:pPr>
        <w:spacing w:line="360" w:lineRule="auto"/>
        <w:rPr>
          <w:sz w:val="22"/>
          <w:szCs w:val="22"/>
        </w:rPr>
      </w:pPr>
      <w:r w:rsidRPr="00550E57">
        <w:rPr>
          <w:sz w:val="22"/>
          <w:szCs w:val="22"/>
        </w:rPr>
        <w:lastRenderedPageBreak/>
        <w:t>Their light correlation with numeric asset values confirmed that the encoding worked, giving the model a separate signal from actual amounts.</w:t>
      </w:r>
    </w:p>
    <w:p w14:paraId="68CB4643" w14:textId="77777777" w:rsidR="00BE66F7" w:rsidRPr="00550E57" w:rsidRDefault="00BE66F7" w:rsidP="00BE66F7">
      <w:pPr>
        <w:spacing w:line="360" w:lineRule="auto"/>
        <w:rPr>
          <w:sz w:val="22"/>
          <w:szCs w:val="22"/>
        </w:rPr>
      </w:pPr>
    </w:p>
    <w:p w14:paraId="59537997"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Dependents, education, and employment type</w:t>
      </w:r>
    </w:p>
    <w:p w14:paraId="726C7C5B" w14:textId="77777777" w:rsidR="00BE66F7" w:rsidRPr="00550E57" w:rsidRDefault="00BE66F7" w:rsidP="00BE66F7">
      <w:pPr>
        <w:spacing w:line="360" w:lineRule="auto"/>
        <w:rPr>
          <w:sz w:val="22"/>
          <w:szCs w:val="22"/>
        </w:rPr>
      </w:pPr>
      <w:r w:rsidRPr="00550E57">
        <w:rPr>
          <w:sz w:val="22"/>
          <w:szCs w:val="22"/>
        </w:rPr>
        <w:t>These stayed close to zero in correlation, hinting that their influence might only appear through interactions rather than direct linear relationships.</w:t>
      </w:r>
    </w:p>
    <w:p w14:paraId="46EB9B7B" w14:textId="77777777" w:rsidR="00BE66F7" w:rsidRDefault="00BE66F7" w:rsidP="00BE66F7">
      <w:pPr>
        <w:spacing w:line="360" w:lineRule="auto"/>
      </w:pPr>
    </w:p>
    <w:p w14:paraId="57B8913A" w14:textId="77777777" w:rsidR="00BE66F7" w:rsidRPr="00D77253" w:rsidRDefault="00BE66F7" w:rsidP="00BE66F7">
      <w:pPr>
        <w:pStyle w:val="Heading5"/>
        <w:spacing w:line="360" w:lineRule="auto"/>
      </w:pPr>
      <w:r>
        <w:t>Summary of Heatmap</w:t>
      </w:r>
    </w:p>
    <w:p w14:paraId="5EA84C37" w14:textId="77777777" w:rsidR="00BE66F7" w:rsidRPr="00550E57" w:rsidRDefault="00BE66F7" w:rsidP="00BE66F7">
      <w:pPr>
        <w:spacing w:line="360" w:lineRule="auto"/>
        <w:rPr>
          <w:sz w:val="22"/>
          <w:szCs w:val="22"/>
        </w:rPr>
      </w:pPr>
      <w:r w:rsidRPr="00550E57">
        <w:rPr>
          <w:sz w:val="22"/>
          <w:szCs w:val="22"/>
        </w:rPr>
        <w:t>No harmful correlation surfaced. Financial fields behaved realistically. CIBL score kept its independence. The dataset sat in a healthy state to proceed.</w:t>
      </w:r>
    </w:p>
    <w:p w14:paraId="7980B444" w14:textId="77777777" w:rsidR="00BE66F7" w:rsidRDefault="00BE66F7" w:rsidP="00BE66F7">
      <w:pPr>
        <w:spacing w:before="120" w:after="120" w:line="360" w:lineRule="auto"/>
      </w:pPr>
    </w:p>
    <w:p w14:paraId="5990902F" w14:textId="77777777" w:rsidR="00BE66F7" w:rsidRPr="005911DE" w:rsidRDefault="00BE66F7" w:rsidP="00BE66F7">
      <w:pPr>
        <w:pStyle w:val="Heading4"/>
        <w:spacing w:line="360" w:lineRule="auto"/>
      </w:pPr>
      <w:r>
        <w:t>Step 6 - Relationship Between Features and Target (Boxplots)</w:t>
      </w:r>
    </w:p>
    <w:p w14:paraId="56C1D395" w14:textId="77777777" w:rsidR="00A853DB" w:rsidRDefault="00BE66F7" w:rsidP="00A853DB">
      <w:pPr>
        <w:keepNext/>
        <w:spacing w:line="360" w:lineRule="auto"/>
        <w:jc w:val="center"/>
      </w:pPr>
      <w:r w:rsidRPr="00C91B37">
        <w:rPr>
          <w:noProof/>
        </w:rPr>
        <w:drawing>
          <wp:inline distT="0" distB="0" distL="0" distR="0" wp14:anchorId="27F08CBF" wp14:editId="52543934">
            <wp:extent cx="3146951" cy="4235450"/>
            <wp:effectExtent l="0" t="0" r="3175" b="0"/>
            <wp:docPr id="2035765097" name="Picture 1" descr="A chart with multiple colored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765097" name="Picture 1" descr="A chart with multiple colored boxes&#10;&#10;AI-generated content may be incorrect."/>
                    <pic:cNvPicPr/>
                  </pic:nvPicPr>
                  <pic:blipFill>
                    <a:blip r:embed="rId55"/>
                    <a:stretch>
                      <a:fillRect/>
                    </a:stretch>
                  </pic:blipFill>
                  <pic:spPr>
                    <a:xfrm>
                      <a:off x="0" y="0"/>
                      <a:ext cx="3157205" cy="4249250"/>
                    </a:xfrm>
                    <a:prstGeom prst="rect">
                      <a:avLst/>
                    </a:prstGeom>
                  </pic:spPr>
                </pic:pic>
              </a:graphicData>
            </a:graphic>
          </wp:inline>
        </w:drawing>
      </w:r>
    </w:p>
    <w:p w14:paraId="19F8421A" w14:textId="55A474FA" w:rsidR="00BE66F7" w:rsidRDefault="00A853DB" w:rsidP="00A853DB">
      <w:pPr>
        <w:pStyle w:val="Caption"/>
        <w:jc w:val="center"/>
      </w:pPr>
      <w:r>
        <w:t xml:space="preserve">Appendix </w:t>
      </w:r>
      <w:fldSimple w:instr=" SEQ Appendix \* ARABIC ">
        <w:r w:rsidR="00690F66">
          <w:rPr>
            <w:noProof/>
          </w:rPr>
          <w:t>22</w:t>
        </w:r>
      </w:fldSimple>
    </w:p>
    <w:p w14:paraId="640CAFEB" w14:textId="77777777" w:rsidR="00BE66F7" w:rsidRDefault="00BE66F7" w:rsidP="00BE66F7">
      <w:pPr>
        <w:spacing w:line="360" w:lineRule="auto"/>
        <w:jc w:val="center"/>
      </w:pPr>
    </w:p>
    <w:p w14:paraId="55C5A75B" w14:textId="77777777" w:rsidR="00BE66F7" w:rsidRPr="0035342A" w:rsidRDefault="00BE66F7" w:rsidP="00BE66F7">
      <w:pPr>
        <w:spacing w:line="360" w:lineRule="auto"/>
        <w:rPr>
          <w:sz w:val="22"/>
          <w:szCs w:val="22"/>
        </w:rPr>
      </w:pPr>
      <w:r w:rsidRPr="0035342A">
        <w:rPr>
          <w:sz w:val="22"/>
          <w:szCs w:val="22"/>
        </w:rPr>
        <w:t>Combined boxplots offered a close look at how each feature separated across approved and rejected loans. Some distinctions were sharp. Others barely moved.</w:t>
      </w:r>
    </w:p>
    <w:p w14:paraId="1AB237DC"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lastRenderedPageBreak/>
        <w:t>no_of_dependents</w:t>
      </w:r>
    </w:p>
    <w:p w14:paraId="4215B8AE" w14:textId="77777777" w:rsidR="00BE66F7" w:rsidRPr="0035342A" w:rsidRDefault="00BE66F7" w:rsidP="00BE66F7">
      <w:pPr>
        <w:spacing w:line="360" w:lineRule="auto"/>
        <w:rPr>
          <w:sz w:val="22"/>
          <w:szCs w:val="22"/>
        </w:rPr>
      </w:pPr>
      <w:r w:rsidRPr="0035342A">
        <w:rPr>
          <w:sz w:val="22"/>
          <w:szCs w:val="22"/>
        </w:rPr>
        <w:t>Little separation appeared. Dependents did not visibly drive approval decisions.</w:t>
      </w:r>
    </w:p>
    <w:p w14:paraId="565AC92C"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education and self_employed</w:t>
      </w:r>
    </w:p>
    <w:p w14:paraId="73E46E47" w14:textId="77777777" w:rsidR="00BE66F7" w:rsidRPr="0035342A" w:rsidRDefault="00BE66F7" w:rsidP="00BE66F7">
      <w:pPr>
        <w:spacing w:line="360" w:lineRule="auto"/>
        <w:rPr>
          <w:sz w:val="22"/>
          <w:szCs w:val="22"/>
        </w:rPr>
      </w:pPr>
      <w:r w:rsidRPr="0035342A">
        <w:rPr>
          <w:sz w:val="22"/>
          <w:szCs w:val="22"/>
        </w:rPr>
        <w:t>Both showed nearly identical shapes for approved and rejected classes. Education level and employment type alone did not shift outcomes much.</w:t>
      </w:r>
    </w:p>
    <w:p w14:paraId="1D679D12" w14:textId="77777777" w:rsidR="00BE66F7" w:rsidRPr="0035342A" w:rsidRDefault="00BE66F7" w:rsidP="00BE66F7">
      <w:pPr>
        <w:spacing w:before="120" w:after="120" w:line="360" w:lineRule="auto"/>
        <w:rPr>
          <w:b/>
          <w:bCs/>
          <w:sz w:val="22"/>
          <w:szCs w:val="22"/>
        </w:rPr>
      </w:pPr>
    </w:p>
    <w:p w14:paraId="2B017802"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income_annum</w:t>
      </w:r>
    </w:p>
    <w:p w14:paraId="7265AE9A" w14:textId="77777777" w:rsidR="00BE66F7" w:rsidRPr="0035342A" w:rsidRDefault="00BE66F7" w:rsidP="00BE66F7">
      <w:pPr>
        <w:spacing w:line="360" w:lineRule="auto"/>
        <w:rPr>
          <w:sz w:val="22"/>
          <w:szCs w:val="22"/>
        </w:rPr>
      </w:pPr>
      <w:r w:rsidRPr="0035342A">
        <w:rPr>
          <w:sz w:val="22"/>
          <w:szCs w:val="22"/>
        </w:rPr>
        <w:t>Approved applicants held slightly higher incomes. Not dramatic, but present.</w:t>
      </w:r>
    </w:p>
    <w:p w14:paraId="41E84DE5" w14:textId="77777777" w:rsidR="00BE66F7" w:rsidRPr="0035342A" w:rsidRDefault="00BE66F7" w:rsidP="00BE66F7">
      <w:pPr>
        <w:spacing w:before="120" w:after="120" w:line="360" w:lineRule="auto"/>
        <w:rPr>
          <w:b/>
          <w:bCs/>
          <w:sz w:val="22"/>
          <w:szCs w:val="22"/>
        </w:rPr>
      </w:pPr>
    </w:p>
    <w:p w14:paraId="08011F17"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loan_amount</w:t>
      </w:r>
    </w:p>
    <w:p w14:paraId="2E12611D" w14:textId="77777777" w:rsidR="00BE66F7" w:rsidRPr="0035342A" w:rsidRDefault="00BE66F7" w:rsidP="00BE66F7">
      <w:pPr>
        <w:spacing w:line="360" w:lineRule="auto"/>
        <w:rPr>
          <w:sz w:val="22"/>
          <w:szCs w:val="22"/>
        </w:rPr>
      </w:pPr>
      <w:r w:rsidRPr="0035342A">
        <w:rPr>
          <w:sz w:val="22"/>
          <w:szCs w:val="22"/>
        </w:rPr>
        <w:t>Smaller loan requests appeared more often among approved cases. Higher requests carried more risk and were rejected more frequently.</w:t>
      </w:r>
    </w:p>
    <w:p w14:paraId="12247260" w14:textId="77777777" w:rsidR="00BE66F7" w:rsidRPr="0035342A" w:rsidRDefault="00BE66F7" w:rsidP="00BE66F7">
      <w:pPr>
        <w:spacing w:before="120" w:after="120" w:line="360" w:lineRule="auto"/>
        <w:rPr>
          <w:b/>
          <w:bCs/>
          <w:sz w:val="22"/>
          <w:szCs w:val="22"/>
        </w:rPr>
      </w:pPr>
    </w:p>
    <w:p w14:paraId="1B448260"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loan_term</w:t>
      </w:r>
    </w:p>
    <w:p w14:paraId="2E4A6AE0" w14:textId="77777777" w:rsidR="00BE66F7" w:rsidRPr="0035342A" w:rsidRDefault="00BE66F7" w:rsidP="00BE66F7">
      <w:pPr>
        <w:spacing w:line="360" w:lineRule="auto"/>
        <w:rPr>
          <w:sz w:val="22"/>
          <w:szCs w:val="22"/>
        </w:rPr>
      </w:pPr>
      <w:r w:rsidRPr="0035342A">
        <w:rPr>
          <w:sz w:val="22"/>
          <w:szCs w:val="22"/>
        </w:rPr>
        <w:t>Longer loan terms leaned towards approvals. Possibly because spreading repayment lowers the burden.</w:t>
      </w:r>
    </w:p>
    <w:p w14:paraId="77F2F095" w14:textId="77777777" w:rsidR="00BE66F7" w:rsidRPr="0035342A" w:rsidRDefault="00BE66F7" w:rsidP="00BE66F7">
      <w:pPr>
        <w:spacing w:before="120" w:after="120" w:line="360" w:lineRule="auto"/>
        <w:rPr>
          <w:b/>
          <w:bCs/>
          <w:sz w:val="22"/>
          <w:szCs w:val="22"/>
        </w:rPr>
      </w:pPr>
    </w:p>
    <w:p w14:paraId="3E0482D5"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cibil_score</w:t>
      </w:r>
    </w:p>
    <w:p w14:paraId="4E1C0536" w14:textId="77777777" w:rsidR="00BE66F7" w:rsidRPr="0035342A" w:rsidRDefault="00BE66F7" w:rsidP="00BE66F7">
      <w:pPr>
        <w:spacing w:line="360" w:lineRule="auto"/>
        <w:rPr>
          <w:sz w:val="22"/>
          <w:szCs w:val="22"/>
        </w:rPr>
      </w:pPr>
      <w:r w:rsidRPr="0035342A">
        <w:rPr>
          <w:sz w:val="22"/>
          <w:szCs w:val="22"/>
        </w:rPr>
        <w:t>Here, the separation was clear. Approved applicants had noticeably higher credit scores. This matched expectations and later aligned well with SHAP.</w:t>
      </w:r>
    </w:p>
    <w:p w14:paraId="2400CEAC" w14:textId="77777777" w:rsidR="00BE66F7" w:rsidRPr="0035342A" w:rsidRDefault="00BE66F7" w:rsidP="00BE66F7">
      <w:pPr>
        <w:spacing w:before="120" w:after="120" w:line="360" w:lineRule="auto"/>
        <w:rPr>
          <w:b/>
          <w:bCs/>
          <w:sz w:val="22"/>
          <w:szCs w:val="22"/>
        </w:rPr>
      </w:pPr>
    </w:p>
    <w:p w14:paraId="4E055F18"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Asset values</w:t>
      </w:r>
    </w:p>
    <w:p w14:paraId="3F1E07EA" w14:textId="77777777" w:rsidR="00BE66F7" w:rsidRPr="0035342A" w:rsidRDefault="00BE66F7" w:rsidP="00BE66F7">
      <w:pPr>
        <w:spacing w:line="360" w:lineRule="auto"/>
        <w:rPr>
          <w:sz w:val="22"/>
          <w:szCs w:val="22"/>
        </w:rPr>
      </w:pPr>
      <w:r w:rsidRPr="0035342A">
        <w:rPr>
          <w:sz w:val="22"/>
          <w:szCs w:val="22"/>
        </w:rPr>
        <w:t>Applicants with higher-value assets were approved more often. The range had several outliers. But they reflect genuine financial diversity rather than errors.</w:t>
      </w:r>
    </w:p>
    <w:p w14:paraId="7E2280EF" w14:textId="77777777" w:rsidR="00BE66F7" w:rsidRPr="0035342A" w:rsidRDefault="00BE66F7" w:rsidP="00BE66F7">
      <w:pPr>
        <w:spacing w:before="120" w:after="120" w:line="360" w:lineRule="auto"/>
        <w:rPr>
          <w:b/>
          <w:bCs/>
          <w:sz w:val="22"/>
          <w:szCs w:val="22"/>
        </w:rPr>
      </w:pPr>
    </w:p>
    <w:p w14:paraId="0CB9445E"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has_*_asset variables</w:t>
      </w:r>
    </w:p>
    <w:p w14:paraId="3A808112" w14:textId="77777777" w:rsidR="00BE66F7" w:rsidRDefault="00BE66F7" w:rsidP="00BE66F7">
      <w:pPr>
        <w:spacing w:line="360" w:lineRule="auto"/>
      </w:pPr>
      <w:r w:rsidRPr="0035342A">
        <w:rPr>
          <w:sz w:val="22"/>
          <w:szCs w:val="22"/>
        </w:rPr>
        <w:t>Almost all values were 1, showing little variation. These features added limited new information beyond asset values.</w:t>
      </w:r>
    </w:p>
    <w:p w14:paraId="6EE46ED8" w14:textId="77777777" w:rsidR="00BE66F7" w:rsidRDefault="00BE66F7" w:rsidP="00BE66F7">
      <w:pPr>
        <w:spacing w:line="360" w:lineRule="auto"/>
      </w:pPr>
    </w:p>
    <w:p w14:paraId="4C7D5678" w14:textId="77777777" w:rsidR="00BE66F7" w:rsidRPr="00D77253" w:rsidRDefault="00BE66F7" w:rsidP="00BE66F7">
      <w:pPr>
        <w:pStyle w:val="Heading5"/>
        <w:spacing w:line="360" w:lineRule="auto"/>
      </w:pPr>
      <w:r>
        <w:lastRenderedPageBreak/>
        <w:t>Summary of Box Plots</w:t>
      </w:r>
    </w:p>
    <w:p w14:paraId="7F6B1920" w14:textId="77777777" w:rsidR="00BE66F7" w:rsidRPr="0035342A" w:rsidRDefault="00BE66F7" w:rsidP="00BE66F7">
      <w:pPr>
        <w:spacing w:line="360" w:lineRule="auto"/>
        <w:rPr>
          <w:sz w:val="22"/>
          <w:szCs w:val="22"/>
        </w:rPr>
      </w:pPr>
      <w:r w:rsidRPr="0035342A">
        <w:rPr>
          <w:sz w:val="22"/>
          <w:szCs w:val="22"/>
        </w:rPr>
        <w:t>CIBL score, income, and asset values offered the strongest predictive separation. Loan amount and term played moderate roles. Dependents, education, and employment type contributed little directly.</w:t>
      </w:r>
    </w:p>
    <w:p w14:paraId="4AAFD12B" w14:textId="77777777" w:rsidR="00BE66F7" w:rsidRDefault="00BE66F7" w:rsidP="00BE66F7">
      <w:pPr>
        <w:spacing w:line="360" w:lineRule="auto"/>
      </w:pPr>
    </w:p>
    <w:p w14:paraId="55F831B7" w14:textId="77777777" w:rsidR="00BE66F7" w:rsidRPr="002C2F46" w:rsidRDefault="00BE66F7" w:rsidP="00BE66F7">
      <w:pPr>
        <w:pStyle w:val="Heading4"/>
        <w:spacing w:line="360" w:lineRule="auto"/>
      </w:pPr>
      <w:r>
        <w:t xml:space="preserve">Step 7 - Outlier Detection </w:t>
      </w:r>
      <w:r w:rsidRPr="002C2F46">
        <w:t>and</w:t>
      </w:r>
      <w:r>
        <w:t xml:space="preserve"> Treatment</w:t>
      </w:r>
    </w:p>
    <w:p w14:paraId="2D98242E" w14:textId="77777777" w:rsidR="00BE66F7" w:rsidRPr="0035342A" w:rsidRDefault="00BE66F7" w:rsidP="00BE66F7">
      <w:pPr>
        <w:spacing w:line="360" w:lineRule="auto"/>
        <w:rPr>
          <w:sz w:val="22"/>
          <w:szCs w:val="22"/>
        </w:rPr>
      </w:pPr>
      <w:r w:rsidRPr="0035342A">
        <w:rPr>
          <w:sz w:val="22"/>
          <w:szCs w:val="22"/>
        </w:rPr>
        <w:t xml:space="preserve">Outliers were handled using the </w:t>
      </w:r>
      <w:r w:rsidRPr="0035342A">
        <w:rPr>
          <w:b/>
          <w:bCs/>
          <w:sz w:val="22"/>
          <w:szCs w:val="22"/>
        </w:rPr>
        <w:t xml:space="preserve">Interquartile Range (IQR) </w:t>
      </w:r>
      <w:r w:rsidRPr="0035342A">
        <w:rPr>
          <w:sz w:val="22"/>
          <w:szCs w:val="22"/>
        </w:rPr>
        <w:t>method. Instead of dropping observation, which can weaken the dataset, the extreme ends were capped at the 1.5×IQR boundaries. This approach kept the dataset intact while reducing the influence of extremely large financial values. It prevented those few extreme cases from pulling the model toward unstable behaviour.</w:t>
      </w:r>
    </w:p>
    <w:p w14:paraId="40B0C55D" w14:textId="77777777" w:rsidR="00BE66F7" w:rsidRDefault="00BE66F7" w:rsidP="00BE66F7">
      <w:pPr>
        <w:spacing w:before="120" w:after="120" w:line="360" w:lineRule="auto"/>
      </w:pPr>
    </w:p>
    <w:p w14:paraId="589053A8" w14:textId="77777777" w:rsidR="00BE66F7" w:rsidRDefault="00BE66F7" w:rsidP="00BE66F7">
      <w:pPr>
        <w:pStyle w:val="Heading4"/>
        <w:spacing w:line="360" w:lineRule="auto"/>
      </w:pPr>
      <w:r>
        <w:t>Step 8 - Log Transformation for Skewed Features</w:t>
      </w:r>
    </w:p>
    <w:tbl>
      <w:tblPr>
        <w:tblStyle w:val="TableGrid"/>
        <w:tblW w:w="0" w:type="auto"/>
        <w:tblLook w:val="04A0" w:firstRow="1" w:lastRow="0" w:firstColumn="1" w:lastColumn="0" w:noHBand="0" w:noVBand="1"/>
      </w:tblPr>
      <w:tblGrid>
        <w:gridCol w:w="3097"/>
        <w:gridCol w:w="851"/>
        <w:gridCol w:w="779"/>
        <w:gridCol w:w="619"/>
        <w:gridCol w:w="734"/>
        <w:gridCol w:w="734"/>
        <w:gridCol w:w="734"/>
        <w:gridCol w:w="734"/>
        <w:gridCol w:w="734"/>
      </w:tblGrid>
      <w:tr w:rsidR="00BE66F7" w:rsidRPr="0035342A" w14:paraId="157D6AC9" w14:textId="77777777" w:rsidTr="00902610">
        <w:tc>
          <w:tcPr>
            <w:tcW w:w="3097" w:type="dxa"/>
          </w:tcPr>
          <w:p w14:paraId="33E629D3" w14:textId="77777777" w:rsidR="00BE66F7" w:rsidRPr="0035342A" w:rsidRDefault="00BE66F7" w:rsidP="00902610">
            <w:pPr>
              <w:spacing w:line="360" w:lineRule="auto"/>
              <w:rPr>
                <w:sz w:val="22"/>
                <w:szCs w:val="22"/>
              </w:rPr>
            </w:pPr>
            <w:r w:rsidRPr="0035342A">
              <w:rPr>
                <w:sz w:val="22"/>
                <w:szCs w:val="22"/>
              </w:rPr>
              <w:t>Feature</w:t>
            </w:r>
          </w:p>
        </w:tc>
        <w:tc>
          <w:tcPr>
            <w:tcW w:w="851" w:type="dxa"/>
          </w:tcPr>
          <w:p w14:paraId="1FDF5CAB" w14:textId="77777777" w:rsidR="00BE66F7" w:rsidRPr="0035342A" w:rsidRDefault="00BE66F7" w:rsidP="00902610">
            <w:pPr>
              <w:spacing w:line="360" w:lineRule="auto"/>
              <w:rPr>
                <w:sz w:val="22"/>
                <w:szCs w:val="22"/>
              </w:rPr>
            </w:pPr>
            <w:r w:rsidRPr="0035342A">
              <w:rPr>
                <w:sz w:val="22"/>
                <w:szCs w:val="22"/>
              </w:rPr>
              <w:t>Count</w:t>
            </w:r>
          </w:p>
        </w:tc>
        <w:tc>
          <w:tcPr>
            <w:tcW w:w="779" w:type="dxa"/>
          </w:tcPr>
          <w:p w14:paraId="56F2DDDE" w14:textId="77777777" w:rsidR="00BE66F7" w:rsidRPr="0035342A" w:rsidRDefault="00BE66F7" w:rsidP="00902610">
            <w:pPr>
              <w:spacing w:line="360" w:lineRule="auto"/>
              <w:rPr>
                <w:sz w:val="22"/>
                <w:szCs w:val="22"/>
              </w:rPr>
            </w:pPr>
            <w:r w:rsidRPr="0035342A">
              <w:rPr>
                <w:sz w:val="22"/>
                <w:szCs w:val="22"/>
              </w:rPr>
              <w:t>Mean</w:t>
            </w:r>
          </w:p>
        </w:tc>
        <w:tc>
          <w:tcPr>
            <w:tcW w:w="619" w:type="dxa"/>
          </w:tcPr>
          <w:p w14:paraId="3E366E02" w14:textId="77777777" w:rsidR="00BE66F7" w:rsidRPr="0035342A" w:rsidRDefault="00BE66F7" w:rsidP="00902610">
            <w:pPr>
              <w:spacing w:line="360" w:lineRule="auto"/>
              <w:rPr>
                <w:sz w:val="22"/>
                <w:szCs w:val="22"/>
              </w:rPr>
            </w:pPr>
            <w:r w:rsidRPr="0035342A">
              <w:rPr>
                <w:sz w:val="22"/>
                <w:szCs w:val="22"/>
              </w:rPr>
              <w:t>Std</w:t>
            </w:r>
          </w:p>
        </w:tc>
        <w:tc>
          <w:tcPr>
            <w:tcW w:w="734" w:type="dxa"/>
          </w:tcPr>
          <w:p w14:paraId="49270CD5" w14:textId="77777777" w:rsidR="00BE66F7" w:rsidRPr="0035342A" w:rsidRDefault="00BE66F7" w:rsidP="00902610">
            <w:pPr>
              <w:spacing w:line="360" w:lineRule="auto"/>
              <w:rPr>
                <w:sz w:val="22"/>
                <w:szCs w:val="22"/>
              </w:rPr>
            </w:pPr>
            <w:r w:rsidRPr="0035342A">
              <w:rPr>
                <w:sz w:val="22"/>
                <w:szCs w:val="22"/>
              </w:rPr>
              <w:t>Min</w:t>
            </w:r>
          </w:p>
        </w:tc>
        <w:tc>
          <w:tcPr>
            <w:tcW w:w="734" w:type="dxa"/>
          </w:tcPr>
          <w:p w14:paraId="7A241381" w14:textId="77777777" w:rsidR="00BE66F7" w:rsidRPr="0035342A" w:rsidRDefault="00BE66F7" w:rsidP="00902610">
            <w:pPr>
              <w:spacing w:line="360" w:lineRule="auto"/>
              <w:rPr>
                <w:sz w:val="22"/>
                <w:szCs w:val="22"/>
              </w:rPr>
            </w:pPr>
            <w:r w:rsidRPr="0035342A">
              <w:rPr>
                <w:sz w:val="22"/>
                <w:szCs w:val="22"/>
              </w:rPr>
              <w:t>25%</w:t>
            </w:r>
          </w:p>
        </w:tc>
        <w:tc>
          <w:tcPr>
            <w:tcW w:w="734" w:type="dxa"/>
          </w:tcPr>
          <w:p w14:paraId="550D2AAE" w14:textId="77777777" w:rsidR="00BE66F7" w:rsidRPr="0035342A" w:rsidRDefault="00BE66F7" w:rsidP="00902610">
            <w:pPr>
              <w:spacing w:line="360" w:lineRule="auto"/>
              <w:rPr>
                <w:sz w:val="22"/>
                <w:szCs w:val="22"/>
              </w:rPr>
            </w:pPr>
            <w:r w:rsidRPr="0035342A">
              <w:rPr>
                <w:sz w:val="22"/>
                <w:szCs w:val="22"/>
              </w:rPr>
              <w:t>50%</w:t>
            </w:r>
          </w:p>
        </w:tc>
        <w:tc>
          <w:tcPr>
            <w:tcW w:w="734" w:type="dxa"/>
          </w:tcPr>
          <w:p w14:paraId="752B47EC" w14:textId="77777777" w:rsidR="00BE66F7" w:rsidRPr="0035342A" w:rsidRDefault="00BE66F7" w:rsidP="00902610">
            <w:pPr>
              <w:spacing w:line="360" w:lineRule="auto"/>
              <w:rPr>
                <w:sz w:val="22"/>
                <w:szCs w:val="22"/>
              </w:rPr>
            </w:pPr>
            <w:r w:rsidRPr="0035342A">
              <w:rPr>
                <w:sz w:val="22"/>
                <w:szCs w:val="22"/>
              </w:rPr>
              <w:t>75</w:t>
            </w:r>
            <w:r w:rsidRPr="0035342A">
              <w:rPr>
                <w:b/>
                <w:bCs/>
                <w:sz w:val="22"/>
                <w:szCs w:val="22"/>
              </w:rPr>
              <w:t>%</w:t>
            </w:r>
          </w:p>
        </w:tc>
        <w:tc>
          <w:tcPr>
            <w:tcW w:w="734" w:type="dxa"/>
          </w:tcPr>
          <w:p w14:paraId="18732C76" w14:textId="77777777" w:rsidR="00BE66F7" w:rsidRPr="0035342A" w:rsidRDefault="00BE66F7" w:rsidP="00902610">
            <w:pPr>
              <w:spacing w:line="360" w:lineRule="auto"/>
              <w:rPr>
                <w:sz w:val="22"/>
                <w:szCs w:val="22"/>
              </w:rPr>
            </w:pPr>
            <w:r w:rsidRPr="0035342A">
              <w:rPr>
                <w:sz w:val="22"/>
                <w:szCs w:val="22"/>
              </w:rPr>
              <w:t>Max</w:t>
            </w:r>
          </w:p>
        </w:tc>
      </w:tr>
      <w:tr w:rsidR="00BE66F7" w:rsidRPr="0035342A" w14:paraId="05283BF4" w14:textId="77777777" w:rsidTr="00902610">
        <w:tc>
          <w:tcPr>
            <w:tcW w:w="3097" w:type="dxa"/>
            <w:vAlign w:val="center"/>
          </w:tcPr>
          <w:p w14:paraId="0776522D" w14:textId="77777777" w:rsidR="00BE66F7" w:rsidRPr="0035342A" w:rsidRDefault="00BE66F7" w:rsidP="00902610">
            <w:pPr>
              <w:spacing w:line="360" w:lineRule="auto"/>
              <w:rPr>
                <w:sz w:val="22"/>
                <w:szCs w:val="22"/>
              </w:rPr>
            </w:pPr>
            <w:r w:rsidRPr="0035342A">
              <w:rPr>
                <w:sz w:val="22"/>
                <w:szCs w:val="22"/>
              </w:rPr>
              <w:t>income_annum_log</w:t>
            </w:r>
          </w:p>
        </w:tc>
        <w:tc>
          <w:tcPr>
            <w:tcW w:w="851" w:type="dxa"/>
            <w:vAlign w:val="center"/>
          </w:tcPr>
          <w:p w14:paraId="613B41D1"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3958D4FB" w14:textId="77777777" w:rsidR="00BE66F7" w:rsidRPr="0035342A" w:rsidRDefault="00BE66F7" w:rsidP="00902610">
            <w:pPr>
              <w:spacing w:line="360" w:lineRule="auto"/>
              <w:rPr>
                <w:sz w:val="22"/>
                <w:szCs w:val="22"/>
              </w:rPr>
            </w:pPr>
            <w:r w:rsidRPr="0035342A">
              <w:rPr>
                <w:sz w:val="22"/>
                <w:szCs w:val="22"/>
              </w:rPr>
              <w:t>15.18</w:t>
            </w:r>
          </w:p>
        </w:tc>
        <w:tc>
          <w:tcPr>
            <w:tcW w:w="619" w:type="dxa"/>
            <w:vAlign w:val="center"/>
          </w:tcPr>
          <w:p w14:paraId="1FEF63CC" w14:textId="77777777" w:rsidR="00BE66F7" w:rsidRPr="0035342A" w:rsidRDefault="00BE66F7" w:rsidP="00902610">
            <w:pPr>
              <w:spacing w:line="360" w:lineRule="auto"/>
              <w:rPr>
                <w:sz w:val="22"/>
                <w:szCs w:val="22"/>
              </w:rPr>
            </w:pPr>
            <w:r w:rsidRPr="0035342A">
              <w:rPr>
                <w:sz w:val="22"/>
                <w:szCs w:val="22"/>
              </w:rPr>
              <w:t>0.85</w:t>
            </w:r>
          </w:p>
        </w:tc>
        <w:tc>
          <w:tcPr>
            <w:tcW w:w="734" w:type="dxa"/>
            <w:vAlign w:val="center"/>
          </w:tcPr>
          <w:p w14:paraId="3DD44EF1" w14:textId="77777777" w:rsidR="00BE66F7" w:rsidRPr="0035342A" w:rsidRDefault="00BE66F7" w:rsidP="00902610">
            <w:pPr>
              <w:spacing w:line="360" w:lineRule="auto"/>
              <w:rPr>
                <w:sz w:val="22"/>
                <w:szCs w:val="22"/>
              </w:rPr>
            </w:pPr>
            <w:r w:rsidRPr="0035342A">
              <w:rPr>
                <w:sz w:val="22"/>
                <w:szCs w:val="22"/>
              </w:rPr>
              <w:t>12.21</w:t>
            </w:r>
          </w:p>
        </w:tc>
        <w:tc>
          <w:tcPr>
            <w:tcW w:w="734" w:type="dxa"/>
            <w:vAlign w:val="center"/>
          </w:tcPr>
          <w:p w14:paraId="14E5587B" w14:textId="77777777" w:rsidR="00BE66F7" w:rsidRPr="0035342A" w:rsidRDefault="00BE66F7" w:rsidP="00902610">
            <w:pPr>
              <w:spacing w:line="360" w:lineRule="auto"/>
              <w:rPr>
                <w:sz w:val="22"/>
                <w:szCs w:val="22"/>
              </w:rPr>
            </w:pPr>
            <w:r w:rsidRPr="0035342A">
              <w:rPr>
                <w:sz w:val="22"/>
                <w:szCs w:val="22"/>
              </w:rPr>
              <w:t>14.81</w:t>
            </w:r>
          </w:p>
        </w:tc>
        <w:tc>
          <w:tcPr>
            <w:tcW w:w="734" w:type="dxa"/>
            <w:vAlign w:val="center"/>
          </w:tcPr>
          <w:p w14:paraId="3D8033DC" w14:textId="77777777" w:rsidR="00BE66F7" w:rsidRPr="0035342A" w:rsidRDefault="00BE66F7" w:rsidP="00902610">
            <w:pPr>
              <w:spacing w:line="360" w:lineRule="auto"/>
              <w:rPr>
                <w:sz w:val="22"/>
                <w:szCs w:val="22"/>
              </w:rPr>
            </w:pPr>
            <w:r w:rsidRPr="0035342A">
              <w:rPr>
                <w:sz w:val="22"/>
                <w:szCs w:val="22"/>
              </w:rPr>
              <w:t>15.44</w:t>
            </w:r>
          </w:p>
        </w:tc>
        <w:tc>
          <w:tcPr>
            <w:tcW w:w="734" w:type="dxa"/>
            <w:vAlign w:val="center"/>
          </w:tcPr>
          <w:p w14:paraId="7A525C34" w14:textId="77777777" w:rsidR="00BE66F7" w:rsidRPr="0035342A" w:rsidRDefault="00BE66F7" w:rsidP="00902610">
            <w:pPr>
              <w:spacing w:line="360" w:lineRule="auto"/>
              <w:rPr>
                <w:sz w:val="22"/>
                <w:szCs w:val="22"/>
              </w:rPr>
            </w:pPr>
            <w:r w:rsidRPr="0035342A">
              <w:rPr>
                <w:sz w:val="22"/>
                <w:szCs w:val="22"/>
              </w:rPr>
              <w:t>15.83</w:t>
            </w:r>
          </w:p>
        </w:tc>
        <w:tc>
          <w:tcPr>
            <w:tcW w:w="734" w:type="dxa"/>
            <w:vAlign w:val="center"/>
          </w:tcPr>
          <w:p w14:paraId="44A83C90" w14:textId="77777777" w:rsidR="00BE66F7" w:rsidRPr="0035342A" w:rsidRDefault="00BE66F7" w:rsidP="00902610">
            <w:pPr>
              <w:spacing w:line="360" w:lineRule="auto"/>
              <w:rPr>
                <w:sz w:val="22"/>
                <w:szCs w:val="22"/>
              </w:rPr>
            </w:pPr>
            <w:r w:rsidRPr="0035342A">
              <w:rPr>
                <w:sz w:val="22"/>
                <w:szCs w:val="22"/>
              </w:rPr>
              <w:t>16.11</w:t>
            </w:r>
          </w:p>
        </w:tc>
      </w:tr>
      <w:tr w:rsidR="00BE66F7" w:rsidRPr="0035342A" w14:paraId="095E2EE8" w14:textId="77777777" w:rsidTr="00902610">
        <w:tc>
          <w:tcPr>
            <w:tcW w:w="3097" w:type="dxa"/>
            <w:vAlign w:val="center"/>
          </w:tcPr>
          <w:p w14:paraId="7390B8BC" w14:textId="77777777" w:rsidR="00BE66F7" w:rsidRPr="0035342A" w:rsidRDefault="00BE66F7" w:rsidP="00902610">
            <w:pPr>
              <w:spacing w:line="360" w:lineRule="auto"/>
              <w:rPr>
                <w:sz w:val="22"/>
                <w:szCs w:val="22"/>
              </w:rPr>
            </w:pPr>
            <w:r w:rsidRPr="0035342A">
              <w:rPr>
                <w:sz w:val="22"/>
                <w:szCs w:val="22"/>
              </w:rPr>
              <w:t>loan_amount_log</w:t>
            </w:r>
          </w:p>
        </w:tc>
        <w:tc>
          <w:tcPr>
            <w:tcW w:w="851" w:type="dxa"/>
            <w:vAlign w:val="center"/>
          </w:tcPr>
          <w:p w14:paraId="120BEDE0"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6EB15B4D" w14:textId="77777777" w:rsidR="00BE66F7" w:rsidRPr="0035342A" w:rsidRDefault="00BE66F7" w:rsidP="00902610">
            <w:pPr>
              <w:spacing w:line="360" w:lineRule="auto"/>
              <w:rPr>
                <w:sz w:val="22"/>
                <w:szCs w:val="22"/>
              </w:rPr>
            </w:pPr>
            <w:r w:rsidRPr="0035342A">
              <w:rPr>
                <w:sz w:val="22"/>
                <w:szCs w:val="22"/>
              </w:rPr>
              <w:t>16.26</w:t>
            </w:r>
          </w:p>
        </w:tc>
        <w:tc>
          <w:tcPr>
            <w:tcW w:w="619" w:type="dxa"/>
            <w:vAlign w:val="center"/>
          </w:tcPr>
          <w:p w14:paraId="25088A44" w14:textId="77777777" w:rsidR="00BE66F7" w:rsidRPr="0035342A" w:rsidRDefault="00BE66F7" w:rsidP="00902610">
            <w:pPr>
              <w:spacing w:line="360" w:lineRule="auto"/>
              <w:rPr>
                <w:sz w:val="22"/>
                <w:szCs w:val="22"/>
              </w:rPr>
            </w:pPr>
            <w:r w:rsidRPr="0035342A">
              <w:rPr>
                <w:sz w:val="22"/>
                <w:szCs w:val="22"/>
              </w:rPr>
              <w:t>0.88</w:t>
            </w:r>
          </w:p>
        </w:tc>
        <w:tc>
          <w:tcPr>
            <w:tcW w:w="734" w:type="dxa"/>
            <w:vAlign w:val="center"/>
          </w:tcPr>
          <w:p w14:paraId="53AD1EC1" w14:textId="77777777" w:rsidR="00BE66F7" w:rsidRPr="0035342A" w:rsidRDefault="00BE66F7" w:rsidP="00902610">
            <w:pPr>
              <w:spacing w:line="360" w:lineRule="auto"/>
              <w:rPr>
                <w:sz w:val="22"/>
                <w:szCs w:val="22"/>
              </w:rPr>
            </w:pPr>
            <w:r w:rsidRPr="0035342A">
              <w:rPr>
                <w:sz w:val="22"/>
                <w:szCs w:val="22"/>
              </w:rPr>
              <w:t>12.61</w:t>
            </w:r>
          </w:p>
        </w:tc>
        <w:tc>
          <w:tcPr>
            <w:tcW w:w="734" w:type="dxa"/>
            <w:vAlign w:val="center"/>
          </w:tcPr>
          <w:p w14:paraId="3381B9F7" w14:textId="77777777" w:rsidR="00BE66F7" w:rsidRPr="0035342A" w:rsidRDefault="00BE66F7" w:rsidP="00902610">
            <w:pPr>
              <w:spacing w:line="360" w:lineRule="auto"/>
              <w:rPr>
                <w:sz w:val="22"/>
                <w:szCs w:val="22"/>
              </w:rPr>
            </w:pPr>
            <w:r w:rsidRPr="0035342A">
              <w:rPr>
                <w:sz w:val="22"/>
                <w:szCs w:val="22"/>
              </w:rPr>
              <w:t>15.86</w:t>
            </w:r>
          </w:p>
        </w:tc>
        <w:tc>
          <w:tcPr>
            <w:tcW w:w="734" w:type="dxa"/>
            <w:vAlign w:val="center"/>
          </w:tcPr>
          <w:p w14:paraId="12C80922" w14:textId="77777777" w:rsidR="00BE66F7" w:rsidRPr="0035342A" w:rsidRDefault="00BE66F7" w:rsidP="00902610">
            <w:pPr>
              <w:spacing w:line="360" w:lineRule="auto"/>
              <w:rPr>
                <w:sz w:val="22"/>
                <w:szCs w:val="22"/>
              </w:rPr>
            </w:pPr>
            <w:r w:rsidRPr="0035342A">
              <w:rPr>
                <w:sz w:val="22"/>
                <w:szCs w:val="22"/>
              </w:rPr>
              <w:t>16.49</w:t>
            </w:r>
          </w:p>
        </w:tc>
        <w:tc>
          <w:tcPr>
            <w:tcW w:w="734" w:type="dxa"/>
            <w:vAlign w:val="center"/>
          </w:tcPr>
          <w:p w14:paraId="1F130D02" w14:textId="77777777" w:rsidR="00BE66F7" w:rsidRPr="0035342A" w:rsidRDefault="00BE66F7" w:rsidP="00902610">
            <w:pPr>
              <w:spacing w:line="360" w:lineRule="auto"/>
              <w:rPr>
                <w:sz w:val="22"/>
                <w:szCs w:val="22"/>
              </w:rPr>
            </w:pPr>
            <w:r w:rsidRPr="0035342A">
              <w:rPr>
                <w:sz w:val="22"/>
                <w:szCs w:val="22"/>
              </w:rPr>
              <w:t>16.88</w:t>
            </w:r>
          </w:p>
        </w:tc>
        <w:tc>
          <w:tcPr>
            <w:tcW w:w="734" w:type="dxa"/>
            <w:vAlign w:val="center"/>
          </w:tcPr>
          <w:p w14:paraId="38E6CD49" w14:textId="77777777" w:rsidR="00BE66F7" w:rsidRPr="0035342A" w:rsidRDefault="00BE66F7" w:rsidP="00902610">
            <w:pPr>
              <w:spacing w:line="360" w:lineRule="auto"/>
              <w:rPr>
                <w:sz w:val="22"/>
                <w:szCs w:val="22"/>
              </w:rPr>
            </w:pPr>
            <w:r w:rsidRPr="0035342A">
              <w:rPr>
                <w:sz w:val="22"/>
                <w:szCs w:val="22"/>
              </w:rPr>
              <w:t>17.49</w:t>
            </w:r>
          </w:p>
        </w:tc>
      </w:tr>
      <w:tr w:rsidR="00BE66F7" w:rsidRPr="0035342A" w14:paraId="231B54F9" w14:textId="77777777" w:rsidTr="00902610">
        <w:tc>
          <w:tcPr>
            <w:tcW w:w="3097" w:type="dxa"/>
            <w:vAlign w:val="center"/>
          </w:tcPr>
          <w:p w14:paraId="7D3A3565" w14:textId="77777777" w:rsidR="00BE66F7" w:rsidRPr="0035342A" w:rsidRDefault="00BE66F7" w:rsidP="00902610">
            <w:pPr>
              <w:spacing w:line="360" w:lineRule="auto"/>
              <w:rPr>
                <w:sz w:val="22"/>
                <w:szCs w:val="22"/>
              </w:rPr>
            </w:pPr>
            <w:r w:rsidRPr="0035342A">
              <w:rPr>
                <w:sz w:val="22"/>
                <w:szCs w:val="22"/>
              </w:rPr>
              <w:t>residential_assets_value_log</w:t>
            </w:r>
          </w:p>
        </w:tc>
        <w:tc>
          <w:tcPr>
            <w:tcW w:w="851" w:type="dxa"/>
            <w:vAlign w:val="center"/>
          </w:tcPr>
          <w:p w14:paraId="3D1F6FF5"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7A16E50A" w14:textId="77777777" w:rsidR="00BE66F7" w:rsidRPr="0035342A" w:rsidRDefault="00BE66F7" w:rsidP="00902610">
            <w:pPr>
              <w:spacing w:line="360" w:lineRule="auto"/>
              <w:rPr>
                <w:sz w:val="22"/>
                <w:szCs w:val="22"/>
              </w:rPr>
            </w:pPr>
            <w:r w:rsidRPr="0035342A">
              <w:rPr>
                <w:sz w:val="22"/>
                <w:szCs w:val="22"/>
              </w:rPr>
              <w:t>15.17</w:t>
            </w:r>
          </w:p>
        </w:tc>
        <w:tc>
          <w:tcPr>
            <w:tcW w:w="619" w:type="dxa"/>
            <w:vAlign w:val="center"/>
          </w:tcPr>
          <w:p w14:paraId="5B5DA512" w14:textId="77777777" w:rsidR="00BE66F7" w:rsidRPr="0035342A" w:rsidRDefault="00BE66F7" w:rsidP="00902610">
            <w:pPr>
              <w:spacing w:line="360" w:lineRule="auto"/>
              <w:rPr>
                <w:sz w:val="22"/>
                <w:szCs w:val="22"/>
              </w:rPr>
            </w:pPr>
            <w:r w:rsidRPr="0035342A">
              <w:rPr>
                <w:sz w:val="22"/>
                <w:szCs w:val="22"/>
              </w:rPr>
              <w:t>1.97</w:t>
            </w:r>
          </w:p>
        </w:tc>
        <w:tc>
          <w:tcPr>
            <w:tcW w:w="734" w:type="dxa"/>
            <w:vAlign w:val="center"/>
          </w:tcPr>
          <w:p w14:paraId="329287B8"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3A6D7210" w14:textId="77777777" w:rsidR="00BE66F7" w:rsidRPr="0035342A" w:rsidRDefault="00BE66F7" w:rsidP="00902610">
            <w:pPr>
              <w:spacing w:line="360" w:lineRule="auto"/>
              <w:rPr>
                <w:sz w:val="22"/>
                <w:szCs w:val="22"/>
              </w:rPr>
            </w:pPr>
            <w:r w:rsidRPr="0035342A">
              <w:rPr>
                <w:sz w:val="22"/>
                <w:szCs w:val="22"/>
              </w:rPr>
              <w:t>14.60</w:t>
            </w:r>
          </w:p>
        </w:tc>
        <w:tc>
          <w:tcPr>
            <w:tcW w:w="734" w:type="dxa"/>
            <w:vAlign w:val="center"/>
          </w:tcPr>
          <w:p w14:paraId="13BDAFF3" w14:textId="77777777" w:rsidR="00BE66F7" w:rsidRPr="0035342A" w:rsidRDefault="00BE66F7" w:rsidP="00902610">
            <w:pPr>
              <w:spacing w:line="360" w:lineRule="auto"/>
              <w:rPr>
                <w:sz w:val="22"/>
                <w:szCs w:val="22"/>
              </w:rPr>
            </w:pPr>
            <w:r w:rsidRPr="0035342A">
              <w:rPr>
                <w:sz w:val="22"/>
                <w:szCs w:val="22"/>
              </w:rPr>
              <w:t>15.56</w:t>
            </w:r>
          </w:p>
        </w:tc>
        <w:tc>
          <w:tcPr>
            <w:tcW w:w="734" w:type="dxa"/>
            <w:vAlign w:val="center"/>
          </w:tcPr>
          <w:p w14:paraId="6F13B279" w14:textId="77777777" w:rsidR="00BE66F7" w:rsidRPr="0035342A" w:rsidRDefault="00BE66F7" w:rsidP="00902610">
            <w:pPr>
              <w:spacing w:line="360" w:lineRule="auto"/>
              <w:rPr>
                <w:sz w:val="22"/>
                <w:szCs w:val="22"/>
              </w:rPr>
            </w:pPr>
            <w:r w:rsidRPr="0035342A">
              <w:rPr>
                <w:sz w:val="22"/>
                <w:szCs w:val="22"/>
              </w:rPr>
              <w:t>16.24</w:t>
            </w:r>
          </w:p>
        </w:tc>
        <w:tc>
          <w:tcPr>
            <w:tcW w:w="734" w:type="dxa"/>
            <w:vAlign w:val="center"/>
          </w:tcPr>
          <w:p w14:paraId="61B2CACF" w14:textId="77777777" w:rsidR="00BE66F7" w:rsidRPr="0035342A" w:rsidRDefault="00BE66F7" w:rsidP="00902610">
            <w:pPr>
              <w:spacing w:line="360" w:lineRule="auto"/>
              <w:rPr>
                <w:sz w:val="22"/>
                <w:szCs w:val="22"/>
              </w:rPr>
            </w:pPr>
            <w:r w:rsidRPr="0035342A">
              <w:rPr>
                <w:sz w:val="22"/>
                <w:szCs w:val="22"/>
              </w:rPr>
              <w:t>17.03</w:t>
            </w:r>
          </w:p>
        </w:tc>
      </w:tr>
      <w:tr w:rsidR="00BE66F7" w:rsidRPr="0035342A" w14:paraId="20D7F193" w14:textId="77777777" w:rsidTr="00902610">
        <w:tc>
          <w:tcPr>
            <w:tcW w:w="3097" w:type="dxa"/>
            <w:vAlign w:val="center"/>
          </w:tcPr>
          <w:p w14:paraId="6A978BE7" w14:textId="77777777" w:rsidR="00BE66F7" w:rsidRPr="0035342A" w:rsidRDefault="00BE66F7" w:rsidP="00902610">
            <w:pPr>
              <w:spacing w:line="360" w:lineRule="auto"/>
              <w:rPr>
                <w:sz w:val="22"/>
                <w:szCs w:val="22"/>
              </w:rPr>
            </w:pPr>
            <w:r w:rsidRPr="0035342A">
              <w:rPr>
                <w:sz w:val="22"/>
                <w:szCs w:val="22"/>
              </w:rPr>
              <w:t>commercial_assets_value_log</w:t>
            </w:r>
          </w:p>
        </w:tc>
        <w:tc>
          <w:tcPr>
            <w:tcW w:w="851" w:type="dxa"/>
            <w:vAlign w:val="center"/>
          </w:tcPr>
          <w:p w14:paraId="52DF06A4"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510EA6BB" w14:textId="77777777" w:rsidR="00BE66F7" w:rsidRPr="0035342A" w:rsidRDefault="00BE66F7" w:rsidP="00902610">
            <w:pPr>
              <w:spacing w:line="360" w:lineRule="auto"/>
              <w:rPr>
                <w:sz w:val="22"/>
                <w:szCs w:val="22"/>
              </w:rPr>
            </w:pPr>
            <w:r w:rsidRPr="0035342A">
              <w:rPr>
                <w:sz w:val="22"/>
                <w:szCs w:val="22"/>
              </w:rPr>
              <w:t>14.54</w:t>
            </w:r>
          </w:p>
        </w:tc>
        <w:tc>
          <w:tcPr>
            <w:tcW w:w="619" w:type="dxa"/>
            <w:vAlign w:val="center"/>
          </w:tcPr>
          <w:p w14:paraId="3A1F3604" w14:textId="77777777" w:rsidR="00BE66F7" w:rsidRPr="0035342A" w:rsidRDefault="00BE66F7" w:rsidP="00902610">
            <w:pPr>
              <w:spacing w:line="360" w:lineRule="auto"/>
              <w:rPr>
                <w:sz w:val="22"/>
                <w:szCs w:val="22"/>
              </w:rPr>
            </w:pPr>
            <w:r w:rsidRPr="0035342A">
              <w:rPr>
                <w:sz w:val="22"/>
                <w:szCs w:val="22"/>
              </w:rPr>
              <w:t>2.62</w:t>
            </w:r>
          </w:p>
        </w:tc>
        <w:tc>
          <w:tcPr>
            <w:tcW w:w="734" w:type="dxa"/>
            <w:vAlign w:val="center"/>
          </w:tcPr>
          <w:p w14:paraId="5A680860"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64162B4E" w14:textId="77777777" w:rsidR="00BE66F7" w:rsidRPr="0035342A" w:rsidRDefault="00BE66F7" w:rsidP="00902610">
            <w:pPr>
              <w:spacing w:line="360" w:lineRule="auto"/>
              <w:rPr>
                <w:sz w:val="22"/>
                <w:szCs w:val="22"/>
              </w:rPr>
            </w:pPr>
            <w:r w:rsidRPr="0035342A">
              <w:rPr>
                <w:sz w:val="22"/>
                <w:szCs w:val="22"/>
              </w:rPr>
              <w:t>14.08</w:t>
            </w:r>
          </w:p>
        </w:tc>
        <w:tc>
          <w:tcPr>
            <w:tcW w:w="734" w:type="dxa"/>
            <w:vAlign w:val="center"/>
          </w:tcPr>
          <w:p w14:paraId="418846C6" w14:textId="77777777" w:rsidR="00BE66F7" w:rsidRPr="0035342A" w:rsidRDefault="00BE66F7" w:rsidP="00902610">
            <w:pPr>
              <w:spacing w:line="360" w:lineRule="auto"/>
              <w:rPr>
                <w:sz w:val="22"/>
                <w:szCs w:val="22"/>
              </w:rPr>
            </w:pPr>
            <w:r w:rsidRPr="0035342A">
              <w:rPr>
                <w:sz w:val="22"/>
                <w:szCs w:val="22"/>
              </w:rPr>
              <w:t>15.12</w:t>
            </w:r>
          </w:p>
        </w:tc>
        <w:tc>
          <w:tcPr>
            <w:tcW w:w="734" w:type="dxa"/>
            <w:vAlign w:val="center"/>
          </w:tcPr>
          <w:p w14:paraId="240FE1F0" w14:textId="77777777" w:rsidR="00BE66F7" w:rsidRPr="0035342A" w:rsidRDefault="00BE66F7" w:rsidP="00902610">
            <w:pPr>
              <w:spacing w:line="360" w:lineRule="auto"/>
              <w:rPr>
                <w:sz w:val="22"/>
                <w:szCs w:val="22"/>
              </w:rPr>
            </w:pPr>
            <w:r w:rsidRPr="0035342A">
              <w:rPr>
                <w:sz w:val="22"/>
                <w:szCs w:val="22"/>
              </w:rPr>
              <w:t>15.84</w:t>
            </w:r>
          </w:p>
        </w:tc>
        <w:tc>
          <w:tcPr>
            <w:tcW w:w="734" w:type="dxa"/>
            <w:vAlign w:val="center"/>
          </w:tcPr>
          <w:p w14:paraId="105B7D05" w14:textId="77777777" w:rsidR="00BE66F7" w:rsidRPr="0035342A" w:rsidRDefault="00BE66F7" w:rsidP="00902610">
            <w:pPr>
              <w:spacing w:line="360" w:lineRule="auto"/>
              <w:rPr>
                <w:sz w:val="22"/>
                <w:szCs w:val="22"/>
              </w:rPr>
            </w:pPr>
            <w:r w:rsidRPr="0035342A">
              <w:rPr>
                <w:sz w:val="22"/>
                <w:szCs w:val="22"/>
              </w:rPr>
              <w:t>16.65</w:t>
            </w:r>
          </w:p>
        </w:tc>
      </w:tr>
      <w:tr w:rsidR="00BE66F7" w:rsidRPr="0035342A" w14:paraId="21C69458" w14:textId="77777777" w:rsidTr="00902610">
        <w:tc>
          <w:tcPr>
            <w:tcW w:w="3097" w:type="dxa"/>
            <w:vAlign w:val="center"/>
          </w:tcPr>
          <w:p w14:paraId="175B5631" w14:textId="77777777" w:rsidR="00BE66F7" w:rsidRPr="0035342A" w:rsidRDefault="00BE66F7" w:rsidP="00902610">
            <w:pPr>
              <w:spacing w:line="360" w:lineRule="auto"/>
              <w:rPr>
                <w:sz w:val="22"/>
                <w:szCs w:val="22"/>
              </w:rPr>
            </w:pPr>
            <w:r w:rsidRPr="0035342A">
              <w:rPr>
                <w:sz w:val="22"/>
                <w:szCs w:val="22"/>
              </w:rPr>
              <w:t>luxury_assets_value_log</w:t>
            </w:r>
          </w:p>
        </w:tc>
        <w:tc>
          <w:tcPr>
            <w:tcW w:w="851" w:type="dxa"/>
            <w:vAlign w:val="center"/>
          </w:tcPr>
          <w:p w14:paraId="26065BB6"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5CF91AA6" w14:textId="77777777" w:rsidR="00BE66F7" w:rsidRPr="0035342A" w:rsidRDefault="00BE66F7" w:rsidP="00902610">
            <w:pPr>
              <w:spacing w:line="360" w:lineRule="auto"/>
              <w:rPr>
                <w:sz w:val="22"/>
                <w:szCs w:val="22"/>
              </w:rPr>
            </w:pPr>
            <w:r w:rsidRPr="0035342A">
              <w:rPr>
                <w:sz w:val="22"/>
                <w:szCs w:val="22"/>
              </w:rPr>
              <w:t>16.25</w:t>
            </w:r>
          </w:p>
        </w:tc>
        <w:tc>
          <w:tcPr>
            <w:tcW w:w="619" w:type="dxa"/>
            <w:vAlign w:val="center"/>
          </w:tcPr>
          <w:p w14:paraId="5B8041B9" w14:textId="77777777" w:rsidR="00BE66F7" w:rsidRPr="0035342A" w:rsidRDefault="00BE66F7" w:rsidP="00902610">
            <w:pPr>
              <w:spacing w:line="360" w:lineRule="auto"/>
              <w:rPr>
                <w:sz w:val="22"/>
                <w:szCs w:val="22"/>
              </w:rPr>
            </w:pPr>
            <w:r w:rsidRPr="0035342A">
              <w:rPr>
                <w:sz w:val="22"/>
                <w:szCs w:val="22"/>
              </w:rPr>
              <w:t>0.88</w:t>
            </w:r>
          </w:p>
        </w:tc>
        <w:tc>
          <w:tcPr>
            <w:tcW w:w="734" w:type="dxa"/>
            <w:vAlign w:val="center"/>
          </w:tcPr>
          <w:p w14:paraId="626633DE" w14:textId="77777777" w:rsidR="00BE66F7" w:rsidRPr="0035342A" w:rsidRDefault="00BE66F7" w:rsidP="00902610">
            <w:pPr>
              <w:spacing w:line="360" w:lineRule="auto"/>
              <w:rPr>
                <w:sz w:val="22"/>
                <w:szCs w:val="22"/>
              </w:rPr>
            </w:pPr>
            <w:r w:rsidRPr="0035342A">
              <w:rPr>
                <w:sz w:val="22"/>
                <w:szCs w:val="22"/>
              </w:rPr>
              <w:t>12.61</w:t>
            </w:r>
          </w:p>
        </w:tc>
        <w:tc>
          <w:tcPr>
            <w:tcW w:w="734" w:type="dxa"/>
            <w:vAlign w:val="center"/>
          </w:tcPr>
          <w:p w14:paraId="05E0A771" w14:textId="77777777" w:rsidR="00BE66F7" w:rsidRPr="0035342A" w:rsidRDefault="00BE66F7" w:rsidP="00902610">
            <w:pPr>
              <w:spacing w:line="360" w:lineRule="auto"/>
              <w:rPr>
                <w:sz w:val="22"/>
                <w:szCs w:val="22"/>
              </w:rPr>
            </w:pPr>
            <w:r w:rsidRPr="0035342A">
              <w:rPr>
                <w:sz w:val="22"/>
                <w:szCs w:val="22"/>
              </w:rPr>
              <w:t>15.83</w:t>
            </w:r>
          </w:p>
        </w:tc>
        <w:tc>
          <w:tcPr>
            <w:tcW w:w="734" w:type="dxa"/>
            <w:vAlign w:val="center"/>
          </w:tcPr>
          <w:p w14:paraId="16843AB9" w14:textId="77777777" w:rsidR="00BE66F7" w:rsidRPr="0035342A" w:rsidRDefault="00BE66F7" w:rsidP="00902610">
            <w:pPr>
              <w:spacing w:line="360" w:lineRule="auto"/>
              <w:rPr>
                <w:sz w:val="22"/>
                <w:szCs w:val="22"/>
              </w:rPr>
            </w:pPr>
            <w:r w:rsidRPr="0035342A">
              <w:rPr>
                <w:sz w:val="22"/>
                <w:szCs w:val="22"/>
              </w:rPr>
              <w:t>16.50</w:t>
            </w:r>
          </w:p>
        </w:tc>
        <w:tc>
          <w:tcPr>
            <w:tcW w:w="734" w:type="dxa"/>
            <w:vAlign w:val="center"/>
          </w:tcPr>
          <w:p w14:paraId="69CD862C" w14:textId="77777777" w:rsidR="00BE66F7" w:rsidRPr="0035342A" w:rsidRDefault="00BE66F7" w:rsidP="00902610">
            <w:pPr>
              <w:spacing w:line="360" w:lineRule="auto"/>
              <w:rPr>
                <w:sz w:val="22"/>
                <w:szCs w:val="22"/>
              </w:rPr>
            </w:pPr>
            <w:r w:rsidRPr="0035342A">
              <w:rPr>
                <w:sz w:val="22"/>
                <w:szCs w:val="22"/>
              </w:rPr>
              <w:t>16.89</w:t>
            </w:r>
          </w:p>
        </w:tc>
        <w:tc>
          <w:tcPr>
            <w:tcW w:w="734" w:type="dxa"/>
            <w:vAlign w:val="center"/>
          </w:tcPr>
          <w:p w14:paraId="0CA14451" w14:textId="77777777" w:rsidR="00BE66F7" w:rsidRPr="0035342A" w:rsidRDefault="00BE66F7" w:rsidP="00902610">
            <w:pPr>
              <w:spacing w:line="360" w:lineRule="auto"/>
              <w:rPr>
                <w:sz w:val="22"/>
                <w:szCs w:val="22"/>
              </w:rPr>
            </w:pPr>
            <w:r w:rsidRPr="0035342A">
              <w:rPr>
                <w:sz w:val="22"/>
                <w:szCs w:val="22"/>
              </w:rPr>
              <w:t>17.48</w:t>
            </w:r>
          </w:p>
        </w:tc>
      </w:tr>
      <w:tr w:rsidR="00BE66F7" w:rsidRPr="0035342A" w14:paraId="1259575C" w14:textId="77777777" w:rsidTr="00902610">
        <w:tc>
          <w:tcPr>
            <w:tcW w:w="3097" w:type="dxa"/>
            <w:vAlign w:val="center"/>
          </w:tcPr>
          <w:p w14:paraId="5A35C14B" w14:textId="77777777" w:rsidR="00BE66F7" w:rsidRPr="0035342A" w:rsidRDefault="00BE66F7" w:rsidP="00902610">
            <w:pPr>
              <w:spacing w:line="360" w:lineRule="auto"/>
              <w:rPr>
                <w:sz w:val="22"/>
                <w:szCs w:val="22"/>
              </w:rPr>
            </w:pPr>
            <w:r w:rsidRPr="0035342A">
              <w:rPr>
                <w:sz w:val="22"/>
                <w:szCs w:val="22"/>
              </w:rPr>
              <w:t>bank_asset_value_log</w:t>
            </w:r>
          </w:p>
        </w:tc>
        <w:tc>
          <w:tcPr>
            <w:tcW w:w="851" w:type="dxa"/>
            <w:vAlign w:val="center"/>
          </w:tcPr>
          <w:p w14:paraId="5B454578"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0B86E3AA" w14:textId="77777777" w:rsidR="00BE66F7" w:rsidRPr="0035342A" w:rsidRDefault="00BE66F7" w:rsidP="00902610">
            <w:pPr>
              <w:spacing w:line="360" w:lineRule="auto"/>
              <w:rPr>
                <w:sz w:val="22"/>
                <w:szCs w:val="22"/>
              </w:rPr>
            </w:pPr>
            <w:r w:rsidRPr="0035342A">
              <w:rPr>
                <w:sz w:val="22"/>
                <w:szCs w:val="22"/>
              </w:rPr>
              <w:t>15.08</w:t>
            </w:r>
          </w:p>
        </w:tc>
        <w:tc>
          <w:tcPr>
            <w:tcW w:w="619" w:type="dxa"/>
            <w:vAlign w:val="center"/>
          </w:tcPr>
          <w:p w14:paraId="50D8A6C8" w14:textId="77777777" w:rsidR="00BE66F7" w:rsidRPr="0035342A" w:rsidRDefault="00BE66F7" w:rsidP="00902610">
            <w:pPr>
              <w:spacing w:line="360" w:lineRule="auto"/>
              <w:rPr>
                <w:sz w:val="22"/>
                <w:szCs w:val="22"/>
              </w:rPr>
            </w:pPr>
            <w:r w:rsidRPr="0035342A">
              <w:rPr>
                <w:sz w:val="22"/>
                <w:szCs w:val="22"/>
              </w:rPr>
              <w:t>1.15</w:t>
            </w:r>
          </w:p>
        </w:tc>
        <w:tc>
          <w:tcPr>
            <w:tcW w:w="734" w:type="dxa"/>
            <w:vAlign w:val="center"/>
          </w:tcPr>
          <w:p w14:paraId="22831F13"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1B4BDC45" w14:textId="77777777" w:rsidR="00BE66F7" w:rsidRPr="0035342A" w:rsidRDefault="00BE66F7" w:rsidP="00902610">
            <w:pPr>
              <w:spacing w:line="360" w:lineRule="auto"/>
              <w:rPr>
                <w:sz w:val="22"/>
                <w:szCs w:val="22"/>
              </w:rPr>
            </w:pPr>
            <w:r w:rsidRPr="0035342A">
              <w:rPr>
                <w:sz w:val="22"/>
                <w:szCs w:val="22"/>
              </w:rPr>
              <w:t>14.65</w:t>
            </w:r>
          </w:p>
        </w:tc>
        <w:tc>
          <w:tcPr>
            <w:tcW w:w="734" w:type="dxa"/>
            <w:vAlign w:val="center"/>
          </w:tcPr>
          <w:p w14:paraId="484DF7AA" w14:textId="77777777" w:rsidR="00BE66F7" w:rsidRPr="0035342A" w:rsidRDefault="00BE66F7" w:rsidP="00902610">
            <w:pPr>
              <w:spacing w:line="360" w:lineRule="auto"/>
              <w:rPr>
                <w:sz w:val="22"/>
                <w:szCs w:val="22"/>
              </w:rPr>
            </w:pPr>
            <w:r w:rsidRPr="0035342A">
              <w:rPr>
                <w:sz w:val="22"/>
                <w:szCs w:val="22"/>
              </w:rPr>
              <w:t>15.34</w:t>
            </w:r>
          </w:p>
        </w:tc>
        <w:tc>
          <w:tcPr>
            <w:tcW w:w="734" w:type="dxa"/>
            <w:vAlign w:val="center"/>
          </w:tcPr>
          <w:p w14:paraId="7223223A" w14:textId="77777777" w:rsidR="00BE66F7" w:rsidRPr="0035342A" w:rsidRDefault="00BE66F7" w:rsidP="00902610">
            <w:pPr>
              <w:spacing w:line="360" w:lineRule="auto"/>
              <w:rPr>
                <w:sz w:val="22"/>
                <w:szCs w:val="22"/>
              </w:rPr>
            </w:pPr>
            <w:r w:rsidRPr="0035342A">
              <w:rPr>
                <w:sz w:val="22"/>
                <w:szCs w:val="22"/>
              </w:rPr>
              <w:t>15.78</w:t>
            </w:r>
          </w:p>
        </w:tc>
        <w:tc>
          <w:tcPr>
            <w:tcW w:w="734" w:type="dxa"/>
            <w:vAlign w:val="center"/>
          </w:tcPr>
          <w:p w14:paraId="48E4F35F" w14:textId="77777777" w:rsidR="00BE66F7" w:rsidRPr="0035342A" w:rsidRDefault="00BE66F7" w:rsidP="00A853DB">
            <w:pPr>
              <w:keepNext/>
              <w:spacing w:line="360" w:lineRule="auto"/>
              <w:rPr>
                <w:sz w:val="22"/>
                <w:szCs w:val="22"/>
              </w:rPr>
            </w:pPr>
            <w:r w:rsidRPr="0035342A">
              <w:rPr>
                <w:sz w:val="22"/>
                <w:szCs w:val="22"/>
              </w:rPr>
              <w:t>16.48</w:t>
            </w:r>
          </w:p>
        </w:tc>
      </w:tr>
    </w:tbl>
    <w:p w14:paraId="087921B8" w14:textId="2583598F" w:rsidR="00BE66F7" w:rsidRPr="0035342A" w:rsidRDefault="00A853DB" w:rsidP="00A853DB">
      <w:pPr>
        <w:pStyle w:val="Caption"/>
        <w:rPr>
          <w:sz w:val="22"/>
          <w:szCs w:val="22"/>
        </w:rPr>
      </w:pPr>
      <w:r>
        <w:t xml:space="preserve">Appendix </w:t>
      </w:r>
      <w:fldSimple w:instr=" SEQ Appendix \* ARABIC ">
        <w:r w:rsidR="00690F66">
          <w:rPr>
            <w:noProof/>
          </w:rPr>
          <w:t>23</w:t>
        </w:r>
      </w:fldSimple>
    </w:p>
    <w:p w14:paraId="2A0F3349" w14:textId="77777777" w:rsidR="00BE66F7" w:rsidRPr="0035342A" w:rsidRDefault="00BE66F7" w:rsidP="00BE66F7">
      <w:pPr>
        <w:spacing w:line="360" w:lineRule="auto"/>
        <w:rPr>
          <w:sz w:val="22"/>
          <w:szCs w:val="22"/>
        </w:rPr>
      </w:pPr>
      <w:r w:rsidRPr="0035342A">
        <w:rPr>
          <w:sz w:val="22"/>
          <w:szCs w:val="22"/>
        </w:rPr>
        <w:t xml:space="preserve">Many of the financial fields show strong right skew, so log transformations were applied. This brown their ranges closer together and reduced the dominance of very high values. </w:t>
      </w:r>
    </w:p>
    <w:p w14:paraId="242F4E23" w14:textId="77777777" w:rsidR="00BE66F7" w:rsidRPr="0035342A" w:rsidRDefault="00BE66F7" w:rsidP="00BE66F7">
      <w:pPr>
        <w:spacing w:line="360" w:lineRule="auto"/>
        <w:rPr>
          <w:sz w:val="22"/>
          <w:szCs w:val="22"/>
        </w:rPr>
      </w:pPr>
      <w:r w:rsidRPr="0035342A">
        <w:rPr>
          <w:sz w:val="22"/>
          <w:szCs w:val="22"/>
        </w:rPr>
        <w:t>Key observations:</w:t>
      </w:r>
    </w:p>
    <w:p w14:paraId="45D56DA8"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income_annum_log</w:t>
      </w:r>
      <w:r w:rsidRPr="0035342A">
        <w:rPr>
          <w:sz w:val="22"/>
          <w:szCs w:val="22"/>
        </w:rPr>
        <w:t xml:space="preserve"> tightened around a clean centre.</w:t>
      </w:r>
    </w:p>
    <w:p w14:paraId="27DC90D0"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loan_amount_log</w:t>
      </w:r>
      <w:r w:rsidRPr="0035342A">
        <w:rPr>
          <w:sz w:val="22"/>
          <w:szCs w:val="22"/>
        </w:rPr>
        <w:t xml:space="preserve"> smoothed out sharply and sat comfortably for modelling.</w:t>
      </w:r>
    </w:p>
    <w:p w14:paraId="53AC39AD"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residential_assets_value_log</w:t>
      </w:r>
      <w:r w:rsidRPr="0035342A">
        <w:rPr>
          <w:sz w:val="22"/>
          <w:szCs w:val="22"/>
        </w:rPr>
        <w:t xml:space="preserve"> and </w:t>
      </w:r>
      <w:r w:rsidRPr="0035342A">
        <w:rPr>
          <w:b/>
          <w:bCs/>
          <w:sz w:val="22"/>
          <w:szCs w:val="22"/>
        </w:rPr>
        <w:t>commercial_assets_value_log</w:t>
      </w:r>
      <w:r w:rsidRPr="0035342A">
        <w:rPr>
          <w:sz w:val="22"/>
          <w:szCs w:val="22"/>
        </w:rPr>
        <w:t xml:space="preserve"> still carried some width but became manageable.</w:t>
      </w:r>
    </w:p>
    <w:p w14:paraId="112D91F2"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luxury_assets_value_log</w:t>
      </w:r>
      <w:r w:rsidRPr="0035342A">
        <w:rPr>
          <w:sz w:val="22"/>
          <w:szCs w:val="22"/>
        </w:rPr>
        <w:t xml:space="preserve"> and </w:t>
      </w:r>
      <w:r w:rsidRPr="0035342A">
        <w:rPr>
          <w:b/>
          <w:bCs/>
          <w:sz w:val="22"/>
          <w:szCs w:val="22"/>
        </w:rPr>
        <w:t>bank_asset_value_log</w:t>
      </w:r>
      <w:r w:rsidRPr="0035342A">
        <w:rPr>
          <w:sz w:val="22"/>
          <w:szCs w:val="22"/>
        </w:rPr>
        <w:t xml:space="preserve"> normalised well and lost their earlier extremes.</w:t>
      </w:r>
    </w:p>
    <w:p w14:paraId="1C449A34" w14:textId="77777777" w:rsidR="00BE66F7" w:rsidRPr="0035342A" w:rsidRDefault="00BE66F7" w:rsidP="00BE66F7">
      <w:pPr>
        <w:pStyle w:val="Heading5"/>
        <w:spacing w:line="360" w:lineRule="auto"/>
        <w:rPr>
          <w:rFonts w:cs="Times New Roman"/>
          <w:sz w:val="22"/>
          <w:szCs w:val="22"/>
        </w:rPr>
      </w:pPr>
    </w:p>
    <w:p w14:paraId="0EDC7397" w14:textId="77777777" w:rsidR="00BE66F7" w:rsidRDefault="00BE66F7" w:rsidP="00BE66F7">
      <w:pPr>
        <w:pStyle w:val="Heading5"/>
        <w:spacing w:line="360" w:lineRule="auto"/>
      </w:pPr>
      <w:r>
        <w:t>Summary of Log Transformation</w:t>
      </w:r>
    </w:p>
    <w:p w14:paraId="3A4B3243" w14:textId="77777777" w:rsidR="00BE66F7" w:rsidRPr="0035342A" w:rsidRDefault="00BE66F7" w:rsidP="00BE66F7">
      <w:pPr>
        <w:spacing w:line="360" w:lineRule="auto"/>
        <w:rPr>
          <w:sz w:val="22"/>
          <w:szCs w:val="22"/>
        </w:rPr>
      </w:pPr>
      <w:r w:rsidRPr="0035342A">
        <w:rPr>
          <w:sz w:val="22"/>
          <w:szCs w:val="22"/>
        </w:rPr>
        <w:t>The transformations reduced variance across all financial fields and set them within a compact, comparable range. Usually between 12 and 17, which worked well for model fitting.</w:t>
      </w:r>
    </w:p>
    <w:p w14:paraId="71D3F5F9" w14:textId="77777777" w:rsidR="00BE66F7" w:rsidRDefault="00BE66F7" w:rsidP="00BE66F7">
      <w:pPr>
        <w:spacing w:line="360" w:lineRule="auto"/>
      </w:pPr>
    </w:p>
    <w:p w14:paraId="6B905627" w14:textId="77777777" w:rsidR="00BE66F7" w:rsidRPr="002C2F46" w:rsidRDefault="00BE66F7" w:rsidP="00BE66F7">
      <w:pPr>
        <w:pStyle w:val="Heading4"/>
        <w:spacing w:line="360" w:lineRule="auto"/>
      </w:pPr>
      <w:r>
        <w:lastRenderedPageBreak/>
        <w:t>Step 9 - Recheck Statistical Summary</w:t>
      </w:r>
    </w:p>
    <w:p w14:paraId="1B460A62" w14:textId="77777777" w:rsidR="00BE66F7" w:rsidRPr="0035342A" w:rsidRDefault="00BE66F7" w:rsidP="00BE66F7">
      <w:pPr>
        <w:spacing w:line="360" w:lineRule="auto"/>
        <w:rPr>
          <w:sz w:val="22"/>
          <w:szCs w:val="22"/>
        </w:rPr>
      </w:pPr>
      <w:r w:rsidRPr="0035342A">
        <w:rPr>
          <w:sz w:val="22"/>
          <w:szCs w:val="22"/>
        </w:rPr>
        <w:t>A final statistical check ensured the dataset was ready.</w:t>
      </w:r>
    </w:p>
    <w:p w14:paraId="690920F3" w14:textId="77777777" w:rsidR="00BE66F7" w:rsidRPr="0035342A" w:rsidRDefault="00BE66F7" w:rsidP="00BE66F7">
      <w:pPr>
        <w:spacing w:line="360" w:lineRule="auto"/>
        <w:rPr>
          <w:sz w:val="22"/>
          <w:szCs w:val="22"/>
        </w:rPr>
      </w:pPr>
    </w:p>
    <w:p w14:paraId="1E41F1D5"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Completeness:</w:t>
      </w:r>
    </w:p>
    <w:p w14:paraId="62E72CE7" w14:textId="77777777" w:rsidR="00BE66F7" w:rsidRPr="0035342A" w:rsidRDefault="00BE66F7" w:rsidP="00BE66F7">
      <w:pPr>
        <w:spacing w:line="360" w:lineRule="auto"/>
        <w:rPr>
          <w:sz w:val="22"/>
          <w:szCs w:val="22"/>
        </w:rPr>
      </w:pPr>
      <w:r w:rsidRPr="0035342A">
        <w:rPr>
          <w:sz w:val="22"/>
          <w:szCs w:val="22"/>
        </w:rPr>
        <w:t>No missing or invalid values remained.</w:t>
      </w:r>
    </w:p>
    <w:p w14:paraId="59B2806B" w14:textId="77777777" w:rsidR="00BE66F7" w:rsidRPr="0035342A" w:rsidRDefault="00BE66F7" w:rsidP="00BE66F7">
      <w:pPr>
        <w:spacing w:line="360" w:lineRule="auto"/>
        <w:rPr>
          <w:sz w:val="22"/>
          <w:szCs w:val="22"/>
        </w:rPr>
      </w:pPr>
    </w:p>
    <w:p w14:paraId="2FF5754B"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Numeric consistency:</w:t>
      </w:r>
    </w:p>
    <w:p w14:paraId="76A191B7" w14:textId="77777777" w:rsidR="00BE66F7" w:rsidRPr="0035342A" w:rsidRDefault="00BE66F7" w:rsidP="00BE66F7">
      <w:pPr>
        <w:spacing w:line="360" w:lineRule="auto"/>
        <w:rPr>
          <w:sz w:val="22"/>
          <w:szCs w:val="22"/>
        </w:rPr>
      </w:pPr>
      <w:r w:rsidRPr="0035342A">
        <w:rPr>
          <w:sz w:val="22"/>
          <w:szCs w:val="22"/>
        </w:rPr>
        <w:t>Income, loan amount, loan term, and credit score all sat within realistic ranges.</w:t>
      </w:r>
    </w:p>
    <w:p w14:paraId="2F6000A8" w14:textId="77777777" w:rsidR="00BE66F7" w:rsidRPr="0035342A" w:rsidRDefault="00BE66F7" w:rsidP="00BE66F7">
      <w:pPr>
        <w:spacing w:line="360" w:lineRule="auto"/>
        <w:rPr>
          <w:sz w:val="22"/>
          <w:szCs w:val="22"/>
        </w:rPr>
      </w:pPr>
    </w:p>
    <w:p w14:paraId="11060B85"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Asset values:</w:t>
      </w:r>
    </w:p>
    <w:p w14:paraId="2FF4A2AB" w14:textId="77777777" w:rsidR="00BE66F7" w:rsidRPr="0035342A" w:rsidRDefault="00BE66F7" w:rsidP="00BE66F7">
      <w:pPr>
        <w:spacing w:line="360" w:lineRule="auto"/>
        <w:rPr>
          <w:sz w:val="22"/>
          <w:szCs w:val="22"/>
        </w:rPr>
      </w:pPr>
      <w:r w:rsidRPr="0035342A">
        <w:rPr>
          <w:sz w:val="22"/>
          <w:szCs w:val="22"/>
        </w:rPr>
        <w:t>After capping and transformation, they held normal variance without extreme distortion.</w:t>
      </w:r>
    </w:p>
    <w:p w14:paraId="57113A2F" w14:textId="77777777" w:rsidR="00BE66F7" w:rsidRPr="0035342A" w:rsidRDefault="00BE66F7" w:rsidP="00BE66F7">
      <w:pPr>
        <w:spacing w:line="360" w:lineRule="auto"/>
        <w:rPr>
          <w:sz w:val="22"/>
          <w:szCs w:val="22"/>
        </w:rPr>
      </w:pPr>
    </w:p>
    <w:p w14:paraId="4AF20287"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Binary asset flags:</w:t>
      </w:r>
    </w:p>
    <w:p w14:paraId="4157CCA2" w14:textId="77777777" w:rsidR="00BE66F7" w:rsidRPr="0035342A" w:rsidRDefault="00BE66F7" w:rsidP="00BE66F7">
      <w:pPr>
        <w:spacing w:line="360" w:lineRule="auto"/>
        <w:rPr>
          <w:sz w:val="22"/>
          <w:szCs w:val="22"/>
        </w:rPr>
      </w:pPr>
      <w:r w:rsidRPr="0035342A">
        <w:rPr>
          <w:sz w:val="22"/>
          <w:szCs w:val="22"/>
        </w:rPr>
        <w:t>These almost always equal 1, offering no new variance, so they can be removed.</w:t>
      </w:r>
    </w:p>
    <w:p w14:paraId="605249A7" w14:textId="77777777" w:rsidR="00BE66F7" w:rsidRPr="0035342A" w:rsidRDefault="00BE66F7" w:rsidP="00BE66F7">
      <w:pPr>
        <w:spacing w:before="120" w:after="120" w:line="360" w:lineRule="auto"/>
        <w:rPr>
          <w:sz w:val="22"/>
          <w:szCs w:val="22"/>
        </w:rPr>
      </w:pPr>
    </w:p>
    <w:p w14:paraId="4FE06D99"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Log-transformed variables:</w:t>
      </w:r>
    </w:p>
    <w:p w14:paraId="6FD96FEE" w14:textId="77777777" w:rsidR="00BE66F7" w:rsidRPr="0035342A" w:rsidRDefault="00BE66F7" w:rsidP="00BE66F7">
      <w:pPr>
        <w:spacing w:line="360" w:lineRule="auto"/>
        <w:rPr>
          <w:sz w:val="22"/>
          <w:szCs w:val="22"/>
        </w:rPr>
      </w:pPr>
      <w:r w:rsidRPr="0035342A">
        <w:rPr>
          <w:sz w:val="22"/>
          <w:szCs w:val="22"/>
        </w:rPr>
        <w:t>All behaved predictably and helped normalise the dataset.</w:t>
      </w:r>
    </w:p>
    <w:p w14:paraId="03A7E624" w14:textId="77777777" w:rsidR="00BE66F7" w:rsidRPr="0035342A" w:rsidRDefault="00BE66F7" w:rsidP="00BE66F7">
      <w:pPr>
        <w:spacing w:line="360" w:lineRule="auto"/>
        <w:rPr>
          <w:sz w:val="22"/>
          <w:szCs w:val="22"/>
        </w:rPr>
      </w:pPr>
    </w:p>
    <w:p w14:paraId="5B349D1D"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Target variable:</w:t>
      </w:r>
    </w:p>
    <w:p w14:paraId="0C7C378E" w14:textId="77777777" w:rsidR="00BE66F7" w:rsidRPr="0035342A" w:rsidRDefault="00BE66F7" w:rsidP="00BE66F7">
      <w:pPr>
        <w:spacing w:line="360" w:lineRule="auto"/>
        <w:rPr>
          <w:sz w:val="22"/>
          <w:szCs w:val="22"/>
        </w:rPr>
      </w:pPr>
      <w:r w:rsidRPr="0035342A">
        <w:rPr>
          <w:sz w:val="22"/>
          <w:szCs w:val="22"/>
        </w:rPr>
        <w:t>Approval rate stood at about 38%, giving a moderate but manageable class imbalance.</w:t>
      </w:r>
    </w:p>
    <w:p w14:paraId="146C0A25" w14:textId="77777777" w:rsidR="00BE66F7" w:rsidRPr="0035342A" w:rsidRDefault="00BE66F7" w:rsidP="00BE66F7">
      <w:pPr>
        <w:spacing w:before="120" w:after="120" w:line="360" w:lineRule="auto"/>
        <w:rPr>
          <w:sz w:val="22"/>
          <w:szCs w:val="22"/>
        </w:rPr>
      </w:pPr>
    </w:p>
    <w:p w14:paraId="0FCDF2D4" w14:textId="77777777" w:rsidR="00BE66F7" w:rsidRPr="00D77253" w:rsidRDefault="00BE66F7" w:rsidP="00BE66F7">
      <w:pPr>
        <w:pStyle w:val="Heading4"/>
        <w:spacing w:line="360" w:lineRule="auto"/>
      </w:pPr>
      <w:r>
        <w:t>Validation Summary</w:t>
      </w:r>
    </w:p>
    <w:p w14:paraId="157A973F" w14:textId="6AE96A22" w:rsidR="00316859" w:rsidRDefault="00BE66F7" w:rsidP="00A853DB">
      <w:bookmarkStart w:id="198" w:name="_Toc216999710"/>
      <w:r w:rsidRPr="0035342A">
        <w:t>The dataset emerged numerically stable, properly scaled, and free from distortions. All features showed clean shapes after preprocessing, and nothing remained that would undermine model performance. With this, the dataset</w:t>
      </w:r>
      <w:bookmarkEnd w:id="198"/>
    </w:p>
    <w:p w14:paraId="43420412" w14:textId="77777777" w:rsidR="00316859" w:rsidRDefault="00316859" w:rsidP="004A56C2">
      <w:pPr>
        <w:pStyle w:val="Heading2"/>
      </w:pPr>
    </w:p>
    <w:p w14:paraId="389468D4" w14:textId="77777777" w:rsidR="00201F12" w:rsidRPr="00D77253" w:rsidRDefault="00201F12" w:rsidP="00201F12">
      <w:pPr>
        <w:pStyle w:val="Heading3"/>
        <w:spacing w:line="360" w:lineRule="auto"/>
      </w:pPr>
      <w:bookmarkStart w:id="199" w:name="_Toc216999711"/>
      <w:r w:rsidRPr="00677236">
        <w:t>6.2.4 Feature Engineering</w:t>
      </w:r>
      <w:bookmarkEnd w:id="199"/>
    </w:p>
    <w:p w14:paraId="3086559F" w14:textId="77777777" w:rsidR="00201F12" w:rsidRPr="0035342A" w:rsidRDefault="00201F12" w:rsidP="00201F12">
      <w:pPr>
        <w:spacing w:line="360" w:lineRule="auto"/>
        <w:rPr>
          <w:sz w:val="22"/>
          <w:szCs w:val="22"/>
        </w:rPr>
      </w:pPr>
      <w:r w:rsidRPr="0035342A">
        <w:rPr>
          <w:sz w:val="22"/>
          <w:szCs w:val="22"/>
        </w:rPr>
        <w:t xml:space="preserve">Feature engineering became one of the more important steps in shaping the dataset for modelling. The raw financial fields already carried meaningful information, but some relationships only became visible after combining or restructuring them. The steps below follow the real work carried out during </w:t>
      </w:r>
      <w:r w:rsidRPr="0035342A">
        <w:rPr>
          <w:sz w:val="22"/>
          <w:szCs w:val="22"/>
        </w:rPr>
        <w:lastRenderedPageBreak/>
        <w:t>preprocessing, although in practice few of them were revisited more than once as patterns became clearer.</w:t>
      </w:r>
    </w:p>
    <w:p w14:paraId="2C8F8EFA" w14:textId="77777777" w:rsidR="00201F12" w:rsidRPr="00677236" w:rsidRDefault="00201F12" w:rsidP="00201F12">
      <w:pPr>
        <w:spacing w:line="360" w:lineRule="auto"/>
      </w:pPr>
    </w:p>
    <w:p w14:paraId="1A6CDAF9" w14:textId="77777777" w:rsidR="00201F12" w:rsidRPr="00677236" w:rsidRDefault="00201F12" w:rsidP="00201F12">
      <w:pPr>
        <w:pStyle w:val="Heading4"/>
        <w:spacing w:line="360" w:lineRule="auto"/>
      </w:pPr>
      <w:r w:rsidRPr="00677236">
        <w:t xml:space="preserve">Step 1 </w:t>
      </w:r>
      <w:r>
        <w:t>-</w:t>
      </w:r>
      <w:r w:rsidRPr="00677236">
        <w:t xml:space="preserve"> Create Derived Financial Ratios</w:t>
      </w:r>
    </w:p>
    <w:p w14:paraId="5D19473D" w14:textId="77777777" w:rsidR="00201F12" w:rsidRPr="00DB7926" w:rsidRDefault="00201F12" w:rsidP="00201F12">
      <w:pPr>
        <w:spacing w:line="360" w:lineRule="auto"/>
        <w:rPr>
          <w:sz w:val="22"/>
          <w:szCs w:val="22"/>
        </w:rPr>
      </w:pPr>
      <w:r w:rsidRPr="00DB7926">
        <w:rPr>
          <w:sz w:val="22"/>
          <w:szCs w:val="22"/>
        </w:rPr>
        <w:t>Several new variables were created to capture financial behaviour that did not fully appear in the raw columns. For example,</w:t>
      </w:r>
    </w:p>
    <w:p w14:paraId="2DCEE5A0" w14:textId="77777777" w:rsidR="00201F12" w:rsidRPr="00677236" w:rsidRDefault="00201F12" w:rsidP="00201F12">
      <w:pPr>
        <w:spacing w:line="360" w:lineRule="auto"/>
      </w:pPr>
    </w:p>
    <w:p w14:paraId="754BE544" w14:textId="77777777" w:rsidR="00201F12" w:rsidRPr="0035342A" w:rsidRDefault="00201F12" w:rsidP="00201F12">
      <w:pPr>
        <w:pStyle w:val="Heading5"/>
        <w:spacing w:line="360" w:lineRule="auto"/>
      </w:pPr>
      <w:r w:rsidRPr="00677236">
        <w:t>debt_to_income_ratio</w:t>
      </w:r>
    </w:p>
    <w:p w14:paraId="7BA7601B"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debt_to_income_ratio'</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loan_amount'</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income_annum'</w:t>
      </w:r>
      <w:r w:rsidRPr="00DB7926">
        <w:rPr>
          <w:color w:val="666666"/>
          <w:sz w:val="22"/>
          <w:szCs w:val="22"/>
        </w:rPr>
        <w:t>]</w:t>
      </w:r>
    </w:p>
    <w:p w14:paraId="5F1ED621" w14:textId="77777777" w:rsidR="00201F12" w:rsidRPr="00DB7926" w:rsidRDefault="00201F12" w:rsidP="00201F12">
      <w:pPr>
        <w:spacing w:line="360" w:lineRule="auto"/>
        <w:rPr>
          <w:sz w:val="22"/>
          <w:szCs w:val="22"/>
        </w:rPr>
      </w:pPr>
    </w:p>
    <w:p w14:paraId="3D09A69A" w14:textId="77777777" w:rsidR="00201F12" w:rsidRPr="00DB7926" w:rsidRDefault="00201F12" w:rsidP="00201F12">
      <w:pPr>
        <w:rPr>
          <w:sz w:val="22"/>
          <w:szCs w:val="22"/>
        </w:rPr>
      </w:pPr>
      <w:r w:rsidRPr="00DB7926">
        <w:rPr>
          <w:sz w:val="22"/>
          <w:szCs w:val="22"/>
        </w:rPr>
        <w:t>This ratio measured the loan burden relative to annual income. Higher values signalled financial strain or possible repayment risk. It summed up a borrower’s affordability in one number instead of scattering across raw fields.</w:t>
      </w:r>
    </w:p>
    <w:p w14:paraId="36492A07" w14:textId="77777777" w:rsidR="00201F12" w:rsidRPr="00DB7926" w:rsidRDefault="00201F12" w:rsidP="00201F12">
      <w:pPr>
        <w:spacing w:line="360" w:lineRule="auto"/>
        <w:rPr>
          <w:sz w:val="22"/>
          <w:szCs w:val="22"/>
        </w:rPr>
      </w:pPr>
    </w:p>
    <w:p w14:paraId="2FDE1E58" w14:textId="77777777" w:rsidR="00201F12" w:rsidRPr="00DB7926" w:rsidRDefault="00201F12" w:rsidP="00201F12">
      <w:pPr>
        <w:pStyle w:val="Heading5"/>
        <w:rPr>
          <w:sz w:val="22"/>
          <w:szCs w:val="22"/>
        </w:rPr>
      </w:pPr>
      <w:r w:rsidRPr="00DB7926">
        <w:rPr>
          <w:sz w:val="22"/>
          <w:szCs w:val="22"/>
        </w:rPr>
        <w:t>total_asset_value</w:t>
      </w:r>
    </w:p>
    <w:p w14:paraId="773EDA9A"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total_asset_value'</w:t>
      </w:r>
      <w:r w:rsidRPr="00DB7926">
        <w:rPr>
          <w:color w:val="666666"/>
          <w:sz w:val="22"/>
          <w:szCs w:val="22"/>
        </w:rPr>
        <w:t xml:space="preserve">] </w:t>
      </w:r>
      <w:r w:rsidRPr="00DB7926">
        <w:rPr>
          <w:color w:val="6E21BA"/>
          <w:sz w:val="22"/>
          <w:szCs w:val="22"/>
        </w:rPr>
        <w:t>=</w:t>
      </w:r>
      <w:r w:rsidRPr="00DB7926">
        <w:rPr>
          <w:color w:val="666666"/>
          <w:sz w:val="22"/>
          <w:szCs w:val="22"/>
        </w:rPr>
        <w:t xml:space="preserve"> (</w:t>
      </w:r>
    </w:p>
    <w:p w14:paraId="41552E78"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residential_assets_value'</w:t>
      </w:r>
      <w:r w:rsidRPr="00DB7926">
        <w:rPr>
          <w:color w:val="666666"/>
          <w:sz w:val="22"/>
          <w:szCs w:val="22"/>
        </w:rPr>
        <w:t xml:space="preserve">] </w:t>
      </w:r>
      <w:r w:rsidRPr="00DB7926">
        <w:rPr>
          <w:color w:val="6E21BA"/>
          <w:sz w:val="22"/>
          <w:szCs w:val="22"/>
        </w:rPr>
        <w:t>+</w:t>
      </w:r>
    </w:p>
    <w:p w14:paraId="7BE49A6A"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commercial_assets_value'</w:t>
      </w:r>
      <w:r w:rsidRPr="00DB7926">
        <w:rPr>
          <w:color w:val="666666"/>
          <w:sz w:val="22"/>
          <w:szCs w:val="22"/>
        </w:rPr>
        <w:t xml:space="preserve">] </w:t>
      </w:r>
      <w:r w:rsidRPr="00DB7926">
        <w:rPr>
          <w:color w:val="6E21BA"/>
          <w:sz w:val="22"/>
          <w:szCs w:val="22"/>
        </w:rPr>
        <w:t>+</w:t>
      </w:r>
    </w:p>
    <w:p w14:paraId="0C04D922"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luxury_assets_value'</w:t>
      </w:r>
      <w:r w:rsidRPr="00DB7926">
        <w:rPr>
          <w:color w:val="666666"/>
          <w:sz w:val="22"/>
          <w:szCs w:val="22"/>
        </w:rPr>
        <w:t xml:space="preserve">] </w:t>
      </w:r>
      <w:r w:rsidRPr="00DB7926">
        <w:rPr>
          <w:color w:val="6E21BA"/>
          <w:sz w:val="22"/>
          <w:szCs w:val="22"/>
        </w:rPr>
        <w:t>+</w:t>
      </w:r>
    </w:p>
    <w:p w14:paraId="310AB429"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bank_asset_value'</w:t>
      </w:r>
      <w:r w:rsidRPr="00DB7926">
        <w:rPr>
          <w:color w:val="666666"/>
          <w:sz w:val="22"/>
          <w:szCs w:val="22"/>
        </w:rPr>
        <w:t>]</w:t>
      </w:r>
    </w:p>
    <w:p w14:paraId="02AE5553" w14:textId="77777777" w:rsidR="00201F12" w:rsidRPr="00DB7926" w:rsidRDefault="00201F12" w:rsidP="00201F12">
      <w:pPr>
        <w:spacing w:line="360" w:lineRule="auto"/>
        <w:rPr>
          <w:sz w:val="22"/>
          <w:szCs w:val="22"/>
        </w:rPr>
      </w:pPr>
      <w:r w:rsidRPr="00DB7926">
        <w:rPr>
          <w:color w:val="666666"/>
          <w:sz w:val="22"/>
          <w:szCs w:val="22"/>
        </w:rPr>
        <w:t>)</w:t>
      </w:r>
    </w:p>
    <w:p w14:paraId="750C0F1D" w14:textId="77777777" w:rsidR="00201F12" w:rsidRPr="00DB7926" w:rsidRDefault="00201F12" w:rsidP="00201F12">
      <w:pPr>
        <w:spacing w:line="360" w:lineRule="auto"/>
        <w:rPr>
          <w:sz w:val="22"/>
          <w:szCs w:val="22"/>
        </w:rPr>
      </w:pPr>
    </w:p>
    <w:p w14:paraId="6AACD40E" w14:textId="77777777" w:rsidR="00201F12" w:rsidRPr="00DB7926" w:rsidRDefault="00201F12" w:rsidP="00201F12">
      <w:pPr>
        <w:spacing w:line="360" w:lineRule="auto"/>
        <w:rPr>
          <w:color w:val="000000" w:themeColor="text1"/>
          <w:sz w:val="22"/>
          <w:szCs w:val="22"/>
        </w:rPr>
      </w:pPr>
      <w:r w:rsidRPr="00DB7926">
        <w:rPr>
          <w:color w:val="000000" w:themeColor="text1"/>
          <w:sz w:val="22"/>
          <w:szCs w:val="22"/>
        </w:rPr>
        <w:t>Here, residential, commercial, luxury, and bank assets were combined into a single measure. It reflected an applicant’s overall financial strength and formed a more complete picture than looking at each asset type separately.</w:t>
      </w:r>
    </w:p>
    <w:p w14:paraId="03500BE9" w14:textId="77777777" w:rsidR="00201F12" w:rsidRPr="00677236" w:rsidRDefault="00201F12" w:rsidP="00201F12">
      <w:pPr>
        <w:spacing w:line="360" w:lineRule="auto"/>
        <w:rPr>
          <w:color w:val="000000" w:themeColor="text1"/>
        </w:rPr>
      </w:pPr>
    </w:p>
    <w:p w14:paraId="30E58F8F" w14:textId="77777777" w:rsidR="00201F12" w:rsidRPr="00DB7926" w:rsidRDefault="00201F12" w:rsidP="00201F12">
      <w:pPr>
        <w:pStyle w:val="Heading5"/>
        <w:spacing w:line="360" w:lineRule="auto"/>
      </w:pPr>
      <w:r w:rsidRPr="00677236">
        <w:t>loan_to_asset_ratio</w:t>
      </w:r>
    </w:p>
    <w:p w14:paraId="71C13757"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loan_to_asset_ratio'</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loan_amount'</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total_asset_value'</w:t>
      </w:r>
      <w:r w:rsidRPr="00DB7926">
        <w:rPr>
          <w:color w:val="666666"/>
          <w:sz w:val="22"/>
          <w:szCs w:val="22"/>
        </w:rPr>
        <w:t>]</w:t>
      </w:r>
    </w:p>
    <w:p w14:paraId="1C750602" w14:textId="77777777" w:rsidR="00201F12" w:rsidRPr="00DB7926" w:rsidRDefault="00201F12" w:rsidP="00201F12">
      <w:pPr>
        <w:spacing w:line="360" w:lineRule="auto"/>
        <w:rPr>
          <w:sz w:val="22"/>
          <w:szCs w:val="22"/>
        </w:rPr>
      </w:pPr>
    </w:p>
    <w:p w14:paraId="507448E0" w14:textId="77777777" w:rsidR="00201F12" w:rsidRPr="00DB7926" w:rsidRDefault="00201F12" w:rsidP="00201F12">
      <w:pPr>
        <w:spacing w:line="360" w:lineRule="auto"/>
        <w:rPr>
          <w:sz w:val="22"/>
          <w:szCs w:val="22"/>
        </w:rPr>
      </w:pPr>
      <w:r w:rsidRPr="00DB7926">
        <w:rPr>
          <w:sz w:val="22"/>
          <w:szCs w:val="22"/>
        </w:rPr>
        <w:t>This compared the loan request to the borrower’s total assets. A loan that sits far above available wealth tends to raise caution during evaluation. The ratio allowed the model to recognise these cases directly.</w:t>
      </w:r>
    </w:p>
    <w:p w14:paraId="181CA486" w14:textId="77777777" w:rsidR="00201F12" w:rsidRPr="00DB7926" w:rsidRDefault="00201F12" w:rsidP="00201F12">
      <w:pPr>
        <w:spacing w:line="360" w:lineRule="auto"/>
        <w:rPr>
          <w:sz w:val="22"/>
          <w:szCs w:val="22"/>
        </w:rPr>
      </w:pPr>
    </w:p>
    <w:p w14:paraId="1DE078C8" w14:textId="77777777" w:rsidR="00201F12" w:rsidRPr="00DB7926" w:rsidRDefault="00201F12" w:rsidP="00201F12">
      <w:pPr>
        <w:spacing w:line="360" w:lineRule="auto"/>
        <w:rPr>
          <w:sz w:val="22"/>
          <w:szCs w:val="22"/>
        </w:rPr>
      </w:pPr>
      <w:r w:rsidRPr="00DB7926">
        <w:rPr>
          <w:sz w:val="22"/>
          <w:szCs w:val="22"/>
        </w:rPr>
        <w:t>Together, these engineered features added structure. They offered the model signals that were not obvious from the original columns, especially about creditworthiness and risk.</w:t>
      </w:r>
    </w:p>
    <w:p w14:paraId="47864ACD" w14:textId="77777777" w:rsidR="00201F12" w:rsidRPr="00DB7926" w:rsidRDefault="00201F12" w:rsidP="00201F12">
      <w:pPr>
        <w:spacing w:line="360" w:lineRule="auto"/>
        <w:rPr>
          <w:sz w:val="22"/>
          <w:szCs w:val="22"/>
        </w:rPr>
      </w:pPr>
    </w:p>
    <w:p w14:paraId="05F07284" w14:textId="77777777" w:rsidR="00201F12" w:rsidRPr="00677236" w:rsidRDefault="00201F12" w:rsidP="00201F12">
      <w:pPr>
        <w:pStyle w:val="Heading4"/>
        <w:spacing w:line="360" w:lineRule="auto"/>
      </w:pPr>
      <w:r w:rsidRPr="00677236">
        <w:lastRenderedPageBreak/>
        <w:t xml:space="preserve">Step 2 </w:t>
      </w:r>
      <w:r>
        <w:t>-</w:t>
      </w:r>
      <w:r w:rsidRPr="00677236">
        <w:t xml:space="preserve"> Handle Infinite or Missing Values in Ratios</w:t>
      </w:r>
    </w:p>
    <w:p w14:paraId="7465F5D6" w14:textId="77777777" w:rsidR="00201F12" w:rsidRPr="009A2A20" w:rsidRDefault="00201F12" w:rsidP="00201F12">
      <w:pPr>
        <w:spacing w:line="360" w:lineRule="auto"/>
        <w:rPr>
          <w:sz w:val="22"/>
          <w:szCs w:val="22"/>
        </w:rPr>
      </w:pPr>
      <w:r w:rsidRPr="009A2A20">
        <w:rPr>
          <w:sz w:val="22"/>
          <w:szCs w:val="22"/>
        </w:rPr>
        <w:t>Ratios sometimes produced invalid values, especially when divisions involve zeros. To avoid misleading patterns, infinite results were removed or replaced, and missing values were checked carefully.</w:t>
      </w:r>
    </w:p>
    <w:p w14:paraId="06950250" w14:textId="77777777" w:rsidR="00201F12" w:rsidRPr="009A2A20" w:rsidRDefault="00201F12" w:rsidP="00201F12">
      <w:pPr>
        <w:spacing w:line="360" w:lineRule="auto"/>
        <w:rPr>
          <w:sz w:val="22"/>
          <w:szCs w:val="22"/>
        </w:rPr>
      </w:pPr>
    </w:p>
    <w:p w14:paraId="1D867C60" w14:textId="77777777" w:rsidR="00201F12" w:rsidRPr="009A2A20" w:rsidRDefault="00201F12" w:rsidP="00201F12">
      <w:pPr>
        <w:spacing w:line="360" w:lineRule="auto"/>
        <w:rPr>
          <w:sz w:val="22"/>
          <w:szCs w:val="22"/>
        </w:rPr>
      </w:pPr>
      <w:r w:rsidRPr="009A2A20">
        <w:rPr>
          <w:sz w:val="22"/>
          <w:szCs w:val="22"/>
        </w:rPr>
        <w:t>The approach treated negative or impossible values as errors, while genuine zeros (common in asset columns) were preserved. This helped keep the new ratios logical. It prevented distortions and respected the financial meaning behind each feature.</w:t>
      </w:r>
    </w:p>
    <w:p w14:paraId="4B5E2306" w14:textId="77777777" w:rsidR="00201F12" w:rsidRPr="00677236" w:rsidRDefault="00201F12" w:rsidP="00201F12">
      <w:pPr>
        <w:spacing w:line="360" w:lineRule="auto"/>
      </w:pPr>
    </w:p>
    <w:p w14:paraId="75728733" w14:textId="77777777" w:rsidR="00201F12" w:rsidRPr="00677236" w:rsidRDefault="00201F12" w:rsidP="00201F12">
      <w:pPr>
        <w:pStyle w:val="Heading4"/>
        <w:spacing w:line="360" w:lineRule="auto"/>
      </w:pPr>
      <w:r w:rsidRPr="00677236">
        <w:t xml:space="preserve">Step 3 </w:t>
      </w:r>
      <w:r>
        <w:t>-</w:t>
      </w:r>
      <w:r w:rsidRPr="00677236">
        <w:t xml:space="preserve"> Convert CIBIL Score into Categories</w:t>
      </w:r>
    </w:p>
    <w:p w14:paraId="45B9B08E" w14:textId="77777777" w:rsidR="00201F12" w:rsidRPr="009A2A20" w:rsidRDefault="00201F12" w:rsidP="00201F12">
      <w:pPr>
        <w:spacing w:line="360" w:lineRule="auto"/>
        <w:rPr>
          <w:sz w:val="22"/>
          <w:szCs w:val="22"/>
        </w:rPr>
      </w:pPr>
      <w:r w:rsidRPr="009A2A20">
        <w:rPr>
          <w:sz w:val="22"/>
          <w:szCs w:val="22"/>
        </w:rPr>
        <w:t>CIBI scores carry meaning, but they do not always move smoothly with other numeric variables. To simplify interpretations and improve modelling clarity, scores were grouped into risk bands. These categories followed typical credit assessment ranges.</w:t>
      </w:r>
    </w:p>
    <w:p w14:paraId="7FB7092E" w14:textId="77777777" w:rsidR="00201F12" w:rsidRPr="009A2A20" w:rsidRDefault="00201F12" w:rsidP="00201F12">
      <w:pPr>
        <w:spacing w:line="360" w:lineRule="auto"/>
        <w:rPr>
          <w:sz w:val="22"/>
          <w:szCs w:val="22"/>
        </w:rPr>
      </w:pPr>
    </w:p>
    <w:p w14:paraId="2BE8227F" w14:textId="77777777" w:rsidR="00201F12" w:rsidRPr="009A2A20" w:rsidRDefault="00201F12" w:rsidP="00201F12">
      <w:pPr>
        <w:spacing w:line="360" w:lineRule="auto"/>
        <w:rPr>
          <w:sz w:val="22"/>
          <w:szCs w:val="22"/>
        </w:rPr>
      </w:pPr>
      <w:r w:rsidRPr="009A2A20">
        <w:rPr>
          <w:color w:val="6E21BA"/>
          <w:sz w:val="22"/>
          <w:szCs w:val="22"/>
        </w:rPr>
        <w:t>def</w:t>
      </w:r>
      <w:r w:rsidRPr="009A2A20">
        <w:rPr>
          <w:color w:val="666666"/>
          <w:sz w:val="22"/>
          <w:szCs w:val="22"/>
        </w:rPr>
        <w:t xml:space="preserve"> </w:t>
      </w:r>
      <w:r w:rsidRPr="009A2A20">
        <w:rPr>
          <w:color w:val="C45B1C"/>
          <w:sz w:val="22"/>
          <w:szCs w:val="22"/>
        </w:rPr>
        <w:t>categorize_cibil</w:t>
      </w:r>
      <w:r w:rsidRPr="009A2A20">
        <w:rPr>
          <w:i/>
          <w:iCs/>
          <w:color w:val="666666"/>
          <w:sz w:val="22"/>
          <w:szCs w:val="22"/>
        </w:rPr>
        <w:t>(score)</w:t>
      </w:r>
      <w:r w:rsidRPr="009A2A20">
        <w:rPr>
          <w:color w:val="666666"/>
          <w:sz w:val="22"/>
          <w:szCs w:val="22"/>
        </w:rPr>
        <w:t>:</w:t>
      </w:r>
    </w:p>
    <w:p w14:paraId="0380347D"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500</w:t>
      </w:r>
      <w:r w:rsidRPr="009A2A20">
        <w:rPr>
          <w:color w:val="6E21BA"/>
          <w:sz w:val="22"/>
          <w:szCs w:val="22"/>
        </w:rPr>
        <w:t>:</w:t>
      </w:r>
    </w:p>
    <w:p w14:paraId="686A446C"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Poor'</w:t>
      </w:r>
    </w:p>
    <w:p w14:paraId="4FCFD919"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650</w:t>
      </w:r>
      <w:r w:rsidRPr="009A2A20">
        <w:rPr>
          <w:color w:val="6E21BA"/>
          <w:sz w:val="22"/>
          <w:szCs w:val="22"/>
        </w:rPr>
        <w:t>:</w:t>
      </w:r>
    </w:p>
    <w:p w14:paraId="73C86334"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Fair'</w:t>
      </w:r>
    </w:p>
    <w:p w14:paraId="6992BAE6"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750</w:t>
      </w:r>
      <w:r w:rsidRPr="009A2A20">
        <w:rPr>
          <w:color w:val="6E21BA"/>
          <w:sz w:val="22"/>
          <w:szCs w:val="22"/>
        </w:rPr>
        <w:t>:</w:t>
      </w:r>
    </w:p>
    <w:p w14:paraId="3D18F0E2"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Good'</w:t>
      </w:r>
    </w:p>
    <w:p w14:paraId="00DDD417"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se:</w:t>
      </w:r>
    </w:p>
    <w:p w14:paraId="591E1C7E"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Excellent'</w:t>
      </w:r>
    </w:p>
    <w:p w14:paraId="7337F912" w14:textId="77777777" w:rsidR="00201F12" w:rsidRPr="009A2A20" w:rsidRDefault="00201F12" w:rsidP="00201F12">
      <w:pPr>
        <w:spacing w:line="360" w:lineRule="auto"/>
        <w:rPr>
          <w:sz w:val="22"/>
          <w:szCs w:val="22"/>
        </w:rPr>
      </w:pPr>
    </w:p>
    <w:p w14:paraId="455B110A" w14:textId="77777777" w:rsidR="00201F12" w:rsidRPr="009A2A20" w:rsidRDefault="00201F12" w:rsidP="00201F12">
      <w:pPr>
        <w:spacing w:line="360" w:lineRule="auto"/>
        <w:rPr>
          <w:sz w:val="22"/>
          <w:szCs w:val="22"/>
        </w:rPr>
      </w:pPr>
      <w:r w:rsidRPr="009A2A20">
        <w:rPr>
          <w:color w:val="666666"/>
          <w:sz w:val="22"/>
          <w:szCs w:val="22"/>
        </w:rPr>
        <w:t>df_encoded[</w:t>
      </w:r>
      <w:r w:rsidRPr="009A2A20">
        <w:rPr>
          <w:color w:val="187B34"/>
          <w:sz w:val="22"/>
          <w:szCs w:val="22"/>
        </w:rPr>
        <w:t>'cibil_category'</w:t>
      </w:r>
      <w:r w:rsidRPr="009A2A20">
        <w:rPr>
          <w:color w:val="666666"/>
          <w:sz w:val="22"/>
          <w:szCs w:val="22"/>
        </w:rPr>
        <w:t xml:space="preserve">] </w:t>
      </w:r>
      <w:r w:rsidRPr="009A2A20">
        <w:rPr>
          <w:color w:val="6E21BA"/>
          <w:sz w:val="22"/>
          <w:szCs w:val="22"/>
        </w:rPr>
        <w:t>=</w:t>
      </w:r>
      <w:r w:rsidRPr="009A2A20">
        <w:rPr>
          <w:color w:val="666666"/>
          <w:sz w:val="22"/>
          <w:szCs w:val="22"/>
        </w:rPr>
        <w:t xml:space="preserve"> df_encoded[</w:t>
      </w:r>
      <w:r w:rsidRPr="009A2A20">
        <w:rPr>
          <w:color w:val="187B34"/>
          <w:sz w:val="22"/>
          <w:szCs w:val="22"/>
        </w:rPr>
        <w:t>'cibil_score'</w:t>
      </w:r>
      <w:r w:rsidRPr="009A2A20">
        <w:rPr>
          <w:color w:val="666666"/>
          <w:sz w:val="22"/>
          <w:szCs w:val="22"/>
        </w:rPr>
        <w:t>]</w:t>
      </w:r>
      <w:r w:rsidRPr="009A2A20">
        <w:rPr>
          <w:color w:val="6E21BA"/>
          <w:sz w:val="22"/>
          <w:szCs w:val="22"/>
        </w:rPr>
        <w:t>.</w:t>
      </w:r>
      <w:r w:rsidRPr="009A2A20">
        <w:rPr>
          <w:color w:val="C45B1C"/>
          <w:sz w:val="22"/>
          <w:szCs w:val="22"/>
        </w:rPr>
        <w:t>apply</w:t>
      </w:r>
      <w:r w:rsidRPr="009A2A20">
        <w:rPr>
          <w:color w:val="666666"/>
          <w:sz w:val="22"/>
          <w:szCs w:val="22"/>
        </w:rPr>
        <w:t>(categorize_cibil)</w:t>
      </w:r>
    </w:p>
    <w:p w14:paraId="51A97CE1" w14:textId="77777777" w:rsidR="00201F12" w:rsidRPr="009A2A20" w:rsidRDefault="00201F12" w:rsidP="00201F12">
      <w:pPr>
        <w:spacing w:line="360" w:lineRule="auto"/>
        <w:rPr>
          <w:sz w:val="22"/>
          <w:szCs w:val="22"/>
        </w:rPr>
      </w:pPr>
    </w:p>
    <w:p w14:paraId="6E28B22E" w14:textId="77777777" w:rsidR="00201F12" w:rsidRPr="009A2A20" w:rsidRDefault="00201F12" w:rsidP="00201F12">
      <w:pPr>
        <w:spacing w:line="360" w:lineRule="auto"/>
        <w:rPr>
          <w:sz w:val="22"/>
          <w:szCs w:val="22"/>
        </w:rPr>
      </w:pPr>
      <w:r w:rsidRPr="009A2A20">
        <w:rPr>
          <w:sz w:val="22"/>
          <w:szCs w:val="22"/>
        </w:rPr>
        <w:t>Creating these groups helped the model treat applicants not just as numbers but as members of broader credit segments. It also made the SHAP explanations easier to understand later, because changes in category ten show cleaner effects than raw score jumps.</w:t>
      </w:r>
    </w:p>
    <w:p w14:paraId="2A4884E0" w14:textId="77777777" w:rsidR="00201F12" w:rsidRPr="009A2A20" w:rsidRDefault="00201F12" w:rsidP="00201F12">
      <w:pPr>
        <w:spacing w:line="360" w:lineRule="auto"/>
        <w:rPr>
          <w:sz w:val="22"/>
          <w:szCs w:val="22"/>
        </w:rPr>
      </w:pPr>
    </w:p>
    <w:p w14:paraId="3B1E4A16" w14:textId="77777777" w:rsidR="00201F12" w:rsidRPr="009A2A20" w:rsidRDefault="00201F12" w:rsidP="00201F12">
      <w:pPr>
        <w:spacing w:line="360" w:lineRule="auto"/>
        <w:rPr>
          <w:sz w:val="22"/>
          <w:szCs w:val="22"/>
        </w:rPr>
      </w:pPr>
      <w:r w:rsidRPr="009A2A20">
        <w:rPr>
          <w:sz w:val="22"/>
          <w:szCs w:val="22"/>
        </w:rPr>
        <w:t>Once the credit score groups were formed, they were encoded into integer labels from 0 to 3. This step kept the ordering intact and allowed algorithms to read feature without losing the meaning of the categories. It also ensured reproducibility, since the same labels would apply every time the dataset was processed.</w:t>
      </w:r>
    </w:p>
    <w:p w14:paraId="140CF720" w14:textId="77777777" w:rsidR="00201F12" w:rsidRPr="00677236" w:rsidRDefault="00201F12" w:rsidP="00201F12">
      <w:pPr>
        <w:spacing w:line="360" w:lineRule="auto"/>
      </w:pPr>
    </w:p>
    <w:p w14:paraId="507144E4" w14:textId="77777777" w:rsidR="00201F12" w:rsidRDefault="00201F12" w:rsidP="00201F12">
      <w:pPr>
        <w:pStyle w:val="Heading4"/>
        <w:spacing w:line="360" w:lineRule="auto"/>
      </w:pPr>
      <w:r w:rsidRPr="00677236">
        <w:lastRenderedPageBreak/>
        <w:t xml:space="preserve">Step 4 </w:t>
      </w:r>
      <w:r>
        <w:t>-</w:t>
      </w:r>
      <w:r w:rsidRPr="00677236">
        <w:t xml:space="preserve"> Validate Newly Created Features</w:t>
      </w:r>
    </w:p>
    <w:tbl>
      <w:tblPr>
        <w:tblStyle w:val="TableGrid"/>
        <w:tblW w:w="0" w:type="auto"/>
        <w:tblLayout w:type="fixed"/>
        <w:tblLook w:val="04A0" w:firstRow="1" w:lastRow="0" w:firstColumn="1" w:lastColumn="0" w:noHBand="0" w:noVBand="1"/>
      </w:tblPr>
      <w:tblGrid>
        <w:gridCol w:w="1838"/>
        <w:gridCol w:w="817"/>
        <w:gridCol w:w="896"/>
        <w:gridCol w:w="896"/>
        <w:gridCol w:w="985"/>
        <w:gridCol w:w="896"/>
        <w:gridCol w:w="896"/>
        <w:gridCol w:w="896"/>
        <w:gridCol w:w="896"/>
      </w:tblGrid>
      <w:tr w:rsidR="00201F12" w:rsidRPr="009A2A20" w14:paraId="778CDE62" w14:textId="77777777" w:rsidTr="00902610">
        <w:tc>
          <w:tcPr>
            <w:tcW w:w="1838" w:type="dxa"/>
          </w:tcPr>
          <w:p w14:paraId="246CB67F" w14:textId="77777777" w:rsidR="00201F12" w:rsidRPr="009A2A20" w:rsidRDefault="00201F12" w:rsidP="00902610">
            <w:pPr>
              <w:spacing w:line="360" w:lineRule="auto"/>
              <w:rPr>
                <w:color w:val="000000" w:themeColor="text1"/>
                <w:sz w:val="22"/>
                <w:szCs w:val="22"/>
              </w:rPr>
            </w:pPr>
          </w:p>
        </w:tc>
        <w:tc>
          <w:tcPr>
            <w:tcW w:w="817" w:type="dxa"/>
          </w:tcPr>
          <w:p w14:paraId="79A1ED8A"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count</w:t>
            </w:r>
          </w:p>
        </w:tc>
        <w:tc>
          <w:tcPr>
            <w:tcW w:w="896" w:type="dxa"/>
          </w:tcPr>
          <w:p w14:paraId="5422CB4E"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mean</w:t>
            </w:r>
          </w:p>
        </w:tc>
        <w:tc>
          <w:tcPr>
            <w:tcW w:w="896" w:type="dxa"/>
          </w:tcPr>
          <w:p w14:paraId="55DE590F"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std</w:t>
            </w:r>
          </w:p>
        </w:tc>
        <w:tc>
          <w:tcPr>
            <w:tcW w:w="985" w:type="dxa"/>
          </w:tcPr>
          <w:p w14:paraId="4E0B799A"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min</w:t>
            </w:r>
          </w:p>
        </w:tc>
        <w:tc>
          <w:tcPr>
            <w:tcW w:w="896" w:type="dxa"/>
          </w:tcPr>
          <w:p w14:paraId="2944EB0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5%</w:t>
            </w:r>
          </w:p>
        </w:tc>
        <w:tc>
          <w:tcPr>
            <w:tcW w:w="896" w:type="dxa"/>
          </w:tcPr>
          <w:p w14:paraId="53F93C7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0%</w:t>
            </w:r>
          </w:p>
        </w:tc>
        <w:tc>
          <w:tcPr>
            <w:tcW w:w="896" w:type="dxa"/>
          </w:tcPr>
          <w:p w14:paraId="1B9181A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75%</w:t>
            </w:r>
          </w:p>
        </w:tc>
        <w:tc>
          <w:tcPr>
            <w:tcW w:w="896" w:type="dxa"/>
          </w:tcPr>
          <w:p w14:paraId="382827D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max</w:t>
            </w:r>
          </w:p>
        </w:tc>
      </w:tr>
      <w:tr w:rsidR="00201F12" w:rsidRPr="009A2A20" w14:paraId="3009E758" w14:textId="77777777" w:rsidTr="00902610">
        <w:tc>
          <w:tcPr>
            <w:tcW w:w="1838" w:type="dxa"/>
            <w:vAlign w:val="center"/>
          </w:tcPr>
          <w:p w14:paraId="723C44C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debt_to_income_ratio</w:t>
            </w:r>
          </w:p>
        </w:tc>
        <w:tc>
          <w:tcPr>
            <w:tcW w:w="817" w:type="dxa"/>
            <w:vAlign w:val="center"/>
          </w:tcPr>
          <w:p w14:paraId="0D280EDE"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54CF1C8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98e+00</w:t>
            </w:r>
          </w:p>
        </w:tc>
        <w:tc>
          <w:tcPr>
            <w:tcW w:w="896" w:type="dxa"/>
            <w:vAlign w:val="center"/>
          </w:tcPr>
          <w:p w14:paraId="28859A7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95e-01</w:t>
            </w:r>
          </w:p>
        </w:tc>
        <w:tc>
          <w:tcPr>
            <w:tcW w:w="985" w:type="dxa"/>
            <w:vAlign w:val="center"/>
          </w:tcPr>
          <w:p w14:paraId="2883AF0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50</w:t>
            </w:r>
          </w:p>
        </w:tc>
        <w:tc>
          <w:tcPr>
            <w:tcW w:w="896" w:type="dxa"/>
            <w:vAlign w:val="center"/>
          </w:tcPr>
          <w:p w14:paraId="5EDDA92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46e+00</w:t>
            </w:r>
          </w:p>
        </w:tc>
        <w:tc>
          <w:tcPr>
            <w:tcW w:w="896" w:type="dxa"/>
            <w:vAlign w:val="center"/>
          </w:tcPr>
          <w:p w14:paraId="78AF3DA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00e+00</w:t>
            </w:r>
          </w:p>
        </w:tc>
        <w:tc>
          <w:tcPr>
            <w:tcW w:w="896" w:type="dxa"/>
            <w:vAlign w:val="center"/>
          </w:tcPr>
          <w:p w14:paraId="75DDB6A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50e+00</w:t>
            </w:r>
          </w:p>
        </w:tc>
        <w:tc>
          <w:tcPr>
            <w:tcW w:w="896" w:type="dxa"/>
            <w:vAlign w:val="center"/>
          </w:tcPr>
          <w:p w14:paraId="55B58706"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00e+00</w:t>
            </w:r>
          </w:p>
        </w:tc>
      </w:tr>
      <w:tr w:rsidR="00201F12" w:rsidRPr="009A2A20" w14:paraId="5C299B14" w14:textId="77777777" w:rsidTr="00902610">
        <w:tc>
          <w:tcPr>
            <w:tcW w:w="1838" w:type="dxa"/>
            <w:vAlign w:val="center"/>
          </w:tcPr>
          <w:p w14:paraId="06FCDF9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total_asset_value</w:t>
            </w:r>
          </w:p>
        </w:tc>
        <w:tc>
          <w:tcPr>
            <w:tcW w:w="817" w:type="dxa"/>
            <w:vAlign w:val="center"/>
          </w:tcPr>
          <w:p w14:paraId="2E1AFF7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5CC7875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26e+07</w:t>
            </w:r>
          </w:p>
        </w:tc>
        <w:tc>
          <w:tcPr>
            <w:tcW w:w="896" w:type="dxa"/>
            <w:vAlign w:val="center"/>
          </w:tcPr>
          <w:p w14:paraId="6DA0124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94e+07</w:t>
            </w:r>
          </w:p>
        </w:tc>
        <w:tc>
          <w:tcPr>
            <w:tcW w:w="985" w:type="dxa"/>
            <w:vAlign w:val="center"/>
          </w:tcPr>
          <w:p w14:paraId="30E95F4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00000.00</w:t>
            </w:r>
          </w:p>
        </w:tc>
        <w:tc>
          <w:tcPr>
            <w:tcW w:w="896" w:type="dxa"/>
            <w:vAlign w:val="center"/>
          </w:tcPr>
          <w:p w14:paraId="03F8A61F"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63e+07</w:t>
            </w:r>
          </w:p>
        </w:tc>
        <w:tc>
          <w:tcPr>
            <w:tcW w:w="896" w:type="dxa"/>
            <w:vAlign w:val="center"/>
          </w:tcPr>
          <w:p w14:paraId="7509B4BF"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15e+07</w:t>
            </w:r>
          </w:p>
        </w:tc>
        <w:tc>
          <w:tcPr>
            <w:tcW w:w="896" w:type="dxa"/>
            <w:vAlign w:val="center"/>
          </w:tcPr>
          <w:p w14:paraId="1067FA2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72e+07</w:t>
            </w:r>
          </w:p>
        </w:tc>
        <w:tc>
          <w:tcPr>
            <w:tcW w:w="896" w:type="dxa"/>
            <w:vAlign w:val="center"/>
          </w:tcPr>
          <w:p w14:paraId="7FF459E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8.66e+07</w:t>
            </w:r>
          </w:p>
        </w:tc>
      </w:tr>
      <w:tr w:rsidR="00201F12" w:rsidRPr="009A2A20" w14:paraId="1258E957" w14:textId="77777777" w:rsidTr="00902610">
        <w:tc>
          <w:tcPr>
            <w:tcW w:w="1838" w:type="dxa"/>
            <w:vAlign w:val="center"/>
          </w:tcPr>
          <w:p w14:paraId="432F35E4"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loan_to_asset_ratio</w:t>
            </w:r>
          </w:p>
        </w:tc>
        <w:tc>
          <w:tcPr>
            <w:tcW w:w="817" w:type="dxa"/>
            <w:vAlign w:val="center"/>
          </w:tcPr>
          <w:p w14:paraId="05334DB0"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1C3814F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85e-01</w:t>
            </w:r>
          </w:p>
        </w:tc>
        <w:tc>
          <w:tcPr>
            <w:tcW w:w="896" w:type="dxa"/>
            <w:vAlign w:val="center"/>
          </w:tcPr>
          <w:p w14:paraId="2E88C170"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45e-01</w:t>
            </w:r>
          </w:p>
        </w:tc>
        <w:tc>
          <w:tcPr>
            <w:tcW w:w="985" w:type="dxa"/>
            <w:vAlign w:val="center"/>
          </w:tcPr>
          <w:p w14:paraId="4F71B5A3"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0.05</w:t>
            </w:r>
          </w:p>
        </w:tc>
        <w:tc>
          <w:tcPr>
            <w:tcW w:w="896" w:type="dxa"/>
            <w:vAlign w:val="center"/>
          </w:tcPr>
          <w:p w14:paraId="585200C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80e-01</w:t>
            </w:r>
          </w:p>
        </w:tc>
        <w:tc>
          <w:tcPr>
            <w:tcW w:w="896" w:type="dxa"/>
            <w:vAlign w:val="center"/>
          </w:tcPr>
          <w:p w14:paraId="5CF4FF4D"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66e-01</w:t>
            </w:r>
          </w:p>
        </w:tc>
        <w:tc>
          <w:tcPr>
            <w:tcW w:w="896" w:type="dxa"/>
            <w:vAlign w:val="center"/>
          </w:tcPr>
          <w:p w14:paraId="3DF3167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64e-01</w:t>
            </w:r>
          </w:p>
        </w:tc>
        <w:tc>
          <w:tcPr>
            <w:tcW w:w="896" w:type="dxa"/>
            <w:vAlign w:val="center"/>
          </w:tcPr>
          <w:p w14:paraId="31B1F03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33e+00</w:t>
            </w:r>
          </w:p>
        </w:tc>
      </w:tr>
      <w:tr w:rsidR="00201F12" w:rsidRPr="009A2A20" w14:paraId="571DD0CC" w14:textId="77777777" w:rsidTr="00902610">
        <w:tc>
          <w:tcPr>
            <w:tcW w:w="1838" w:type="dxa"/>
            <w:vAlign w:val="center"/>
          </w:tcPr>
          <w:p w14:paraId="77FC580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cibil_category_encoded</w:t>
            </w:r>
          </w:p>
        </w:tc>
        <w:tc>
          <w:tcPr>
            <w:tcW w:w="817" w:type="dxa"/>
            <w:vAlign w:val="center"/>
          </w:tcPr>
          <w:p w14:paraId="26CA62A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3D36A304"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58e+00</w:t>
            </w:r>
          </w:p>
        </w:tc>
        <w:tc>
          <w:tcPr>
            <w:tcW w:w="896" w:type="dxa"/>
            <w:vAlign w:val="center"/>
          </w:tcPr>
          <w:p w14:paraId="741892D6"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18e+00</w:t>
            </w:r>
          </w:p>
        </w:tc>
        <w:tc>
          <w:tcPr>
            <w:tcW w:w="985" w:type="dxa"/>
            <w:vAlign w:val="center"/>
          </w:tcPr>
          <w:p w14:paraId="6DC6196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0.00</w:t>
            </w:r>
          </w:p>
        </w:tc>
        <w:tc>
          <w:tcPr>
            <w:tcW w:w="896" w:type="dxa"/>
            <w:vAlign w:val="center"/>
          </w:tcPr>
          <w:p w14:paraId="63C9290E"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00e+00</w:t>
            </w:r>
          </w:p>
        </w:tc>
        <w:tc>
          <w:tcPr>
            <w:tcW w:w="896" w:type="dxa"/>
            <w:vAlign w:val="center"/>
          </w:tcPr>
          <w:p w14:paraId="3738F78C"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00e+00</w:t>
            </w:r>
          </w:p>
        </w:tc>
        <w:tc>
          <w:tcPr>
            <w:tcW w:w="896" w:type="dxa"/>
            <w:vAlign w:val="center"/>
          </w:tcPr>
          <w:p w14:paraId="1F7D7A3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00e+00</w:t>
            </w:r>
          </w:p>
        </w:tc>
        <w:tc>
          <w:tcPr>
            <w:tcW w:w="896" w:type="dxa"/>
            <w:vAlign w:val="center"/>
          </w:tcPr>
          <w:p w14:paraId="2BC59CD1" w14:textId="77777777" w:rsidR="00201F12" w:rsidRPr="009A2A20" w:rsidRDefault="00201F12" w:rsidP="00690F66">
            <w:pPr>
              <w:keepNext/>
              <w:spacing w:line="360" w:lineRule="auto"/>
              <w:rPr>
                <w:color w:val="000000" w:themeColor="text1"/>
                <w:sz w:val="22"/>
                <w:szCs w:val="22"/>
              </w:rPr>
            </w:pPr>
            <w:r w:rsidRPr="009A2A20">
              <w:rPr>
                <w:color w:val="000000" w:themeColor="text1"/>
                <w:sz w:val="22"/>
                <w:szCs w:val="22"/>
              </w:rPr>
              <w:t>3.00e+00</w:t>
            </w:r>
          </w:p>
        </w:tc>
      </w:tr>
    </w:tbl>
    <w:p w14:paraId="2DDFF7E7" w14:textId="0DAD9F83" w:rsidR="00201F12" w:rsidRPr="00677236" w:rsidRDefault="00690F66" w:rsidP="00690F66">
      <w:pPr>
        <w:pStyle w:val="Caption"/>
      </w:pPr>
      <w:r>
        <w:t xml:space="preserve">Appendix </w:t>
      </w:r>
      <w:fldSimple w:instr=" SEQ Appendix \* ARABIC ">
        <w:r>
          <w:rPr>
            <w:noProof/>
          </w:rPr>
          <w:t>24</w:t>
        </w:r>
      </w:fldSimple>
    </w:p>
    <w:p w14:paraId="043631F0" w14:textId="77777777" w:rsidR="00201F12" w:rsidRPr="009A2A20" w:rsidRDefault="00201F12" w:rsidP="00201F12">
      <w:pPr>
        <w:spacing w:line="360" w:lineRule="auto"/>
        <w:rPr>
          <w:sz w:val="22"/>
          <w:szCs w:val="22"/>
        </w:rPr>
      </w:pPr>
      <w:r w:rsidRPr="009A2A20">
        <w:rPr>
          <w:sz w:val="22"/>
          <w:szCs w:val="22"/>
        </w:rPr>
        <w:t>After engineering the new variables, their distributions were checked to make sure they looked reasonable. This included reviewing means, ranges and the presence of unusual values. None of the engineered features showed unexpected behaviour, and all of them fell inside logical financial boundaries. This validation step prevented flawed transformation from slipping into the model.</w:t>
      </w:r>
    </w:p>
    <w:p w14:paraId="2E266F93" w14:textId="77777777" w:rsidR="00201F12" w:rsidRPr="003F2D00" w:rsidRDefault="00201F12" w:rsidP="00201F12">
      <w:pPr>
        <w:spacing w:line="360" w:lineRule="auto"/>
      </w:pPr>
    </w:p>
    <w:p w14:paraId="13931466" w14:textId="77777777" w:rsidR="00201F12" w:rsidRPr="00677236" w:rsidRDefault="00201F12" w:rsidP="00201F12">
      <w:pPr>
        <w:pStyle w:val="Heading4"/>
        <w:spacing w:line="360" w:lineRule="auto"/>
      </w:pPr>
      <w:r w:rsidRPr="00677236">
        <w:t xml:space="preserve">Step 5 </w:t>
      </w:r>
      <w:r>
        <w:t>-</w:t>
      </w:r>
      <w:r w:rsidRPr="00677236">
        <w:t xml:space="preserve"> Correlation Review of Engineered Features</w:t>
      </w:r>
    </w:p>
    <w:p w14:paraId="0C82572A" w14:textId="77777777" w:rsidR="00201F12" w:rsidRPr="009A2A20" w:rsidRDefault="00201F12" w:rsidP="00201F12">
      <w:pPr>
        <w:spacing w:line="360" w:lineRule="auto"/>
        <w:rPr>
          <w:sz w:val="22"/>
          <w:szCs w:val="22"/>
        </w:rPr>
      </w:pPr>
      <w:r w:rsidRPr="009A2A20">
        <w:rPr>
          <w:sz w:val="22"/>
          <w:szCs w:val="22"/>
        </w:rPr>
        <w:t>The engineered features were then reviewed against each other and against the target variable to see whether they provided useful signals without overlapping too much.</w:t>
      </w:r>
    </w:p>
    <w:p w14:paraId="7F568C05" w14:textId="77777777" w:rsidR="00201F12" w:rsidRPr="009A2A20" w:rsidRDefault="00201F12" w:rsidP="00201F12">
      <w:pPr>
        <w:spacing w:line="360" w:lineRule="auto"/>
        <w:rPr>
          <w:sz w:val="22"/>
          <w:szCs w:val="22"/>
        </w:rPr>
      </w:pPr>
    </w:p>
    <w:p w14:paraId="657FD539" w14:textId="77777777" w:rsidR="00690F66" w:rsidRDefault="00201F12" w:rsidP="00690F66">
      <w:pPr>
        <w:keepNext/>
        <w:spacing w:line="360" w:lineRule="auto"/>
        <w:jc w:val="center"/>
      </w:pPr>
      <w:r w:rsidRPr="00677236">
        <w:fldChar w:fldCharType="begin"/>
      </w:r>
      <w:r w:rsidRPr="00677236">
        <w:instrText xml:space="preserve"> INCLUDEPICTURE "https://codahosted.io/docs/p2-NY3PaT6/blobs/bl-U20WtcN1z-/f013148a395e7cd68f4743aed2c1d1952eecddc36a0d5e520792da6e92d3182ebc4af441530cd0d50a72e8a72b17dd65123b7c0f187c213034b316497994a925ab5534b4824a3e6e63315eb324ec2d97397c6830805a23abf91a0534f2d8e7c3925f930b" \* MERGEFORMATINET </w:instrText>
      </w:r>
      <w:r w:rsidRPr="00677236">
        <w:fldChar w:fldCharType="separate"/>
      </w:r>
      <w:r w:rsidRPr="00677236">
        <w:rPr>
          <w:noProof/>
        </w:rPr>
        <w:drawing>
          <wp:inline distT="0" distB="0" distL="0" distR="0" wp14:anchorId="7113AB96" wp14:editId="1AAA938E">
            <wp:extent cx="2882900" cy="2147962"/>
            <wp:effectExtent l="0" t="0" r="0" b="0"/>
            <wp:docPr id="1648093460" name="Picture 1" descr="A chart of a heat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93460" name="Picture 1" descr="A chart of a heat map&#10;&#10;AI-generated content may be incorrect."/>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896653" cy="2158209"/>
                    </a:xfrm>
                    <a:prstGeom prst="rect">
                      <a:avLst/>
                    </a:prstGeom>
                    <a:noFill/>
                    <a:ln>
                      <a:noFill/>
                    </a:ln>
                  </pic:spPr>
                </pic:pic>
              </a:graphicData>
            </a:graphic>
          </wp:inline>
        </w:drawing>
      </w:r>
      <w:r w:rsidRPr="00677236">
        <w:fldChar w:fldCharType="end"/>
      </w:r>
    </w:p>
    <w:p w14:paraId="36468AA3" w14:textId="4EA411D0" w:rsidR="00201F12" w:rsidRPr="00677236" w:rsidRDefault="00690F66" w:rsidP="00690F66">
      <w:pPr>
        <w:pStyle w:val="Caption"/>
        <w:jc w:val="center"/>
      </w:pPr>
      <w:r>
        <w:t xml:space="preserve">Appendix </w:t>
      </w:r>
      <w:fldSimple w:instr=" SEQ Appendix \* ARABIC ">
        <w:r>
          <w:rPr>
            <w:noProof/>
          </w:rPr>
          <w:t>25</w:t>
        </w:r>
      </w:fldSimple>
    </w:p>
    <w:p w14:paraId="4B415B91" w14:textId="77777777" w:rsidR="00201F12" w:rsidRPr="00677236" w:rsidRDefault="00201F12" w:rsidP="00201F12">
      <w:pPr>
        <w:spacing w:line="360" w:lineRule="auto"/>
      </w:pPr>
    </w:p>
    <w:p w14:paraId="2562A70A" w14:textId="77777777" w:rsidR="00201F12" w:rsidRPr="00A276B4" w:rsidRDefault="00201F12" w:rsidP="00201F12">
      <w:pPr>
        <w:spacing w:line="360" w:lineRule="auto"/>
      </w:pPr>
      <w:r w:rsidRPr="00A276B4">
        <w:rPr>
          <w:rStyle w:val="Heading5Char"/>
        </w:rPr>
        <w:t>debt_to_income_ratio</w:t>
      </w:r>
      <w:r w:rsidRPr="00677236">
        <w:br/>
      </w:r>
      <w:r w:rsidRPr="00F952C6">
        <w:rPr>
          <w:sz w:val="22"/>
          <w:szCs w:val="22"/>
        </w:rPr>
        <w:t>It showed a positive relationship with loan_to_asset_ratio (0.66),which made sense because both reflect borrowing pressure. A small negative link with loan_status confirmed that heavier dept slightly reduces approval chances.</w:t>
      </w:r>
    </w:p>
    <w:p w14:paraId="54AEEA8C" w14:textId="77777777" w:rsidR="00201F12" w:rsidRPr="00677236" w:rsidRDefault="00201F12" w:rsidP="00201F12">
      <w:pPr>
        <w:spacing w:line="360" w:lineRule="auto"/>
      </w:pPr>
    </w:p>
    <w:p w14:paraId="5568D460" w14:textId="77777777" w:rsidR="00201F12" w:rsidRPr="00097E61" w:rsidRDefault="00201F12" w:rsidP="00201F12">
      <w:pPr>
        <w:pStyle w:val="Heading5"/>
        <w:spacing w:line="360" w:lineRule="auto"/>
      </w:pPr>
      <w:r w:rsidRPr="00677236">
        <w:t>total_asset_value</w:t>
      </w:r>
    </w:p>
    <w:p w14:paraId="31A846B6" w14:textId="77777777" w:rsidR="00201F12" w:rsidRPr="00A276B4" w:rsidRDefault="00201F12" w:rsidP="00201F12">
      <w:pPr>
        <w:spacing w:line="360" w:lineRule="auto"/>
        <w:rPr>
          <w:sz w:val="22"/>
          <w:szCs w:val="22"/>
        </w:rPr>
      </w:pPr>
      <w:r w:rsidRPr="00A276B4">
        <w:rPr>
          <w:sz w:val="22"/>
          <w:szCs w:val="22"/>
        </w:rPr>
        <w:t>This variable had almost no direct correlation with the target (0.03). Even so, it still mattered as a contextual feature for risk. Sometimes its impact appears indirectly when combined with other variables.</w:t>
      </w:r>
    </w:p>
    <w:p w14:paraId="1FAD73CF" w14:textId="77777777" w:rsidR="00201F12" w:rsidRPr="00677236" w:rsidRDefault="00201F12" w:rsidP="00201F12">
      <w:pPr>
        <w:spacing w:line="360" w:lineRule="auto"/>
      </w:pPr>
    </w:p>
    <w:p w14:paraId="5C408ECF" w14:textId="77777777" w:rsidR="00201F12" w:rsidRPr="00677236" w:rsidRDefault="00201F12" w:rsidP="00201F12">
      <w:pPr>
        <w:spacing w:line="360" w:lineRule="auto"/>
      </w:pPr>
      <w:r w:rsidRPr="00A276B4">
        <w:rPr>
          <w:rStyle w:val="Heading5Char"/>
        </w:rPr>
        <w:t>loan_to_asset_ratio</w:t>
      </w:r>
      <w:r w:rsidRPr="00677236">
        <w:br/>
      </w:r>
      <w:r w:rsidRPr="00A276B4">
        <w:rPr>
          <w:sz w:val="22"/>
          <w:szCs w:val="22"/>
        </w:rPr>
        <w:t xml:space="preserve">Moderately tied to </w:t>
      </w:r>
      <w:r w:rsidRPr="00A276B4">
        <w:rPr>
          <w:b/>
          <w:bCs/>
          <w:i/>
          <w:iCs/>
          <w:sz w:val="22"/>
          <w:szCs w:val="22"/>
        </w:rPr>
        <w:t xml:space="preserve">debt_to_income_ratio </w:t>
      </w:r>
      <w:r w:rsidRPr="00A276B4">
        <w:rPr>
          <w:i/>
          <w:iCs/>
          <w:sz w:val="22"/>
          <w:szCs w:val="22"/>
        </w:rPr>
        <w:t>through shared dependence on loan amount. It also had a mild negative correlation with loan approval, reinforcing the idea that a high loan load relative to assets is a negative sign.</w:t>
      </w:r>
    </w:p>
    <w:p w14:paraId="33B38766" w14:textId="77777777" w:rsidR="00201F12" w:rsidRPr="00677236" w:rsidRDefault="00201F12" w:rsidP="00201F12">
      <w:pPr>
        <w:spacing w:line="360" w:lineRule="auto"/>
      </w:pPr>
    </w:p>
    <w:p w14:paraId="095E12A0" w14:textId="77777777" w:rsidR="00201F12" w:rsidRPr="00677236" w:rsidRDefault="00201F12" w:rsidP="00201F12">
      <w:pPr>
        <w:spacing w:line="360" w:lineRule="auto"/>
      </w:pPr>
      <w:r w:rsidRPr="00A276B4">
        <w:rPr>
          <w:rStyle w:val="Heading5Char"/>
        </w:rPr>
        <w:t>cibil_category_encoded</w:t>
      </w:r>
      <w:r w:rsidRPr="00677236">
        <w:br/>
      </w:r>
      <w:r w:rsidRPr="00A276B4">
        <w:rPr>
          <w:sz w:val="22"/>
          <w:szCs w:val="22"/>
        </w:rPr>
        <w:t xml:space="preserve">The feature correlated positively with </w:t>
      </w:r>
      <w:r w:rsidRPr="00A276B4">
        <w:rPr>
          <w:b/>
          <w:bCs/>
          <w:i/>
          <w:iCs/>
          <w:sz w:val="22"/>
          <w:szCs w:val="22"/>
        </w:rPr>
        <w:t>loan_status</w:t>
      </w:r>
      <w:r w:rsidRPr="00A276B4">
        <w:rPr>
          <w:sz w:val="22"/>
          <w:szCs w:val="22"/>
        </w:rPr>
        <w:t xml:space="preserve"> (~0.20). Higher credit categories mean higher approval chances. Its weak relationships with other numeric fields mean it supplied an independent, useful signal.</w:t>
      </w:r>
    </w:p>
    <w:p w14:paraId="78FD2AEF" w14:textId="77777777" w:rsidR="00201F12" w:rsidRPr="00677236" w:rsidRDefault="00201F12" w:rsidP="00201F12">
      <w:pPr>
        <w:spacing w:line="360" w:lineRule="auto"/>
      </w:pPr>
    </w:p>
    <w:p w14:paraId="2365167A" w14:textId="77777777" w:rsidR="00201F12" w:rsidRPr="00677236" w:rsidRDefault="00201F12" w:rsidP="00201F12">
      <w:pPr>
        <w:spacing w:line="360" w:lineRule="auto"/>
      </w:pPr>
      <w:r w:rsidRPr="00A276B4">
        <w:rPr>
          <w:rStyle w:val="Heading5Char"/>
        </w:rPr>
        <w:t>loan_status</w:t>
      </w:r>
      <w:r w:rsidRPr="00677236">
        <w:br/>
      </w:r>
      <w:r w:rsidRPr="00A276B4">
        <w:rPr>
          <w:sz w:val="22"/>
          <w:szCs w:val="22"/>
        </w:rPr>
        <w:t>The target reacted as expected. Negative towards risk ratios, and positive towards creditworthiness. These patterns supported the engineering choices and showed that the new variables were aligned with lending logic.</w:t>
      </w:r>
    </w:p>
    <w:p w14:paraId="781BFF56" w14:textId="77777777" w:rsidR="00201F12" w:rsidRPr="00677236" w:rsidRDefault="00201F12" w:rsidP="00201F12">
      <w:pPr>
        <w:spacing w:line="360" w:lineRule="auto"/>
      </w:pPr>
    </w:p>
    <w:p w14:paraId="651F8F36" w14:textId="77777777" w:rsidR="00201F12" w:rsidRPr="00677236" w:rsidRDefault="00201F12" w:rsidP="00201F12">
      <w:pPr>
        <w:pStyle w:val="Heading4"/>
        <w:spacing w:line="360" w:lineRule="auto"/>
      </w:pPr>
      <w:r w:rsidRPr="00677236">
        <w:t>Summary</w:t>
      </w:r>
      <w:r>
        <w:t xml:space="preserve"> of Feature Engineering</w:t>
      </w:r>
    </w:p>
    <w:p w14:paraId="06C5E5F5" w14:textId="77777777" w:rsidR="00201F12" w:rsidRDefault="00201F12" w:rsidP="00201F12">
      <w:pPr>
        <w:spacing w:line="360" w:lineRule="auto"/>
        <w:rPr>
          <w:sz w:val="22"/>
          <w:szCs w:val="22"/>
        </w:rPr>
      </w:pPr>
      <w:r w:rsidRPr="00A276B4">
        <w:rPr>
          <w:sz w:val="22"/>
          <w:szCs w:val="22"/>
        </w:rPr>
        <w:t>The engineered features behaved well. None of the correlations approached harmful levels, and each variable contributed distinct information. Ratios that measured financial stress showed negative links to approval. Credit categories showed a positive influence. Together, these features added depth without creating multicollinearity problems. With this stage comple, the dataset became ready for model training.</w:t>
      </w:r>
    </w:p>
    <w:p w14:paraId="76504C92" w14:textId="77777777" w:rsidR="00F91A52" w:rsidRPr="00A276B4" w:rsidRDefault="00F91A52" w:rsidP="00201F12">
      <w:pPr>
        <w:spacing w:line="360" w:lineRule="auto"/>
        <w:rPr>
          <w:sz w:val="22"/>
          <w:szCs w:val="22"/>
        </w:rPr>
      </w:pPr>
    </w:p>
    <w:p w14:paraId="09A1C010" w14:textId="77777777" w:rsidR="00F91A52" w:rsidRPr="00467E6C" w:rsidRDefault="00F91A52" w:rsidP="00F91A52">
      <w:pPr>
        <w:pStyle w:val="Heading3"/>
        <w:spacing w:line="360" w:lineRule="auto"/>
      </w:pPr>
      <w:bookmarkStart w:id="200" w:name="_Toc216999712"/>
      <w:r w:rsidRPr="002260A4">
        <w:lastRenderedPageBreak/>
        <w:t>6.2.5 Model Training</w:t>
      </w:r>
      <w:bookmarkEnd w:id="200"/>
    </w:p>
    <w:p w14:paraId="2D159ED7" w14:textId="317B673D" w:rsidR="00F91A52" w:rsidRPr="00F91A52" w:rsidRDefault="00F91A52" w:rsidP="00F91A52">
      <w:pPr>
        <w:pStyle w:val="Heading4"/>
        <w:spacing w:line="360" w:lineRule="auto"/>
      </w:pPr>
      <w:r>
        <w:t>Step 4 - Evaluate Model Performance</w:t>
      </w:r>
    </w:p>
    <w:p w14:paraId="3A1A68A7" w14:textId="77777777" w:rsidR="00690F66" w:rsidRDefault="00F91A52" w:rsidP="00690F66">
      <w:pPr>
        <w:keepNext/>
        <w:jc w:val="center"/>
      </w:pPr>
      <w:r>
        <w:fldChar w:fldCharType="begin"/>
      </w:r>
      <w:r>
        <w:instrText xml:space="preserve"> INCLUDEPICTURE "https://codahosted.io/docs/p2-NY3PaT6/blobs/bl-zoyhiNlbJQ/12707c96b835ebbfd76003e6ee891db8bfd6171c5423d7d8337a837234d769ba990ff76b93ef4debfda3c048c68e2bef9750e3914fbe0e74c06e5396cf83ff393a0502dfd1f9e8f39d7768e17bd3a38a1c15b2a2c26f8e86fac47dea645b2391058c7555" \* MERGEFORMATINET </w:instrText>
      </w:r>
      <w:r>
        <w:fldChar w:fldCharType="separate"/>
      </w:r>
      <w:r>
        <w:rPr>
          <w:noProof/>
        </w:rPr>
        <w:drawing>
          <wp:inline distT="0" distB="0" distL="0" distR="0" wp14:anchorId="49E58B26" wp14:editId="0618197C">
            <wp:extent cx="3549650" cy="3089525"/>
            <wp:effectExtent l="0" t="0" r="0" b="0"/>
            <wp:docPr id="20160837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08377" name="Picture 1" descr="A screenshot of a graph&#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557070" cy="3095984"/>
                    </a:xfrm>
                    <a:prstGeom prst="rect">
                      <a:avLst/>
                    </a:prstGeom>
                    <a:noFill/>
                    <a:ln>
                      <a:noFill/>
                    </a:ln>
                  </pic:spPr>
                </pic:pic>
              </a:graphicData>
            </a:graphic>
          </wp:inline>
        </w:drawing>
      </w:r>
      <w:r>
        <w:fldChar w:fldCharType="end"/>
      </w:r>
    </w:p>
    <w:p w14:paraId="5DB6602C" w14:textId="2F76FC92" w:rsidR="00201F12" w:rsidRPr="00201F12" w:rsidRDefault="00690F66" w:rsidP="00690F66">
      <w:pPr>
        <w:pStyle w:val="Caption"/>
        <w:jc w:val="center"/>
      </w:pPr>
      <w:r>
        <w:t xml:space="preserve">Appendix </w:t>
      </w:r>
      <w:fldSimple w:instr=" SEQ Appendix \* ARABIC ">
        <w:r>
          <w:rPr>
            <w:noProof/>
          </w:rPr>
          <w:t>26</w:t>
        </w:r>
      </w:fldSimple>
    </w:p>
    <w:p w14:paraId="072E3C6B" w14:textId="77777777" w:rsidR="007E3F65" w:rsidRDefault="007E3F65" w:rsidP="0024119B">
      <w:pPr>
        <w:pStyle w:val="Heading2"/>
        <w:spacing w:before="120" w:after="120" w:line="360" w:lineRule="auto"/>
      </w:pPr>
    </w:p>
    <w:p w14:paraId="1451CADF" w14:textId="475AF322" w:rsidR="0024119B" w:rsidRPr="0045527A" w:rsidRDefault="0024119B" w:rsidP="0024119B">
      <w:pPr>
        <w:pStyle w:val="Heading2"/>
        <w:spacing w:before="120" w:after="120" w:line="360" w:lineRule="auto"/>
      </w:pPr>
      <w:bookmarkStart w:id="201" w:name="_Toc216999713"/>
      <w:r>
        <w:t>6.3 Prototype Development</w:t>
      </w:r>
      <w:bookmarkEnd w:id="201"/>
    </w:p>
    <w:p w14:paraId="5FE1CAC1" w14:textId="77777777" w:rsidR="0024119B" w:rsidRDefault="0024119B" w:rsidP="0024119B">
      <w:pPr>
        <w:pStyle w:val="Heading4"/>
        <w:spacing w:line="360" w:lineRule="auto"/>
      </w:pPr>
      <w:r>
        <w:t>6.3.2.1 Authentication Screen</w:t>
      </w:r>
    </w:p>
    <w:p w14:paraId="15940A7E" w14:textId="77777777" w:rsidR="00690F66" w:rsidRDefault="00251F6E" w:rsidP="00690F66">
      <w:pPr>
        <w:keepNext/>
        <w:jc w:val="center"/>
      </w:pPr>
      <w:r>
        <w:fldChar w:fldCharType="begin"/>
      </w:r>
      <w:r>
        <w:instrText xml:space="preserve"> INCLUDEPICTURE "https://codahosted.io/docs/p2-NY3PaT6/blobs/bl-4a08msM52s/570f21cc73bfb4f909b7bfba4c04947dd21036bd4aaa5333281e5eb40908e8fbfc5b638ee5a58d0abf72a23da875109b1ae56d75acb4ea418d12fd13e087566a159778fda6e7b00470297a95a707344fae4c489fe1b7e6ec97a4f4fb62221333b5141b26" \* MERGEFORMATINET </w:instrText>
      </w:r>
      <w:r>
        <w:fldChar w:fldCharType="separate"/>
      </w:r>
      <w:r>
        <w:rPr>
          <w:noProof/>
        </w:rPr>
        <w:drawing>
          <wp:inline distT="0" distB="0" distL="0" distR="0" wp14:anchorId="690B695A" wp14:editId="75D581D3">
            <wp:extent cx="4222750" cy="2756063"/>
            <wp:effectExtent l="0" t="0" r="0" b="0"/>
            <wp:docPr id="1093550009"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50009" name="Picture 6" descr="A screenshot of a computer&#10;&#10;AI-generated content may be incorrect."/>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236298" cy="2764906"/>
                    </a:xfrm>
                    <a:prstGeom prst="rect">
                      <a:avLst/>
                    </a:prstGeom>
                    <a:noFill/>
                    <a:ln>
                      <a:noFill/>
                    </a:ln>
                  </pic:spPr>
                </pic:pic>
              </a:graphicData>
            </a:graphic>
          </wp:inline>
        </w:drawing>
      </w:r>
      <w:r>
        <w:fldChar w:fldCharType="end"/>
      </w:r>
    </w:p>
    <w:p w14:paraId="2783BF0D" w14:textId="469F5E37" w:rsidR="00251F6E" w:rsidRPr="00251F6E" w:rsidRDefault="00690F66" w:rsidP="00690F66">
      <w:pPr>
        <w:pStyle w:val="Caption"/>
        <w:jc w:val="center"/>
      </w:pPr>
      <w:r>
        <w:t xml:space="preserve">Appendix </w:t>
      </w:r>
      <w:fldSimple w:instr=" SEQ Appendix \* ARABIC ">
        <w:r>
          <w:rPr>
            <w:noProof/>
          </w:rPr>
          <w:t>27</w:t>
        </w:r>
      </w:fldSimple>
    </w:p>
    <w:p w14:paraId="0C66551E" w14:textId="77777777" w:rsidR="00690F66" w:rsidRDefault="0024119B" w:rsidP="00690F66">
      <w:pPr>
        <w:keepNext/>
        <w:jc w:val="center"/>
      </w:pPr>
      <w:r>
        <w:lastRenderedPageBreak/>
        <w:fldChar w:fldCharType="begin"/>
      </w:r>
      <w:r>
        <w:instrText xml:space="preserve"> INCLUDEPICTURE "https://codahosted.io/docs/p2-NY3PaT6/blobs/bl-O_1M6e8kNQ/d57feb110a505b95fe7e5e99decafb983cc83d2c3d21930125d140341d4c89646b990239a8840c10c4234351ef4871a01841ad05d38778688eac995b33bfc66dccc702752809b490044ab2990e8cb2e7f0aa908b0af829920e2cf36117310a50fac8372b" \* MERGEFORMATINET </w:instrText>
      </w:r>
      <w:r>
        <w:fldChar w:fldCharType="separate"/>
      </w:r>
      <w:r>
        <w:rPr>
          <w:noProof/>
        </w:rPr>
        <w:drawing>
          <wp:inline distT="0" distB="0" distL="0" distR="0" wp14:anchorId="42DC248C" wp14:editId="1272D54C">
            <wp:extent cx="4000500" cy="2874279"/>
            <wp:effectExtent l="0" t="0" r="0" b="0"/>
            <wp:docPr id="1209133916"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133916" name="Picture 4" descr="A screenshot of a computer&#10;&#10;AI-generated content may be incorrec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008473" cy="2880008"/>
                    </a:xfrm>
                    <a:prstGeom prst="rect">
                      <a:avLst/>
                    </a:prstGeom>
                    <a:noFill/>
                    <a:ln>
                      <a:noFill/>
                    </a:ln>
                  </pic:spPr>
                </pic:pic>
              </a:graphicData>
            </a:graphic>
          </wp:inline>
        </w:drawing>
      </w:r>
      <w:r>
        <w:fldChar w:fldCharType="end"/>
      </w:r>
    </w:p>
    <w:p w14:paraId="742C2A0C" w14:textId="54ACA08E" w:rsidR="0024119B" w:rsidRDefault="00690F66" w:rsidP="00690F66">
      <w:pPr>
        <w:pStyle w:val="Caption"/>
        <w:jc w:val="center"/>
      </w:pPr>
      <w:r>
        <w:t xml:space="preserve">Appendix </w:t>
      </w:r>
      <w:fldSimple w:instr=" SEQ Appendix \* ARABIC ">
        <w:r>
          <w:rPr>
            <w:noProof/>
          </w:rPr>
          <w:t>28</w:t>
        </w:r>
      </w:fldSimple>
    </w:p>
    <w:p w14:paraId="5D5609B1" w14:textId="77777777" w:rsidR="0024119B" w:rsidRDefault="0024119B" w:rsidP="0024119B"/>
    <w:p w14:paraId="48BEA464" w14:textId="77777777" w:rsidR="0024119B" w:rsidRDefault="0024119B" w:rsidP="0024119B">
      <w:pPr>
        <w:pStyle w:val="Heading4"/>
        <w:spacing w:line="360" w:lineRule="auto"/>
      </w:pPr>
      <w:r>
        <w:t>6.3.2.2 Chat Screen</w:t>
      </w:r>
    </w:p>
    <w:p w14:paraId="0BBC4E6E" w14:textId="77777777" w:rsidR="00690F66" w:rsidRDefault="00251F6E" w:rsidP="00690F66">
      <w:pPr>
        <w:keepNext/>
        <w:jc w:val="center"/>
      </w:pPr>
      <w:r>
        <w:fldChar w:fldCharType="begin"/>
      </w:r>
      <w:r>
        <w:instrText xml:space="preserve"> INCLUDEPICTURE "https://codahosted.io/docs/p2-NY3PaT6/blobs/bl-fpMFuE8r-h/a94e15434f37b2707b12380009c239b278c7fb6f5fefbe26c2ba600153097db5a43120dc83914ed7399921e469f86f83d7e5235bd8230c2a601dcbed8f51f27726db80171f5ff05bce578a5f4869245cbe0775a7039efb21eb99bc2120b5d1544d24f362" \* MERGEFORMATINET </w:instrText>
      </w:r>
      <w:r>
        <w:fldChar w:fldCharType="separate"/>
      </w:r>
      <w:r>
        <w:rPr>
          <w:noProof/>
        </w:rPr>
        <w:drawing>
          <wp:inline distT="0" distB="0" distL="0" distR="0" wp14:anchorId="33D21CBB" wp14:editId="1EA510DF">
            <wp:extent cx="3930650" cy="2565418"/>
            <wp:effectExtent l="0" t="0" r="0" b="0"/>
            <wp:docPr id="1631094660"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94660" name="Picture 3" descr="A screenshot of a computer&#10;&#10;AI-generated content may be incorrect."/>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943632" cy="2573891"/>
                    </a:xfrm>
                    <a:prstGeom prst="rect">
                      <a:avLst/>
                    </a:prstGeom>
                    <a:noFill/>
                    <a:ln>
                      <a:noFill/>
                    </a:ln>
                  </pic:spPr>
                </pic:pic>
              </a:graphicData>
            </a:graphic>
          </wp:inline>
        </w:drawing>
      </w:r>
      <w:r>
        <w:fldChar w:fldCharType="end"/>
      </w:r>
    </w:p>
    <w:p w14:paraId="456D1C81" w14:textId="4E1EF39D" w:rsidR="00251F6E" w:rsidRPr="00251F6E" w:rsidRDefault="00690F66" w:rsidP="00690F66">
      <w:pPr>
        <w:pStyle w:val="Caption"/>
        <w:jc w:val="center"/>
      </w:pPr>
      <w:r>
        <w:t xml:space="preserve">Appendix </w:t>
      </w:r>
      <w:fldSimple w:instr=" SEQ Appendix \* ARABIC ">
        <w:r>
          <w:rPr>
            <w:noProof/>
          </w:rPr>
          <w:t>29</w:t>
        </w:r>
      </w:fldSimple>
    </w:p>
    <w:p w14:paraId="54B5690B" w14:textId="77777777" w:rsidR="0024119B" w:rsidRPr="0069321F" w:rsidRDefault="0024119B" w:rsidP="0024119B"/>
    <w:p w14:paraId="4E8BA73B" w14:textId="77777777" w:rsidR="0024119B" w:rsidRPr="00F42808" w:rsidRDefault="0024119B" w:rsidP="0024119B">
      <w:pPr>
        <w:pStyle w:val="Heading5"/>
        <w:spacing w:line="360" w:lineRule="auto"/>
      </w:pPr>
      <w:r>
        <w:t>1.I</w:t>
      </w:r>
      <w:r w:rsidRPr="00F42808">
        <w:t>nitial Greeting + Session Loading</w:t>
      </w:r>
    </w:p>
    <w:p w14:paraId="5E9B7346" w14:textId="77777777" w:rsidR="0024119B" w:rsidRPr="0069321F" w:rsidRDefault="0024119B" w:rsidP="0024119B">
      <w:r w:rsidRPr="0069321F">
        <w:rPr>
          <w:color w:val="6E21BA"/>
        </w:rPr>
        <w:t>const</w:t>
      </w:r>
      <w:r w:rsidRPr="0069321F">
        <w:t xml:space="preserve"> initialGreeting</w:t>
      </w:r>
      <w:r w:rsidRPr="0069321F">
        <w:rPr>
          <w:i/>
          <w:iCs/>
          <w:color w:val="6E21BA"/>
        </w:rPr>
        <w:t xml:space="preserve">: </w:t>
      </w:r>
      <w:r w:rsidRPr="0069321F">
        <w:rPr>
          <w:i/>
          <w:iCs/>
          <w:color w:val="0F58BD"/>
        </w:rPr>
        <w:t>Message</w:t>
      </w:r>
      <w:r w:rsidRPr="0069321F">
        <w:rPr>
          <w:i/>
          <w:iCs/>
          <w:color w:val="6E21BA"/>
        </w:rPr>
        <w:t xml:space="preserve">[] </w:t>
      </w:r>
      <w:r w:rsidRPr="0069321F">
        <w:rPr>
          <w:color w:val="6E21BA"/>
        </w:rPr>
        <w:t>=</w:t>
      </w:r>
      <w:r w:rsidRPr="0069321F">
        <w:t xml:space="preserve"> [</w:t>
      </w:r>
    </w:p>
    <w:p w14:paraId="0CA23367" w14:textId="77777777" w:rsidR="0024119B" w:rsidRPr="0069321F" w:rsidRDefault="0024119B" w:rsidP="0024119B">
      <w:r w:rsidRPr="0069321F">
        <w:t xml:space="preserve"> { </w:t>
      </w:r>
      <w:r w:rsidRPr="0069321F">
        <w:rPr>
          <w:color w:val="6E21BA"/>
        </w:rPr>
        <w:t>sender:</w:t>
      </w:r>
      <w:r w:rsidRPr="0069321F">
        <w:t xml:space="preserve"> </w:t>
      </w:r>
      <w:r w:rsidRPr="0069321F">
        <w:rPr>
          <w:color w:val="187B34"/>
        </w:rPr>
        <w:t>'bot'</w:t>
      </w:r>
      <w:r w:rsidRPr="0069321F">
        <w:rPr>
          <w:color w:val="6E21BA"/>
        </w:rPr>
        <w:t>,</w:t>
      </w:r>
      <w:r w:rsidRPr="0069321F">
        <w:t xml:space="preserve"> </w:t>
      </w:r>
      <w:r w:rsidRPr="0069321F">
        <w:rPr>
          <w:color w:val="6E21BA"/>
        </w:rPr>
        <w:t>text:</w:t>
      </w:r>
      <w:r w:rsidRPr="0069321F">
        <w:t xml:space="preserve"> </w:t>
      </w:r>
      <w:r w:rsidRPr="0069321F">
        <w:rPr>
          <w:color w:val="187B34"/>
        </w:rPr>
        <w:t>'Hello! I’m TrustAI — your personal AI loan advisor.'</w:t>
      </w:r>
      <w:r w:rsidRPr="0069321F">
        <w:t xml:space="preserve"> }</w:t>
      </w:r>
      <w:r w:rsidRPr="0069321F">
        <w:rPr>
          <w:color w:val="6E21BA"/>
        </w:rPr>
        <w:t>,</w:t>
      </w:r>
    </w:p>
    <w:p w14:paraId="459AAA45" w14:textId="77777777" w:rsidR="0024119B" w:rsidRPr="0069321F" w:rsidRDefault="0024119B" w:rsidP="0024119B">
      <w:r w:rsidRPr="0069321F">
        <w:t xml:space="preserve"> { </w:t>
      </w:r>
      <w:r w:rsidRPr="0069321F">
        <w:rPr>
          <w:color w:val="6E21BA"/>
        </w:rPr>
        <w:t>sender:</w:t>
      </w:r>
      <w:r w:rsidRPr="0069321F">
        <w:t xml:space="preserve"> </w:t>
      </w:r>
      <w:r w:rsidRPr="0069321F">
        <w:rPr>
          <w:color w:val="187B34"/>
        </w:rPr>
        <w:t>'bot'</w:t>
      </w:r>
      <w:r w:rsidRPr="0069321F">
        <w:rPr>
          <w:color w:val="6E21BA"/>
        </w:rPr>
        <w:t>,</w:t>
      </w:r>
      <w:r w:rsidRPr="0069321F">
        <w:t xml:space="preserve"> </w:t>
      </w:r>
      <w:r w:rsidRPr="0069321F">
        <w:rPr>
          <w:color w:val="6E21BA"/>
        </w:rPr>
        <w:t>text:</w:t>
      </w:r>
      <w:r w:rsidRPr="0069321F">
        <w:t xml:space="preserve"> </w:t>
      </w:r>
      <w:r w:rsidRPr="0069321F">
        <w:rPr>
          <w:color w:val="187B34"/>
        </w:rPr>
        <w:t>'You can check your loan eligibility or ask me financial FAQs.'</w:t>
      </w:r>
      <w:r w:rsidRPr="0069321F">
        <w:t xml:space="preserve"> }</w:t>
      </w:r>
      <w:r w:rsidRPr="0069321F">
        <w:rPr>
          <w:color w:val="6E21BA"/>
        </w:rPr>
        <w:t>,</w:t>
      </w:r>
    </w:p>
    <w:p w14:paraId="5982E737" w14:textId="77777777" w:rsidR="0024119B" w:rsidRPr="0069321F" w:rsidRDefault="0024119B" w:rsidP="0024119B">
      <w:r w:rsidRPr="0069321F">
        <w:t>]</w:t>
      </w:r>
    </w:p>
    <w:p w14:paraId="0DED1422" w14:textId="77777777" w:rsidR="0024119B" w:rsidRPr="0069321F" w:rsidRDefault="0024119B" w:rsidP="0024119B"/>
    <w:p w14:paraId="5B2A0616" w14:textId="77777777" w:rsidR="0024119B" w:rsidRPr="0069321F" w:rsidRDefault="0024119B" w:rsidP="0024119B">
      <w:r w:rsidRPr="0069321F">
        <w:rPr>
          <w:color w:val="6E21BA"/>
        </w:rPr>
        <w:t>const</w:t>
      </w:r>
      <w:r w:rsidRPr="0069321F">
        <w:t xml:space="preserve"> [messages</w:t>
      </w:r>
      <w:r w:rsidRPr="0069321F">
        <w:rPr>
          <w:color w:val="6E21BA"/>
        </w:rPr>
        <w:t>,</w:t>
      </w:r>
      <w:r w:rsidRPr="0069321F">
        <w:t xml:space="preserve"> setMessages] </w:t>
      </w:r>
      <w:r w:rsidRPr="0069321F">
        <w:rPr>
          <w:color w:val="6E21BA"/>
        </w:rPr>
        <w:t>=</w:t>
      </w:r>
      <w:r w:rsidRPr="0069321F">
        <w:t xml:space="preserve"> </w:t>
      </w:r>
      <w:r w:rsidRPr="0069321F">
        <w:rPr>
          <w:color w:val="C45B1C"/>
        </w:rPr>
        <w:t>useState</w:t>
      </w:r>
      <w:r w:rsidRPr="0069321F">
        <w:t>&lt;</w:t>
      </w:r>
      <w:r w:rsidRPr="0069321F">
        <w:rPr>
          <w:color w:val="0F58BD"/>
        </w:rPr>
        <w:t>Message</w:t>
      </w:r>
      <w:r w:rsidRPr="0069321F">
        <w:t>[]&gt;(initialGreeting)</w:t>
      </w:r>
    </w:p>
    <w:p w14:paraId="76385A7F" w14:textId="77777777" w:rsidR="0024119B" w:rsidRDefault="0024119B" w:rsidP="0024119B">
      <w:pPr>
        <w:rPr>
          <w:lang w:val="en-US"/>
        </w:rPr>
      </w:pPr>
    </w:p>
    <w:p w14:paraId="6AF4B88A" w14:textId="57664450" w:rsidR="0024119B" w:rsidRPr="00F42808" w:rsidRDefault="00746587" w:rsidP="00746587">
      <w:pPr>
        <w:pStyle w:val="Heading5"/>
        <w:spacing w:line="360" w:lineRule="auto"/>
      </w:pPr>
      <w:r>
        <w:t xml:space="preserve">2. </w:t>
      </w:r>
      <w:r w:rsidR="0024119B" w:rsidRPr="00F42808">
        <w:t>A/B Testing Mode (XAI vs Baseline)</w:t>
      </w:r>
    </w:p>
    <w:p w14:paraId="49587075" w14:textId="77777777" w:rsidR="0024119B" w:rsidRPr="0069321F" w:rsidRDefault="0024119B" w:rsidP="0024119B">
      <w:r w:rsidRPr="0069321F">
        <w:rPr>
          <w:color w:val="6E21BA"/>
        </w:rPr>
        <w:t>const</w:t>
      </w:r>
      <w:r w:rsidRPr="0069321F">
        <w:t xml:space="preserve"> { email</w:t>
      </w:r>
      <w:r w:rsidRPr="0069321F">
        <w:rPr>
          <w:color w:val="6E21BA"/>
        </w:rPr>
        <w:t>,</w:t>
      </w:r>
      <w:r w:rsidRPr="0069321F">
        <w:t xml:space="preserve"> loading } </w:t>
      </w:r>
      <w:r w:rsidRPr="0069321F">
        <w:rPr>
          <w:color w:val="6E21BA"/>
        </w:rPr>
        <w:t>=</w:t>
      </w:r>
      <w:r w:rsidRPr="0069321F">
        <w:t xml:space="preserve"> </w:t>
      </w:r>
      <w:r w:rsidRPr="0069321F">
        <w:rPr>
          <w:color w:val="C45B1C"/>
        </w:rPr>
        <w:t>useSession</w:t>
      </w:r>
      <w:r w:rsidRPr="0069321F">
        <w:t>(</w:t>
      </w:r>
      <w:r w:rsidRPr="0069321F">
        <w:rPr>
          <w:color w:val="187B34"/>
        </w:rPr>
        <w:t>true</w:t>
      </w:r>
      <w:r w:rsidRPr="0069321F">
        <w:t>)</w:t>
      </w:r>
    </w:p>
    <w:p w14:paraId="60DF08C0" w14:textId="77777777" w:rsidR="0024119B" w:rsidRPr="0069321F" w:rsidRDefault="0024119B" w:rsidP="0024119B"/>
    <w:p w14:paraId="675F9C31" w14:textId="77777777" w:rsidR="0024119B" w:rsidRPr="0069321F" w:rsidRDefault="0024119B" w:rsidP="0024119B">
      <w:r w:rsidRPr="0069321F">
        <w:rPr>
          <w:color w:val="6E21BA"/>
        </w:rPr>
        <w:t>const</w:t>
      </w:r>
      <w:r w:rsidRPr="0069321F">
        <w:t xml:space="preserve"> data </w:t>
      </w:r>
      <w:r w:rsidRPr="0069321F">
        <w:rPr>
          <w:color w:val="6E21BA"/>
        </w:rPr>
        <w:t>=</w:t>
      </w:r>
      <w:r w:rsidRPr="0069321F">
        <w:t xml:space="preserve"> </w:t>
      </w:r>
      <w:r w:rsidRPr="0069321F">
        <w:rPr>
          <w:color w:val="6E21BA"/>
        </w:rPr>
        <w:t>await</w:t>
      </w:r>
      <w:r w:rsidRPr="0069321F">
        <w:t xml:space="preserve"> </w:t>
      </w:r>
      <w:r w:rsidRPr="0069321F">
        <w:rPr>
          <w:color w:val="C45B1C"/>
        </w:rPr>
        <w:t>apiFetch</w:t>
      </w:r>
      <w:r w:rsidRPr="0069321F">
        <w:t>(</w:t>
      </w:r>
      <w:r w:rsidRPr="0069321F">
        <w:rPr>
          <w:color w:val="187B34"/>
        </w:rPr>
        <w:t>`/api/v1/users/mode`</w:t>
      </w:r>
      <w:r w:rsidRPr="0069321F">
        <w:rPr>
          <w:color w:val="6E21BA"/>
        </w:rPr>
        <w:t>,</w:t>
      </w:r>
      <w:r w:rsidRPr="0069321F">
        <w:t xml:space="preserve"> {</w:t>
      </w:r>
    </w:p>
    <w:p w14:paraId="59F7F9F6" w14:textId="77777777" w:rsidR="0024119B" w:rsidRPr="0069321F" w:rsidRDefault="0024119B" w:rsidP="0024119B">
      <w:r w:rsidRPr="0069321F">
        <w:t> </w:t>
      </w:r>
      <w:r w:rsidRPr="0069321F">
        <w:rPr>
          <w:color w:val="6E21BA"/>
        </w:rPr>
        <w:t>method:</w:t>
      </w:r>
      <w:r w:rsidRPr="0069321F">
        <w:t xml:space="preserve"> </w:t>
      </w:r>
      <w:r w:rsidRPr="0069321F">
        <w:rPr>
          <w:color w:val="187B34"/>
        </w:rPr>
        <w:t>'POST'</w:t>
      </w:r>
      <w:r w:rsidRPr="0069321F">
        <w:rPr>
          <w:color w:val="6E21BA"/>
        </w:rPr>
        <w:t>,</w:t>
      </w:r>
    </w:p>
    <w:p w14:paraId="193D3D5E" w14:textId="77777777" w:rsidR="0024119B" w:rsidRPr="0069321F" w:rsidRDefault="0024119B" w:rsidP="0024119B">
      <w:r w:rsidRPr="0069321F">
        <w:t> </w:t>
      </w:r>
      <w:r w:rsidRPr="0069321F">
        <w:rPr>
          <w:color w:val="6E21BA"/>
        </w:rPr>
        <w:t>body:</w:t>
      </w:r>
      <w:r w:rsidRPr="0069321F">
        <w:t xml:space="preserve"> JSON.</w:t>
      </w:r>
      <w:r w:rsidRPr="0069321F">
        <w:rPr>
          <w:color w:val="C45B1C"/>
        </w:rPr>
        <w:t>stringify</w:t>
      </w:r>
      <w:r w:rsidRPr="0069321F">
        <w:t>({ email })</w:t>
      </w:r>
      <w:r w:rsidRPr="0069321F">
        <w:rPr>
          <w:color w:val="6E21BA"/>
        </w:rPr>
        <w:t>,</w:t>
      </w:r>
    </w:p>
    <w:p w14:paraId="5D68014F" w14:textId="77777777" w:rsidR="0024119B" w:rsidRPr="0069321F" w:rsidRDefault="0024119B" w:rsidP="0024119B">
      <w:r w:rsidRPr="0069321F">
        <w:t>})</w:t>
      </w:r>
    </w:p>
    <w:p w14:paraId="7A071C72" w14:textId="77777777" w:rsidR="0024119B" w:rsidRPr="0069321F" w:rsidRDefault="0024119B" w:rsidP="0024119B">
      <w:r w:rsidRPr="0069321F">
        <w:rPr>
          <w:color w:val="C45B1C"/>
        </w:rPr>
        <w:t>setMode</w:t>
      </w:r>
      <w:r w:rsidRPr="0069321F">
        <w:t>(data.</w:t>
      </w:r>
      <w:r w:rsidRPr="0069321F">
        <w:rPr>
          <w:color w:val="6E21BA"/>
        </w:rPr>
        <w:t>mode</w:t>
      </w:r>
      <w:r w:rsidRPr="0069321F">
        <w:t>)</w:t>
      </w:r>
    </w:p>
    <w:p w14:paraId="7DDB3F11" w14:textId="77777777" w:rsidR="0024119B" w:rsidRDefault="0024119B" w:rsidP="0024119B">
      <w:r w:rsidRPr="0069321F">
        <w:rPr>
          <w:color w:val="C45B1C"/>
        </w:rPr>
        <w:t>setUserRole</w:t>
      </w:r>
      <w:r w:rsidRPr="0069321F">
        <w:t>(data.</w:t>
      </w:r>
      <w:r w:rsidRPr="0069321F">
        <w:rPr>
          <w:color w:val="6E21BA"/>
        </w:rPr>
        <w:t>role</w:t>
      </w:r>
      <w:r w:rsidRPr="0069321F">
        <w:t>)</w:t>
      </w:r>
    </w:p>
    <w:p w14:paraId="5F0F608A" w14:textId="77777777" w:rsidR="0024119B" w:rsidRDefault="0024119B" w:rsidP="0024119B"/>
    <w:p w14:paraId="6BF78797" w14:textId="4C9FA289" w:rsidR="0024119B" w:rsidRPr="00D30D1F" w:rsidRDefault="00746587" w:rsidP="00746587">
      <w:pPr>
        <w:pStyle w:val="Heading5"/>
        <w:spacing w:line="360" w:lineRule="auto"/>
      </w:pPr>
      <w:r>
        <w:t xml:space="preserve">3. </w:t>
      </w:r>
      <w:r w:rsidR="0024119B">
        <w:t>Toggle A/B Testing Mode (XAI vs Baseline)</w:t>
      </w:r>
    </w:p>
    <w:p w14:paraId="1219968E" w14:textId="77777777" w:rsidR="0024119B" w:rsidRPr="0069321F" w:rsidRDefault="0024119B" w:rsidP="0024119B">
      <w:r w:rsidRPr="0069321F">
        <w:rPr>
          <w:color w:val="6E21BA"/>
        </w:rPr>
        <w:t>const</w:t>
      </w:r>
      <w:r w:rsidRPr="0069321F">
        <w:t xml:space="preserve"> [mode</w:t>
      </w:r>
      <w:r w:rsidRPr="0069321F">
        <w:rPr>
          <w:color w:val="6E21BA"/>
        </w:rPr>
        <w:t>,</w:t>
      </w:r>
      <w:r w:rsidRPr="0069321F">
        <w:t xml:space="preserve"> setMode] </w:t>
      </w:r>
      <w:r w:rsidRPr="0069321F">
        <w:rPr>
          <w:color w:val="6E21BA"/>
        </w:rPr>
        <w:t>=</w:t>
      </w:r>
      <w:r w:rsidRPr="0069321F">
        <w:t xml:space="preserve"> </w:t>
      </w:r>
      <w:r w:rsidRPr="0069321F">
        <w:rPr>
          <w:color w:val="C45B1C"/>
        </w:rPr>
        <w:t>useState</w:t>
      </w:r>
      <w:r w:rsidRPr="0069321F">
        <w:t>&lt;</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gt;(</w:t>
      </w:r>
    </w:p>
    <w:p w14:paraId="7AB1923C" w14:textId="77777777" w:rsidR="0024119B" w:rsidRPr="0069321F" w:rsidRDefault="0024119B" w:rsidP="0024119B">
      <w:r w:rsidRPr="0069321F">
        <w:t> (localStorage.</w:t>
      </w:r>
      <w:r w:rsidRPr="0069321F">
        <w:rPr>
          <w:color w:val="C45B1C"/>
        </w:rPr>
        <w:t>getItem</w:t>
      </w:r>
      <w:r w:rsidRPr="0069321F">
        <w:t>(</w:t>
      </w:r>
      <w:r w:rsidRPr="0069321F">
        <w:rPr>
          <w:color w:val="187B34"/>
        </w:rPr>
        <w:t>'chat_mode'</w:t>
      </w:r>
      <w:r w:rsidRPr="0069321F">
        <w:t xml:space="preserve">) </w:t>
      </w:r>
      <w:r w:rsidRPr="0069321F">
        <w:rPr>
          <w:color w:val="6E21BA"/>
        </w:rPr>
        <w:t>as</w:t>
      </w:r>
      <w:r w:rsidRPr="0069321F">
        <w:t xml:space="preserve"> </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 xml:space="preserve">) </w:t>
      </w:r>
      <w:r w:rsidRPr="0069321F">
        <w:rPr>
          <w:color w:val="6E21BA"/>
        </w:rPr>
        <w:t>||</w:t>
      </w:r>
      <w:r w:rsidRPr="0069321F">
        <w:t xml:space="preserve"> </w:t>
      </w:r>
      <w:r w:rsidRPr="0069321F">
        <w:rPr>
          <w:color w:val="187B34"/>
        </w:rPr>
        <w:t>'xai'</w:t>
      </w:r>
    </w:p>
    <w:p w14:paraId="09440109" w14:textId="77777777" w:rsidR="0024119B" w:rsidRPr="0069321F" w:rsidRDefault="0024119B" w:rsidP="0024119B">
      <w:r w:rsidRPr="0069321F">
        <w:t>)</w:t>
      </w:r>
    </w:p>
    <w:p w14:paraId="10E865B4" w14:textId="77777777" w:rsidR="0024119B" w:rsidRPr="0069321F" w:rsidRDefault="0024119B" w:rsidP="0024119B"/>
    <w:p w14:paraId="3E925D0B" w14:textId="77777777" w:rsidR="0024119B" w:rsidRPr="0069321F" w:rsidRDefault="0024119B" w:rsidP="0024119B">
      <w:r w:rsidRPr="0069321F">
        <w:rPr>
          <w:color w:val="6E21BA"/>
        </w:rPr>
        <w:t>const</w:t>
      </w:r>
      <w:r w:rsidRPr="0069321F">
        <w:t xml:space="preserve"> </w:t>
      </w:r>
      <w:r w:rsidRPr="0069321F">
        <w:rPr>
          <w:color w:val="C45B1C"/>
        </w:rPr>
        <w:t>toggleMode</w:t>
      </w:r>
      <w:r w:rsidRPr="0069321F">
        <w:t xml:space="preserve"> </w:t>
      </w:r>
      <w:r w:rsidRPr="0069321F">
        <w:rPr>
          <w:color w:val="6E21BA"/>
        </w:rPr>
        <w:t>=</w:t>
      </w:r>
      <w:r w:rsidRPr="0069321F">
        <w:t xml:space="preserve"> () </w:t>
      </w:r>
      <w:r w:rsidRPr="0069321F">
        <w:rPr>
          <w:color w:val="6E21BA"/>
        </w:rPr>
        <w:t>=&gt;</w:t>
      </w:r>
      <w:r w:rsidRPr="0069321F">
        <w:t xml:space="preserve"> {</w:t>
      </w:r>
    </w:p>
    <w:p w14:paraId="100840BF" w14:textId="77777777" w:rsidR="0024119B" w:rsidRPr="0069321F" w:rsidRDefault="0024119B" w:rsidP="0024119B">
      <w:r w:rsidRPr="0069321F">
        <w:t> </w:t>
      </w:r>
      <w:r w:rsidRPr="0069321F">
        <w:rPr>
          <w:color w:val="6E21BA"/>
        </w:rPr>
        <w:t>const</w:t>
      </w:r>
      <w:r w:rsidRPr="0069321F">
        <w:t xml:space="preserve"> newMode </w:t>
      </w:r>
      <w:r w:rsidRPr="0069321F">
        <w:rPr>
          <w:color w:val="6E21BA"/>
        </w:rPr>
        <w:t>=</w:t>
      </w:r>
      <w:r w:rsidRPr="0069321F">
        <w:t xml:space="preserve"> mode </w:t>
      </w:r>
      <w:r w:rsidRPr="0069321F">
        <w:rPr>
          <w:color w:val="6E21BA"/>
        </w:rPr>
        <w:t>===</w:t>
      </w:r>
      <w:r w:rsidRPr="0069321F">
        <w:t xml:space="preserve"> </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 xml:space="preserve"> </w:t>
      </w:r>
      <w:r w:rsidRPr="0069321F">
        <w:rPr>
          <w:color w:val="6E21BA"/>
        </w:rPr>
        <w:t>:</w:t>
      </w:r>
      <w:r w:rsidRPr="0069321F">
        <w:t xml:space="preserve"> </w:t>
      </w:r>
      <w:r w:rsidRPr="0069321F">
        <w:rPr>
          <w:color w:val="187B34"/>
        </w:rPr>
        <w:t>'xai'</w:t>
      </w:r>
    </w:p>
    <w:p w14:paraId="27A89962" w14:textId="77777777" w:rsidR="0024119B" w:rsidRPr="0069321F" w:rsidRDefault="0024119B" w:rsidP="0024119B">
      <w:r w:rsidRPr="0069321F">
        <w:t> </w:t>
      </w:r>
      <w:r w:rsidRPr="0069321F">
        <w:rPr>
          <w:color w:val="C45B1C"/>
        </w:rPr>
        <w:t>setMode</w:t>
      </w:r>
      <w:r w:rsidRPr="0069321F">
        <w:t>(newMode)</w:t>
      </w:r>
    </w:p>
    <w:p w14:paraId="0A110EB6" w14:textId="77777777" w:rsidR="0024119B" w:rsidRPr="0069321F" w:rsidRDefault="0024119B" w:rsidP="0024119B">
      <w:r w:rsidRPr="0069321F">
        <w:t> localStorage.</w:t>
      </w:r>
      <w:r w:rsidRPr="0069321F">
        <w:rPr>
          <w:color w:val="C45B1C"/>
        </w:rPr>
        <w:t>setItem</w:t>
      </w:r>
      <w:r w:rsidRPr="0069321F">
        <w:t>(</w:t>
      </w:r>
      <w:r w:rsidRPr="0069321F">
        <w:rPr>
          <w:color w:val="187B34"/>
        </w:rPr>
        <w:t>'chat_mode'</w:t>
      </w:r>
      <w:r w:rsidRPr="0069321F">
        <w:rPr>
          <w:color w:val="6E21BA"/>
        </w:rPr>
        <w:t>,</w:t>
      </w:r>
      <w:r w:rsidRPr="0069321F">
        <w:t xml:space="preserve"> newMode)</w:t>
      </w:r>
    </w:p>
    <w:p w14:paraId="4B6E01E1" w14:textId="77777777" w:rsidR="0024119B" w:rsidRDefault="0024119B" w:rsidP="0024119B">
      <w:r w:rsidRPr="0069321F">
        <w:t>}</w:t>
      </w:r>
    </w:p>
    <w:p w14:paraId="5417E9D2" w14:textId="77777777" w:rsidR="006126CC" w:rsidRDefault="006126CC" w:rsidP="0024119B"/>
    <w:p w14:paraId="1B6D684A" w14:textId="77777777" w:rsidR="006126CC" w:rsidRPr="000E16B3" w:rsidRDefault="006126CC" w:rsidP="006126CC">
      <w:pPr>
        <w:pStyle w:val="Heading5"/>
        <w:spacing w:line="360" w:lineRule="auto"/>
      </w:pPr>
      <w:r>
        <w:t>4. Chat History Loading (Supabase)</w:t>
      </w:r>
    </w:p>
    <w:p w14:paraId="46CDA03B" w14:textId="77777777" w:rsidR="006126CC" w:rsidRPr="00DC2299" w:rsidRDefault="006126CC" w:rsidP="006126CC">
      <w:pPr>
        <w:spacing w:line="360" w:lineRule="auto"/>
        <w:rPr>
          <w:sz w:val="22"/>
          <w:szCs w:val="22"/>
        </w:rPr>
      </w:pPr>
      <w:r w:rsidRPr="00DC2299">
        <w:rPr>
          <w:color w:val="6E21BA"/>
          <w:sz w:val="22"/>
          <w:szCs w:val="22"/>
        </w:rPr>
        <w:t>const</w:t>
      </w:r>
      <w:r w:rsidRPr="00DC2299">
        <w:rPr>
          <w:color w:val="666666"/>
          <w:sz w:val="22"/>
          <w:szCs w:val="22"/>
        </w:rPr>
        <w:t xml:space="preserve"> { data } </w:t>
      </w:r>
      <w:r w:rsidRPr="00DC2299">
        <w:rPr>
          <w:color w:val="6E21BA"/>
          <w:sz w:val="22"/>
          <w:szCs w:val="22"/>
        </w:rPr>
        <w:t>=</w:t>
      </w:r>
      <w:r w:rsidRPr="00DC2299">
        <w:rPr>
          <w:color w:val="666666"/>
          <w:sz w:val="22"/>
          <w:szCs w:val="22"/>
        </w:rPr>
        <w:t xml:space="preserve"> </w:t>
      </w:r>
      <w:r w:rsidRPr="00DC2299">
        <w:rPr>
          <w:color w:val="6E21BA"/>
          <w:sz w:val="22"/>
          <w:szCs w:val="22"/>
        </w:rPr>
        <w:t>await</w:t>
      </w:r>
      <w:r w:rsidRPr="00DC2299">
        <w:rPr>
          <w:color w:val="666666"/>
          <w:sz w:val="22"/>
          <w:szCs w:val="22"/>
        </w:rPr>
        <w:t xml:space="preserve"> supabase</w:t>
      </w:r>
    </w:p>
    <w:p w14:paraId="5988D82A"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from</w:t>
      </w:r>
      <w:r w:rsidRPr="00DC2299">
        <w:rPr>
          <w:color w:val="666666"/>
          <w:sz w:val="22"/>
          <w:szCs w:val="22"/>
        </w:rPr>
        <w:t>(</w:t>
      </w:r>
      <w:r w:rsidRPr="00DC2299">
        <w:rPr>
          <w:color w:val="187B34"/>
          <w:sz w:val="22"/>
          <w:szCs w:val="22"/>
        </w:rPr>
        <w:t>'chat_history'</w:t>
      </w:r>
      <w:r w:rsidRPr="00DC2299">
        <w:rPr>
          <w:color w:val="666666"/>
          <w:sz w:val="22"/>
          <w:szCs w:val="22"/>
        </w:rPr>
        <w:t>)</w:t>
      </w:r>
    </w:p>
    <w:p w14:paraId="71D9B033"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elect</w:t>
      </w:r>
      <w:r w:rsidRPr="00DC2299">
        <w:rPr>
          <w:color w:val="666666"/>
          <w:sz w:val="22"/>
          <w:szCs w:val="22"/>
        </w:rPr>
        <w:t>(</w:t>
      </w:r>
      <w:r w:rsidRPr="00DC2299">
        <w:rPr>
          <w:color w:val="187B34"/>
          <w:sz w:val="22"/>
          <w:szCs w:val="22"/>
        </w:rPr>
        <w:t>'sender, message, context, prediction'</w:t>
      </w:r>
      <w:r w:rsidRPr="00DC2299">
        <w:rPr>
          <w:color w:val="666666"/>
          <w:sz w:val="22"/>
          <w:szCs w:val="22"/>
        </w:rPr>
        <w:t>)</w:t>
      </w:r>
    </w:p>
    <w:p w14:paraId="474998C7"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eq</w:t>
      </w:r>
      <w:r w:rsidRPr="00DC2299">
        <w:rPr>
          <w:color w:val="666666"/>
          <w:sz w:val="22"/>
          <w:szCs w:val="22"/>
        </w:rPr>
        <w:t>(</w:t>
      </w:r>
      <w:r w:rsidRPr="00DC2299">
        <w:rPr>
          <w:color w:val="187B34"/>
          <w:sz w:val="22"/>
          <w:szCs w:val="22"/>
        </w:rPr>
        <w:t>'user_email'</w:t>
      </w:r>
      <w:r w:rsidRPr="00DC2299">
        <w:rPr>
          <w:color w:val="6E21BA"/>
          <w:sz w:val="22"/>
          <w:szCs w:val="22"/>
        </w:rPr>
        <w:t>,</w:t>
      </w:r>
      <w:r w:rsidRPr="00DC2299">
        <w:rPr>
          <w:color w:val="666666"/>
          <w:sz w:val="22"/>
          <w:szCs w:val="22"/>
        </w:rPr>
        <w:t xml:space="preserve"> email)</w:t>
      </w:r>
    </w:p>
    <w:p w14:paraId="6D76D4B2" w14:textId="77777777" w:rsidR="006126CC" w:rsidRDefault="006126CC" w:rsidP="006126CC">
      <w:pPr>
        <w:spacing w:line="360" w:lineRule="auto"/>
        <w:rPr>
          <w:sz w:val="22"/>
          <w:szCs w:val="22"/>
        </w:rPr>
      </w:pPr>
      <w:r w:rsidRPr="00DC2299">
        <w:rPr>
          <w:color w:val="666666"/>
          <w:sz w:val="22"/>
          <w:szCs w:val="22"/>
        </w:rPr>
        <w:t> .</w:t>
      </w:r>
      <w:r w:rsidRPr="00DC2299">
        <w:rPr>
          <w:color w:val="C45B1C"/>
          <w:sz w:val="22"/>
          <w:szCs w:val="22"/>
        </w:rPr>
        <w:t>order</w:t>
      </w:r>
      <w:r w:rsidRPr="00DC2299">
        <w:rPr>
          <w:color w:val="666666"/>
          <w:sz w:val="22"/>
          <w:szCs w:val="22"/>
        </w:rPr>
        <w:t>(</w:t>
      </w:r>
      <w:r w:rsidRPr="00DC2299">
        <w:rPr>
          <w:color w:val="187B34"/>
          <w:sz w:val="22"/>
          <w:szCs w:val="22"/>
        </w:rPr>
        <w:t>'timestamp'</w:t>
      </w:r>
      <w:r w:rsidRPr="00DC2299">
        <w:rPr>
          <w:color w:val="6E21BA"/>
          <w:sz w:val="22"/>
          <w:szCs w:val="22"/>
        </w:rPr>
        <w:t>,</w:t>
      </w:r>
      <w:r w:rsidRPr="00DC2299">
        <w:rPr>
          <w:color w:val="666666"/>
          <w:sz w:val="22"/>
          <w:szCs w:val="22"/>
        </w:rPr>
        <w:t xml:space="preserve"> { </w:t>
      </w:r>
      <w:r w:rsidRPr="00DC2299">
        <w:rPr>
          <w:color w:val="6E21BA"/>
          <w:sz w:val="22"/>
          <w:szCs w:val="22"/>
        </w:rPr>
        <w:t>ascending:</w:t>
      </w:r>
      <w:r w:rsidRPr="00DC2299">
        <w:rPr>
          <w:color w:val="666666"/>
          <w:sz w:val="22"/>
          <w:szCs w:val="22"/>
        </w:rPr>
        <w:t xml:space="preserve"> </w:t>
      </w:r>
      <w:r w:rsidRPr="00DC2299">
        <w:rPr>
          <w:color w:val="187B34"/>
          <w:sz w:val="22"/>
          <w:szCs w:val="22"/>
        </w:rPr>
        <w:t>true</w:t>
      </w:r>
      <w:r w:rsidRPr="00DC2299">
        <w:rPr>
          <w:color w:val="666666"/>
          <w:sz w:val="22"/>
          <w:szCs w:val="22"/>
        </w:rPr>
        <w:t xml:space="preserve"> })</w:t>
      </w:r>
    </w:p>
    <w:p w14:paraId="02CA98AB" w14:textId="77777777" w:rsidR="006126CC" w:rsidRDefault="006126CC" w:rsidP="006126CC"/>
    <w:p w14:paraId="314F9018" w14:textId="77777777" w:rsidR="006126CC" w:rsidRPr="005A34D5" w:rsidRDefault="006126CC" w:rsidP="006126CC">
      <w:pPr>
        <w:pStyle w:val="Heading5"/>
        <w:spacing w:line="360" w:lineRule="auto"/>
      </w:pPr>
      <w:r>
        <w:t>5. Chat Input and FAQ Answering</w:t>
      </w:r>
    </w:p>
    <w:p w14:paraId="5457B67F" w14:textId="77777777" w:rsidR="006126CC" w:rsidRPr="00DC2299" w:rsidRDefault="006126CC" w:rsidP="006126CC">
      <w:pPr>
        <w:spacing w:line="360" w:lineRule="auto"/>
        <w:rPr>
          <w:sz w:val="22"/>
          <w:szCs w:val="22"/>
        </w:rPr>
      </w:pPr>
      <w:r w:rsidRPr="00DC2299">
        <w:rPr>
          <w:color w:val="6E21BA"/>
          <w:sz w:val="22"/>
          <w:szCs w:val="22"/>
        </w:rPr>
        <w:t>const</w:t>
      </w:r>
      <w:r w:rsidRPr="00DC2299">
        <w:rPr>
          <w:color w:val="666666"/>
          <w:sz w:val="22"/>
          <w:szCs w:val="22"/>
        </w:rPr>
        <w:t xml:space="preserve"> </w:t>
      </w:r>
      <w:r w:rsidRPr="00DC2299">
        <w:rPr>
          <w:color w:val="C45B1C"/>
          <w:sz w:val="22"/>
          <w:szCs w:val="22"/>
        </w:rPr>
        <w:t>sendMessage</w:t>
      </w:r>
      <w:r w:rsidRPr="00DC2299">
        <w:rPr>
          <w:color w:val="666666"/>
          <w:sz w:val="22"/>
          <w:szCs w:val="22"/>
        </w:rPr>
        <w:t xml:space="preserve"> </w:t>
      </w:r>
      <w:r w:rsidRPr="00DC2299">
        <w:rPr>
          <w:color w:val="6E21BA"/>
          <w:sz w:val="22"/>
          <w:szCs w:val="22"/>
        </w:rPr>
        <w:t>=</w:t>
      </w:r>
      <w:r w:rsidRPr="00DC2299">
        <w:rPr>
          <w:color w:val="666666"/>
          <w:sz w:val="22"/>
          <w:szCs w:val="22"/>
        </w:rPr>
        <w:t xml:space="preserve"> </w:t>
      </w:r>
      <w:r w:rsidRPr="00DC2299">
        <w:rPr>
          <w:i/>
          <w:iCs/>
          <w:color w:val="6E21BA"/>
          <w:sz w:val="22"/>
          <w:szCs w:val="22"/>
        </w:rPr>
        <w:t>async</w:t>
      </w:r>
      <w:r w:rsidRPr="00DC2299">
        <w:rPr>
          <w:color w:val="666666"/>
          <w:sz w:val="22"/>
          <w:szCs w:val="22"/>
        </w:rPr>
        <w:t xml:space="preserve"> () </w:t>
      </w:r>
      <w:r w:rsidRPr="00DC2299">
        <w:rPr>
          <w:color w:val="6E21BA"/>
          <w:sz w:val="22"/>
          <w:szCs w:val="22"/>
        </w:rPr>
        <w:t>=&gt;</w:t>
      </w:r>
      <w:r w:rsidRPr="00DC2299">
        <w:rPr>
          <w:color w:val="666666"/>
          <w:sz w:val="22"/>
          <w:szCs w:val="22"/>
        </w:rPr>
        <w:t xml:space="preserve"> {</w:t>
      </w:r>
    </w:p>
    <w:p w14:paraId="44010572"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etMessages</w:t>
      </w:r>
      <w:r w:rsidRPr="00DC2299">
        <w:rPr>
          <w:color w:val="666666"/>
          <w:sz w:val="22"/>
          <w:szCs w:val="22"/>
        </w:rPr>
        <w:t xml:space="preserve">((prev) </w:t>
      </w:r>
      <w:r w:rsidRPr="00DC2299">
        <w:rPr>
          <w:color w:val="6E21BA"/>
          <w:sz w:val="22"/>
          <w:szCs w:val="22"/>
        </w:rPr>
        <w:t>=&gt;</w:t>
      </w:r>
      <w:r w:rsidRPr="00DC2299">
        <w:rPr>
          <w:color w:val="666666"/>
          <w:sz w:val="22"/>
          <w:szCs w:val="22"/>
        </w:rPr>
        <w:t xml:space="preserve"> [</w:t>
      </w:r>
      <w:r w:rsidRPr="00DC2299">
        <w:rPr>
          <w:color w:val="6E21BA"/>
          <w:sz w:val="22"/>
          <w:szCs w:val="22"/>
        </w:rPr>
        <w:t>...</w:t>
      </w:r>
      <w:r w:rsidRPr="00DC2299">
        <w:rPr>
          <w:color w:val="666666"/>
          <w:sz w:val="22"/>
          <w:szCs w:val="22"/>
        </w:rPr>
        <w:t>prev</w:t>
      </w:r>
      <w:r w:rsidRPr="00DC2299">
        <w:rPr>
          <w:color w:val="6E21BA"/>
          <w:sz w:val="22"/>
          <w:szCs w:val="22"/>
        </w:rPr>
        <w:t>,</w:t>
      </w: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user'</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trimmed }])</w:t>
      </w:r>
    </w:p>
    <w:p w14:paraId="763AC20C"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aveMessage</w:t>
      </w:r>
      <w:r w:rsidRPr="00DC2299">
        <w:rPr>
          <w:color w:val="666666"/>
          <w:sz w:val="22"/>
          <w:szCs w:val="22"/>
        </w:rPr>
        <w:t>(</w:t>
      </w:r>
      <w:r w:rsidRPr="00DC2299">
        <w:rPr>
          <w:color w:val="187B34"/>
          <w:sz w:val="22"/>
          <w:szCs w:val="22"/>
        </w:rPr>
        <w:t>'user'</w:t>
      </w:r>
      <w:r w:rsidRPr="00DC2299">
        <w:rPr>
          <w:color w:val="6E21BA"/>
          <w:sz w:val="22"/>
          <w:szCs w:val="22"/>
        </w:rPr>
        <w:t>,</w:t>
      </w:r>
      <w:r w:rsidRPr="00DC2299">
        <w:rPr>
          <w:color w:val="666666"/>
          <w:sz w:val="22"/>
          <w:szCs w:val="22"/>
        </w:rPr>
        <w:t xml:space="preserve"> trimmed)</w:t>
      </w:r>
    </w:p>
    <w:p w14:paraId="47334C2E" w14:textId="77777777" w:rsidR="006126CC" w:rsidRPr="00DC2299" w:rsidRDefault="006126CC" w:rsidP="006126CC">
      <w:pPr>
        <w:spacing w:line="360" w:lineRule="auto"/>
        <w:rPr>
          <w:sz w:val="22"/>
          <w:szCs w:val="22"/>
        </w:rPr>
      </w:pPr>
    </w:p>
    <w:p w14:paraId="15FE6A4A"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6E21BA"/>
          <w:sz w:val="22"/>
          <w:szCs w:val="22"/>
        </w:rPr>
        <w:t>const</w:t>
      </w:r>
      <w:r w:rsidRPr="00DC2299">
        <w:rPr>
          <w:color w:val="666666"/>
          <w:sz w:val="22"/>
          <w:szCs w:val="22"/>
        </w:rPr>
        <w:t xml:space="preserve"> data </w:t>
      </w:r>
      <w:r w:rsidRPr="00DC2299">
        <w:rPr>
          <w:color w:val="6E21BA"/>
          <w:sz w:val="22"/>
          <w:szCs w:val="22"/>
        </w:rPr>
        <w:t>=</w:t>
      </w:r>
      <w:r w:rsidRPr="00DC2299">
        <w:rPr>
          <w:color w:val="666666"/>
          <w:sz w:val="22"/>
          <w:szCs w:val="22"/>
        </w:rPr>
        <w:t xml:space="preserve"> </w:t>
      </w:r>
      <w:r w:rsidRPr="00DC2299">
        <w:rPr>
          <w:color w:val="6E21BA"/>
          <w:sz w:val="22"/>
          <w:szCs w:val="22"/>
        </w:rPr>
        <w:t>await</w:t>
      </w:r>
      <w:r w:rsidRPr="00DC2299">
        <w:rPr>
          <w:color w:val="666666"/>
          <w:sz w:val="22"/>
          <w:szCs w:val="22"/>
        </w:rPr>
        <w:t xml:space="preserve"> </w:t>
      </w:r>
      <w:r w:rsidRPr="00DC2299">
        <w:rPr>
          <w:color w:val="C45B1C"/>
          <w:sz w:val="22"/>
          <w:szCs w:val="22"/>
        </w:rPr>
        <w:t>apiFetch</w:t>
      </w:r>
      <w:r w:rsidRPr="00DC2299">
        <w:rPr>
          <w:color w:val="666666"/>
          <w:sz w:val="22"/>
          <w:szCs w:val="22"/>
        </w:rPr>
        <w:t>(</w:t>
      </w:r>
      <w:r w:rsidRPr="00DC2299">
        <w:rPr>
          <w:color w:val="187B34"/>
          <w:sz w:val="22"/>
          <w:szCs w:val="22"/>
        </w:rPr>
        <w:t>`/api/v1/faq/answer`</w:t>
      </w:r>
      <w:r w:rsidRPr="00DC2299">
        <w:rPr>
          <w:color w:val="6E21BA"/>
          <w:sz w:val="22"/>
          <w:szCs w:val="22"/>
        </w:rPr>
        <w:t>,</w:t>
      </w:r>
      <w:r w:rsidRPr="00DC2299">
        <w:rPr>
          <w:color w:val="666666"/>
          <w:sz w:val="22"/>
          <w:szCs w:val="22"/>
        </w:rPr>
        <w:t xml:space="preserve"> {</w:t>
      </w:r>
    </w:p>
    <w:p w14:paraId="5C4049BC"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6E21BA"/>
          <w:sz w:val="22"/>
          <w:szCs w:val="22"/>
        </w:rPr>
        <w:t>method:</w:t>
      </w:r>
      <w:r w:rsidRPr="00DC2299">
        <w:rPr>
          <w:color w:val="666666"/>
          <w:sz w:val="22"/>
          <w:szCs w:val="22"/>
        </w:rPr>
        <w:t xml:space="preserve"> </w:t>
      </w:r>
      <w:r w:rsidRPr="00DC2299">
        <w:rPr>
          <w:color w:val="187B34"/>
          <w:sz w:val="22"/>
          <w:szCs w:val="22"/>
        </w:rPr>
        <w:t>'POST'</w:t>
      </w:r>
      <w:r w:rsidRPr="00DC2299">
        <w:rPr>
          <w:color w:val="6E21BA"/>
          <w:sz w:val="22"/>
          <w:szCs w:val="22"/>
        </w:rPr>
        <w:t>,</w:t>
      </w:r>
    </w:p>
    <w:p w14:paraId="29599B9F"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6E21BA"/>
          <w:sz w:val="22"/>
          <w:szCs w:val="22"/>
        </w:rPr>
        <w:t>body:</w:t>
      </w:r>
      <w:r w:rsidRPr="00DC2299">
        <w:rPr>
          <w:color w:val="666666"/>
          <w:sz w:val="22"/>
          <w:szCs w:val="22"/>
        </w:rPr>
        <w:t xml:space="preserve"> JSON.</w:t>
      </w:r>
      <w:r w:rsidRPr="00DC2299">
        <w:rPr>
          <w:color w:val="C45B1C"/>
          <w:sz w:val="22"/>
          <w:szCs w:val="22"/>
        </w:rPr>
        <w:t>stringify</w:t>
      </w:r>
      <w:r w:rsidRPr="00DC2299">
        <w:rPr>
          <w:color w:val="666666"/>
          <w:sz w:val="22"/>
          <w:szCs w:val="22"/>
        </w:rPr>
        <w:t xml:space="preserve">({ </w:t>
      </w:r>
      <w:r w:rsidRPr="00DC2299">
        <w:rPr>
          <w:color w:val="6E21BA"/>
          <w:sz w:val="22"/>
          <w:szCs w:val="22"/>
        </w:rPr>
        <w:t>query:</w:t>
      </w:r>
      <w:r w:rsidRPr="00DC2299">
        <w:rPr>
          <w:color w:val="666666"/>
          <w:sz w:val="22"/>
          <w:szCs w:val="22"/>
        </w:rPr>
        <w:t xml:space="preserve"> trimmed</w:t>
      </w:r>
      <w:r w:rsidRPr="00DC2299">
        <w:rPr>
          <w:color w:val="6E21BA"/>
          <w:sz w:val="22"/>
          <w:szCs w:val="22"/>
        </w:rPr>
        <w:t>,</w:t>
      </w:r>
      <w:r w:rsidRPr="00DC2299">
        <w:rPr>
          <w:color w:val="666666"/>
          <w:sz w:val="22"/>
          <w:szCs w:val="22"/>
        </w:rPr>
        <w:t xml:space="preserve"> </w:t>
      </w:r>
      <w:r w:rsidRPr="00DC2299">
        <w:rPr>
          <w:color w:val="6E21BA"/>
          <w:sz w:val="22"/>
          <w:szCs w:val="22"/>
        </w:rPr>
        <w:t>user_email:</w:t>
      </w:r>
      <w:r w:rsidRPr="00DC2299">
        <w:rPr>
          <w:color w:val="666666"/>
          <w:sz w:val="22"/>
          <w:szCs w:val="22"/>
        </w:rPr>
        <w:t xml:space="preserve"> email })</w:t>
      </w:r>
      <w:r w:rsidRPr="00DC2299">
        <w:rPr>
          <w:color w:val="6E21BA"/>
          <w:sz w:val="22"/>
          <w:szCs w:val="22"/>
        </w:rPr>
        <w:t>,</w:t>
      </w:r>
    </w:p>
    <w:p w14:paraId="6DB3F2EF" w14:textId="77777777" w:rsidR="006126CC" w:rsidRPr="00DC2299" w:rsidRDefault="006126CC" w:rsidP="006126CC">
      <w:pPr>
        <w:spacing w:line="360" w:lineRule="auto"/>
        <w:rPr>
          <w:sz w:val="22"/>
          <w:szCs w:val="22"/>
        </w:rPr>
      </w:pPr>
      <w:r w:rsidRPr="00DC2299">
        <w:rPr>
          <w:color w:val="666666"/>
          <w:sz w:val="22"/>
          <w:szCs w:val="22"/>
        </w:rPr>
        <w:t> })</w:t>
      </w:r>
    </w:p>
    <w:p w14:paraId="2B7BA24D" w14:textId="77777777" w:rsidR="006126CC" w:rsidRPr="00DC2299" w:rsidRDefault="006126CC" w:rsidP="006126CC">
      <w:pPr>
        <w:spacing w:line="360" w:lineRule="auto"/>
        <w:rPr>
          <w:sz w:val="22"/>
          <w:szCs w:val="22"/>
        </w:rPr>
      </w:pPr>
    </w:p>
    <w:p w14:paraId="410E37F8"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etMessages</w:t>
      </w:r>
      <w:r w:rsidRPr="00DC2299">
        <w:rPr>
          <w:color w:val="666666"/>
          <w:sz w:val="22"/>
          <w:szCs w:val="22"/>
        </w:rPr>
        <w:t xml:space="preserve">((prev) </w:t>
      </w:r>
      <w:r w:rsidRPr="00DC2299">
        <w:rPr>
          <w:color w:val="6E21BA"/>
          <w:sz w:val="22"/>
          <w:szCs w:val="22"/>
        </w:rPr>
        <w:t>=&gt;</w:t>
      </w:r>
      <w:r w:rsidRPr="00DC2299">
        <w:rPr>
          <w:color w:val="666666"/>
          <w:sz w:val="22"/>
          <w:szCs w:val="22"/>
        </w:rPr>
        <w:t xml:space="preserve"> [</w:t>
      </w:r>
      <w:r w:rsidRPr="00DC2299">
        <w:rPr>
          <w:color w:val="6E21BA"/>
          <w:sz w:val="22"/>
          <w:szCs w:val="22"/>
        </w:rPr>
        <w:t>...</w:t>
      </w:r>
      <w:r w:rsidRPr="00DC2299">
        <w:rPr>
          <w:color w:val="666666"/>
          <w:sz w:val="22"/>
          <w:szCs w:val="22"/>
        </w:rPr>
        <w:t>prev</w:t>
      </w:r>
      <w:r w:rsidRPr="00DC2299">
        <w:rPr>
          <w:color w:val="6E21BA"/>
          <w:sz w:val="22"/>
          <w:szCs w:val="22"/>
        </w:rPr>
        <w:t>,</w:t>
      </w: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bot'</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data.</w:t>
      </w:r>
      <w:r w:rsidRPr="00DC2299">
        <w:rPr>
          <w:color w:val="6E21BA"/>
          <w:sz w:val="22"/>
          <w:szCs w:val="22"/>
        </w:rPr>
        <w:t>answer</w:t>
      </w:r>
      <w:r w:rsidRPr="00DC2299">
        <w:rPr>
          <w:color w:val="666666"/>
          <w:sz w:val="22"/>
          <w:szCs w:val="22"/>
        </w:rPr>
        <w:t xml:space="preserve"> }])</w:t>
      </w:r>
    </w:p>
    <w:p w14:paraId="5985F052"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aveMessage</w:t>
      </w:r>
      <w:r w:rsidRPr="00DC2299">
        <w:rPr>
          <w:color w:val="666666"/>
          <w:sz w:val="22"/>
          <w:szCs w:val="22"/>
        </w:rPr>
        <w:t>(</w:t>
      </w:r>
      <w:r w:rsidRPr="00DC2299">
        <w:rPr>
          <w:color w:val="187B34"/>
          <w:sz w:val="22"/>
          <w:szCs w:val="22"/>
        </w:rPr>
        <w:t>'bot'</w:t>
      </w:r>
      <w:r w:rsidRPr="00DC2299">
        <w:rPr>
          <w:color w:val="6E21BA"/>
          <w:sz w:val="22"/>
          <w:szCs w:val="22"/>
        </w:rPr>
        <w:t>,</w:t>
      </w:r>
      <w:r w:rsidRPr="00DC2299">
        <w:rPr>
          <w:color w:val="666666"/>
          <w:sz w:val="22"/>
          <w:szCs w:val="22"/>
        </w:rPr>
        <w:t xml:space="preserve"> data.</w:t>
      </w:r>
      <w:r w:rsidRPr="00DC2299">
        <w:rPr>
          <w:color w:val="6E21BA"/>
          <w:sz w:val="22"/>
          <w:szCs w:val="22"/>
        </w:rPr>
        <w:t>answer</w:t>
      </w:r>
      <w:r w:rsidRPr="00DC2299">
        <w:rPr>
          <w:color w:val="666666"/>
          <w:sz w:val="22"/>
          <w:szCs w:val="22"/>
        </w:rPr>
        <w:t>)</w:t>
      </w:r>
    </w:p>
    <w:p w14:paraId="026161B8" w14:textId="77777777" w:rsidR="006126CC" w:rsidRDefault="006126CC" w:rsidP="006126CC">
      <w:pPr>
        <w:spacing w:line="360" w:lineRule="auto"/>
        <w:rPr>
          <w:sz w:val="22"/>
          <w:szCs w:val="22"/>
        </w:rPr>
      </w:pPr>
      <w:r w:rsidRPr="00DC2299">
        <w:rPr>
          <w:color w:val="666666"/>
          <w:sz w:val="22"/>
          <w:szCs w:val="22"/>
        </w:rPr>
        <w:t>}</w:t>
      </w:r>
    </w:p>
    <w:p w14:paraId="121A0A90" w14:textId="77777777" w:rsidR="006126CC" w:rsidRDefault="006126CC" w:rsidP="0024119B"/>
    <w:p w14:paraId="3E1BD5BA" w14:textId="77777777" w:rsidR="006126CC" w:rsidRPr="00083036" w:rsidRDefault="006126CC" w:rsidP="006126CC">
      <w:pPr>
        <w:pStyle w:val="Heading5"/>
        <w:spacing w:line="360" w:lineRule="auto"/>
      </w:pPr>
      <w:r>
        <w:lastRenderedPageBreak/>
        <w:t>6. Scroll-to-Bottom Behaviour</w:t>
      </w:r>
    </w:p>
    <w:p w14:paraId="4CE30474" w14:textId="77777777" w:rsidR="006126CC" w:rsidRDefault="006126CC" w:rsidP="006126CC"/>
    <w:p w14:paraId="3C2EC5B6" w14:textId="77777777" w:rsidR="006126CC" w:rsidRPr="00DC2299" w:rsidRDefault="006126CC" w:rsidP="006126CC">
      <w:pPr>
        <w:spacing w:line="360" w:lineRule="auto"/>
        <w:rPr>
          <w:sz w:val="22"/>
          <w:szCs w:val="22"/>
        </w:rPr>
      </w:pPr>
      <w:r w:rsidRPr="00DC2299">
        <w:rPr>
          <w:color w:val="C45B1C"/>
          <w:sz w:val="22"/>
          <w:szCs w:val="22"/>
        </w:rPr>
        <w:t>useEffect</w:t>
      </w:r>
      <w:r w:rsidRPr="00DC2299">
        <w:rPr>
          <w:color w:val="666666"/>
          <w:sz w:val="22"/>
          <w:szCs w:val="22"/>
        </w:rPr>
        <w:t xml:space="preserve">(() </w:t>
      </w:r>
      <w:r w:rsidRPr="00DC2299">
        <w:rPr>
          <w:color w:val="6E21BA"/>
          <w:sz w:val="22"/>
          <w:szCs w:val="22"/>
        </w:rPr>
        <w:t>=&gt;</w:t>
      </w:r>
      <w:r w:rsidRPr="00DC2299">
        <w:rPr>
          <w:color w:val="666666"/>
          <w:sz w:val="22"/>
          <w:szCs w:val="22"/>
        </w:rPr>
        <w:t xml:space="preserve"> {</w:t>
      </w:r>
    </w:p>
    <w:p w14:paraId="69639C59" w14:textId="77777777" w:rsidR="006126CC" w:rsidRPr="00DC2299" w:rsidRDefault="006126CC" w:rsidP="006126CC">
      <w:pPr>
        <w:spacing w:line="360" w:lineRule="auto"/>
        <w:rPr>
          <w:sz w:val="22"/>
          <w:szCs w:val="22"/>
        </w:rPr>
      </w:pPr>
      <w:r w:rsidRPr="00DC2299">
        <w:rPr>
          <w:color w:val="666666"/>
          <w:sz w:val="22"/>
          <w:szCs w:val="22"/>
        </w:rPr>
        <w:t> messagesEndRef.</w:t>
      </w:r>
      <w:r w:rsidRPr="00DC2299">
        <w:rPr>
          <w:color w:val="6E21BA"/>
          <w:sz w:val="22"/>
          <w:szCs w:val="22"/>
        </w:rPr>
        <w:t>current</w:t>
      </w:r>
      <w:r w:rsidRPr="00DC2299">
        <w:rPr>
          <w:color w:val="666666"/>
          <w:sz w:val="22"/>
          <w:szCs w:val="22"/>
        </w:rPr>
        <w:t>?.</w:t>
      </w:r>
      <w:r w:rsidRPr="00DC2299">
        <w:rPr>
          <w:color w:val="C45B1C"/>
          <w:sz w:val="22"/>
          <w:szCs w:val="22"/>
        </w:rPr>
        <w:t>scrollIntoView</w:t>
      </w:r>
      <w:r w:rsidRPr="00DC2299">
        <w:rPr>
          <w:color w:val="666666"/>
          <w:sz w:val="22"/>
          <w:szCs w:val="22"/>
        </w:rPr>
        <w:t xml:space="preserve">({ </w:t>
      </w:r>
      <w:r w:rsidRPr="00DC2299">
        <w:rPr>
          <w:color w:val="6E21BA"/>
          <w:sz w:val="22"/>
          <w:szCs w:val="22"/>
        </w:rPr>
        <w:t>behavior:</w:t>
      </w:r>
      <w:r w:rsidRPr="00DC2299">
        <w:rPr>
          <w:color w:val="666666"/>
          <w:sz w:val="22"/>
          <w:szCs w:val="22"/>
        </w:rPr>
        <w:t xml:space="preserve"> </w:t>
      </w:r>
      <w:r w:rsidRPr="00DC2299">
        <w:rPr>
          <w:color w:val="187B34"/>
          <w:sz w:val="22"/>
          <w:szCs w:val="22"/>
        </w:rPr>
        <w:t>'smooth'</w:t>
      </w:r>
      <w:r w:rsidRPr="00DC2299">
        <w:rPr>
          <w:color w:val="666666"/>
          <w:sz w:val="22"/>
          <w:szCs w:val="22"/>
        </w:rPr>
        <w:t xml:space="preserve"> })</w:t>
      </w:r>
    </w:p>
    <w:p w14:paraId="2D71FC3E" w14:textId="77777777" w:rsidR="006126CC" w:rsidRPr="00DC2299" w:rsidRDefault="006126CC" w:rsidP="006126CC">
      <w:pPr>
        <w:spacing w:line="360" w:lineRule="auto"/>
        <w:rPr>
          <w:sz w:val="22"/>
          <w:szCs w:val="22"/>
        </w:rPr>
      </w:pPr>
      <w:r w:rsidRPr="00DC2299">
        <w:rPr>
          <w:color w:val="666666"/>
          <w:sz w:val="22"/>
          <w:szCs w:val="22"/>
        </w:rPr>
        <w:t>}</w:t>
      </w:r>
      <w:r w:rsidRPr="00DC2299">
        <w:rPr>
          <w:color w:val="6E21BA"/>
          <w:sz w:val="22"/>
          <w:szCs w:val="22"/>
        </w:rPr>
        <w:t>,</w:t>
      </w:r>
      <w:r w:rsidRPr="00DC2299">
        <w:rPr>
          <w:color w:val="666666"/>
          <w:sz w:val="22"/>
          <w:szCs w:val="22"/>
        </w:rPr>
        <w:t xml:space="preserve"> [messages</w:t>
      </w:r>
      <w:r w:rsidRPr="00DC2299">
        <w:rPr>
          <w:color w:val="6E21BA"/>
          <w:sz w:val="22"/>
          <w:szCs w:val="22"/>
        </w:rPr>
        <w:t>,</w:t>
      </w:r>
      <w:r w:rsidRPr="00DC2299">
        <w:rPr>
          <w:color w:val="666666"/>
          <w:sz w:val="22"/>
          <w:szCs w:val="22"/>
        </w:rPr>
        <w:t xml:space="preserve"> thinking])</w:t>
      </w:r>
    </w:p>
    <w:p w14:paraId="3227DB7B" w14:textId="77777777" w:rsidR="006126CC" w:rsidRDefault="006126CC" w:rsidP="0024119B"/>
    <w:p w14:paraId="372223FC" w14:textId="77777777" w:rsidR="006126CC" w:rsidRPr="00DC2299" w:rsidRDefault="006126CC" w:rsidP="006126CC">
      <w:pPr>
        <w:pStyle w:val="Heading5"/>
        <w:spacing w:line="360" w:lineRule="auto"/>
        <w:rPr>
          <w:sz w:val="22"/>
          <w:szCs w:val="22"/>
        </w:rPr>
      </w:pPr>
      <w:r>
        <w:rPr>
          <w:sz w:val="22"/>
          <w:szCs w:val="22"/>
        </w:rPr>
        <w:t xml:space="preserve">7. </w:t>
      </w:r>
      <w:r w:rsidRPr="00DC2299">
        <w:rPr>
          <w:sz w:val="22"/>
          <w:szCs w:val="22"/>
        </w:rPr>
        <w:t>Dropdown Menu and Admin Functions</w:t>
      </w:r>
    </w:p>
    <w:p w14:paraId="32EEF7CF" w14:textId="77777777" w:rsidR="00690F66" w:rsidRDefault="006126CC" w:rsidP="00690F66">
      <w:pPr>
        <w:keepNext/>
        <w:jc w:val="center"/>
      </w:pPr>
      <w:r w:rsidRPr="00DC2299">
        <w:rPr>
          <w:sz w:val="22"/>
          <w:szCs w:val="22"/>
        </w:rPr>
        <w:fldChar w:fldCharType="begin"/>
      </w:r>
      <w:r w:rsidRPr="00DC2299">
        <w:rPr>
          <w:sz w:val="22"/>
          <w:szCs w:val="22"/>
        </w:rPr>
        <w:instrText xml:space="preserve"> INCLUDEPICTURE "https://codahosted.io/docs/p2-NY3PaT6/blobs/bl-Aq_2cmiCo8/37a4b280aa11ab54469be870cbabd4c034be9b0254bbcf351874f6702fc62fff5508d775c45ac4d68927ecfa9b238d95e86fca0a05b87e1bd32c2d56cac118aa19eafae2d721c32a7b3103d9d594432884bd747afe2e3793c3907a45ee80d5051e9849d2" \* MERGEFORMATINET </w:instrText>
      </w:r>
      <w:r w:rsidRPr="00DC2299">
        <w:rPr>
          <w:sz w:val="22"/>
          <w:szCs w:val="22"/>
        </w:rPr>
        <w:fldChar w:fldCharType="separate"/>
      </w:r>
      <w:r w:rsidRPr="00DC2299">
        <w:rPr>
          <w:noProof/>
          <w:sz w:val="22"/>
          <w:szCs w:val="22"/>
        </w:rPr>
        <w:drawing>
          <wp:inline distT="0" distB="0" distL="0" distR="0" wp14:anchorId="184C3822" wp14:editId="3F123164">
            <wp:extent cx="2838450" cy="2281515"/>
            <wp:effectExtent l="0" t="0" r="0" b="5080"/>
            <wp:docPr id="1920425974"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425974" name="Picture 2" descr="A screenshot of a computer&#10;&#10;AI-generated content may be incorrec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81815" cy="2316371"/>
                    </a:xfrm>
                    <a:prstGeom prst="rect">
                      <a:avLst/>
                    </a:prstGeom>
                    <a:noFill/>
                    <a:ln>
                      <a:noFill/>
                    </a:ln>
                  </pic:spPr>
                </pic:pic>
              </a:graphicData>
            </a:graphic>
          </wp:inline>
        </w:drawing>
      </w:r>
      <w:r w:rsidRPr="00DC2299">
        <w:rPr>
          <w:sz w:val="22"/>
          <w:szCs w:val="22"/>
        </w:rPr>
        <w:fldChar w:fldCharType="end"/>
      </w:r>
    </w:p>
    <w:p w14:paraId="33CB525D" w14:textId="62232D1D" w:rsidR="006126CC" w:rsidRDefault="00690F66" w:rsidP="00690F66">
      <w:pPr>
        <w:pStyle w:val="Caption"/>
        <w:jc w:val="center"/>
      </w:pPr>
      <w:r>
        <w:t xml:space="preserve">Appendix </w:t>
      </w:r>
      <w:fldSimple w:instr=" SEQ Appendix \* ARABIC ">
        <w:r>
          <w:rPr>
            <w:noProof/>
          </w:rPr>
          <w:t>30</w:t>
        </w:r>
      </w:fldSimple>
    </w:p>
    <w:p w14:paraId="1A238F22" w14:textId="77777777" w:rsidR="006126CC" w:rsidRDefault="006126CC" w:rsidP="006126CC"/>
    <w:p w14:paraId="6136BA8E" w14:textId="77777777" w:rsidR="006126CC" w:rsidRPr="00DC2299" w:rsidRDefault="006126CC" w:rsidP="006126CC">
      <w:pPr>
        <w:spacing w:line="360" w:lineRule="auto"/>
        <w:rPr>
          <w:sz w:val="22"/>
          <w:szCs w:val="22"/>
        </w:rPr>
      </w:pPr>
      <w:r w:rsidRPr="00DC2299">
        <w:rPr>
          <w:color w:val="666666"/>
          <w:sz w:val="22"/>
          <w:szCs w:val="22"/>
        </w:rPr>
        <w:t>&lt;</w:t>
      </w:r>
      <w:r w:rsidRPr="00DC2299">
        <w:rPr>
          <w:color w:val="6E21BA"/>
          <w:sz w:val="22"/>
          <w:szCs w:val="22"/>
        </w:rPr>
        <w:t>div</w:t>
      </w:r>
      <w:r w:rsidRPr="00DC2299">
        <w:rPr>
          <w:color w:val="666666"/>
          <w:sz w:val="22"/>
          <w:szCs w:val="22"/>
        </w:rPr>
        <w:t xml:space="preserve"> </w:t>
      </w:r>
      <w:r w:rsidRPr="00DC2299">
        <w:rPr>
          <w:color w:val="6E21BA"/>
          <w:sz w:val="22"/>
          <w:szCs w:val="22"/>
        </w:rPr>
        <w:t>className=</w:t>
      </w:r>
      <w:r w:rsidRPr="00DC2299">
        <w:rPr>
          <w:color w:val="187B34"/>
          <w:sz w:val="22"/>
          <w:szCs w:val="22"/>
        </w:rPr>
        <w:t>"dropdown-menu"</w:t>
      </w:r>
      <w:r w:rsidRPr="00DC2299">
        <w:rPr>
          <w:color w:val="666666"/>
          <w:sz w:val="22"/>
          <w:szCs w:val="22"/>
        </w:rPr>
        <w:t>&gt;</w:t>
      </w:r>
    </w:p>
    <w:p w14:paraId="0B9FC410" w14:textId="77777777" w:rsidR="006126CC" w:rsidRPr="00DC2299" w:rsidRDefault="006126CC" w:rsidP="006126CC">
      <w:pPr>
        <w:spacing w:line="360" w:lineRule="auto"/>
        <w:rPr>
          <w:sz w:val="22"/>
          <w:szCs w:val="22"/>
        </w:rPr>
      </w:pPr>
      <w:r w:rsidRPr="00DC2299">
        <w:rPr>
          <w:color w:val="666666"/>
          <w:sz w:val="22"/>
          <w:szCs w:val="22"/>
        </w:rPr>
        <w:t> &lt;</w:t>
      </w:r>
      <w:r w:rsidRPr="00DC2299">
        <w:rPr>
          <w:color w:val="6E21BA"/>
          <w:sz w:val="22"/>
          <w:szCs w:val="22"/>
        </w:rPr>
        <w:t>button</w:t>
      </w:r>
      <w:r w:rsidRPr="00DC2299">
        <w:rPr>
          <w:color w:val="666666"/>
          <w:sz w:val="22"/>
          <w:szCs w:val="22"/>
        </w:rPr>
        <w:t xml:space="preserve"> </w:t>
      </w:r>
      <w:r w:rsidRPr="00DC2299">
        <w:rPr>
          <w:color w:val="6E21BA"/>
          <w:sz w:val="22"/>
          <w:szCs w:val="22"/>
        </w:rPr>
        <w:t>onClick={toggleMode}</w:t>
      </w:r>
      <w:r w:rsidRPr="00DC2299">
        <w:rPr>
          <w:color w:val="666666"/>
          <w:sz w:val="22"/>
          <w:szCs w:val="22"/>
        </w:rPr>
        <w:t>&gt;Toggle Mode&lt;/</w:t>
      </w:r>
      <w:r w:rsidRPr="00DC2299">
        <w:rPr>
          <w:color w:val="6E21BA"/>
          <w:sz w:val="22"/>
          <w:szCs w:val="22"/>
        </w:rPr>
        <w:t>button</w:t>
      </w:r>
      <w:r w:rsidRPr="00DC2299">
        <w:rPr>
          <w:color w:val="666666"/>
          <w:sz w:val="22"/>
          <w:szCs w:val="22"/>
        </w:rPr>
        <w:t>&gt;</w:t>
      </w:r>
    </w:p>
    <w:p w14:paraId="0B315190" w14:textId="77777777" w:rsidR="006126CC" w:rsidRPr="00DC2299" w:rsidRDefault="006126CC" w:rsidP="006126CC">
      <w:pPr>
        <w:spacing w:line="360" w:lineRule="auto"/>
        <w:rPr>
          <w:sz w:val="22"/>
          <w:szCs w:val="22"/>
        </w:rPr>
      </w:pPr>
      <w:r w:rsidRPr="00DC2299">
        <w:rPr>
          <w:color w:val="666666"/>
          <w:sz w:val="22"/>
          <w:szCs w:val="22"/>
        </w:rPr>
        <w:t> {userRole === 'admin' &amp;&amp; &lt;</w:t>
      </w:r>
      <w:r w:rsidRPr="00DC2299">
        <w:rPr>
          <w:color w:val="6E21BA"/>
          <w:sz w:val="22"/>
          <w:szCs w:val="22"/>
        </w:rPr>
        <w:t>button</w:t>
      </w:r>
      <w:r w:rsidRPr="00DC2299">
        <w:rPr>
          <w:color w:val="666666"/>
          <w:sz w:val="22"/>
          <w:szCs w:val="22"/>
        </w:rPr>
        <w:t xml:space="preserve"> </w:t>
      </w:r>
      <w:r w:rsidRPr="00DC2299">
        <w:rPr>
          <w:color w:val="6E21BA"/>
          <w:sz w:val="22"/>
          <w:szCs w:val="22"/>
        </w:rPr>
        <w:t>onClick={()</w:t>
      </w:r>
      <w:r w:rsidRPr="00DC2299">
        <w:rPr>
          <w:color w:val="666666"/>
          <w:sz w:val="22"/>
          <w:szCs w:val="22"/>
        </w:rPr>
        <w:t xml:space="preserve"> </w:t>
      </w:r>
      <w:r w:rsidRPr="00DC2299">
        <w:rPr>
          <w:color w:val="A91E1E"/>
          <w:sz w:val="22"/>
          <w:szCs w:val="22"/>
        </w:rPr>
        <w:t>=</w:t>
      </w:r>
      <w:r w:rsidRPr="00DC2299">
        <w:rPr>
          <w:color w:val="666666"/>
          <w:sz w:val="22"/>
          <w:szCs w:val="22"/>
        </w:rPr>
        <w:t>&gt; router.push('/admin')}&gt;Admin Panel&lt;/</w:t>
      </w:r>
      <w:r w:rsidRPr="00DC2299">
        <w:rPr>
          <w:color w:val="6E21BA"/>
          <w:sz w:val="22"/>
          <w:szCs w:val="22"/>
        </w:rPr>
        <w:t>button</w:t>
      </w:r>
      <w:r w:rsidRPr="00DC2299">
        <w:rPr>
          <w:color w:val="666666"/>
          <w:sz w:val="22"/>
          <w:szCs w:val="22"/>
        </w:rPr>
        <w:t>&gt;}</w:t>
      </w:r>
    </w:p>
    <w:p w14:paraId="7E12BA2E" w14:textId="77777777" w:rsidR="006126CC" w:rsidRPr="00DC2299" w:rsidRDefault="006126CC" w:rsidP="006126CC">
      <w:pPr>
        <w:spacing w:line="360" w:lineRule="auto"/>
        <w:rPr>
          <w:sz w:val="22"/>
          <w:szCs w:val="22"/>
        </w:rPr>
      </w:pPr>
      <w:r w:rsidRPr="00DC2299">
        <w:rPr>
          <w:color w:val="666666"/>
          <w:sz w:val="22"/>
          <w:szCs w:val="22"/>
        </w:rPr>
        <w:t> &lt;</w:t>
      </w:r>
      <w:r w:rsidRPr="00DC2299">
        <w:rPr>
          <w:color w:val="6E21BA"/>
          <w:sz w:val="22"/>
          <w:szCs w:val="22"/>
        </w:rPr>
        <w:t>button</w:t>
      </w:r>
      <w:r w:rsidRPr="00DC2299">
        <w:rPr>
          <w:color w:val="666666"/>
          <w:sz w:val="22"/>
          <w:szCs w:val="22"/>
        </w:rPr>
        <w:t xml:space="preserve"> </w:t>
      </w:r>
      <w:r w:rsidRPr="00DC2299">
        <w:rPr>
          <w:color w:val="6E21BA"/>
          <w:sz w:val="22"/>
          <w:szCs w:val="22"/>
        </w:rPr>
        <w:t>onClick={signOut}</w:t>
      </w:r>
      <w:r w:rsidRPr="00DC2299">
        <w:rPr>
          <w:color w:val="666666"/>
          <w:sz w:val="22"/>
          <w:szCs w:val="22"/>
        </w:rPr>
        <w:t>&gt;Sign Out&lt;/</w:t>
      </w:r>
      <w:r w:rsidRPr="00DC2299">
        <w:rPr>
          <w:color w:val="6E21BA"/>
          <w:sz w:val="22"/>
          <w:szCs w:val="22"/>
        </w:rPr>
        <w:t>button</w:t>
      </w:r>
      <w:r w:rsidRPr="00DC2299">
        <w:rPr>
          <w:color w:val="666666"/>
          <w:sz w:val="22"/>
          <w:szCs w:val="22"/>
        </w:rPr>
        <w:t>&gt;</w:t>
      </w:r>
    </w:p>
    <w:p w14:paraId="2F7D71BF" w14:textId="77777777" w:rsidR="006126CC" w:rsidRPr="00DC2299" w:rsidRDefault="006126CC" w:rsidP="006126CC">
      <w:pPr>
        <w:spacing w:line="360" w:lineRule="auto"/>
        <w:rPr>
          <w:sz w:val="22"/>
          <w:szCs w:val="22"/>
        </w:rPr>
      </w:pPr>
      <w:r w:rsidRPr="00DC2299">
        <w:rPr>
          <w:color w:val="666666"/>
          <w:sz w:val="22"/>
          <w:szCs w:val="22"/>
        </w:rPr>
        <w:t>&lt;/</w:t>
      </w:r>
      <w:r w:rsidRPr="00DC2299">
        <w:rPr>
          <w:color w:val="6E21BA"/>
          <w:sz w:val="22"/>
          <w:szCs w:val="22"/>
        </w:rPr>
        <w:t>div</w:t>
      </w:r>
      <w:r w:rsidRPr="00DC2299">
        <w:rPr>
          <w:color w:val="666666"/>
          <w:sz w:val="22"/>
          <w:szCs w:val="22"/>
        </w:rPr>
        <w:t>&gt;</w:t>
      </w:r>
    </w:p>
    <w:p w14:paraId="7A81699A" w14:textId="77777777" w:rsidR="006126CC" w:rsidRDefault="006126CC" w:rsidP="006126CC"/>
    <w:p w14:paraId="51BD2225" w14:textId="77777777" w:rsidR="006126CC" w:rsidRPr="001A36D9" w:rsidRDefault="006126CC" w:rsidP="006126CC">
      <w:pPr>
        <w:pStyle w:val="Heading5"/>
        <w:spacing w:line="360" w:lineRule="auto"/>
      </w:pPr>
      <w:r>
        <w:t>8. Rendering Bot Messages + SHAP Formatting</w:t>
      </w:r>
    </w:p>
    <w:p w14:paraId="5FD3C02E" w14:textId="77777777" w:rsidR="006126CC" w:rsidRPr="00322E54" w:rsidRDefault="006126CC" w:rsidP="006126CC">
      <w:pPr>
        <w:spacing w:line="360" w:lineRule="auto"/>
        <w:rPr>
          <w:sz w:val="22"/>
          <w:szCs w:val="22"/>
        </w:rPr>
      </w:pPr>
      <w:r w:rsidRPr="00322E54">
        <w:rPr>
          <w:color w:val="6E21BA"/>
          <w:sz w:val="22"/>
          <w:szCs w:val="22"/>
        </w:rPr>
        <w:t>const</w:t>
      </w:r>
      <w:r w:rsidRPr="00322E54">
        <w:rPr>
          <w:color w:val="666666"/>
          <w:sz w:val="22"/>
          <w:szCs w:val="22"/>
        </w:rPr>
        <w:t xml:space="preserve"> formatted </w:t>
      </w:r>
      <w:r w:rsidRPr="00322E54">
        <w:rPr>
          <w:color w:val="6E21BA"/>
          <w:sz w:val="22"/>
          <w:szCs w:val="22"/>
        </w:rPr>
        <w:t>=</w:t>
      </w:r>
      <w:r w:rsidRPr="00322E54">
        <w:rPr>
          <w:color w:val="666666"/>
          <w:sz w:val="22"/>
          <w:szCs w:val="22"/>
        </w:rPr>
        <w:t xml:space="preserve"> isDetailed</w:t>
      </w:r>
    </w:p>
    <w:p w14:paraId="59807D46"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msg.</w:t>
      </w:r>
      <w:r w:rsidRPr="00322E54">
        <w:rPr>
          <w:color w:val="6E21BA"/>
          <w:sz w:val="22"/>
          <w:szCs w:val="22"/>
        </w:rPr>
        <w:t>text</w:t>
      </w:r>
    </w:p>
    <w:p w14:paraId="3152DB18"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w:t>
      </w:r>
      <w:r w:rsidRPr="00322E54">
        <w:rPr>
          <w:color w:val="6E21BA"/>
          <w:sz w:val="22"/>
          <w:szCs w:val="22"/>
        </w:rPr>
        <w:t>*?</w:t>
      </w:r>
      <w:r w:rsidRPr="00322E54">
        <w:rPr>
          <w:color w:val="187B34"/>
          <w:sz w:val="22"/>
          <w:szCs w:val="22"/>
        </w:rPr>
        <w:t>)\*\*/</w:t>
      </w:r>
      <w:r w:rsidRPr="00322E54">
        <w:rPr>
          <w:color w:val="6E21BA"/>
          <w:sz w:val="22"/>
          <w:szCs w:val="22"/>
        </w:rPr>
        <w:t>g,</w:t>
      </w:r>
      <w:r w:rsidRPr="00322E54">
        <w:rPr>
          <w:color w:val="666666"/>
          <w:sz w:val="22"/>
          <w:szCs w:val="22"/>
        </w:rPr>
        <w:t xml:space="preserve"> </w:t>
      </w:r>
      <w:r w:rsidRPr="00322E54">
        <w:rPr>
          <w:color w:val="187B34"/>
          <w:sz w:val="22"/>
          <w:szCs w:val="22"/>
        </w:rPr>
        <w:t>'&lt;b&gt;$1&lt;/b&gt;'</w:t>
      </w:r>
      <w:r w:rsidRPr="00322E54">
        <w:rPr>
          <w:color w:val="666666"/>
          <w:sz w:val="22"/>
          <w:szCs w:val="22"/>
        </w:rPr>
        <w:t>)</w:t>
      </w:r>
    </w:p>
    <w:p w14:paraId="52ABFA70"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 /</w:t>
      </w:r>
      <w:r w:rsidRPr="00322E54">
        <w:rPr>
          <w:color w:val="6E21BA"/>
          <w:sz w:val="22"/>
          <w:szCs w:val="22"/>
        </w:rPr>
        <w:t>g,</w:t>
      </w:r>
      <w:r w:rsidRPr="00322E54">
        <w:rPr>
          <w:color w:val="666666"/>
          <w:sz w:val="22"/>
          <w:szCs w:val="22"/>
        </w:rPr>
        <w:t xml:space="preserve"> </w:t>
      </w:r>
      <w:r w:rsidRPr="00322E54">
        <w:rPr>
          <w:color w:val="187B34"/>
          <w:sz w:val="22"/>
          <w:szCs w:val="22"/>
        </w:rPr>
        <w:t>'• '</w:t>
      </w:r>
      <w:r w:rsidRPr="00322E54">
        <w:rPr>
          <w:color w:val="666666"/>
          <w:sz w:val="22"/>
          <w:szCs w:val="22"/>
        </w:rPr>
        <w:t>)</w:t>
      </w:r>
    </w:p>
    <w:p w14:paraId="2AB388E9"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n/</w:t>
      </w:r>
      <w:r w:rsidRPr="00322E54">
        <w:rPr>
          <w:color w:val="6E21BA"/>
          <w:sz w:val="22"/>
          <w:szCs w:val="22"/>
        </w:rPr>
        <w:t>g,</w:t>
      </w:r>
      <w:r w:rsidRPr="00322E54">
        <w:rPr>
          <w:color w:val="666666"/>
          <w:sz w:val="22"/>
          <w:szCs w:val="22"/>
        </w:rPr>
        <w:t xml:space="preserve"> </w:t>
      </w:r>
      <w:r w:rsidRPr="00322E54">
        <w:rPr>
          <w:color w:val="187B34"/>
          <w:sz w:val="22"/>
          <w:szCs w:val="22"/>
        </w:rPr>
        <w:t>'&lt;br/&gt;'</w:t>
      </w:r>
      <w:r w:rsidRPr="00322E54">
        <w:rPr>
          <w:color w:val="666666"/>
          <w:sz w:val="22"/>
          <w:szCs w:val="22"/>
        </w:rPr>
        <w:t>)</w:t>
      </w:r>
    </w:p>
    <w:p w14:paraId="44980D8A"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msg.</w:t>
      </w:r>
      <w:r w:rsidRPr="00322E54">
        <w:rPr>
          <w:color w:val="6E21BA"/>
          <w:sz w:val="22"/>
          <w:szCs w:val="22"/>
        </w:rPr>
        <w:t>text</w:t>
      </w:r>
    </w:p>
    <w:p w14:paraId="2E5612F6" w14:textId="77777777" w:rsidR="006126CC" w:rsidRDefault="006126CC" w:rsidP="0024119B"/>
    <w:p w14:paraId="520EA574" w14:textId="77777777" w:rsidR="006126CC" w:rsidRPr="00F94802" w:rsidRDefault="006126CC" w:rsidP="006126CC">
      <w:pPr>
        <w:pStyle w:val="Heading5"/>
        <w:spacing w:line="360" w:lineRule="auto"/>
      </w:pPr>
      <w:r>
        <w:lastRenderedPageBreak/>
        <w:t>9. Loan Decision Survey Trigger</w:t>
      </w:r>
    </w:p>
    <w:p w14:paraId="1C6A2606" w14:textId="77777777" w:rsidR="00690F66" w:rsidRDefault="006126CC" w:rsidP="00690F66">
      <w:pPr>
        <w:keepNext/>
        <w:jc w:val="center"/>
      </w:pPr>
      <w:r w:rsidRPr="00322E54">
        <w:rPr>
          <w:sz w:val="22"/>
          <w:szCs w:val="22"/>
        </w:rPr>
        <w:fldChar w:fldCharType="begin"/>
      </w:r>
      <w:r w:rsidRPr="00322E54">
        <w:rPr>
          <w:sz w:val="22"/>
          <w:szCs w:val="22"/>
        </w:rPr>
        <w:instrText xml:space="preserve"> INCLUDEPICTURE "https://codahosted.io/docs/p2-NY3PaT6/blobs/bl-E_Jb5feLQL/0ed130a39558fae78211d5cafc4ffff5d6f9dfa5f465da3e4b691c5f4c961b275ee7eb7cca7fef4f47b4db0c0f47b95de567e96477998c7a2ce8691ed7434c378573e21a71e1cb39f52757fb240616b342fb049ac581fbfb25b09d38bf3123daab6f3b6f" \* MERGEFORMATINET </w:instrText>
      </w:r>
      <w:r w:rsidRPr="00322E54">
        <w:rPr>
          <w:sz w:val="22"/>
          <w:szCs w:val="22"/>
        </w:rPr>
        <w:fldChar w:fldCharType="separate"/>
      </w:r>
      <w:r w:rsidRPr="00322E54">
        <w:rPr>
          <w:noProof/>
          <w:sz w:val="22"/>
          <w:szCs w:val="22"/>
        </w:rPr>
        <w:drawing>
          <wp:inline distT="0" distB="0" distL="0" distR="0" wp14:anchorId="6FA407A3" wp14:editId="02C5ED7B">
            <wp:extent cx="4051300" cy="2644162"/>
            <wp:effectExtent l="0" t="0" r="0" b="0"/>
            <wp:docPr id="17664183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18301" name="Picture 1" descr="A screenshot of a computer&#10;&#10;AI-generated content may be incorrect."/>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065015" cy="2653113"/>
                    </a:xfrm>
                    <a:prstGeom prst="rect">
                      <a:avLst/>
                    </a:prstGeom>
                    <a:noFill/>
                    <a:ln>
                      <a:noFill/>
                    </a:ln>
                  </pic:spPr>
                </pic:pic>
              </a:graphicData>
            </a:graphic>
          </wp:inline>
        </w:drawing>
      </w:r>
      <w:r w:rsidRPr="00322E54">
        <w:rPr>
          <w:sz w:val="22"/>
          <w:szCs w:val="22"/>
        </w:rPr>
        <w:fldChar w:fldCharType="end"/>
      </w:r>
    </w:p>
    <w:p w14:paraId="16EE45EF" w14:textId="005FD8F1" w:rsidR="006126CC" w:rsidRDefault="00690F66" w:rsidP="00690F66">
      <w:pPr>
        <w:pStyle w:val="Caption"/>
        <w:rPr>
          <w:sz w:val="22"/>
          <w:szCs w:val="22"/>
        </w:rPr>
      </w:pPr>
      <w:r>
        <w:t xml:space="preserve">Appendix </w:t>
      </w:r>
      <w:fldSimple w:instr=" SEQ Appendix \* ARABIC ">
        <w:r>
          <w:rPr>
            <w:noProof/>
          </w:rPr>
          <w:t>31</w:t>
        </w:r>
      </w:fldSimple>
    </w:p>
    <w:p w14:paraId="4DFD9FCA" w14:textId="77777777" w:rsidR="006126CC" w:rsidRPr="00322E54" w:rsidRDefault="006126CC" w:rsidP="006126CC">
      <w:pPr>
        <w:spacing w:line="360" w:lineRule="auto"/>
        <w:rPr>
          <w:sz w:val="22"/>
          <w:szCs w:val="22"/>
        </w:rPr>
      </w:pPr>
      <w:r w:rsidRPr="00322E54">
        <w:rPr>
          <w:color w:val="6E21BA"/>
          <w:sz w:val="22"/>
          <w:szCs w:val="22"/>
        </w:rPr>
        <w:t>const</w:t>
      </w:r>
      <w:r w:rsidRPr="00322E54">
        <w:rPr>
          <w:color w:val="666666"/>
          <w:sz w:val="22"/>
          <w:szCs w:val="22"/>
        </w:rPr>
        <w:t xml:space="preserve"> isLoanDecision </w:t>
      </w:r>
      <w:r w:rsidRPr="00322E54">
        <w:rPr>
          <w:color w:val="6E21BA"/>
          <w:sz w:val="22"/>
          <w:szCs w:val="22"/>
        </w:rPr>
        <w:t>=</w:t>
      </w:r>
    </w:p>
    <w:p w14:paraId="15E7EA8B" w14:textId="77777777" w:rsidR="006126CC" w:rsidRPr="00322E54" w:rsidRDefault="006126CC" w:rsidP="006126CC">
      <w:pPr>
        <w:spacing w:line="360" w:lineRule="auto"/>
        <w:rPr>
          <w:sz w:val="22"/>
          <w:szCs w:val="22"/>
        </w:rPr>
      </w:pPr>
      <w:r w:rsidRPr="00322E54">
        <w:rPr>
          <w:color w:val="666666"/>
          <w:sz w:val="22"/>
          <w:szCs w:val="22"/>
        </w:rPr>
        <w:t> last.</w:t>
      </w:r>
      <w:r w:rsidRPr="00322E54">
        <w:rPr>
          <w:color w:val="6E21BA"/>
          <w:sz w:val="22"/>
          <w:szCs w:val="22"/>
        </w:rPr>
        <w:t>sender</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bot'</w:t>
      </w:r>
      <w:r w:rsidRPr="00322E54">
        <w:rPr>
          <w:color w:val="666666"/>
          <w:sz w:val="22"/>
          <w:szCs w:val="22"/>
        </w:rPr>
        <w:t xml:space="preserve"> </w:t>
      </w:r>
      <w:r w:rsidRPr="00322E54">
        <w:rPr>
          <w:color w:val="6E21BA"/>
          <w:sz w:val="22"/>
          <w:szCs w:val="22"/>
        </w:rPr>
        <w:t>&amp;&amp;</w:t>
      </w:r>
    </w:p>
    <w:p w14:paraId="7D1D8805" w14:textId="77777777" w:rsidR="006126CC" w:rsidRPr="00322E54" w:rsidRDefault="006126CC" w:rsidP="006126CC">
      <w:pPr>
        <w:spacing w:line="360" w:lineRule="auto"/>
        <w:rPr>
          <w:sz w:val="22"/>
          <w:szCs w:val="22"/>
        </w:rPr>
      </w:pPr>
      <w:r w:rsidRPr="00322E54">
        <w:rPr>
          <w:color w:val="666666"/>
          <w:sz w:val="22"/>
          <w:szCs w:val="22"/>
        </w:rPr>
        <w:t> last.</w:t>
      </w:r>
      <w:r w:rsidRPr="00322E54">
        <w:rPr>
          <w:color w:val="6E21BA"/>
          <w:sz w:val="22"/>
          <w:szCs w:val="22"/>
        </w:rPr>
        <w:t>context</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loan'</w:t>
      </w:r>
      <w:r w:rsidRPr="00322E54">
        <w:rPr>
          <w:color w:val="666666"/>
          <w:sz w:val="22"/>
          <w:szCs w:val="22"/>
        </w:rPr>
        <w:t xml:space="preserve"> </w:t>
      </w:r>
      <w:r w:rsidRPr="00322E54">
        <w:rPr>
          <w:color w:val="6E21BA"/>
          <w:sz w:val="22"/>
          <w:szCs w:val="22"/>
        </w:rPr>
        <w:t>&amp;&amp;</w:t>
      </w:r>
    </w:p>
    <w:p w14:paraId="70F82A7D"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typeof</w:t>
      </w:r>
      <w:r w:rsidRPr="00322E54">
        <w:rPr>
          <w:color w:val="666666"/>
          <w:sz w:val="22"/>
          <w:szCs w:val="22"/>
        </w:rPr>
        <w:t xml:space="preserve"> last.</w:t>
      </w:r>
      <w:r w:rsidRPr="00322E54">
        <w:rPr>
          <w:color w:val="6E21BA"/>
          <w:sz w:val="22"/>
          <w:szCs w:val="22"/>
        </w:rPr>
        <w:t>prediction</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string'</w:t>
      </w:r>
    </w:p>
    <w:p w14:paraId="7B82F538" w14:textId="77777777" w:rsidR="006126CC" w:rsidRPr="00322E54" w:rsidRDefault="006126CC" w:rsidP="006126CC">
      <w:pPr>
        <w:spacing w:line="360" w:lineRule="auto"/>
        <w:rPr>
          <w:sz w:val="22"/>
          <w:szCs w:val="22"/>
        </w:rPr>
      </w:pPr>
    </w:p>
    <w:p w14:paraId="6A065044" w14:textId="77777777" w:rsidR="006126CC" w:rsidRPr="00322E54" w:rsidRDefault="006126CC" w:rsidP="006126CC">
      <w:pPr>
        <w:spacing w:line="360" w:lineRule="auto"/>
        <w:rPr>
          <w:sz w:val="22"/>
          <w:szCs w:val="22"/>
        </w:rPr>
      </w:pPr>
      <w:r w:rsidRPr="00322E54">
        <w:rPr>
          <w:color w:val="666666"/>
          <w:sz w:val="22"/>
          <w:szCs w:val="22"/>
        </w:rPr>
        <w:t>surveyTimerRef.</w:t>
      </w:r>
      <w:r w:rsidRPr="00322E54">
        <w:rPr>
          <w:color w:val="6E21BA"/>
          <w:sz w:val="22"/>
          <w:szCs w:val="22"/>
        </w:rPr>
        <w:t>current</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C45B1C"/>
          <w:sz w:val="22"/>
          <w:szCs w:val="22"/>
        </w:rPr>
        <w:t>setTimeout</w:t>
      </w:r>
      <w:r w:rsidRPr="00322E54">
        <w:rPr>
          <w:color w:val="666666"/>
          <w:sz w:val="22"/>
          <w:szCs w:val="22"/>
        </w:rPr>
        <w:t xml:space="preserve">(() </w:t>
      </w:r>
      <w:r w:rsidRPr="00322E54">
        <w:rPr>
          <w:color w:val="6E21BA"/>
          <w:sz w:val="22"/>
          <w:szCs w:val="22"/>
        </w:rPr>
        <w:t>=&gt;</w:t>
      </w:r>
      <w:r w:rsidRPr="00322E54">
        <w:rPr>
          <w:color w:val="666666"/>
          <w:sz w:val="22"/>
          <w:szCs w:val="22"/>
        </w:rPr>
        <w:t xml:space="preserve"> {</w:t>
      </w:r>
    </w:p>
    <w:p w14:paraId="0F422257"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setSurveyOpen</w:t>
      </w:r>
      <w:r w:rsidRPr="00322E54">
        <w:rPr>
          <w:color w:val="666666"/>
          <w:sz w:val="22"/>
          <w:szCs w:val="22"/>
        </w:rPr>
        <w:t>(</w:t>
      </w:r>
      <w:r w:rsidRPr="00322E54">
        <w:rPr>
          <w:color w:val="187B34"/>
          <w:sz w:val="22"/>
          <w:szCs w:val="22"/>
        </w:rPr>
        <w:t>true</w:t>
      </w:r>
      <w:r w:rsidRPr="00322E54">
        <w:rPr>
          <w:color w:val="666666"/>
          <w:sz w:val="22"/>
          <w:szCs w:val="22"/>
        </w:rPr>
        <w:t>)</w:t>
      </w:r>
    </w:p>
    <w:p w14:paraId="772C0AB7" w14:textId="77777777" w:rsidR="006126CC" w:rsidRPr="00322E54" w:rsidRDefault="006126CC" w:rsidP="006126CC">
      <w:pPr>
        <w:spacing w:line="360" w:lineRule="auto"/>
        <w:rPr>
          <w:sz w:val="22"/>
          <w:szCs w:val="22"/>
        </w:rPr>
      </w:pPr>
      <w:r w:rsidRPr="00322E54">
        <w:rPr>
          <w:color w:val="666666"/>
          <w:sz w:val="22"/>
          <w:szCs w:val="22"/>
        </w:rPr>
        <w:t>}</w:t>
      </w:r>
      <w:r w:rsidRPr="00322E54">
        <w:rPr>
          <w:color w:val="6E21BA"/>
          <w:sz w:val="22"/>
          <w:szCs w:val="22"/>
        </w:rPr>
        <w:t>,</w:t>
      </w:r>
      <w:r w:rsidRPr="00322E54">
        <w:rPr>
          <w:color w:val="666666"/>
          <w:sz w:val="22"/>
          <w:szCs w:val="22"/>
        </w:rPr>
        <w:t xml:space="preserve"> </w:t>
      </w:r>
      <w:r w:rsidRPr="00322E54">
        <w:rPr>
          <w:color w:val="187B34"/>
          <w:sz w:val="22"/>
          <w:szCs w:val="22"/>
        </w:rPr>
        <w:t>8000</w:t>
      </w:r>
      <w:r w:rsidRPr="00322E54">
        <w:rPr>
          <w:color w:val="666666"/>
          <w:sz w:val="22"/>
          <w:szCs w:val="22"/>
        </w:rPr>
        <w:t>)</w:t>
      </w:r>
    </w:p>
    <w:p w14:paraId="1CD10E92" w14:textId="77777777" w:rsidR="006126CC" w:rsidRDefault="006126CC" w:rsidP="0024119B"/>
    <w:p w14:paraId="4397BBB5" w14:textId="77777777" w:rsidR="006126CC" w:rsidRPr="00F110E4" w:rsidRDefault="006126CC" w:rsidP="006126CC">
      <w:pPr>
        <w:pStyle w:val="Heading5"/>
        <w:spacing w:line="360" w:lineRule="auto"/>
      </w:pPr>
      <w:r>
        <w:t>10. Trust Survey Submission</w:t>
      </w:r>
    </w:p>
    <w:p w14:paraId="2F08E67F" w14:textId="77777777" w:rsidR="006126CC" w:rsidRPr="00322E54" w:rsidRDefault="006126CC" w:rsidP="006126CC">
      <w:pPr>
        <w:spacing w:line="360" w:lineRule="auto"/>
        <w:rPr>
          <w:sz w:val="22"/>
          <w:szCs w:val="22"/>
        </w:rPr>
      </w:pPr>
      <w:r w:rsidRPr="00322E54">
        <w:rPr>
          <w:color w:val="6E21BA"/>
          <w:sz w:val="22"/>
          <w:szCs w:val="22"/>
        </w:rPr>
        <w:t>await</w:t>
      </w:r>
      <w:r w:rsidRPr="00322E54">
        <w:rPr>
          <w:color w:val="666666"/>
          <w:sz w:val="22"/>
          <w:szCs w:val="22"/>
        </w:rPr>
        <w:t xml:space="preserve"> </w:t>
      </w:r>
      <w:r w:rsidRPr="00322E54">
        <w:rPr>
          <w:color w:val="C45B1C"/>
          <w:sz w:val="22"/>
          <w:szCs w:val="22"/>
        </w:rPr>
        <w:t>apiFetch</w:t>
      </w:r>
      <w:r w:rsidRPr="00322E54">
        <w:rPr>
          <w:color w:val="666666"/>
          <w:sz w:val="22"/>
          <w:szCs w:val="22"/>
        </w:rPr>
        <w:t>(</w:t>
      </w:r>
      <w:r w:rsidRPr="00322E54">
        <w:rPr>
          <w:color w:val="187B34"/>
          <w:sz w:val="22"/>
          <w:szCs w:val="22"/>
        </w:rPr>
        <w:t>`/api/v1/survey/loan-trust`</w:t>
      </w:r>
      <w:r w:rsidRPr="00322E54">
        <w:rPr>
          <w:color w:val="6E21BA"/>
          <w:sz w:val="22"/>
          <w:szCs w:val="22"/>
        </w:rPr>
        <w:t>,</w:t>
      </w:r>
      <w:r w:rsidRPr="00322E54">
        <w:rPr>
          <w:color w:val="666666"/>
          <w:sz w:val="22"/>
          <w:szCs w:val="22"/>
        </w:rPr>
        <w:t xml:space="preserve"> {</w:t>
      </w:r>
    </w:p>
    <w:p w14:paraId="037F6484"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method:</w:t>
      </w:r>
      <w:r w:rsidRPr="00322E54">
        <w:rPr>
          <w:color w:val="666666"/>
          <w:sz w:val="22"/>
          <w:szCs w:val="22"/>
        </w:rPr>
        <w:t xml:space="preserve"> </w:t>
      </w:r>
      <w:r w:rsidRPr="00322E54">
        <w:rPr>
          <w:color w:val="187B34"/>
          <w:sz w:val="22"/>
          <w:szCs w:val="22"/>
        </w:rPr>
        <w:t>'POST'</w:t>
      </w:r>
      <w:r w:rsidRPr="00322E54">
        <w:rPr>
          <w:color w:val="6E21BA"/>
          <w:sz w:val="22"/>
          <w:szCs w:val="22"/>
        </w:rPr>
        <w:t>,</w:t>
      </w:r>
    </w:p>
    <w:p w14:paraId="493FCF47"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body:</w:t>
      </w:r>
      <w:r w:rsidRPr="00322E54">
        <w:rPr>
          <w:color w:val="666666"/>
          <w:sz w:val="22"/>
          <w:szCs w:val="22"/>
        </w:rPr>
        <w:t xml:space="preserve"> JSON.</w:t>
      </w:r>
      <w:r w:rsidRPr="00322E54">
        <w:rPr>
          <w:color w:val="C45B1C"/>
          <w:sz w:val="22"/>
          <w:szCs w:val="22"/>
        </w:rPr>
        <w:t>stringify</w:t>
      </w:r>
      <w:r w:rsidRPr="00322E54">
        <w:rPr>
          <w:color w:val="666666"/>
          <w:sz w:val="22"/>
          <w:szCs w:val="22"/>
        </w:rPr>
        <w:t>({</w:t>
      </w:r>
    </w:p>
    <w:p w14:paraId="2FFFC0E5"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user_email:</w:t>
      </w:r>
      <w:r w:rsidRPr="00322E54">
        <w:rPr>
          <w:color w:val="666666"/>
          <w:sz w:val="22"/>
          <w:szCs w:val="22"/>
        </w:rPr>
        <w:t xml:space="preserve"> email</w:t>
      </w:r>
      <w:r w:rsidRPr="00322E54">
        <w:rPr>
          <w:color w:val="6E21BA"/>
          <w:sz w:val="22"/>
          <w:szCs w:val="22"/>
        </w:rPr>
        <w:t>,</w:t>
      </w:r>
    </w:p>
    <w:p w14:paraId="0197CC77"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variant:</w:t>
      </w:r>
      <w:r w:rsidRPr="00322E54">
        <w:rPr>
          <w:color w:val="666666"/>
          <w:sz w:val="22"/>
          <w:szCs w:val="22"/>
        </w:rPr>
        <w:t xml:space="preserve"> mode</w:t>
      </w:r>
      <w:r w:rsidRPr="00322E54">
        <w:rPr>
          <w:color w:val="6E21BA"/>
          <w:sz w:val="22"/>
          <w:szCs w:val="22"/>
        </w:rPr>
        <w:t>,</w:t>
      </w:r>
    </w:p>
    <w:p w14:paraId="378B9858"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prediction:</w:t>
      </w:r>
      <w:r w:rsidRPr="00322E54">
        <w:rPr>
          <w:color w:val="666666"/>
          <w:sz w:val="22"/>
          <w:szCs w:val="22"/>
        </w:rPr>
        <w:t xml:space="preserve"> pendingSurveyPrediction</w:t>
      </w:r>
      <w:r w:rsidRPr="00322E54">
        <w:rPr>
          <w:color w:val="6E21BA"/>
          <w:sz w:val="22"/>
          <w:szCs w:val="22"/>
        </w:rPr>
        <w:t>,</w:t>
      </w:r>
    </w:p>
    <w:p w14:paraId="01603AC5"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trust:</w:t>
      </w:r>
      <w:r w:rsidRPr="00322E54">
        <w:rPr>
          <w:color w:val="666666"/>
          <w:sz w:val="22"/>
          <w:szCs w:val="22"/>
        </w:rPr>
        <w:t xml:space="preserve"> payload.</w:t>
      </w:r>
      <w:r w:rsidRPr="00322E54">
        <w:rPr>
          <w:color w:val="6E21BA"/>
          <w:sz w:val="22"/>
          <w:szCs w:val="22"/>
        </w:rPr>
        <w:t>trust,</w:t>
      </w:r>
    </w:p>
    <w:p w14:paraId="63BB4B7D"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feedback:</w:t>
      </w:r>
      <w:r w:rsidRPr="00322E54">
        <w:rPr>
          <w:color w:val="666666"/>
          <w:sz w:val="22"/>
          <w:szCs w:val="22"/>
        </w:rPr>
        <w:t xml:space="preserve"> payload.</w:t>
      </w:r>
      <w:r w:rsidRPr="00322E54">
        <w:rPr>
          <w:color w:val="6E21BA"/>
          <w:sz w:val="22"/>
          <w:szCs w:val="22"/>
        </w:rPr>
        <w:t>feedback,</w:t>
      </w:r>
    </w:p>
    <w:p w14:paraId="234BF5E5"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w:t>
      </w:r>
    </w:p>
    <w:p w14:paraId="34251E52" w14:textId="77777777" w:rsidR="006126CC" w:rsidRPr="00322E54" w:rsidRDefault="006126CC" w:rsidP="006126CC">
      <w:pPr>
        <w:spacing w:line="360" w:lineRule="auto"/>
        <w:rPr>
          <w:sz w:val="22"/>
          <w:szCs w:val="22"/>
        </w:rPr>
      </w:pPr>
      <w:r w:rsidRPr="00322E54">
        <w:rPr>
          <w:color w:val="666666"/>
          <w:sz w:val="22"/>
          <w:szCs w:val="22"/>
        </w:rPr>
        <w:t>})</w:t>
      </w:r>
    </w:p>
    <w:p w14:paraId="0F08F83F" w14:textId="77777777" w:rsidR="006126CC" w:rsidRDefault="006126CC" w:rsidP="006126CC"/>
    <w:p w14:paraId="66285529" w14:textId="77777777" w:rsidR="006126CC" w:rsidRDefault="006126CC" w:rsidP="006126CC">
      <w:pPr>
        <w:pStyle w:val="Heading5"/>
        <w:spacing w:line="360" w:lineRule="auto"/>
      </w:pPr>
      <w:r>
        <w:t>11. “Apply for a Loan” Floating Button</w:t>
      </w:r>
    </w:p>
    <w:p w14:paraId="345802A7" w14:textId="77777777" w:rsidR="006126CC" w:rsidRPr="00322E54" w:rsidRDefault="006126CC" w:rsidP="006126CC">
      <w:pPr>
        <w:spacing w:line="360" w:lineRule="auto"/>
        <w:rPr>
          <w:sz w:val="22"/>
          <w:szCs w:val="22"/>
        </w:rPr>
      </w:pPr>
      <w:r w:rsidRPr="00322E54">
        <w:rPr>
          <w:color w:val="666666"/>
          <w:sz w:val="22"/>
          <w:szCs w:val="22"/>
        </w:rPr>
        <w:t>&lt;</w:t>
      </w:r>
      <w:r w:rsidRPr="00322E54">
        <w:rPr>
          <w:color w:val="6E21BA"/>
          <w:sz w:val="22"/>
          <w:szCs w:val="22"/>
        </w:rPr>
        <w:t>button</w:t>
      </w:r>
      <w:r w:rsidRPr="00322E54">
        <w:rPr>
          <w:color w:val="666666"/>
          <w:sz w:val="22"/>
          <w:szCs w:val="22"/>
        </w:rPr>
        <w:t xml:space="preserve"> </w:t>
      </w:r>
      <w:r w:rsidRPr="00322E54">
        <w:rPr>
          <w:color w:val="6E21BA"/>
          <w:sz w:val="22"/>
          <w:szCs w:val="22"/>
        </w:rPr>
        <w:t>onClick={()</w:t>
      </w:r>
      <w:r w:rsidRPr="00322E54">
        <w:rPr>
          <w:color w:val="666666"/>
          <w:sz w:val="22"/>
          <w:szCs w:val="22"/>
        </w:rPr>
        <w:t xml:space="preserve"> </w:t>
      </w:r>
      <w:r w:rsidRPr="00322E54">
        <w:rPr>
          <w:color w:val="A91E1E"/>
          <w:sz w:val="22"/>
          <w:szCs w:val="22"/>
        </w:rPr>
        <w:t>=</w:t>
      </w:r>
      <w:r w:rsidRPr="00322E54">
        <w:rPr>
          <w:color w:val="666666"/>
          <w:sz w:val="22"/>
          <w:szCs w:val="22"/>
        </w:rPr>
        <w:t>&gt; router.push('/loan-form')} className="floating-loan-btn"&gt;</w:t>
      </w:r>
    </w:p>
    <w:p w14:paraId="2F6A84B4" w14:textId="77777777" w:rsidR="006126CC" w:rsidRPr="00322E54" w:rsidRDefault="006126CC" w:rsidP="006126CC">
      <w:pPr>
        <w:spacing w:line="360" w:lineRule="auto"/>
        <w:rPr>
          <w:sz w:val="22"/>
          <w:szCs w:val="22"/>
        </w:rPr>
      </w:pPr>
      <w:r w:rsidRPr="00322E54">
        <w:rPr>
          <w:color w:val="666666"/>
          <w:sz w:val="22"/>
          <w:szCs w:val="22"/>
        </w:rPr>
        <w:lastRenderedPageBreak/>
        <w:t> Apply for a Loan</w:t>
      </w:r>
    </w:p>
    <w:p w14:paraId="2471C489" w14:textId="77777777" w:rsidR="006126CC" w:rsidRDefault="006126CC" w:rsidP="006126CC">
      <w:pPr>
        <w:spacing w:line="360" w:lineRule="auto"/>
        <w:rPr>
          <w:color w:val="666666"/>
          <w:sz w:val="22"/>
          <w:szCs w:val="22"/>
        </w:rPr>
      </w:pPr>
      <w:r w:rsidRPr="00322E54">
        <w:rPr>
          <w:color w:val="666666"/>
          <w:sz w:val="22"/>
          <w:szCs w:val="22"/>
        </w:rPr>
        <w:t>&lt;/</w:t>
      </w:r>
      <w:r w:rsidRPr="00322E54">
        <w:rPr>
          <w:color w:val="6E21BA"/>
          <w:sz w:val="22"/>
          <w:szCs w:val="22"/>
        </w:rPr>
        <w:t>button</w:t>
      </w:r>
      <w:r w:rsidRPr="00322E54">
        <w:rPr>
          <w:color w:val="666666"/>
          <w:sz w:val="22"/>
          <w:szCs w:val="22"/>
        </w:rPr>
        <w:t>&gt;</w:t>
      </w:r>
    </w:p>
    <w:p w14:paraId="3B8D78C3" w14:textId="77777777" w:rsidR="006126CC" w:rsidRPr="00322E54" w:rsidRDefault="006126CC" w:rsidP="006126CC">
      <w:pPr>
        <w:spacing w:line="360" w:lineRule="auto"/>
        <w:rPr>
          <w:sz w:val="22"/>
          <w:szCs w:val="22"/>
        </w:rPr>
      </w:pPr>
    </w:p>
    <w:p w14:paraId="3D5EA522" w14:textId="77777777" w:rsidR="006126CC" w:rsidRDefault="006126CC" w:rsidP="006126CC">
      <w:pPr>
        <w:pStyle w:val="Heading5"/>
        <w:spacing w:line="360" w:lineRule="auto"/>
      </w:pPr>
      <w:r>
        <w:t>12. Chat Rendering Loop</w:t>
      </w:r>
    </w:p>
    <w:p w14:paraId="72F1F073" w14:textId="77777777" w:rsidR="006126CC" w:rsidRPr="00322E54" w:rsidRDefault="006126CC" w:rsidP="006126CC">
      <w:pPr>
        <w:spacing w:line="360" w:lineRule="auto"/>
        <w:rPr>
          <w:sz w:val="22"/>
          <w:szCs w:val="22"/>
        </w:rPr>
      </w:pPr>
      <w:r w:rsidRPr="00322E54">
        <w:rPr>
          <w:color w:val="666666"/>
          <w:sz w:val="22"/>
          <w:szCs w:val="22"/>
        </w:rPr>
        <w:t>{messages.</w:t>
      </w:r>
      <w:r w:rsidRPr="00322E54">
        <w:rPr>
          <w:color w:val="C45B1C"/>
          <w:sz w:val="22"/>
          <w:szCs w:val="22"/>
        </w:rPr>
        <w:t>map</w:t>
      </w:r>
      <w:r w:rsidRPr="00322E54">
        <w:rPr>
          <w:color w:val="666666"/>
          <w:sz w:val="22"/>
          <w:szCs w:val="22"/>
        </w:rPr>
        <w:t>((msg</w:t>
      </w:r>
      <w:r w:rsidRPr="00322E54">
        <w:rPr>
          <w:color w:val="6E21BA"/>
          <w:sz w:val="22"/>
          <w:szCs w:val="22"/>
        </w:rPr>
        <w:t>,</w:t>
      </w:r>
      <w:r w:rsidRPr="00322E54">
        <w:rPr>
          <w:color w:val="666666"/>
          <w:sz w:val="22"/>
          <w:szCs w:val="22"/>
        </w:rPr>
        <w:t xml:space="preserve"> i) </w:t>
      </w:r>
      <w:r w:rsidRPr="00322E54">
        <w:rPr>
          <w:color w:val="6E21BA"/>
          <w:sz w:val="22"/>
          <w:szCs w:val="22"/>
        </w:rPr>
        <w:t>=&gt;</w:t>
      </w:r>
      <w:r w:rsidRPr="00322E54">
        <w:rPr>
          <w:color w:val="666666"/>
          <w:sz w:val="22"/>
          <w:szCs w:val="22"/>
        </w:rPr>
        <w:t xml:space="preserve"> (</w:t>
      </w:r>
    </w:p>
    <w:p w14:paraId="46A26995"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div</w:t>
      </w:r>
      <w:r w:rsidRPr="00322E54">
        <w:rPr>
          <w:color w:val="666666"/>
          <w:sz w:val="22"/>
          <w:szCs w:val="22"/>
        </w:rPr>
        <w:t xml:space="preserve"> </w:t>
      </w:r>
      <w:r w:rsidRPr="00322E54">
        <w:rPr>
          <w:color w:val="6E21BA"/>
          <w:sz w:val="22"/>
          <w:szCs w:val="22"/>
        </w:rPr>
        <w:t>key=</w:t>
      </w:r>
      <w:r w:rsidRPr="00322E54">
        <w:rPr>
          <w:color w:val="666666"/>
          <w:sz w:val="22"/>
          <w:szCs w:val="22"/>
        </w:rPr>
        <w:t xml:space="preserve">{i} </w:t>
      </w:r>
      <w:r w:rsidRPr="00322E54">
        <w:rPr>
          <w:color w:val="6E21BA"/>
          <w:sz w:val="22"/>
          <w:szCs w:val="22"/>
        </w:rPr>
        <w:t>className=</w:t>
      </w:r>
      <w:r w:rsidRPr="00322E54">
        <w:rPr>
          <w:color w:val="666666"/>
          <w:sz w:val="22"/>
          <w:szCs w:val="22"/>
        </w:rPr>
        <w:t>{</w:t>
      </w:r>
      <w:r w:rsidRPr="00322E54">
        <w:rPr>
          <w:color w:val="187B34"/>
          <w:sz w:val="22"/>
          <w:szCs w:val="22"/>
        </w:rPr>
        <w:t xml:space="preserve">`chat-row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gt;</w:t>
      </w:r>
    </w:p>
    <w:p w14:paraId="5FB95211"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187B34"/>
          <w:sz w:val="22"/>
          <w:szCs w:val="22"/>
        </w:rPr>
        <w:t xml:space="preserve"> </w:t>
      </w:r>
      <w:r w:rsidRPr="00322E54">
        <w:rPr>
          <w:color w:val="6E21BA"/>
          <w:sz w:val="22"/>
          <w:szCs w:val="22"/>
        </w:rPr>
        <w:t>className=</w:t>
      </w:r>
      <w:r w:rsidRPr="00322E54">
        <w:rPr>
          <w:color w:val="666666"/>
          <w:sz w:val="22"/>
          <w:szCs w:val="22"/>
        </w:rPr>
        <w:t>{</w:t>
      </w:r>
      <w:r w:rsidRPr="00322E54">
        <w:rPr>
          <w:color w:val="187B34"/>
          <w:sz w:val="22"/>
          <w:szCs w:val="22"/>
        </w:rPr>
        <w:t xml:space="preserve">`chat-avatar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gt;</w:t>
      </w:r>
    </w:p>
    <w:p w14:paraId="638E4751"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span</w:t>
      </w:r>
      <w:r w:rsidRPr="00322E54">
        <w:rPr>
          <w:color w:val="187B34"/>
          <w:sz w:val="22"/>
          <w:szCs w:val="22"/>
        </w:rPr>
        <w:t xml:space="preserve"> </w:t>
      </w:r>
      <w:r w:rsidRPr="00322E54">
        <w:rPr>
          <w:color w:val="6E21BA"/>
          <w:sz w:val="22"/>
          <w:szCs w:val="22"/>
        </w:rPr>
        <w:t>className=</w:t>
      </w:r>
      <w:r w:rsidRPr="00322E54">
        <w:rPr>
          <w:color w:val="187B34"/>
          <w:sz w:val="22"/>
          <w:szCs w:val="22"/>
        </w:rPr>
        <w:t>"avatar-initial"</w:t>
      </w:r>
      <w:r w:rsidRPr="00322E54">
        <w:rPr>
          <w:color w:val="666666"/>
          <w:sz w:val="22"/>
          <w:szCs w:val="22"/>
        </w:rPr>
        <w:t xml:space="preserve">&gt;{isBot </w:t>
      </w:r>
      <w:r w:rsidRPr="00322E54">
        <w:rPr>
          <w:color w:val="6E21BA"/>
          <w:sz w:val="22"/>
          <w:szCs w:val="22"/>
        </w:rPr>
        <w:t>?</w:t>
      </w:r>
      <w:r w:rsidRPr="00322E54">
        <w:rPr>
          <w:color w:val="666666"/>
          <w:sz w:val="22"/>
          <w:szCs w:val="22"/>
        </w:rPr>
        <w:t xml:space="preserve"> </w:t>
      </w:r>
      <w:r w:rsidRPr="00322E54">
        <w:rPr>
          <w:color w:val="187B34"/>
          <w:sz w:val="22"/>
          <w:szCs w:val="22"/>
        </w:rPr>
        <w:t>'AI'</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U'</w:t>
      </w:r>
      <w:r w:rsidRPr="00322E54">
        <w:rPr>
          <w:color w:val="666666"/>
          <w:sz w:val="22"/>
          <w:szCs w:val="22"/>
        </w:rPr>
        <w:t>}&lt;/</w:t>
      </w:r>
      <w:r w:rsidRPr="00322E54">
        <w:rPr>
          <w:color w:val="6E21BA"/>
          <w:sz w:val="22"/>
          <w:szCs w:val="22"/>
        </w:rPr>
        <w:t>span</w:t>
      </w:r>
      <w:r w:rsidRPr="00322E54">
        <w:rPr>
          <w:color w:val="666666"/>
          <w:sz w:val="22"/>
          <w:szCs w:val="22"/>
        </w:rPr>
        <w:t>&gt;</w:t>
      </w:r>
    </w:p>
    <w:p w14:paraId="6452D2E7"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5871D802" w14:textId="77777777" w:rsidR="006126CC" w:rsidRPr="00322E54" w:rsidRDefault="006126CC" w:rsidP="006126CC">
      <w:pPr>
        <w:spacing w:line="360" w:lineRule="auto"/>
        <w:rPr>
          <w:sz w:val="22"/>
          <w:szCs w:val="22"/>
        </w:rPr>
      </w:pPr>
    </w:p>
    <w:p w14:paraId="2278BABE"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p>
    <w:p w14:paraId="0CA0C1B9"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E21BA"/>
          <w:sz w:val="22"/>
          <w:szCs w:val="22"/>
        </w:rPr>
        <w:t>className=</w:t>
      </w:r>
      <w:r w:rsidRPr="00322E54">
        <w:rPr>
          <w:color w:val="666666"/>
          <w:sz w:val="22"/>
          <w:szCs w:val="22"/>
        </w:rPr>
        <w:t>{</w:t>
      </w:r>
      <w:r w:rsidRPr="00322E54">
        <w:rPr>
          <w:color w:val="187B34"/>
          <w:sz w:val="22"/>
          <w:szCs w:val="22"/>
        </w:rPr>
        <w:t xml:space="preserve">`bubble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w:t>
      </w:r>
    </w:p>
    <w:p w14:paraId="0E34A09D"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E21BA"/>
          <w:sz w:val="22"/>
          <w:szCs w:val="22"/>
        </w:rPr>
        <w:t>dangerouslySetInnerHTML=</w:t>
      </w:r>
      <w:r w:rsidRPr="00322E54">
        <w:rPr>
          <w:color w:val="666666"/>
          <w:sz w:val="22"/>
          <w:szCs w:val="22"/>
        </w:rPr>
        <w:t xml:space="preserve">{{ </w:t>
      </w:r>
      <w:r w:rsidRPr="00322E54">
        <w:rPr>
          <w:color w:val="6E21BA"/>
          <w:sz w:val="22"/>
          <w:szCs w:val="22"/>
        </w:rPr>
        <w:t>__html:</w:t>
      </w:r>
      <w:r w:rsidRPr="00322E54">
        <w:rPr>
          <w:color w:val="666666"/>
          <w:sz w:val="22"/>
          <w:szCs w:val="22"/>
        </w:rPr>
        <w:t xml:space="preserve"> formatted }}</w:t>
      </w:r>
    </w:p>
    <w:p w14:paraId="140268AD"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gt;</w:t>
      </w:r>
    </w:p>
    <w:p w14:paraId="3B766CD2"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49398210" w14:textId="77777777" w:rsidR="006126CC" w:rsidRPr="00322E54" w:rsidRDefault="006126CC" w:rsidP="006126CC">
      <w:pPr>
        <w:spacing w:line="360" w:lineRule="auto"/>
        <w:rPr>
          <w:sz w:val="22"/>
          <w:szCs w:val="22"/>
        </w:rPr>
      </w:pPr>
      <w:r w:rsidRPr="00322E54">
        <w:rPr>
          <w:color w:val="666666"/>
          <w:sz w:val="22"/>
          <w:szCs w:val="22"/>
        </w:rPr>
        <w:t>))}</w:t>
      </w:r>
    </w:p>
    <w:p w14:paraId="3E3F8E7B" w14:textId="77777777" w:rsidR="006126CC" w:rsidRDefault="006126CC" w:rsidP="006126CC"/>
    <w:p w14:paraId="2749E964" w14:textId="77777777" w:rsidR="006126CC" w:rsidRDefault="006126CC" w:rsidP="006126CC">
      <w:pPr>
        <w:pStyle w:val="Heading5"/>
        <w:spacing w:line="360" w:lineRule="auto"/>
      </w:pPr>
      <w:r>
        <w:t>13. Full Page Render</w:t>
      </w:r>
    </w:p>
    <w:p w14:paraId="598B5999" w14:textId="77777777" w:rsidR="006126CC" w:rsidRPr="00322E54" w:rsidRDefault="006126CC" w:rsidP="006126CC">
      <w:pPr>
        <w:spacing w:line="360" w:lineRule="auto"/>
        <w:rPr>
          <w:sz w:val="22"/>
          <w:szCs w:val="22"/>
        </w:rPr>
      </w:pPr>
      <w:r w:rsidRPr="00322E54">
        <w:rPr>
          <w:color w:val="666666"/>
          <w:sz w:val="22"/>
          <w:szCs w:val="22"/>
        </w:rPr>
        <w:t>return (</w:t>
      </w:r>
    </w:p>
    <w:p w14:paraId="51F92C3B"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main</w:t>
      </w:r>
      <w:r w:rsidRPr="00322E54">
        <w:rPr>
          <w:color w:val="666666"/>
          <w:sz w:val="22"/>
          <w:szCs w:val="22"/>
        </w:rPr>
        <w:t xml:space="preserve"> </w:t>
      </w:r>
      <w:r w:rsidRPr="00322E54">
        <w:rPr>
          <w:color w:val="6E21BA"/>
          <w:sz w:val="22"/>
          <w:szCs w:val="22"/>
        </w:rPr>
        <w:t>className=</w:t>
      </w:r>
      <w:r w:rsidRPr="00322E54">
        <w:rPr>
          <w:color w:val="187B34"/>
          <w:sz w:val="22"/>
          <w:szCs w:val="22"/>
        </w:rPr>
        <w:t>"chat-container"</w:t>
      </w:r>
      <w:r w:rsidRPr="00322E54">
        <w:rPr>
          <w:color w:val="666666"/>
          <w:sz w:val="22"/>
          <w:szCs w:val="22"/>
        </w:rPr>
        <w:t>&gt;</w:t>
      </w:r>
    </w:p>
    <w:p w14:paraId="5F22B19E"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header</w:t>
      </w:r>
      <w:r w:rsidRPr="00322E54">
        <w:rPr>
          <w:color w:val="666666"/>
          <w:sz w:val="22"/>
          <w:szCs w:val="22"/>
        </w:rPr>
        <w:t xml:space="preserve"> </w:t>
      </w:r>
      <w:r w:rsidRPr="00322E54">
        <w:rPr>
          <w:color w:val="6E21BA"/>
          <w:sz w:val="22"/>
          <w:szCs w:val="22"/>
        </w:rPr>
        <w:t>className=</w:t>
      </w:r>
      <w:r w:rsidRPr="00322E54">
        <w:rPr>
          <w:color w:val="187B34"/>
          <w:sz w:val="22"/>
          <w:szCs w:val="22"/>
        </w:rPr>
        <w:t>"chat-header"</w:t>
      </w:r>
      <w:r w:rsidRPr="00322E54">
        <w:rPr>
          <w:color w:val="666666"/>
          <w:sz w:val="22"/>
          <w:szCs w:val="22"/>
        </w:rPr>
        <w:t>&gt;...&lt;/</w:t>
      </w:r>
      <w:r w:rsidRPr="00322E54">
        <w:rPr>
          <w:color w:val="6E21BA"/>
          <w:sz w:val="22"/>
          <w:szCs w:val="22"/>
        </w:rPr>
        <w:t>header</w:t>
      </w:r>
      <w:r w:rsidRPr="00322E54">
        <w:rPr>
          <w:color w:val="666666"/>
          <w:sz w:val="22"/>
          <w:szCs w:val="22"/>
        </w:rPr>
        <w:t>&gt;</w:t>
      </w:r>
    </w:p>
    <w:p w14:paraId="5104E09A"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section</w:t>
      </w:r>
      <w:r w:rsidRPr="00322E54">
        <w:rPr>
          <w:color w:val="666666"/>
          <w:sz w:val="22"/>
          <w:szCs w:val="22"/>
        </w:rPr>
        <w:t xml:space="preserve"> </w:t>
      </w:r>
      <w:r w:rsidRPr="00322E54">
        <w:rPr>
          <w:color w:val="6E21BA"/>
          <w:sz w:val="22"/>
          <w:szCs w:val="22"/>
        </w:rPr>
        <w:t>className=</w:t>
      </w:r>
      <w:r w:rsidRPr="00322E54">
        <w:rPr>
          <w:color w:val="187B34"/>
          <w:sz w:val="22"/>
          <w:szCs w:val="22"/>
        </w:rPr>
        <w:t>"chat-box"</w:t>
      </w:r>
      <w:r w:rsidRPr="00322E54">
        <w:rPr>
          <w:color w:val="666666"/>
          <w:sz w:val="22"/>
          <w:szCs w:val="22"/>
        </w:rPr>
        <w:t>&gt;...&lt;/</w:t>
      </w:r>
      <w:r w:rsidRPr="00322E54">
        <w:rPr>
          <w:color w:val="6E21BA"/>
          <w:sz w:val="22"/>
          <w:szCs w:val="22"/>
        </w:rPr>
        <w:t>section</w:t>
      </w:r>
      <w:r w:rsidRPr="00322E54">
        <w:rPr>
          <w:color w:val="666666"/>
          <w:sz w:val="22"/>
          <w:szCs w:val="22"/>
        </w:rPr>
        <w:t>&gt;</w:t>
      </w:r>
    </w:p>
    <w:p w14:paraId="4329447E"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footer</w:t>
      </w:r>
      <w:r w:rsidRPr="00322E54">
        <w:rPr>
          <w:color w:val="666666"/>
          <w:sz w:val="22"/>
          <w:szCs w:val="22"/>
        </w:rPr>
        <w:t xml:space="preserve"> </w:t>
      </w:r>
      <w:r w:rsidRPr="00322E54">
        <w:rPr>
          <w:color w:val="6E21BA"/>
          <w:sz w:val="22"/>
          <w:szCs w:val="22"/>
        </w:rPr>
        <w:t>className=</w:t>
      </w:r>
      <w:r w:rsidRPr="00322E54">
        <w:rPr>
          <w:color w:val="187B34"/>
          <w:sz w:val="22"/>
          <w:szCs w:val="22"/>
        </w:rPr>
        <w:t>"input-bar"</w:t>
      </w:r>
      <w:r w:rsidRPr="00322E54">
        <w:rPr>
          <w:color w:val="666666"/>
          <w:sz w:val="22"/>
          <w:szCs w:val="22"/>
        </w:rPr>
        <w:t>&gt;...&lt;/</w:t>
      </w:r>
      <w:r w:rsidRPr="00322E54">
        <w:rPr>
          <w:color w:val="6E21BA"/>
          <w:sz w:val="22"/>
          <w:szCs w:val="22"/>
        </w:rPr>
        <w:t>footer</w:t>
      </w:r>
      <w:r w:rsidRPr="00322E54">
        <w:rPr>
          <w:color w:val="666666"/>
          <w:sz w:val="22"/>
          <w:szCs w:val="22"/>
        </w:rPr>
        <w:t>&gt;</w:t>
      </w:r>
    </w:p>
    <w:p w14:paraId="213579BB" w14:textId="77777777" w:rsidR="006126CC" w:rsidRPr="00322E54" w:rsidRDefault="006126CC" w:rsidP="006126CC">
      <w:pPr>
        <w:spacing w:line="360" w:lineRule="auto"/>
        <w:rPr>
          <w:sz w:val="22"/>
          <w:szCs w:val="22"/>
        </w:rPr>
      </w:pPr>
      <w:r w:rsidRPr="00322E54">
        <w:rPr>
          <w:color w:val="666666"/>
          <w:sz w:val="22"/>
          <w:szCs w:val="22"/>
        </w:rPr>
        <w:t>   {email &amp;&amp; &lt;</w:t>
      </w:r>
      <w:r w:rsidRPr="00322E54">
        <w:rPr>
          <w:color w:val="6E21BA"/>
          <w:sz w:val="22"/>
          <w:szCs w:val="22"/>
        </w:rPr>
        <w:t>button</w:t>
      </w:r>
      <w:r w:rsidRPr="00322E54">
        <w:rPr>
          <w:color w:val="666666"/>
          <w:sz w:val="22"/>
          <w:szCs w:val="22"/>
        </w:rPr>
        <w:t xml:space="preserve"> </w:t>
      </w:r>
      <w:r w:rsidRPr="00322E54">
        <w:rPr>
          <w:color w:val="6E21BA"/>
          <w:sz w:val="22"/>
          <w:szCs w:val="22"/>
        </w:rPr>
        <w:t>className=</w:t>
      </w:r>
      <w:r w:rsidRPr="00322E54">
        <w:rPr>
          <w:color w:val="187B34"/>
          <w:sz w:val="22"/>
          <w:szCs w:val="22"/>
        </w:rPr>
        <w:t>"floating-loan-btn"</w:t>
      </w:r>
      <w:r w:rsidRPr="00322E54">
        <w:rPr>
          <w:color w:val="666666"/>
          <w:sz w:val="22"/>
          <w:szCs w:val="22"/>
        </w:rPr>
        <w:t>&gt;Apply for a Loan&lt;/</w:t>
      </w:r>
      <w:r w:rsidRPr="00322E54">
        <w:rPr>
          <w:color w:val="6E21BA"/>
          <w:sz w:val="22"/>
          <w:szCs w:val="22"/>
        </w:rPr>
        <w:t>button</w:t>
      </w:r>
      <w:r w:rsidRPr="00322E54">
        <w:rPr>
          <w:color w:val="666666"/>
          <w:sz w:val="22"/>
          <w:szCs w:val="22"/>
        </w:rPr>
        <w:t>&gt;}</w:t>
      </w:r>
    </w:p>
    <w:p w14:paraId="1B8BBA40"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SurveyModal</w:t>
      </w:r>
      <w:r w:rsidRPr="00322E54">
        <w:rPr>
          <w:color w:val="666666"/>
          <w:sz w:val="22"/>
          <w:szCs w:val="22"/>
        </w:rPr>
        <w:t xml:space="preserve"> </w:t>
      </w:r>
      <w:r w:rsidRPr="00322E54">
        <w:rPr>
          <w:color w:val="6E21BA"/>
          <w:sz w:val="22"/>
          <w:szCs w:val="22"/>
        </w:rPr>
        <w:t>...</w:t>
      </w:r>
      <w:r w:rsidRPr="00322E54">
        <w:rPr>
          <w:color w:val="666666"/>
          <w:sz w:val="22"/>
          <w:szCs w:val="22"/>
        </w:rPr>
        <w:t xml:space="preserve"> /&gt;</w:t>
      </w:r>
    </w:p>
    <w:p w14:paraId="5A74EF62"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main</w:t>
      </w:r>
      <w:r w:rsidRPr="00322E54">
        <w:rPr>
          <w:color w:val="666666"/>
          <w:sz w:val="22"/>
          <w:szCs w:val="22"/>
        </w:rPr>
        <w:t>&gt;</w:t>
      </w:r>
    </w:p>
    <w:p w14:paraId="4485F8E2" w14:textId="696E42FE" w:rsidR="006126CC" w:rsidRPr="006126CC" w:rsidRDefault="006126CC" w:rsidP="006126CC">
      <w:pPr>
        <w:spacing w:line="360" w:lineRule="auto"/>
        <w:rPr>
          <w:color w:val="666666"/>
          <w:sz w:val="22"/>
          <w:szCs w:val="22"/>
        </w:rPr>
      </w:pPr>
      <w:r w:rsidRPr="00322E54">
        <w:rPr>
          <w:color w:val="666666"/>
          <w:sz w:val="22"/>
          <w:szCs w:val="22"/>
        </w:rPr>
        <w:t>)</w:t>
      </w:r>
    </w:p>
    <w:p w14:paraId="564B038E" w14:textId="718B2A4E" w:rsidR="0024119B" w:rsidRPr="0069321F" w:rsidRDefault="00555AC8" w:rsidP="0024119B">
      <w:r>
        <w:t>A</w:t>
      </w:r>
    </w:p>
    <w:p w14:paraId="16D4513B" w14:textId="7D50F6B3" w:rsidR="0024119B" w:rsidRPr="00AC3BC5" w:rsidRDefault="00AC3BC5" w:rsidP="00AC3BC5">
      <w:pPr>
        <w:pStyle w:val="Heading4"/>
        <w:spacing w:line="360" w:lineRule="auto"/>
      </w:pPr>
      <w:r>
        <w:rPr>
          <w:lang w:val="en-US"/>
        </w:rPr>
        <w:t xml:space="preserve">6.3.2.3 </w:t>
      </w:r>
      <w:r>
        <w:t>Loan Form</w:t>
      </w:r>
    </w:p>
    <w:p w14:paraId="3F7B3D44" w14:textId="2CDF0540" w:rsidR="0024119B" w:rsidRPr="00F512C9" w:rsidRDefault="0088420C" w:rsidP="0088420C">
      <w:pPr>
        <w:pStyle w:val="Heading5"/>
        <w:tabs>
          <w:tab w:val="num" w:pos="720"/>
        </w:tabs>
        <w:spacing w:line="360" w:lineRule="auto"/>
      </w:pPr>
      <w:r>
        <w:t xml:space="preserve">1. </w:t>
      </w:r>
      <w:r w:rsidR="0024119B">
        <w:t>Multi-Step Structure With Progress Bar</w:t>
      </w:r>
    </w:p>
    <w:p w14:paraId="75EA30D7" w14:textId="77777777" w:rsidR="0024119B" w:rsidRPr="0069321F" w:rsidRDefault="0024119B" w:rsidP="0024119B">
      <w:r w:rsidRPr="0069321F">
        <w:rPr>
          <w:color w:val="6E21BA"/>
        </w:rPr>
        <w:t>const</w:t>
      </w:r>
      <w:r w:rsidRPr="0069321F">
        <w:rPr>
          <w:color w:val="666666"/>
        </w:rPr>
        <w:t xml:space="preserve"> steps </w:t>
      </w:r>
      <w:r w:rsidRPr="0069321F">
        <w:rPr>
          <w:color w:val="6E21BA"/>
        </w:rPr>
        <w:t>=</w:t>
      </w:r>
      <w:r w:rsidRPr="0069321F">
        <w:rPr>
          <w:color w:val="666666"/>
        </w:rPr>
        <w:t xml:space="preserve"> [</w:t>
      </w:r>
      <w:r w:rsidRPr="0069321F">
        <w:t>'Personal'</w:t>
      </w:r>
      <w:r w:rsidRPr="0069321F">
        <w:rPr>
          <w:color w:val="6E21BA"/>
        </w:rPr>
        <w:t>,</w:t>
      </w:r>
      <w:r w:rsidRPr="0069321F">
        <w:rPr>
          <w:color w:val="666666"/>
        </w:rPr>
        <w:t xml:space="preserve"> </w:t>
      </w:r>
      <w:r w:rsidRPr="0069321F">
        <w:t>'Loan'</w:t>
      </w:r>
      <w:r w:rsidRPr="0069321F">
        <w:rPr>
          <w:color w:val="6E21BA"/>
        </w:rPr>
        <w:t>,</w:t>
      </w:r>
      <w:r w:rsidRPr="0069321F">
        <w:rPr>
          <w:color w:val="666666"/>
        </w:rPr>
        <w:t xml:space="preserve"> </w:t>
      </w:r>
      <w:r w:rsidRPr="0069321F">
        <w:t>'Credit'</w:t>
      </w:r>
      <w:r w:rsidRPr="0069321F">
        <w:rPr>
          <w:color w:val="6E21BA"/>
        </w:rPr>
        <w:t>,</w:t>
      </w:r>
      <w:r w:rsidRPr="0069321F">
        <w:rPr>
          <w:color w:val="666666"/>
        </w:rPr>
        <w:t xml:space="preserve"> </w:t>
      </w:r>
      <w:r w:rsidRPr="0069321F">
        <w:t>'Assets'</w:t>
      </w:r>
      <w:r w:rsidRPr="0069321F">
        <w:rPr>
          <w:color w:val="6E21BA"/>
        </w:rPr>
        <w:t>,</w:t>
      </w:r>
      <w:r w:rsidRPr="0069321F">
        <w:rPr>
          <w:color w:val="666666"/>
        </w:rPr>
        <w:t xml:space="preserve"> </w:t>
      </w:r>
      <w:r w:rsidRPr="0069321F">
        <w:t>'Review'</w:t>
      </w:r>
      <w:r w:rsidRPr="0069321F">
        <w:rPr>
          <w:color w:val="666666"/>
        </w:rPr>
        <w:t>]</w:t>
      </w:r>
    </w:p>
    <w:p w14:paraId="3460B1D3" w14:textId="77777777" w:rsidR="0024119B" w:rsidRPr="0069321F" w:rsidRDefault="0024119B" w:rsidP="0024119B"/>
    <w:p w14:paraId="7C92BFF1" w14:textId="77777777" w:rsidR="0024119B" w:rsidRPr="0069321F" w:rsidRDefault="0024119B" w:rsidP="0024119B">
      <w:r w:rsidRPr="0069321F">
        <w:rPr>
          <w:color w:val="6E21BA"/>
        </w:rPr>
        <w:t>const</w:t>
      </w:r>
      <w:r w:rsidRPr="0069321F">
        <w:rPr>
          <w:color w:val="666666"/>
        </w:rPr>
        <w:t xml:space="preserve"> </w:t>
      </w:r>
      <w:r w:rsidRPr="0069321F">
        <w:rPr>
          <w:color w:val="C45B1C"/>
        </w:rPr>
        <w:t>ProgressBar</w:t>
      </w:r>
      <w:r w:rsidRPr="0069321F">
        <w:rPr>
          <w:color w:val="666666"/>
        </w:rPr>
        <w:t xml:space="preserve"> </w:t>
      </w:r>
      <w:r w:rsidRPr="0069321F">
        <w:rPr>
          <w:color w:val="6E21BA"/>
        </w:rPr>
        <w:t>=</w:t>
      </w:r>
      <w:r w:rsidRPr="0069321F">
        <w:rPr>
          <w:color w:val="666666"/>
        </w:rPr>
        <w:t xml:space="preserve"> ({ step }</w:t>
      </w:r>
      <w:r w:rsidRPr="0069321F">
        <w:rPr>
          <w:i/>
          <w:iCs/>
          <w:color w:val="6E21BA"/>
        </w:rPr>
        <w:t>: { step: number }</w:t>
      </w:r>
      <w:r w:rsidRPr="0069321F">
        <w:rPr>
          <w:color w:val="666666"/>
        </w:rPr>
        <w:t xml:space="preserve">) </w:t>
      </w:r>
      <w:r w:rsidRPr="0069321F">
        <w:rPr>
          <w:color w:val="6E21BA"/>
        </w:rPr>
        <w:t>=&gt;</w:t>
      </w:r>
      <w:r w:rsidRPr="0069321F">
        <w:rPr>
          <w:color w:val="666666"/>
        </w:rPr>
        <w:t xml:space="preserve"> (</w:t>
      </w:r>
    </w:p>
    <w:p w14:paraId="24DA8E04"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className=</w:t>
      </w:r>
      <w:r w:rsidRPr="0069321F">
        <w:t>"progress-wrapper-vertical"</w:t>
      </w:r>
      <w:r w:rsidRPr="0069321F">
        <w:rPr>
          <w:color w:val="666666"/>
        </w:rPr>
        <w:t>&gt;</w:t>
      </w:r>
    </w:p>
    <w:p w14:paraId="6F8706E4" w14:textId="77777777" w:rsidR="0024119B" w:rsidRPr="0069321F" w:rsidRDefault="0024119B" w:rsidP="0024119B">
      <w:r w:rsidRPr="0069321F">
        <w:t>   </w:t>
      </w:r>
      <w:r w:rsidRPr="0069321F">
        <w:rPr>
          <w:color w:val="666666"/>
        </w:rPr>
        <w:t>{steps.</w:t>
      </w:r>
      <w:r w:rsidRPr="0069321F">
        <w:rPr>
          <w:color w:val="C45B1C"/>
        </w:rPr>
        <w:t>map</w:t>
      </w:r>
      <w:r w:rsidRPr="0069321F">
        <w:rPr>
          <w:color w:val="666666"/>
        </w:rPr>
        <w:t>((label</w:t>
      </w:r>
      <w:r w:rsidRPr="0069321F">
        <w:rPr>
          <w:color w:val="6E21BA"/>
        </w:rPr>
        <w:t>,</w:t>
      </w:r>
      <w:r w:rsidRPr="0069321F">
        <w:rPr>
          <w:color w:val="666666"/>
        </w:rPr>
        <w:t xml:space="preserve"> index) </w:t>
      </w:r>
      <w:r w:rsidRPr="0069321F">
        <w:rPr>
          <w:color w:val="6E21BA"/>
        </w:rPr>
        <w:t>=&gt;</w:t>
      </w:r>
      <w:r w:rsidRPr="0069321F">
        <w:rPr>
          <w:color w:val="666666"/>
        </w:rPr>
        <w:t xml:space="preserve"> {</w:t>
      </w:r>
    </w:p>
    <w:p w14:paraId="2A20580F" w14:textId="77777777" w:rsidR="0024119B" w:rsidRPr="0069321F" w:rsidRDefault="0024119B" w:rsidP="0024119B">
      <w:r w:rsidRPr="0069321F">
        <w:rPr>
          <w:color w:val="666666"/>
        </w:rPr>
        <w:t>     </w:t>
      </w:r>
      <w:r w:rsidRPr="0069321F">
        <w:rPr>
          <w:color w:val="6E21BA"/>
        </w:rPr>
        <w:t>const</w:t>
      </w:r>
      <w:r w:rsidRPr="0069321F">
        <w:rPr>
          <w:color w:val="666666"/>
        </w:rPr>
        <w:t xml:space="preserve"> stepNumber </w:t>
      </w:r>
      <w:r w:rsidRPr="0069321F">
        <w:rPr>
          <w:color w:val="6E21BA"/>
        </w:rPr>
        <w:t>=</w:t>
      </w:r>
      <w:r w:rsidRPr="0069321F">
        <w:rPr>
          <w:color w:val="666666"/>
        </w:rPr>
        <w:t xml:space="preserve"> index </w:t>
      </w:r>
      <w:r w:rsidRPr="0069321F">
        <w:rPr>
          <w:color w:val="6E21BA"/>
        </w:rPr>
        <w:t>+</w:t>
      </w:r>
      <w:r w:rsidRPr="0069321F">
        <w:rPr>
          <w:color w:val="666666"/>
        </w:rPr>
        <w:t xml:space="preserve"> </w:t>
      </w:r>
      <w:r w:rsidRPr="0069321F">
        <w:t>1</w:t>
      </w:r>
    </w:p>
    <w:p w14:paraId="35DEFB43" w14:textId="77777777" w:rsidR="0024119B" w:rsidRPr="0069321F" w:rsidRDefault="0024119B" w:rsidP="0024119B">
      <w:r w:rsidRPr="0069321F">
        <w:rPr>
          <w:color w:val="666666"/>
        </w:rPr>
        <w:t>     </w:t>
      </w:r>
      <w:r w:rsidRPr="0069321F">
        <w:rPr>
          <w:color w:val="6E21BA"/>
        </w:rPr>
        <w:t>const</w:t>
      </w:r>
      <w:r w:rsidRPr="0069321F">
        <w:rPr>
          <w:color w:val="666666"/>
        </w:rPr>
        <w:t xml:space="preserve"> isActive </w:t>
      </w:r>
      <w:r w:rsidRPr="0069321F">
        <w:rPr>
          <w:color w:val="6E21BA"/>
        </w:rPr>
        <w:t>=</w:t>
      </w:r>
      <w:r w:rsidRPr="0069321F">
        <w:rPr>
          <w:color w:val="666666"/>
        </w:rPr>
        <w:t xml:space="preserve"> stepNumber </w:t>
      </w:r>
      <w:r w:rsidRPr="0069321F">
        <w:rPr>
          <w:color w:val="6E21BA"/>
        </w:rPr>
        <w:t>===</w:t>
      </w:r>
      <w:r w:rsidRPr="0069321F">
        <w:rPr>
          <w:color w:val="666666"/>
        </w:rPr>
        <w:t xml:space="preserve"> step</w:t>
      </w:r>
    </w:p>
    <w:p w14:paraId="4659FB94" w14:textId="77777777" w:rsidR="0024119B" w:rsidRPr="0069321F" w:rsidRDefault="0024119B" w:rsidP="0024119B">
      <w:r w:rsidRPr="0069321F">
        <w:rPr>
          <w:color w:val="666666"/>
        </w:rPr>
        <w:lastRenderedPageBreak/>
        <w:t>     </w:t>
      </w:r>
      <w:r w:rsidRPr="0069321F">
        <w:rPr>
          <w:color w:val="6E21BA"/>
        </w:rPr>
        <w:t>const</w:t>
      </w:r>
      <w:r w:rsidRPr="0069321F">
        <w:rPr>
          <w:color w:val="666666"/>
        </w:rPr>
        <w:t xml:space="preserve"> isCompleted </w:t>
      </w:r>
      <w:r w:rsidRPr="0069321F">
        <w:rPr>
          <w:color w:val="6E21BA"/>
        </w:rPr>
        <w:t>=</w:t>
      </w:r>
      <w:r w:rsidRPr="0069321F">
        <w:rPr>
          <w:color w:val="666666"/>
        </w:rPr>
        <w:t xml:space="preserve"> stepNumber </w:t>
      </w:r>
      <w:r w:rsidRPr="0069321F">
        <w:rPr>
          <w:color w:val="6E21BA"/>
        </w:rPr>
        <w:t>&lt;</w:t>
      </w:r>
      <w:r w:rsidRPr="0069321F">
        <w:rPr>
          <w:color w:val="666666"/>
        </w:rPr>
        <w:t xml:space="preserve"> step</w:t>
      </w:r>
    </w:p>
    <w:p w14:paraId="05152620" w14:textId="77777777" w:rsidR="0024119B" w:rsidRPr="0069321F" w:rsidRDefault="0024119B" w:rsidP="0024119B"/>
    <w:p w14:paraId="1764466F" w14:textId="77777777" w:rsidR="0024119B" w:rsidRPr="0069321F" w:rsidRDefault="0024119B" w:rsidP="0024119B">
      <w:r w:rsidRPr="0069321F">
        <w:rPr>
          <w:color w:val="666666"/>
        </w:rPr>
        <w:t>     </w:t>
      </w:r>
      <w:r w:rsidRPr="0069321F">
        <w:rPr>
          <w:color w:val="6E21BA"/>
        </w:rPr>
        <w:t>return</w:t>
      </w:r>
      <w:r w:rsidRPr="0069321F">
        <w:rPr>
          <w:color w:val="666666"/>
        </w:rPr>
        <w:t xml:space="preserve"> (</w:t>
      </w:r>
    </w:p>
    <w:p w14:paraId="7CEEDBA0"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key=</w:t>
      </w:r>
      <w:r w:rsidRPr="0069321F">
        <w:rPr>
          <w:color w:val="666666"/>
        </w:rPr>
        <w:t xml:space="preserve">{index} </w:t>
      </w:r>
      <w:r w:rsidRPr="0069321F">
        <w:rPr>
          <w:color w:val="6E21BA"/>
        </w:rPr>
        <w:t>className=</w:t>
      </w:r>
      <w:r w:rsidRPr="0069321F">
        <w:t>"progress-block"</w:t>
      </w:r>
      <w:r w:rsidRPr="0069321F">
        <w:rPr>
          <w:color w:val="666666"/>
        </w:rPr>
        <w:t>&gt;</w:t>
      </w:r>
    </w:p>
    <w:p w14:paraId="726C7804"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t>"progress-label-vertical"</w:t>
      </w:r>
    </w:p>
    <w:p w14:paraId="46452B10" w14:textId="77777777" w:rsidR="0024119B" w:rsidRPr="0069321F" w:rsidRDefault="0024119B" w:rsidP="0024119B">
      <w:r w:rsidRPr="0069321F">
        <w:t>           </w:t>
      </w:r>
      <w:r w:rsidRPr="0069321F">
        <w:rPr>
          <w:color w:val="6E21BA"/>
        </w:rPr>
        <w:t>style=</w:t>
      </w:r>
      <w:r w:rsidRPr="0069321F">
        <w:rPr>
          <w:color w:val="666666"/>
        </w:rPr>
        <w:t xml:space="preserve">{{ </w:t>
      </w:r>
      <w:r w:rsidRPr="0069321F">
        <w:rPr>
          <w:color w:val="6E21BA"/>
        </w:rPr>
        <w:t>color:</w:t>
      </w:r>
      <w:r w:rsidRPr="0069321F">
        <w:rPr>
          <w:color w:val="666666"/>
        </w:rPr>
        <w:t xml:space="preserve"> isActive </w:t>
      </w:r>
      <w:r w:rsidRPr="0069321F">
        <w:rPr>
          <w:color w:val="6E21BA"/>
        </w:rPr>
        <w:t>?</w:t>
      </w:r>
      <w:r w:rsidRPr="0069321F">
        <w:rPr>
          <w:color w:val="666666"/>
        </w:rPr>
        <w:t xml:space="preserve"> </w:t>
      </w:r>
      <w:r w:rsidRPr="0069321F">
        <w:t>'var(--text)'</w:t>
      </w:r>
      <w:r w:rsidRPr="0069321F">
        <w:rPr>
          <w:color w:val="666666"/>
        </w:rPr>
        <w:t xml:space="preserve"> </w:t>
      </w:r>
      <w:r w:rsidRPr="0069321F">
        <w:rPr>
          <w:color w:val="6E21BA"/>
        </w:rPr>
        <w:t>:</w:t>
      </w:r>
      <w:r w:rsidRPr="0069321F">
        <w:rPr>
          <w:color w:val="666666"/>
        </w:rPr>
        <w:t xml:space="preserve"> </w:t>
      </w:r>
      <w:r w:rsidRPr="0069321F">
        <w:t>'var(--muted)'</w:t>
      </w:r>
      <w:r w:rsidRPr="0069321F">
        <w:rPr>
          <w:color w:val="666666"/>
        </w:rPr>
        <w:t xml:space="preserve"> }}</w:t>
      </w:r>
    </w:p>
    <w:p w14:paraId="6691D728" w14:textId="77777777" w:rsidR="0024119B" w:rsidRPr="0069321F" w:rsidRDefault="0024119B" w:rsidP="0024119B">
      <w:r w:rsidRPr="0069321F">
        <w:t>         </w:t>
      </w:r>
      <w:r w:rsidRPr="0069321F">
        <w:rPr>
          <w:color w:val="666666"/>
        </w:rPr>
        <w:t>&gt;</w:t>
      </w:r>
    </w:p>
    <w:p w14:paraId="03F80B47" w14:textId="77777777" w:rsidR="0024119B" w:rsidRPr="0069321F" w:rsidRDefault="0024119B" w:rsidP="0024119B">
      <w:r w:rsidRPr="0069321F">
        <w:t>           </w:t>
      </w:r>
      <w:r w:rsidRPr="0069321F">
        <w:rPr>
          <w:color w:val="666666"/>
        </w:rPr>
        <w:t>{label}</w:t>
      </w:r>
    </w:p>
    <w:p w14:paraId="5DD54BED"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5ACEB895" w14:textId="77777777" w:rsidR="0024119B" w:rsidRPr="0069321F" w:rsidRDefault="0024119B" w:rsidP="0024119B"/>
    <w:p w14:paraId="478C2523"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t>"progress-inner"</w:t>
      </w:r>
      <w:r w:rsidRPr="0069321F">
        <w:rPr>
          <w:color w:val="666666"/>
        </w:rPr>
        <w:t>&gt;</w:t>
      </w:r>
    </w:p>
    <w:p w14:paraId="667996F7"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rPr>
          <w:color w:val="666666"/>
        </w:rPr>
        <w:t>{</w:t>
      </w:r>
      <w:r w:rsidRPr="0069321F">
        <w:t xml:space="preserve">`progress-circle </w:t>
      </w:r>
      <w:r w:rsidRPr="0069321F">
        <w:rPr>
          <w:color w:val="0F58BD"/>
        </w:rPr>
        <w:t>${</w:t>
      </w:r>
      <w:r w:rsidRPr="0069321F">
        <w:rPr>
          <w:color w:val="666666"/>
        </w:rPr>
        <w:t>isActive</w:t>
      </w:r>
      <w:r w:rsidRPr="0069321F">
        <w:t xml:space="preserve"> </w:t>
      </w:r>
      <w:r w:rsidRPr="0069321F">
        <w:rPr>
          <w:color w:val="6E21BA"/>
        </w:rPr>
        <w:t>?</w:t>
      </w:r>
      <w:r w:rsidRPr="0069321F">
        <w:t xml:space="preserve"> 'is-active' </w:t>
      </w:r>
      <w:r w:rsidRPr="0069321F">
        <w:rPr>
          <w:color w:val="6E21BA"/>
        </w:rPr>
        <w:t>:</w:t>
      </w:r>
      <w:r w:rsidRPr="0069321F">
        <w:t xml:space="preserve"> ''</w:t>
      </w:r>
      <w:r w:rsidRPr="0069321F">
        <w:rPr>
          <w:color w:val="0F58BD"/>
        </w:rPr>
        <w:t>}</w:t>
      </w:r>
      <w:r w:rsidRPr="0069321F">
        <w:t>`</w:t>
      </w:r>
      <w:r w:rsidRPr="0069321F">
        <w:rPr>
          <w:color w:val="666666"/>
        </w:rPr>
        <w:t>}</w:t>
      </w:r>
    </w:p>
    <w:p w14:paraId="61A1671B" w14:textId="77777777" w:rsidR="0024119B" w:rsidRPr="0069321F" w:rsidRDefault="0024119B" w:rsidP="0024119B">
      <w:r w:rsidRPr="0069321F">
        <w:t>             </w:t>
      </w:r>
      <w:r w:rsidRPr="0069321F">
        <w:rPr>
          <w:color w:val="6E21BA"/>
        </w:rPr>
        <w:t>style=</w:t>
      </w:r>
      <w:r w:rsidRPr="0069321F">
        <w:rPr>
          <w:color w:val="666666"/>
        </w:rPr>
        <w:t>{{</w:t>
      </w:r>
    </w:p>
    <w:p w14:paraId="07FD6DCC" w14:textId="77777777" w:rsidR="0024119B" w:rsidRPr="0069321F" w:rsidRDefault="0024119B" w:rsidP="0024119B">
      <w:r w:rsidRPr="0069321F">
        <w:rPr>
          <w:color w:val="666666"/>
        </w:rPr>
        <w:t>               </w:t>
      </w:r>
      <w:r w:rsidRPr="0069321F">
        <w:rPr>
          <w:color w:val="6E21BA"/>
        </w:rPr>
        <w:t>background:</w:t>
      </w:r>
      <w:r w:rsidRPr="0069321F">
        <w:rPr>
          <w:color w:val="666666"/>
        </w:rPr>
        <w:t xml:space="preserve"> isCompleted </w:t>
      </w:r>
      <w:r w:rsidRPr="0069321F">
        <w:rPr>
          <w:color w:val="6E21BA"/>
        </w:rPr>
        <w:t>||</w:t>
      </w:r>
      <w:r w:rsidRPr="0069321F">
        <w:rPr>
          <w:color w:val="666666"/>
        </w:rPr>
        <w:t xml:space="preserve"> isActive </w:t>
      </w:r>
      <w:r w:rsidRPr="0069321F">
        <w:rPr>
          <w:color w:val="6E21BA"/>
        </w:rPr>
        <w:t>?</w:t>
      </w:r>
      <w:r w:rsidRPr="0069321F">
        <w:rPr>
          <w:color w:val="666666"/>
        </w:rPr>
        <w:t xml:space="preserve"> </w:t>
      </w:r>
      <w:r w:rsidRPr="0069321F">
        <w:t>'var(--brand)'</w:t>
      </w:r>
      <w:r w:rsidRPr="0069321F">
        <w:rPr>
          <w:color w:val="666666"/>
        </w:rPr>
        <w:t xml:space="preserve"> </w:t>
      </w:r>
      <w:r w:rsidRPr="0069321F">
        <w:rPr>
          <w:color w:val="6E21BA"/>
        </w:rPr>
        <w:t>:</w:t>
      </w:r>
      <w:r w:rsidRPr="0069321F">
        <w:rPr>
          <w:color w:val="666666"/>
        </w:rPr>
        <w:t xml:space="preserve"> </w:t>
      </w:r>
      <w:r w:rsidRPr="0069321F">
        <w:t>'#DCE0DA'</w:t>
      </w:r>
    </w:p>
    <w:p w14:paraId="2069EFAC" w14:textId="77777777" w:rsidR="0024119B" w:rsidRPr="0069321F" w:rsidRDefault="0024119B" w:rsidP="0024119B">
      <w:r w:rsidRPr="0069321F">
        <w:rPr>
          <w:color w:val="666666"/>
        </w:rPr>
        <w:t>             }}</w:t>
      </w:r>
    </w:p>
    <w:p w14:paraId="1B1C54AE" w14:textId="77777777" w:rsidR="0024119B" w:rsidRPr="0069321F" w:rsidRDefault="0024119B" w:rsidP="0024119B">
      <w:r w:rsidRPr="0069321F">
        <w:t>           </w:t>
      </w:r>
      <w:r w:rsidRPr="0069321F">
        <w:rPr>
          <w:color w:val="666666"/>
        </w:rPr>
        <w:t>&gt;</w:t>
      </w:r>
    </w:p>
    <w:p w14:paraId="28E95DB8" w14:textId="77777777" w:rsidR="0024119B" w:rsidRPr="0069321F" w:rsidRDefault="0024119B" w:rsidP="0024119B">
      <w:r w:rsidRPr="0069321F">
        <w:t>             </w:t>
      </w:r>
      <w:r w:rsidRPr="0069321F">
        <w:rPr>
          <w:color w:val="666666"/>
        </w:rPr>
        <w:t>{stepNumber}</w:t>
      </w:r>
    </w:p>
    <w:p w14:paraId="1BBD32C3"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4451314A" w14:textId="77777777" w:rsidR="0024119B" w:rsidRPr="0069321F" w:rsidRDefault="0024119B" w:rsidP="0024119B"/>
    <w:p w14:paraId="79DCC489" w14:textId="77777777" w:rsidR="0024119B" w:rsidRPr="0069321F" w:rsidRDefault="0024119B" w:rsidP="0024119B">
      <w:r w:rsidRPr="0069321F">
        <w:t>           </w:t>
      </w:r>
      <w:r w:rsidRPr="0069321F">
        <w:rPr>
          <w:color w:val="666666"/>
        </w:rPr>
        <w:t xml:space="preserve">{index </w:t>
      </w:r>
      <w:r w:rsidRPr="0069321F">
        <w:rPr>
          <w:color w:val="6E21BA"/>
        </w:rPr>
        <w:t>&lt;</w:t>
      </w:r>
      <w:r w:rsidRPr="0069321F">
        <w:rPr>
          <w:color w:val="666666"/>
        </w:rPr>
        <w:t xml:space="preserve"> steps.</w:t>
      </w:r>
      <w:r w:rsidRPr="0069321F">
        <w:rPr>
          <w:color w:val="6E21BA"/>
        </w:rPr>
        <w:t>length</w:t>
      </w:r>
      <w:r w:rsidRPr="0069321F">
        <w:rPr>
          <w:color w:val="666666"/>
        </w:rPr>
        <w:t xml:space="preserve"> </w:t>
      </w:r>
      <w:r w:rsidRPr="0069321F">
        <w:rPr>
          <w:color w:val="6E21BA"/>
        </w:rPr>
        <w:t>-</w:t>
      </w:r>
      <w:r w:rsidRPr="0069321F">
        <w:rPr>
          <w:color w:val="666666"/>
        </w:rPr>
        <w:t xml:space="preserve"> </w:t>
      </w:r>
      <w:r w:rsidRPr="0069321F">
        <w:t>1</w:t>
      </w:r>
      <w:r w:rsidRPr="0069321F">
        <w:rPr>
          <w:color w:val="666666"/>
        </w:rPr>
        <w:t xml:space="preserve"> </w:t>
      </w:r>
      <w:r w:rsidRPr="0069321F">
        <w:rPr>
          <w:color w:val="6E21BA"/>
        </w:rPr>
        <w:t>&amp;&amp;</w:t>
      </w:r>
      <w:r w:rsidRPr="0069321F">
        <w:rPr>
          <w:color w:val="666666"/>
        </w:rPr>
        <w:t xml:space="preserve"> (</w:t>
      </w:r>
    </w:p>
    <w:p w14:paraId="256CC81D"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className=</w:t>
      </w:r>
      <w:r w:rsidRPr="0069321F">
        <w:t>"progress-line-vertical"</w:t>
      </w:r>
    </w:p>
    <w:p w14:paraId="5945BC40" w14:textId="77777777" w:rsidR="0024119B" w:rsidRPr="0069321F" w:rsidRDefault="0024119B" w:rsidP="0024119B">
      <w:r w:rsidRPr="0069321F">
        <w:rPr>
          <w:color w:val="666666"/>
        </w:rPr>
        <w:t>               </w:t>
      </w:r>
      <w:r w:rsidRPr="0069321F">
        <w:rPr>
          <w:color w:val="6E21BA"/>
        </w:rPr>
        <w:t>style=</w:t>
      </w:r>
      <w:r w:rsidRPr="0069321F">
        <w:rPr>
          <w:color w:val="666666"/>
        </w:rPr>
        <w:t xml:space="preserve">{{ </w:t>
      </w:r>
      <w:r w:rsidRPr="0069321F">
        <w:rPr>
          <w:color w:val="6E21BA"/>
        </w:rPr>
        <w:t>background:</w:t>
      </w:r>
      <w:r w:rsidRPr="0069321F">
        <w:rPr>
          <w:color w:val="666666"/>
        </w:rPr>
        <w:t xml:space="preserve"> isCompleted </w:t>
      </w:r>
      <w:r w:rsidRPr="0069321F">
        <w:rPr>
          <w:color w:val="6E21BA"/>
        </w:rPr>
        <w:t>?</w:t>
      </w:r>
      <w:r w:rsidRPr="0069321F">
        <w:rPr>
          <w:color w:val="666666"/>
        </w:rPr>
        <w:t xml:space="preserve"> </w:t>
      </w:r>
      <w:r w:rsidRPr="0069321F">
        <w:t>'var(--brand)'</w:t>
      </w:r>
      <w:r w:rsidRPr="0069321F">
        <w:rPr>
          <w:color w:val="666666"/>
        </w:rPr>
        <w:t xml:space="preserve"> </w:t>
      </w:r>
      <w:r w:rsidRPr="0069321F">
        <w:rPr>
          <w:color w:val="6E21BA"/>
        </w:rPr>
        <w:t>:</w:t>
      </w:r>
      <w:r w:rsidRPr="0069321F">
        <w:rPr>
          <w:color w:val="666666"/>
        </w:rPr>
        <w:t xml:space="preserve"> </w:t>
      </w:r>
      <w:r w:rsidRPr="0069321F">
        <w:t>'#DCE0DA'</w:t>
      </w:r>
      <w:r w:rsidRPr="0069321F">
        <w:rPr>
          <w:color w:val="666666"/>
        </w:rPr>
        <w:t xml:space="preserve"> }}</w:t>
      </w:r>
    </w:p>
    <w:p w14:paraId="6353DA89" w14:textId="77777777" w:rsidR="0024119B" w:rsidRPr="0069321F" w:rsidRDefault="0024119B" w:rsidP="0024119B">
      <w:r w:rsidRPr="0069321F">
        <w:rPr>
          <w:color w:val="666666"/>
        </w:rPr>
        <w:t>             /&gt;</w:t>
      </w:r>
    </w:p>
    <w:p w14:paraId="22F39A34" w14:textId="77777777" w:rsidR="0024119B" w:rsidRPr="0069321F" w:rsidRDefault="0024119B" w:rsidP="0024119B">
      <w:r w:rsidRPr="0069321F">
        <w:rPr>
          <w:color w:val="666666"/>
        </w:rPr>
        <w:t>           )}</w:t>
      </w:r>
    </w:p>
    <w:p w14:paraId="766F8DF6"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30A604BD"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6C108F90" w14:textId="77777777" w:rsidR="0024119B" w:rsidRPr="0069321F" w:rsidRDefault="0024119B" w:rsidP="0024119B">
      <w:r w:rsidRPr="0069321F">
        <w:rPr>
          <w:color w:val="666666"/>
        </w:rPr>
        <w:t>     )</w:t>
      </w:r>
    </w:p>
    <w:p w14:paraId="52607D66" w14:textId="77777777" w:rsidR="0024119B" w:rsidRPr="0069321F" w:rsidRDefault="0024119B" w:rsidP="0024119B">
      <w:r w:rsidRPr="0069321F">
        <w:rPr>
          <w:color w:val="666666"/>
        </w:rPr>
        <w:t>   })}</w:t>
      </w:r>
    </w:p>
    <w:p w14:paraId="5AB79615" w14:textId="77777777" w:rsidR="0024119B" w:rsidRDefault="0024119B" w:rsidP="0024119B">
      <w:pPr>
        <w:rPr>
          <w:color w:val="666666"/>
        </w:rPr>
      </w:pPr>
      <w:r w:rsidRPr="0069321F">
        <w:t> </w:t>
      </w:r>
      <w:r w:rsidRPr="0069321F">
        <w:rPr>
          <w:color w:val="666666"/>
        </w:rPr>
        <w:t>&lt;/</w:t>
      </w:r>
      <w:r w:rsidRPr="0069321F">
        <w:rPr>
          <w:color w:val="6E21BA"/>
        </w:rPr>
        <w:t>div</w:t>
      </w:r>
      <w:r w:rsidRPr="0069321F">
        <w:rPr>
          <w:color w:val="666666"/>
        </w:rPr>
        <w:t>&gt;</w:t>
      </w:r>
    </w:p>
    <w:p w14:paraId="50059046" w14:textId="77777777" w:rsidR="0024119B" w:rsidRDefault="0024119B" w:rsidP="0024119B">
      <w:pPr>
        <w:rPr>
          <w:color w:val="666666"/>
        </w:rPr>
      </w:pPr>
    </w:p>
    <w:p w14:paraId="007CB5CF" w14:textId="6EC496BA" w:rsidR="0024119B" w:rsidRDefault="00746587" w:rsidP="00746587">
      <w:pPr>
        <w:pStyle w:val="Heading5"/>
        <w:spacing w:line="360" w:lineRule="auto"/>
      </w:pPr>
      <w:r>
        <w:t xml:space="preserve">2. </w:t>
      </w:r>
      <w:r w:rsidR="0024119B">
        <w:t>Smart Labels With Tooltips</w:t>
      </w:r>
    </w:p>
    <w:p w14:paraId="4B577AA6" w14:textId="77777777" w:rsidR="0024119B" w:rsidRPr="007E450E" w:rsidRDefault="0024119B" w:rsidP="0024119B">
      <w:r w:rsidRPr="007E450E">
        <w:t>const</w:t>
      </w:r>
      <w:r w:rsidRPr="007E450E">
        <w:rPr>
          <w:color w:val="666666"/>
        </w:rPr>
        <w:t xml:space="preserve"> </w:t>
      </w:r>
      <w:r w:rsidRPr="007E450E">
        <w:rPr>
          <w:color w:val="C45B1C"/>
        </w:rPr>
        <w:t>Label</w:t>
      </w:r>
      <w:r w:rsidRPr="007E450E">
        <w:rPr>
          <w:color w:val="666666"/>
        </w:rPr>
        <w:t xml:space="preserve"> </w:t>
      </w:r>
      <w:r w:rsidRPr="007E450E">
        <w:t>=</w:t>
      </w:r>
      <w:r w:rsidRPr="007E450E">
        <w:rPr>
          <w:color w:val="666666"/>
        </w:rPr>
        <w:t xml:space="preserve"> ({ children</w:t>
      </w:r>
      <w:r w:rsidRPr="007E450E">
        <w:t>,</w:t>
      </w:r>
      <w:r w:rsidRPr="007E450E">
        <w:rPr>
          <w:color w:val="666666"/>
        </w:rPr>
        <w:t xml:space="preserve"> tip</w:t>
      </w:r>
      <w:r w:rsidRPr="007E450E">
        <w:t>,</w:t>
      </w:r>
      <w:r w:rsidRPr="007E450E">
        <w:rPr>
          <w:color w:val="666666"/>
        </w:rPr>
        <w:t xml:space="preserve"> required }</w:t>
      </w:r>
      <w:r w:rsidRPr="007E450E">
        <w:t xml:space="preserve">: { children: </w:t>
      </w:r>
      <w:r w:rsidRPr="007E450E">
        <w:rPr>
          <w:color w:val="0F58BD"/>
        </w:rPr>
        <w:t>React</w:t>
      </w:r>
      <w:r w:rsidRPr="007E450E">
        <w:t>.</w:t>
      </w:r>
      <w:r w:rsidRPr="007E450E">
        <w:rPr>
          <w:color w:val="0F58BD"/>
        </w:rPr>
        <w:t>ReactNode</w:t>
      </w:r>
      <w:r w:rsidRPr="007E450E">
        <w:t>, tip: string, required?: boolean }</w:t>
      </w:r>
      <w:r w:rsidRPr="007E450E">
        <w:rPr>
          <w:color w:val="666666"/>
        </w:rPr>
        <w:t xml:space="preserve">) </w:t>
      </w:r>
      <w:r w:rsidRPr="007E450E">
        <w:t>=&gt;</w:t>
      </w:r>
      <w:r w:rsidRPr="007E450E">
        <w:rPr>
          <w:color w:val="666666"/>
        </w:rPr>
        <w:t xml:space="preserve"> (</w:t>
      </w:r>
    </w:p>
    <w:p w14:paraId="760911D6" w14:textId="77777777" w:rsidR="0024119B" w:rsidRPr="007E450E" w:rsidRDefault="0024119B" w:rsidP="0024119B">
      <w:r w:rsidRPr="007E450E">
        <w:rPr>
          <w:color w:val="666666"/>
        </w:rPr>
        <w:t> &lt;</w:t>
      </w:r>
      <w:r w:rsidRPr="007E450E">
        <w:t>label</w:t>
      </w:r>
      <w:r w:rsidRPr="007E450E">
        <w:rPr>
          <w:color w:val="666666"/>
        </w:rPr>
        <w:t xml:space="preserve"> </w:t>
      </w:r>
      <w:r w:rsidRPr="007E450E">
        <w:t>className=</w:t>
      </w:r>
      <w:r w:rsidRPr="007E450E">
        <w:rPr>
          <w:color w:val="187B34"/>
        </w:rPr>
        <w:t>"tooltip-container"</w:t>
      </w:r>
      <w:r w:rsidRPr="007E450E">
        <w:rPr>
          <w:color w:val="666666"/>
        </w:rPr>
        <w:t>&gt;</w:t>
      </w:r>
    </w:p>
    <w:p w14:paraId="54FE3ABF" w14:textId="77777777" w:rsidR="0024119B" w:rsidRPr="007E450E" w:rsidRDefault="0024119B" w:rsidP="0024119B">
      <w:r w:rsidRPr="007E450E">
        <w:rPr>
          <w:color w:val="187B34"/>
        </w:rPr>
        <w:t>   </w:t>
      </w:r>
      <w:r w:rsidRPr="007E450E">
        <w:rPr>
          <w:color w:val="666666"/>
        </w:rPr>
        <w:t>{children}</w:t>
      </w:r>
    </w:p>
    <w:p w14:paraId="3820A2E7" w14:textId="77777777" w:rsidR="0024119B" w:rsidRPr="007E450E" w:rsidRDefault="0024119B" w:rsidP="0024119B">
      <w:r w:rsidRPr="007E450E">
        <w:rPr>
          <w:color w:val="187B34"/>
        </w:rPr>
        <w:t>   </w:t>
      </w:r>
      <w:r w:rsidRPr="007E450E">
        <w:rPr>
          <w:color w:val="666666"/>
        </w:rPr>
        <w:t xml:space="preserve">{required </w:t>
      </w:r>
      <w:r w:rsidRPr="007E450E">
        <w:t>&amp;&amp;</w:t>
      </w:r>
      <w:r w:rsidRPr="007E450E">
        <w:rPr>
          <w:color w:val="666666"/>
        </w:rPr>
        <w:t xml:space="preserve"> &lt;</w:t>
      </w:r>
      <w:r w:rsidRPr="007E450E">
        <w:t>span</w:t>
      </w:r>
      <w:r w:rsidRPr="007E450E">
        <w:rPr>
          <w:color w:val="666666"/>
        </w:rPr>
        <w:t xml:space="preserve"> </w:t>
      </w:r>
      <w:r w:rsidRPr="007E450E">
        <w:t>className=</w:t>
      </w:r>
      <w:r w:rsidRPr="007E450E">
        <w:rPr>
          <w:color w:val="187B34"/>
        </w:rPr>
        <w:t>"required-star"</w:t>
      </w:r>
      <w:r w:rsidRPr="007E450E">
        <w:rPr>
          <w:color w:val="666666"/>
        </w:rPr>
        <w:t>&gt;</w:t>
      </w:r>
      <w:r w:rsidRPr="007E450E">
        <w:rPr>
          <w:color w:val="187B34"/>
        </w:rPr>
        <w:t>*</w:t>
      </w:r>
      <w:r w:rsidRPr="007E450E">
        <w:rPr>
          <w:color w:val="666666"/>
        </w:rPr>
        <w:t>&lt;/</w:t>
      </w:r>
      <w:r w:rsidRPr="007E450E">
        <w:t>span</w:t>
      </w:r>
      <w:r w:rsidRPr="007E450E">
        <w:rPr>
          <w:color w:val="666666"/>
        </w:rPr>
        <w:t>&gt;}</w:t>
      </w:r>
    </w:p>
    <w:p w14:paraId="571658E0" w14:textId="77777777" w:rsidR="0024119B" w:rsidRPr="007E450E" w:rsidRDefault="0024119B" w:rsidP="0024119B">
      <w:r w:rsidRPr="007E450E">
        <w:rPr>
          <w:color w:val="187B34"/>
        </w:rPr>
        <w:t>   </w:t>
      </w:r>
      <w:r w:rsidRPr="007E450E">
        <w:rPr>
          <w:color w:val="666666"/>
        </w:rPr>
        <w:t>&lt;</w:t>
      </w:r>
      <w:r w:rsidRPr="007E450E">
        <w:t>span</w:t>
      </w:r>
      <w:r w:rsidRPr="007E450E">
        <w:rPr>
          <w:color w:val="187B34"/>
        </w:rPr>
        <w:t xml:space="preserve"> </w:t>
      </w:r>
      <w:r w:rsidRPr="007E450E">
        <w:t>className=</w:t>
      </w:r>
      <w:r w:rsidRPr="007E450E">
        <w:rPr>
          <w:color w:val="187B34"/>
        </w:rPr>
        <w:t>"tooltip-icon"</w:t>
      </w:r>
      <w:r w:rsidRPr="007E450E">
        <w:rPr>
          <w:color w:val="666666"/>
        </w:rPr>
        <w:t>&gt;</w:t>
      </w:r>
    </w:p>
    <w:p w14:paraId="0F5C64DE" w14:textId="77777777" w:rsidR="0024119B" w:rsidRPr="007E450E" w:rsidRDefault="0024119B" w:rsidP="0024119B">
      <w:r w:rsidRPr="007E450E">
        <w:rPr>
          <w:color w:val="187B34"/>
        </w:rPr>
        <w:t>     </w:t>
      </w:r>
      <w:r w:rsidRPr="007E450E">
        <w:rPr>
          <w:rFonts w:ascii="MS Mincho" w:eastAsia="MS Mincho" w:hAnsi="MS Mincho" w:cs="MS Mincho" w:hint="eastAsia"/>
          <w:color w:val="187B34"/>
        </w:rPr>
        <w:t>ⓘ</w:t>
      </w:r>
    </w:p>
    <w:p w14:paraId="669643CE" w14:textId="77777777" w:rsidR="0024119B" w:rsidRPr="007E450E" w:rsidRDefault="0024119B" w:rsidP="0024119B">
      <w:r w:rsidRPr="007E450E">
        <w:rPr>
          <w:color w:val="187B34"/>
        </w:rPr>
        <w:t>     </w:t>
      </w:r>
      <w:r w:rsidRPr="007E450E">
        <w:rPr>
          <w:color w:val="666666"/>
        </w:rPr>
        <w:t>&lt;</w:t>
      </w:r>
      <w:r w:rsidRPr="007E450E">
        <w:t>span</w:t>
      </w:r>
      <w:r w:rsidRPr="007E450E">
        <w:rPr>
          <w:color w:val="187B34"/>
        </w:rPr>
        <w:t xml:space="preserve"> </w:t>
      </w:r>
      <w:r w:rsidRPr="007E450E">
        <w:t>className=</w:t>
      </w:r>
      <w:r w:rsidRPr="007E450E">
        <w:rPr>
          <w:color w:val="187B34"/>
        </w:rPr>
        <w:t>"tooltip-text"</w:t>
      </w:r>
      <w:r w:rsidRPr="007E450E">
        <w:rPr>
          <w:color w:val="666666"/>
        </w:rPr>
        <w:t>&gt;{tip}&lt;/</w:t>
      </w:r>
      <w:r w:rsidRPr="007E450E">
        <w:t>span</w:t>
      </w:r>
      <w:r w:rsidRPr="007E450E">
        <w:rPr>
          <w:color w:val="666666"/>
        </w:rPr>
        <w:t>&gt;</w:t>
      </w:r>
    </w:p>
    <w:p w14:paraId="2DB427A7" w14:textId="77777777" w:rsidR="0024119B" w:rsidRPr="007E450E" w:rsidRDefault="0024119B" w:rsidP="0024119B">
      <w:r w:rsidRPr="007E450E">
        <w:rPr>
          <w:color w:val="187B34"/>
        </w:rPr>
        <w:t>   </w:t>
      </w:r>
      <w:r w:rsidRPr="007E450E">
        <w:rPr>
          <w:color w:val="666666"/>
        </w:rPr>
        <w:t>&lt;/</w:t>
      </w:r>
      <w:r w:rsidRPr="007E450E">
        <w:t>span</w:t>
      </w:r>
      <w:r w:rsidRPr="007E450E">
        <w:rPr>
          <w:color w:val="666666"/>
        </w:rPr>
        <w:t>&gt;</w:t>
      </w:r>
    </w:p>
    <w:p w14:paraId="73620822" w14:textId="77777777" w:rsidR="0024119B" w:rsidRPr="007E450E" w:rsidRDefault="0024119B" w:rsidP="0024119B">
      <w:r w:rsidRPr="007E450E">
        <w:rPr>
          <w:color w:val="187B34"/>
        </w:rPr>
        <w:t> </w:t>
      </w:r>
      <w:r w:rsidRPr="007E450E">
        <w:rPr>
          <w:color w:val="666666"/>
        </w:rPr>
        <w:t>&lt;/</w:t>
      </w:r>
      <w:r w:rsidRPr="007E450E">
        <w:t>label</w:t>
      </w:r>
      <w:r w:rsidRPr="007E450E">
        <w:rPr>
          <w:color w:val="666666"/>
        </w:rPr>
        <w:t>&gt;</w:t>
      </w:r>
    </w:p>
    <w:p w14:paraId="12DEF1B9" w14:textId="77777777" w:rsidR="0024119B" w:rsidRPr="007E450E" w:rsidRDefault="0024119B" w:rsidP="0024119B">
      <w:r w:rsidRPr="007E450E">
        <w:rPr>
          <w:color w:val="666666"/>
        </w:rPr>
        <w:t>)</w:t>
      </w:r>
    </w:p>
    <w:p w14:paraId="0DEBF2F1" w14:textId="77777777" w:rsidR="0024119B" w:rsidRDefault="0024119B" w:rsidP="0024119B"/>
    <w:p w14:paraId="2FD3CBE3" w14:textId="738B6572" w:rsidR="0024119B" w:rsidRDefault="0035137A" w:rsidP="0035137A">
      <w:pPr>
        <w:pStyle w:val="Heading5"/>
        <w:tabs>
          <w:tab w:val="num" w:pos="720"/>
        </w:tabs>
        <w:spacing w:line="360" w:lineRule="auto"/>
      </w:pPr>
      <w:r>
        <w:lastRenderedPageBreak/>
        <w:t xml:space="preserve">3. </w:t>
      </w:r>
      <w:r w:rsidR="0024119B">
        <w:t>Step 1 - Personal Information</w:t>
      </w:r>
    </w:p>
    <w:p w14:paraId="58F32928" w14:textId="77777777" w:rsidR="00690F66" w:rsidRDefault="0035137A" w:rsidP="00690F66">
      <w:pPr>
        <w:keepNext/>
        <w:jc w:val="center"/>
      </w:pPr>
      <w:r>
        <w:fldChar w:fldCharType="begin"/>
      </w:r>
      <w:r>
        <w:instrText xml:space="preserve"> INCLUDEPICTURE "https://codahosted.io/docs/p2-NY3PaT6/blobs/bl-VTHN7vgVk_/1b610ffc825f50cfd0e9800eedbe275c677cf5302216c2d510dad20735f2118c33eca3775174017d052fc2856bf9aab0253c068c3e25c7cadfcdf4fc97576eb844ce0eef1a4788f6c28465e4c13b157373bd439b30ae4ad3d11af9722f88194104e1d619" \* MERGEFORMATINET </w:instrText>
      </w:r>
      <w:r>
        <w:fldChar w:fldCharType="separate"/>
      </w:r>
      <w:r>
        <w:rPr>
          <w:noProof/>
        </w:rPr>
        <w:drawing>
          <wp:inline distT="0" distB="0" distL="0" distR="0" wp14:anchorId="65061D41" wp14:editId="369D2579">
            <wp:extent cx="4013200" cy="2619296"/>
            <wp:effectExtent l="0" t="0" r="0" b="0"/>
            <wp:docPr id="338848824" name="Picture 1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848824" name="Picture 13" descr="A screenshot of a computer&#10;&#10;AI-generated content may be incorrect."/>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030572" cy="2630634"/>
                    </a:xfrm>
                    <a:prstGeom prst="rect">
                      <a:avLst/>
                    </a:prstGeom>
                    <a:noFill/>
                    <a:ln>
                      <a:noFill/>
                    </a:ln>
                  </pic:spPr>
                </pic:pic>
              </a:graphicData>
            </a:graphic>
          </wp:inline>
        </w:drawing>
      </w:r>
      <w:r>
        <w:fldChar w:fldCharType="end"/>
      </w:r>
    </w:p>
    <w:p w14:paraId="4C461C8E" w14:textId="717CFFD5" w:rsidR="0035137A" w:rsidRPr="0035137A" w:rsidRDefault="00690F66" w:rsidP="00690F66">
      <w:pPr>
        <w:pStyle w:val="Caption"/>
        <w:jc w:val="center"/>
      </w:pPr>
      <w:r>
        <w:t xml:space="preserve">Appendix </w:t>
      </w:r>
      <w:fldSimple w:instr=" SEQ Appendix \* ARABIC ">
        <w:r>
          <w:rPr>
            <w:noProof/>
          </w:rPr>
          <w:t>32</w:t>
        </w:r>
      </w:fldSimple>
    </w:p>
    <w:p w14:paraId="483B93E2" w14:textId="77777777" w:rsidR="0035137A" w:rsidRDefault="0035137A" w:rsidP="0024119B">
      <w:pPr>
        <w:rPr>
          <w:color w:val="6E21BA"/>
        </w:rPr>
      </w:pPr>
    </w:p>
    <w:p w14:paraId="6B41901D" w14:textId="05772E65" w:rsidR="0024119B" w:rsidRPr="007E450E" w:rsidRDefault="0024119B" w:rsidP="0024119B">
      <w:r w:rsidRPr="007E450E">
        <w:rPr>
          <w:color w:val="6E21BA"/>
        </w:rPr>
        <w:t>&lt;</w:t>
      </w:r>
      <w:r w:rsidRPr="007E450E">
        <w:t>input</w:t>
      </w:r>
    </w:p>
    <w:p w14:paraId="4D42A1C5" w14:textId="77777777" w:rsidR="0024119B" w:rsidRPr="007E450E" w:rsidRDefault="0024119B" w:rsidP="0024119B">
      <w:r w:rsidRPr="007E450E">
        <w:t> type</w:t>
      </w:r>
      <w:r w:rsidRPr="007E450E">
        <w:rPr>
          <w:color w:val="6E21BA"/>
        </w:rPr>
        <w:t>=</w:t>
      </w:r>
      <w:r w:rsidRPr="007E450E">
        <w:rPr>
          <w:color w:val="187B34"/>
        </w:rPr>
        <w:t>"number"</w:t>
      </w:r>
    </w:p>
    <w:p w14:paraId="1044D85D" w14:textId="77777777" w:rsidR="0024119B" w:rsidRPr="007E450E" w:rsidRDefault="0024119B" w:rsidP="0024119B">
      <w:r w:rsidRPr="007E450E">
        <w:t> name</w:t>
      </w:r>
      <w:r w:rsidRPr="007E450E">
        <w:rPr>
          <w:color w:val="6E21BA"/>
        </w:rPr>
        <w:t>=</w:t>
      </w:r>
      <w:r w:rsidRPr="007E450E">
        <w:rPr>
          <w:color w:val="187B34"/>
        </w:rPr>
        <w:t>"no_of_dependents"</w:t>
      </w:r>
    </w:p>
    <w:p w14:paraId="3C2D1A70" w14:textId="77777777" w:rsidR="0024119B" w:rsidRPr="007E450E" w:rsidRDefault="0024119B" w:rsidP="0024119B">
      <w:r w:rsidRPr="007E450E">
        <w:t> value</w:t>
      </w:r>
      <w:r w:rsidRPr="007E450E">
        <w:rPr>
          <w:color w:val="6E21BA"/>
        </w:rPr>
        <w:t>=</w:t>
      </w:r>
      <w:r w:rsidRPr="007E450E">
        <w:t>{form</w:t>
      </w:r>
      <w:r w:rsidRPr="007E450E">
        <w:rPr>
          <w:color w:val="6E21BA"/>
        </w:rPr>
        <w:t>.</w:t>
      </w:r>
      <w:r w:rsidRPr="007E450E">
        <w:rPr>
          <w:color w:val="C45B1C"/>
        </w:rPr>
        <w:t>no_of_dependents</w:t>
      </w:r>
      <w:r w:rsidRPr="007E450E">
        <w:t>}</w:t>
      </w:r>
    </w:p>
    <w:p w14:paraId="295C0C70" w14:textId="77777777" w:rsidR="0024119B" w:rsidRPr="007E450E" w:rsidRDefault="0024119B" w:rsidP="0024119B">
      <w:r w:rsidRPr="007E450E">
        <w:t> onChange</w:t>
      </w:r>
      <w:r w:rsidRPr="007E450E">
        <w:rPr>
          <w:color w:val="6E21BA"/>
        </w:rPr>
        <w:t>=</w:t>
      </w:r>
      <w:r w:rsidRPr="007E450E">
        <w:t>{handleChange}</w:t>
      </w:r>
    </w:p>
    <w:p w14:paraId="4B55DEAE" w14:textId="77777777" w:rsidR="0024119B" w:rsidRPr="007E450E" w:rsidRDefault="0024119B" w:rsidP="0024119B">
      <w:r w:rsidRPr="007E450E">
        <w:t> onBlur</w:t>
      </w:r>
      <w:r w:rsidRPr="007E450E">
        <w:rPr>
          <w:color w:val="6E21BA"/>
        </w:rPr>
        <w:t>=</w:t>
      </w:r>
      <w:r w:rsidRPr="007E450E">
        <w:t>{handleBlur}</w:t>
      </w:r>
    </w:p>
    <w:p w14:paraId="384CA9AE" w14:textId="77777777" w:rsidR="0024119B" w:rsidRPr="007E450E" w:rsidRDefault="0024119B" w:rsidP="0024119B">
      <w:r w:rsidRPr="007E450E">
        <w:t> className</w:t>
      </w:r>
      <w:r w:rsidRPr="007E450E">
        <w:rPr>
          <w:color w:val="6E21BA"/>
        </w:rPr>
        <w:t>=</w:t>
      </w:r>
      <w:r w:rsidRPr="007E450E">
        <w:t>{touched</w:t>
      </w:r>
      <w:r w:rsidRPr="007E450E">
        <w:rPr>
          <w:color w:val="6E21BA"/>
        </w:rPr>
        <w:t>.</w:t>
      </w:r>
      <w:r w:rsidRPr="007E450E">
        <w:rPr>
          <w:color w:val="C45B1C"/>
        </w:rPr>
        <w:t>no_of_dependents</w:t>
      </w:r>
      <w:r w:rsidRPr="007E450E">
        <w:t xml:space="preserve"> </w:t>
      </w:r>
      <w:r w:rsidRPr="007E450E">
        <w:rPr>
          <w:color w:val="6E21BA"/>
        </w:rPr>
        <w:t>&amp;&amp;</w:t>
      </w:r>
      <w:r w:rsidRPr="007E450E">
        <w:t xml:space="preserve"> inlineErrors</w:t>
      </w:r>
      <w:r w:rsidRPr="007E450E">
        <w:rPr>
          <w:color w:val="6E21BA"/>
        </w:rPr>
        <w:t>.</w:t>
      </w:r>
      <w:r w:rsidRPr="007E450E">
        <w:rPr>
          <w:color w:val="C45B1C"/>
        </w:rPr>
        <w:t>no_of_dependents</w:t>
      </w:r>
    </w:p>
    <w:p w14:paraId="70164456" w14:textId="77777777" w:rsidR="0024119B" w:rsidRPr="007E450E" w:rsidRDefault="0024119B" w:rsidP="0024119B">
      <w:r w:rsidRPr="007E450E">
        <w:t>   </w:t>
      </w:r>
      <w:r w:rsidRPr="007E450E">
        <w:rPr>
          <w:color w:val="6E21BA"/>
        </w:rPr>
        <w:t>?</w:t>
      </w:r>
      <w:r w:rsidRPr="007E450E">
        <w:t xml:space="preserve"> </w:t>
      </w:r>
      <w:r w:rsidRPr="007E450E">
        <w:rPr>
          <w:color w:val="187B34"/>
        </w:rPr>
        <w:t>'error-input'</w:t>
      </w:r>
    </w:p>
    <w:p w14:paraId="21488610" w14:textId="77777777" w:rsidR="0024119B" w:rsidRPr="007E450E" w:rsidRDefault="0024119B" w:rsidP="0024119B">
      <w:r w:rsidRPr="007E450E">
        <w:t>   </w:t>
      </w:r>
      <w:r w:rsidRPr="007E450E">
        <w:rPr>
          <w:color w:val="6E21BA"/>
        </w:rPr>
        <w:t>:</w:t>
      </w:r>
      <w:r w:rsidRPr="007E450E">
        <w:t xml:space="preserve"> touched</w:t>
      </w:r>
      <w:r w:rsidRPr="007E450E">
        <w:rPr>
          <w:color w:val="6E21BA"/>
        </w:rPr>
        <w:t>.</w:t>
      </w:r>
      <w:r w:rsidRPr="007E450E">
        <w:rPr>
          <w:color w:val="C45B1C"/>
        </w:rPr>
        <w:t>no_of_dependents</w:t>
      </w:r>
      <w:r w:rsidRPr="007E450E">
        <w:t xml:space="preserve"> </w:t>
      </w:r>
      <w:r w:rsidRPr="007E450E">
        <w:rPr>
          <w:color w:val="6E21BA"/>
        </w:rPr>
        <w:t>&amp;&amp;</w:t>
      </w:r>
      <w:r w:rsidRPr="007E450E">
        <w:t xml:space="preserve"> form</w:t>
      </w:r>
      <w:r w:rsidRPr="007E450E">
        <w:rPr>
          <w:color w:val="6E21BA"/>
        </w:rPr>
        <w:t>.</w:t>
      </w:r>
      <w:r w:rsidRPr="007E450E">
        <w:rPr>
          <w:color w:val="C45B1C"/>
        </w:rPr>
        <w:t>no_of_dependents</w:t>
      </w:r>
      <w:r w:rsidRPr="007E450E">
        <w:t xml:space="preserve"> </w:t>
      </w:r>
      <w:r w:rsidRPr="007E450E">
        <w:rPr>
          <w:color w:val="6E21BA"/>
        </w:rPr>
        <w:t>!==</w:t>
      </w:r>
      <w:r w:rsidRPr="007E450E">
        <w:t xml:space="preserve"> </w:t>
      </w:r>
      <w:r w:rsidRPr="007E450E">
        <w:rPr>
          <w:color w:val="187B34"/>
        </w:rPr>
        <w:t>''</w:t>
      </w:r>
    </w:p>
    <w:p w14:paraId="764BE029" w14:textId="77777777" w:rsidR="0024119B" w:rsidRPr="007E450E" w:rsidRDefault="0024119B" w:rsidP="0024119B">
      <w:r w:rsidRPr="007E450E">
        <w:t>   </w:t>
      </w:r>
      <w:r w:rsidRPr="007E450E">
        <w:rPr>
          <w:color w:val="6E21BA"/>
        </w:rPr>
        <w:t>?</w:t>
      </w:r>
      <w:r w:rsidRPr="007E450E">
        <w:t xml:space="preserve"> </w:t>
      </w:r>
      <w:r w:rsidRPr="007E450E">
        <w:rPr>
          <w:color w:val="187B34"/>
        </w:rPr>
        <w:t>'valid-input'</w:t>
      </w:r>
    </w:p>
    <w:p w14:paraId="57E3889E" w14:textId="77777777" w:rsidR="0024119B" w:rsidRPr="007E450E" w:rsidRDefault="0024119B" w:rsidP="0024119B">
      <w:r w:rsidRPr="007E450E">
        <w:t>   </w:t>
      </w:r>
      <w:r w:rsidRPr="007E450E">
        <w:rPr>
          <w:color w:val="6E21BA"/>
        </w:rPr>
        <w:t>:</w:t>
      </w:r>
      <w:r w:rsidRPr="007E450E">
        <w:t xml:space="preserve"> </w:t>
      </w:r>
      <w:r w:rsidRPr="007E450E">
        <w:rPr>
          <w:color w:val="187B34"/>
        </w:rPr>
        <w:t>''</w:t>
      </w:r>
      <w:r w:rsidRPr="007E450E">
        <w:t>}</w:t>
      </w:r>
    </w:p>
    <w:p w14:paraId="4EFCFBAD" w14:textId="77777777" w:rsidR="0024119B" w:rsidRPr="007E450E" w:rsidRDefault="0024119B" w:rsidP="0024119B">
      <w:r w:rsidRPr="007E450E">
        <w:rPr>
          <w:color w:val="6E21BA"/>
        </w:rPr>
        <w:t>/&gt;</w:t>
      </w:r>
    </w:p>
    <w:p w14:paraId="5A4FF35D" w14:textId="53C860FD" w:rsidR="0024119B" w:rsidRDefault="00AC3BC5" w:rsidP="00AC3BC5">
      <w:pPr>
        <w:pStyle w:val="Heading5"/>
        <w:tabs>
          <w:tab w:val="num" w:pos="720"/>
        </w:tabs>
        <w:spacing w:line="360" w:lineRule="auto"/>
      </w:pPr>
      <w:r>
        <w:t xml:space="preserve">4. </w:t>
      </w:r>
      <w:r w:rsidR="0024119B">
        <w:t>Step 2 - Loan Details and Real-Time DTI Ratio</w:t>
      </w:r>
    </w:p>
    <w:p w14:paraId="4D5FA3D5" w14:textId="77777777" w:rsidR="00690F66" w:rsidRDefault="0035137A" w:rsidP="00690F66">
      <w:pPr>
        <w:keepNext/>
        <w:jc w:val="center"/>
      </w:pPr>
      <w:r>
        <w:fldChar w:fldCharType="begin"/>
      </w:r>
      <w:r>
        <w:instrText xml:space="preserve"> INCLUDEPICTURE "https://codahosted.io/docs/p2-NY3PaT6/blobs/bl-AyeXfRRuGR/93dedd543d21acda85aa642201f1c0e5b0a2a6d10bece6385f91e6986ba9414fee59ab2c2baf02173470864d12337f185d0cd904f8465f174c922ba3c660b2c33180926b989afb5772d3c0e7422edab2aaafd6e031fdf0ca2cbd750e29b30bf686f16e6f" \* MERGEFORMATINET </w:instrText>
      </w:r>
      <w:r>
        <w:fldChar w:fldCharType="separate"/>
      </w:r>
      <w:r>
        <w:rPr>
          <w:noProof/>
        </w:rPr>
        <w:drawing>
          <wp:inline distT="0" distB="0" distL="0" distR="0" wp14:anchorId="4AF2F9DF" wp14:editId="6668B354">
            <wp:extent cx="4298950" cy="2805796"/>
            <wp:effectExtent l="0" t="0" r="0" b="1270"/>
            <wp:docPr id="1219792574"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792574" name="Picture 12" descr="A screenshot of a computer&#10;&#10;AI-generated content may be incorrect."/>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318079" cy="2818281"/>
                    </a:xfrm>
                    <a:prstGeom prst="rect">
                      <a:avLst/>
                    </a:prstGeom>
                    <a:noFill/>
                    <a:ln>
                      <a:noFill/>
                    </a:ln>
                  </pic:spPr>
                </pic:pic>
              </a:graphicData>
            </a:graphic>
          </wp:inline>
        </w:drawing>
      </w:r>
      <w:r>
        <w:fldChar w:fldCharType="end"/>
      </w:r>
    </w:p>
    <w:p w14:paraId="133D51F7" w14:textId="313F54B5" w:rsidR="0035137A" w:rsidRDefault="00690F66" w:rsidP="00690F66">
      <w:pPr>
        <w:pStyle w:val="Caption"/>
        <w:jc w:val="center"/>
      </w:pPr>
      <w:r>
        <w:t xml:space="preserve">Appendix </w:t>
      </w:r>
      <w:fldSimple w:instr=" SEQ Appendix \* ARABIC ">
        <w:r>
          <w:rPr>
            <w:noProof/>
          </w:rPr>
          <w:t>33</w:t>
        </w:r>
      </w:fldSimple>
    </w:p>
    <w:p w14:paraId="2D342BEF" w14:textId="77777777" w:rsidR="0035137A" w:rsidRDefault="0035137A" w:rsidP="0024119B"/>
    <w:p w14:paraId="4838169E" w14:textId="327E2A94" w:rsidR="0024119B" w:rsidRPr="007E450E" w:rsidRDefault="0024119B" w:rsidP="0024119B">
      <w:r w:rsidRPr="007E450E">
        <w:t>const dti = income ? loan / income : 0</w:t>
      </w:r>
    </w:p>
    <w:p w14:paraId="2AC89174" w14:textId="77777777" w:rsidR="0024119B" w:rsidRPr="007E450E" w:rsidRDefault="0024119B" w:rsidP="0024119B">
      <w:r w:rsidRPr="007E450E">
        <w:t>const dtiPercent = (dti ?? 0) * 100</w:t>
      </w:r>
    </w:p>
    <w:p w14:paraId="6B80D1C0" w14:textId="77777777" w:rsidR="0024119B" w:rsidRPr="007E450E" w:rsidRDefault="0024119B" w:rsidP="0024119B"/>
    <w:p w14:paraId="47FB9EF2" w14:textId="77777777" w:rsidR="0024119B" w:rsidRPr="007E450E" w:rsidRDefault="0024119B" w:rsidP="0024119B">
      <w:r w:rsidRPr="007E450E">
        <w:t>&lt;</w:t>
      </w:r>
      <w:r w:rsidRPr="007E450E">
        <w:rPr>
          <w:color w:val="6E21BA"/>
        </w:rPr>
        <w:t>div</w:t>
      </w:r>
    </w:p>
    <w:p w14:paraId="1B0D8ED8" w14:textId="77777777" w:rsidR="0024119B" w:rsidRPr="007E450E" w:rsidRDefault="0024119B" w:rsidP="0024119B">
      <w:r w:rsidRPr="007E450E">
        <w:t> </w:t>
      </w:r>
      <w:r w:rsidRPr="007E450E">
        <w:rPr>
          <w:color w:val="6E21BA"/>
        </w:rPr>
        <w:t>className=</w:t>
      </w:r>
      <w:r w:rsidRPr="007E450E">
        <w:rPr>
          <w:color w:val="187B34"/>
        </w:rPr>
        <w:t>"value"</w:t>
      </w:r>
    </w:p>
    <w:p w14:paraId="722DC1A4" w14:textId="77777777" w:rsidR="0024119B" w:rsidRPr="007E450E" w:rsidRDefault="0024119B" w:rsidP="0024119B">
      <w:r w:rsidRPr="007E450E">
        <w:t> </w:t>
      </w:r>
      <w:r w:rsidRPr="007E450E">
        <w:rPr>
          <w:color w:val="6E21BA"/>
        </w:rPr>
        <w:t>style=</w:t>
      </w:r>
      <w:r w:rsidRPr="007E450E">
        <w:t xml:space="preserve">{{ </w:t>
      </w:r>
      <w:r w:rsidRPr="007E450E">
        <w:rPr>
          <w:color w:val="6E21BA"/>
        </w:rPr>
        <w:t>color:</w:t>
      </w:r>
      <w:r w:rsidRPr="007E450E">
        <w:t xml:space="preserve"> </w:t>
      </w:r>
      <w:r w:rsidRPr="007E450E">
        <w:rPr>
          <w:color w:val="6E21BA"/>
        </w:rPr>
        <w:t>ratioColor?.(dti</w:t>
      </w:r>
      <w:r w:rsidRPr="007E450E">
        <w:t xml:space="preserve"> </w:t>
      </w:r>
      <w:r w:rsidRPr="007E450E">
        <w:rPr>
          <w:color w:val="6E21BA"/>
        </w:rPr>
        <w:t>??</w:t>
      </w:r>
      <w:r w:rsidRPr="007E450E">
        <w:t xml:space="preserve"> </w:t>
      </w:r>
      <w:r w:rsidRPr="007E450E">
        <w:rPr>
          <w:color w:val="6E21BA"/>
        </w:rPr>
        <w:t>0,</w:t>
      </w:r>
      <w:r w:rsidRPr="007E450E">
        <w:t xml:space="preserve"> </w:t>
      </w:r>
      <w:r w:rsidRPr="007E450E">
        <w:rPr>
          <w:color w:val="6E21BA"/>
        </w:rPr>
        <w:t>40,</w:t>
      </w:r>
      <w:r w:rsidRPr="007E450E">
        <w:t xml:space="preserve"> </w:t>
      </w:r>
      <w:r w:rsidRPr="007E450E">
        <w:rPr>
          <w:color w:val="6E21BA"/>
        </w:rPr>
        <w:t>60)</w:t>
      </w:r>
      <w:r w:rsidRPr="007E450E">
        <w:t xml:space="preserve"> </w:t>
      </w:r>
      <w:r w:rsidRPr="007E450E">
        <w:rPr>
          <w:color w:val="6E21BA"/>
        </w:rPr>
        <w:t>}}</w:t>
      </w:r>
    </w:p>
    <w:p w14:paraId="606AB43A" w14:textId="77777777" w:rsidR="0024119B" w:rsidRPr="007E450E" w:rsidRDefault="0024119B" w:rsidP="0024119B">
      <w:r w:rsidRPr="007E450E">
        <w:t>&gt;</w:t>
      </w:r>
    </w:p>
    <w:p w14:paraId="7890F473" w14:textId="77777777" w:rsidR="0024119B" w:rsidRPr="007E450E" w:rsidRDefault="0024119B" w:rsidP="0024119B">
      <w:r w:rsidRPr="007E450E">
        <w:t> {dtiPercent.toFixed(1)}%</w:t>
      </w:r>
    </w:p>
    <w:p w14:paraId="6BFEE8BE" w14:textId="77777777" w:rsidR="0024119B" w:rsidRPr="007E450E" w:rsidRDefault="0024119B" w:rsidP="0024119B">
      <w:r w:rsidRPr="007E450E">
        <w:t>&lt;/</w:t>
      </w:r>
      <w:r w:rsidRPr="007E450E">
        <w:rPr>
          <w:color w:val="6E21BA"/>
        </w:rPr>
        <w:t>div</w:t>
      </w:r>
      <w:r w:rsidRPr="007E450E">
        <w:t>&gt;</w:t>
      </w:r>
    </w:p>
    <w:p w14:paraId="2D33C2BA" w14:textId="77777777" w:rsidR="0024119B" w:rsidRPr="0069321F" w:rsidRDefault="0024119B" w:rsidP="0024119B"/>
    <w:p w14:paraId="35C21D3B" w14:textId="71A9A66E" w:rsidR="0024119B" w:rsidRDefault="00AC3BC5" w:rsidP="00AC3BC5">
      <w:pPr>
        <w:pStyle w:val="Heading5"/>
        <w:tabs>
          <w:tab w:val="num" w:pos="720"/>
        </w:tabs>
        <w:spacing w:line="360" w:lineRule="auto"/>
      </w:pPr>
      <w:r>
        <w:t xml:space="preserve">5. </w:t>
      </w:r>
      <w:r w:rsidR="0024119B">
        <w:t>Step 3 - Credit Score Slider + Category</w:t>
      </w:r>
    </w:p>
    <w:p w14:paraId="72E83B18" w14:textId="77777777" w:rsidR="0024119B" w:rsidRPr="007E450E" w:rsidRDefault="0024119B" w:rsidP="0024119B">
      <w:r w:rsidRPr="007E450E">
        <w:rPr>
          <w:color w:val="6E21BA"/>
        </w:rPr>
        <w:t>const</w:t>
      </w:r>
      <w:r w:rsidRPr="007E450E">
        <w:t xml:space="preserve"> cibilCategory </w:t>
      </w:r>
      <w:r w:rsidRPr="007E450E">
        <w:rPr>
          <w:color w:val="6E21BA"/>
        </w:rPr>
        <w:t>=</w:t>
      </w:r>
      <w:r w:rsidRPr="007E450E">
        <w:t xml:space="preserve"> </w:t>
      </w:r>
      <w:r w:rsidRPr="007E450E">
        <w:rPr>
          <w:color w:val="C45B1C"/>
        </w:rPr>
        <w:t>useMemo</w:t>
      </w:r>
      <w:r w:rsidRPr="007E450E">
        <w:t xml:space="preserve">(() </w:t>
      </w:r>
      <w:r w:rsidRPr="007E450E">
        <w:rPr>
          <w:color w:val="6E21BA"/>
        </w:rPr>
        <w:t>=&gt;</w:t>
      </w:r>
      <w:r w:rsidRPr="007E450E">
        <w:t xml:space="preserve"> {</w:t>
      </w:r>
    </w:p>
    <w:p w14:paraId="522FFFAE" w14:textId="77777777" w:rsidR="0024119B" w:rsidRPr="007E450E" w:rsidRDefault="0024119B" w:rsidP="0024119B">
      <w:r w:rsidRPr="007E450E">
        <w:t> </w:t>
      </w:r>
      <w:r w:rsidRPr="007E450E">
        <w:rPr>
          <w:color w:val="6E21BA"/>
        </w:rPr>
        <w:t>const</w:t>
      </w:r>
      <w:r w:rsidRPr="007E450E">
        <w:t xml:space="preserve"> score </w:t>
      </w:r>
      <w:r w:rsidRPr="007E450E">
        <w:rPr>
          <w:color w:val="6E21BA"/>
        </w:rPr>
        <w:t>=</w:t>
      </w:r>
      <w:r w:rsidRPr="007E450E">
        <w:t xml:space="preserve"> </w:t>
      </w:r>
      <w:r w:rsidRPr="007E450E">
        <w:rPr>
          <w:color w:val="C45B1C"/>
        </w:rPr>
        <w:t>Number</w:t>
      </w:r>
      <w:r w:rsidRPr="007E450E">
        <w:t>(form.</w:t>
      </w:r>
      <w:r w:rsidRPr="007E450E">
        <w:rPr>
          <w:color w:val="6E21BA"/>
        </w:rPr>
        <w:t>cibil_score</w:t>
      </w:r>
      <w:r w:rsidRPr="007E450E">
        <w:t xml:space="preserve">) </w:t>
      </w:r>
      <w:r w:rsidRPr="007E450E">
        <w:rPr>
          <w:color w:val="6E21BA"/>
        </w:rPr>
        <w:t>||</w:t>
      </w:r>
      <w:r w:rsidRPr="007E450E">
        <w:t xml:space="preserve"> </w:t>
      </w:r>
      <w:r w:rsidRPr="007E450E">
        <w:rPr>
          <w:color w:val="187B34"/>
        </w:rPr>
        <w:t>0</w:t>
      </w:r>
    </w:p>
    <w:p w14:paraId="167088B6" w14:textId="77777777" w:rsidR="0024119B" w:rsidRPr="007E450E" w:rsidRDefault="0024119B" w:rsidP="0024119B">
      <w:r w:rsidRPr="007E450E">
        <w:t> </w:t>
      </w:r>
      <w:r w:rsidRPr="007E450E">
        <w:rPr>
          <w:color w:val="6E21BA"/>
        </w:rPr>
        <w:t>if</w:t>
      </w:r>
      <w:r w:rsidRPr="007E450E">
        <w:t xml:space="preserve"> (score </w:t>
      </w:r>
      <w:r w:rsidRPr="007E450E">
        <w:rPr>
          <w:color w:val="6E21BA"/>
        </w:rPr>
        <w:t>&lt;</w:t>
      </w:r>
      <w:r w:rsidRPr="007E450E">
        <w:t xml:space="preserve"> </w:t>
      </w:r>
      <w:r w:rsidRPr="007E450E">
        <w:rPr>
          <w:color w:val="187B34"/>
        </w:rPr>
        <w:t>600</w:t>
      </w:r>
      <w:r w:rsidRPr="007E450E">
        <w:t xml:space="preserve">) </w:t>
      </w:r>
      <w:r w:rsidRPr="007E450E">
        <w:rPr>
          <w:color w:val="6E21BA"/>
        </w:rPr>
        <w:t>return</w:t>
      </w:r>
      <w:r w:rsidRPr="007E450E">
        <w:t xml:space="preserve"> </w:t>
      </w:r>
      <w:r w:rsidRPr="007E450E">
        <w:rPr>
          <w:color w:val="187B34"/>
        </w:rPr>
        <w:t>'Poor'</w:t>
      </w:r>
    </w:p>
    <w:p w14:paraId="76396111" w14:textId="77777777" w:rsidR="0024119B" w:rsidRPr="007E450E" w:rsidRDefault="0024119B" w:rsidP="0024119B">
      <w:r w:rsidRPr="007E450E">
        <w:t> </w:t>
      </w:r>
      <w:r w:rsidRPr="007E450E">
        <w:rPr>
          <w:color w:val="6E21BA"/>
        </w:rPr>
        <w:t>if</w:t>
      </w:r>
      <w:r w:rsidRPr="007E450E">
        <w:t xml:space="preserve"> (score </w:t>
      </w:r>
      <w:r w:rsidRPr="007E450E">
        <w:rPr>
          <w:color w:val="6E21BA"/>
        </w:rPr>
        <w:t>&lt;</w:t>
      </w:r>
      <w:r w:rsidRPr="007E450E">
        <w:t xml:space="preserve"> </w:t>
      </w:r>
      <w:r w:rsidRPr="007E450E">
        <w:rPr>
          <w:color w:val="187B34"/>
        </w:rPr>
        <w:t>750</w:t>
      </w:r>
      <w:r w:rsidRPr="007E450E">
        <w:t xml:space="preserve">) </w:t>
      </w:r>
      <w:r w:rsidRPr="007E450E">
        <w:rPr>
          <w:color w:val="6E21BA"/>
        </w:rPr>
        <w:t>return</w:t>
      </w:r>
      <w:r w:rsidRPr="007E450E">
        <w:t xml:space="preserve"> </w:t>
      </w:r>
      <w:r w:rsidRPr="007E450E">
        <w:rPr>
          <w:color w:val="187B34"/>
        </w:rPr>
        <w:t>'Fair'</w:t>
      </w:r>
    </w:p>
    <w:p w14:paraId="124DB6CD" w14:textId="77777777" w:rsidR="0024119B" w:rsidRPr="007E450E" w:rsidRDefault="0024119B" w:rsidP="0024119B">
      <w:r w:rsidRPr="007E450E">
        <w:t> </w:t>
      </w:r>
      <w:r w:rsidRPr="007E450E">
        <w:rPr>
          <w:color w:val="6E21BA"/>
        </w:rPr>
        <w:t>return</w:t>
      </w:r>
      <w:r w:rsidRPr="007E450E">
        <w:t xml:space="preserve"> </w:t>
      </w:r>
      <w:r w:rsidRPr="007E450E">
        <w:rPr>
          <w:color w:val="187B34"/>
        </w:rPr>
        <w:t>'Excellent'</w:t>
      </w:r>
    </w:p>
    <w:p w14:paraId="4A6A800F" w14:textId="77777777" w:rsidR="0024119B" w:rsidRPr="007E450E" w:rsidRDefault="0024119B" w:rsidP="0024119B">
      <w:r w:rsidRPr="007E450E">
        <w:t>}</w:t>
      </w:r>
      <w:r w:rsidRPr="007E450E">
        <w:rPr>
          <w:color w:val="6E21BA"/>
        </w:rPr>
        <w:t>,</w:t>
      </w:r>
      <w:r w:rsidRPr="007E450E">
        <w:t xml:space="preserve"> [form.</w:t>
      </w:r>
      <w:r w:rsidRPr="007E450E">
        <w:rPr>
          <w:color w:val="6E21BA"/>
        </w:rPr>
        <w:t>cibil_score</w:t>
      </w:r>
      <w:r w:rsidRPr="007E450E">
        <w:t>])</w:t>
      </w:r>
    </w:p>
    <w:p w14:paraId="72BF9204" w14:textId="77777777" w:rsidR="0024119B" w:rsidRDefault="0024119B" w:rsidP="0024119B">
      <w:pPr>
        <w:rPr>
          <w:lang w:val="en-US"/>
        </w:rPr>
      </w:pPr>
    </w:p>
    <w:p w14:paraId="3A51AA1A" w14:textId="76172E67" w:rsidR="0024119B" w:rsidRDefault="00AC3BC5" w:rsidP="00AC3BC5">
      <w:pPr>
        <w:pStyle w:val="Heading5"/>
        <w:tabs>
          <w:tab w:val="num" w:pos="720"/>
        </w:tabs>
        <w:spacing w:line="360" w:lineRule="auto"/>
      </w:pPr>
      <w:r>
        <w:t xml:space="preserve">6. </w:t>
      </w:r>
      <w:r w:rsidR="0024119B">
        <w:t>Step 4 - Assets and Live Loan-to-Asset Ratio</w:t>
      </w:r>
    </w:p>
    <w:p w14:paraId="7CCA2C32" w14:textId="77777777" w:rsidR="00690F66" w:rsidRDefault="00A9215C" w:rsidP="00690F66">
      <w:pPr>
        <w:keepNext/>
        <w:jc w:val="center"/>
      </w:pPr>
      <w:r>
        <w:fldChar w:fldCharType="begin"/>
      </w:r>
      <w:r>
        <w:instrText xml:space="preserve"> INCLUDEPICTURE "https://codahosted.io/docs/p2-NY3PaT6/blobs/bl-U3y6XllyNc/388ed4fd710f8f576bc0a9ae45173d305aed61c30210ff8d9ea6b3331b3bddf149fb3a0d932cf733e82e5d68aedfb065bb5dcff19feca42c3bf26e68ea59579b3463899f162997287cf02429c9b11b7fc098b59b757c8f8afd58b15f11d2bd96722c579e" \* MERGEFORMATINET </w:instrText>
      </w:r>
      <w:r>
        <w:fldChar w:fldCharType="separate"/>
      </w:r>
      <w:r>
        <w:rPr>
          <w:noProof/>
        </w:rPr>
        <w:drawing>
          <wp:inline distT="0" distB="0" distL="0" distR="0" wp14:anchorId="7C9645B2" wp14:editId="2BFCC356">
            <wp:extent cx="3950082" cy="2578100"/>
            <wp:effectExtent l="0" t="0" r="0" b="0"/>
            <wp:docPr id="417059866"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059866" name="Picture 10" descr="A screenshot of a computer&#10;&#10;AI-generated content may be incorrect."/>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958875" cy="2583839"/>
                    </a:xfrm>
                    <a:prstGeom prst="rect">
                      <a:avLst/>
                    </a:prstGeom>
                    <a:noFill/>
                    <a:ln>
                      <a:noFill/>
                    </a:ln>
                  </pic:spPr>
                </pic:pic>
              </a:graphicData>
            </a:graphic>
          </wp:inline>
        </w:drawing>
      </w:r>
      <w:r>
        <w:fldChar w:fldCharType="end"/>
      </w:r>
    </w:p>
    <w:p w14:paraId="6B0ADD08" w14:textId="15210FFA" w:rsidR="00A9215C" w:rsidRDefault="00690F66" w:rsidP="00690F66">
      <w:pPr>
        <w:pStyle w:val="Caption"/>
        <w:jc w:val="center"/>
      </w:pPr>
      <w:r>
        <w:t xml:space="preserve">Appendix </w:t>
      </w:r>
      <w:fldSimple w:instr=" SEQ Appendix \* ARABIC ">
        <w:r>
          <w:rPr>
            <w:noProof/>
          </w:rPr>
          <w:t>34</w:t>
        </w:r>
      </w:fldSimple>
    </w:p>
    <w:p w14:paraId="4649F2E9" w14:textId="77777777" w:rsidR="00A9215C" w:rsidRDefault="00A9215C" w:rsidP="0024119B"/>
    <w:p w14:paraId="69F76AA7" w14:textId="1EEEB2B1" w:rsidR="0024119B" w:rsidRPr="007E450E" w:rsidRDefault="0024119B" w:rsidP="0024119B">
      <w:r w:rsidRPr="007E450E">
        <w:t>const lta = totalAssets ? loan / totalAssets : 0</w:t>
      </w:r>
    </w:p>
    <w:p w14:paraId="53C3863F" w14:textId="77777777" w:rsidR="0024119B" w:rsidRPr="007E450E" w:rsidRDefault="0024119B" w:rsidP="0024119B">
      <w:r w:rsidRPr="007E450E">
        <w:t>const ltaPercent = lta * 100</w:t>
      </w:r>
    </w:p>
    <w:p w14:paraId="0F020937" w14:textId="77777777" w:rsidR="0024119B" w:rsidRPr="007E450E" w:rsidRDefault="0024119B" w:rsidP="0024119B"/>
    <w:p w14:paraId="5C282CCA" w14:textId="77777777" w:rsidR="0024119B" w:rsidRPr="007E450E" w:rsidRDefault="0024119B" w:rsidP="0024119B">
      <w:r w:rsidRPr="007E450E">
        <w:t>&lt;</w:t>
      </w:r>
      <w:r w:rsidRPr="007E450E">
        <w:rPr>
          <w:color w:val="6E21BA"/>
        </w:rPr>
        <w:t>div</w:t>
      </w:r>
      <w:r w:rsidRPr="007E450E">
        <w:t xml:space="preserve"> </w:t>
      </w:r>
      <w:r w:rsidRPr="007E450E">
        <w:rPr>
          <w:color w:val="6E21BA"/>
        </w:rPr>
        <w:t>className=</w:t>
      </w:r>
      <w:r w:rsidRPr="007E450E">
        <w:rPr>
          <w:color w:val="187B34"/>
        </w:rPr>
        <w:t>"ratio-bar-fill"</w:t>
      </w:r>
      <w:r w:rsidRPr="007E450E">
        <w:t xml:space="preserve"> </w:t>
      </w:r>
      <w:r w:rsidRPr="007E450E">
        <w:rPr>
          <w:color w:val="6E21BA"/>
        </w:rPr>
        <w:t>style=</w:t>
      </w:r>
      <w:r w:rsidRPr="007E450E">
        <w:t xml:space="preserve">{{ </w:t>
      </w:r>
      <w:r w:rsidRPr="007E450E">
        <w:rPr>
          <w:color w:val="6E21BA"/>
        </w:rPr>
        <w:t>width:</w:t>
      </w:r>
      <w:r w:rsidRPr="007E450E">
        <w:t xml:space="preserve"> </w:t>
      </w:r>
      <w:r w:rsidRPr="007E450E">
        <w:rPr>
          <w:color w:val="6E21BA"/>
        </w:rPr>
        <w:t>`${ltaPercent}%`</w:t>
      </w:r>
      <w:r w:rsidRPr="007E450E">
        <w:t xml:space="preserve"> </w:t>
      </w:r>
      <w:r w:rsidRPr="007E450E">
        <w:rPr>
          <w:color w:val="6E21BA"/>
        </w:rPr>
        <w:t>}}</w:t>
      </w:r>
      <w:r w:rsidRPr="007E450E">
        <w:t xml:space="preserve"> </w:t>
      </w:r>
      <w:r w:rsidRPr="007E450E">
        <w:rPr>
          <w:color w:val="A91E1E"/>
        </w:rPr>
        <w:t>/</w:t>
      </w:r>
      <w:r w:rsidRPr="007E450E">
        <w:t>&gt;</w:t>
      </w:r>
    </w:p>
    <w:p w14:paraId="0C4B28DD" w14:textId="77777777" w:rsidR="0024119B" w:rsidRDefault="0024119B" w:rsidP="0024119B">
      <w:pPr>
        <w:rPr>
          <w:lang w:val="en-US"/>
        </w:rPr>
      </w:pPr>
    </w:p>
    <w:p w14:paraId="3A6B53D8" w14:textId="58168A3A" w:rsidR="0024119B" w:rsidRPr="00520C51" w:rsidRDefault="00CF2919" w:rsidP="00CF2919">
      <w:pPr>
        <w:pStyle w:val="Heading5"/>
        <w:tabs>
          <w:tab w:val="num" w:pos="720"/>
        </w:tabs>
        <w:spacing w:line="360" w:lineRule="auto"/>
      </w:pPr>
      <w:r>
        <w:lastRenderedPageBreak/>
        <w:t xml:space="preserve">7. </w:t>
      </w:r>
      <w:r w:rsidR="0024119B">
        <w:t>Step 5 - Review Screen</w:t>
      </w:r>
    </w:p>
    <w:p w14:paraId="7DB9FED0" w14:textId="77777777" w:rsidR="00690F66" w:rsidRDefault="00A9215C" w:rsidP="00690F66">
      <w:pPr>
        <w:keepNext/>
        <w:jc w:val="center"/>
      </w:pPr>
      <w:r>
        <w:fldChar w:fldCharType="begin"/>
      </w:r>
      <w:r>
        <w:instrText xml:space="preserve"> INCLUDEPICTURE "https://codahosted.io/docs/p2-NY3PaT6/blobs/bl-DTJiGI1Op2/6ceee2f08d7b443a992cb74b9bebbcafcd35e917bd9acf15157577eaee9640b403fbe03a04ec190cfb83afd5e815d5aa274a1d821a42be651066e3518064ac8eeab6e33c8b1a0543788a2da9d5106cd7ac4e9e03c11253639961e7f246805ac08026ef2e" \* MERGEFORMATINET </w:instrText>
      </w:r>
      <w:r>
        <w:fldChar w:fldCharType="separate"/>
      </w:r>
      <w:r>
        <w:rPr>
          <w:noProof/>
        </w:rPr>
        <w:drawing>
          <wp:inline distT="0" distB="0" distL="0" distR="0" wp14:anchorId="56FE519B" wp14:editId="758D7E26">
            <wp:extent cx="3860800" cy="2519829"/>
            <wp:effectExtent l="0" t="0" r="0" b="0"/>
            <wp:docPr id="309851624" name="Picture 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851624" name="Picture 9" descr="A screenshot of a computer&#10;&#10;AI-generated content may be incorrect."/>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869716" cy="2525648"/>
                    </a:xfrm>
                    <a:prstGeom prst="rect">
                      <a:avLst/>
                    </a:prstGeom>
                    <a:noFill/>
                    <a:ln>
                      <a:noFill/>
                    </a:ln>
                  </pic:spPr>
                </pic:pic>
              </a:graphicData>
            </a:graphic>
          </wp:inline>
        </w:drawing>
      </w:r>
      <w:r>
        <w:fldChar w:fldCharType="end"/>
      </w:r>
    </w:p>
    <w:p w14:paraId="7D5AD3B6" w14:textId="1F582064" w:rsidR="00A9215C" w:rsidRDefault="00690F66" w:rsidP="00690F66">
      <w:pPr>
        <w:pStyle w:val="Caption"/>
        <w:jc w:val="center"/>
        <w:rPr>
          <w:color w:val="666666"/>
        </w:rPr>
      </w:pPr>
      <w:r>
        <w:t xml:space="preserve">Appendix </w:t>
      </w:r>
      <w:fldSimple w:instr=" SEQ Appendix \* ARABIC ">
        <w:r>
          <w:rPr>
            <w:noProof/>
          </w:rPr>
          <w:t>35</w:t>
        </w:r>
      </w:fldSimple>
    </w:p>
    <w:p w14:paraId="58861353" w14:textId="77777777" w:rsidR="00A9215C" w:rsidRDefault="00A9215C" w:rsidP="0024119B">
      <w:pPr>
        <w:rPr>
          <w:color w:val="666666"/>
        </w:rPr>
      </w:pPr>
    </w:p>
    <w:p w14:paraId="427C49BB" w14:textId="2078E215" w:rsidR="0024119B" w:rsidRPr="007E450E" w:rsidRDefault="0024119B" w:rsidP="0024119B">
      <w:r w:rsidRPr="007E450E">
        <w:rPr>
          <w:color w:val="666666"/>
        </w:rPr>
        <w:t>&lt;</w:t>
      </w:r>
      <w:r w:rsidRPr="007E450E">
        <w:rPr>
          <w:color w:val="6E21BA"/>
        </w:rPr>
        <w:t>div</w:t>
      </w:r>
      <w:r w:rsidRPr="007E450E">
        <w:rPr>
          <w:color w:val="666666"/>
        </w:rPr>
        <w:t xml:space="preserve"> </w:t>
      </w:r>
      <w:r w:rsidRPr="007E450E">
        <w:rPr>
          <w:color w:val="6E21BA"/>
        </w:rPr>
        <w:t>className=</w:t>
      </w:r>
      <w:r w:rsidRPr="007E450E">
        <w:t>"summary-card"</w:t>
      </w:r>
      <w:r w:rsidRPr="007E450E">
        <w:rPr>
          <w:color w:val="666666"/>
        </w:rPr>
        <w:t>&gt;</w:t>
      </w:r>
    </w:p>
    <w:p w14:paraId="3525509E"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Annual Income:&lt;/</w:t>
      </w:r>
      <w:r w:rsidRPr="007E450E">
        <w:rPr>
          <w:color w:val="6E21BA"/>
        </w:rPr>
        <w:t>b</w:t>
      </w:r>
      <w:r w:rsidRPr="007E450E">
        <w:rPr>
          <w:color w:val="666666"/>
        </w:rPr>
        <w:t>&gt; Rs. {income.toLocaleString()}&lt;/</w:t>
      </w:r>
      <w:r w:rsidRPr="007E450E">
        <w:rPr>
          <w:color w:val="6E21BA"/>
        </w:rPr>
        <w:t>p</w:t>
      </w:r>
      <w:r w:rsidRPr="007E450E">
        <w:rPr>
          <w:color w:val="666666"/>
        </w:rPr>
        <w:t>&gt;</w:t>
      </w:r>
    </w:p>
    <w:p w14:paraId="73929463"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Loan Amount:&lt;/</w:t>
      </w:r>
      <w:r w:rsidRPr="007E450E">
        <w:rPr>
          <w:color w:val="6E21BA"/>
        </w:rPr>
        <w:t>b</w:t>
      </w:r>
      <w:r w:rsidRPr="007E450E">
        <w:rPr>
          <w:color w:val="666666"/>
        </w:rPr>
        <w:t>&gt; Rs. {loan.toLocaleString()}&lt;/</w:t>
      </w:r>
      <w:r w:rsidRPr="007E450E">
        <w:rPr>
          <w:color w:val="6E21BA"/>
        </w:rPr>
        <w:t>p</w:t>
      </w:r>
      <w:r w:rsidRPr="007E450E">
        <w:rPr>
          <w:color w:val="666666"/>
        </w:rPr>
        <w:t>&gt;</w:t>
      </w:r>
    </w:p>
    <w:p w14:paraId="595395BF"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Total Assets:&lt;/</w:t>
      </w:r>
      <w:r w:rsidRPr="007E450E">
        <w:rPr>
          <w:color w:val="6E21BA"/>
        </w:rPr>
        <w:t>b</w:t>
      </w:r>
      <w:r w:rsidRPr="007E450E">
        <w:rPr>
          <w:color w:val="666666"/>
        </w:rPr>
        <w:t>&gt; Rs. {totalAssets.toLocaleString()}&lt;/</w:t>
      </w:r>
      <w:r w:rsidRPr="007E450E">
        <w:rPr>
          <w:color w:val="6E21BA"/>
        </w:rPr>
        <w:t>p</w:t>
      </w:r>
      <w:r w:rsidRPr="007E450E">
        <w:rPr>
          <w:color w:val="666666"/>
        </w:rPr>
        <w:t>&gt;</w:t>
      </w:r>
    </w:p>
    <w:p w14:paraId="76A49CEC"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DTI Ratio:&lt;/</w:t>
      </w:r>
      <w:r w:rsidRPr="007E450E">
        <w:rPr>
          <w:color w:val="6E21BA"/>
        </w:rPr>
        <w:t>b</w:t>
      </w:r>
      <w:r w:rsidRPr="007E450E">
        <w:rPr>
          <w:color w:val="666666"/>
        </w:rPr>
        <w:t>&gt; {dtiPercent.toFixed(1)}%&lt;/</w:t>
      </w:r>
      <w:r w:rsidRPr="007E450E">
        <w:rPr>
          <w:color w:val="6E21BA"/>
        </w:rPr>
        <w:t>p</w:t>
      </w:r>
      <w:r w:rsidRPr="007E450E">
        <w:rPr>
          <w:color w:val="666666"/>
        </w:rPr>
        <w:t>&gt;</w:t>
      </w:r>
    </w:p>
    <w:p w14:paraId="2424F017"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LTA Ratio:&lt;/</w:t>
      </w:r>
      <w:r w:rsidRPr="007E450E">
        <w:rPr>
          <w:color w:val="6E21BA"/>
        </w:rPr>
        <w:t>b</w:t>
      </w:r>
      <w:r w:rsidRPr="007E450E">
        <w:rPr>
          <w:color w:val="666666"/>
        </w:rPr>
        <w:t>&gt; {ltaPercent.toFixed(1)}%&lt;/</w:t>
      </w:r>
      <w:r w:rsidRPr="007E450E">
        <w:rPr>
          <w:color w:val="6E21BA"/>
        </w:rPr>
        <w:t>p</w:t>
      </w:r>
      <w:r w:rsidRPr="007E450E">
        <w:rPr>
          <w:color w:val="666666"/>
        </w:rPr>
        <w:t>&gt;</w:t>
      </w:r>
    </w:p>
    <w:p w14:paraId="381B5A7A"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Credit Score:&lt;/</w:t>
      </w:r>
      <w:r w:rsidRPr="007E450E">
        <w:rPr>
          <w:color w:val="6E21BA"/>
        </w:rPr>
        <w:t>b</w:t>
      </w:r>
      <w:r w:rsidRPr="007E450E">
        <w:rPr>
          <w:color w:val="666666"/>
        </w:rPr>
        <w:t>&gt; {form.cibil_score}&lt;/</w:t>
      </w:r>
      <w:r w:rsidRPr="007E450E">
        <w:rPr>
          <w:color w:val="6E21BA"/>
        </w:rPr>
        <w:t>p</w:t>
      </w:r>
      <w:r w:rsidRPr="007E450E">
        <w:rPr>
          <w:color w:val="666666"/>
        </w:rPr>
        <w:t>&gt;</w:t>
      </w:r>
    </w:p>
    <w:p w14:paraId="0C6AD609" w14:textId="77777777" w:rsidR="0024119B" w:rsidRDefault="0024119B" w:rsidP="0024119B">
      <w:pPr>
        <w:rPr>
          <w:color w:val="666666"/>
        </w:rPr>
      </w:pPr>
      <w:r w:rsidRPr="007E450E">
        <w:rPr>
          <w:color w:val="666666"/>
        </w:rPr>
        <w:t>&lt;/</w:t>
      </w:r>
      <w:r w:rsidRPr="007E450E">
        <w:rPr>
          <w:color w:val="6E21BA"/>
        </w:rPr>
        <w:t>div</w:t>
      </w:r>
      <w:r w:rsidRPr="007E450E">
        <w:rPr>
          <w:color w:val="666666"/>
        </w:rPr>
        <w:t>&gt;</w:t>
      </w:r>
    </w:p>
    <w:p w14:paraId="79A1D754" w14:textId="77777777" w:rsidR="0024119B" w:rsidRDefault="0024119B" w:rsidP="0024119B">
      <w:pPr>
        <w:rPr>
          <w:color w:val="666666"/>
        </w:rPr>
      </w:pPr>
    </w:p>
    <w:p w14:paraId="50CEBD55" w14:textId="4FCB87FE" w:rsidR="0024119B" w:rsidRPr="00520C51" w:rsidRDefault="00A57CFA" w:rsidP="00A57CFA">
      <w:pPr>
        <w:pStyle w:val="Heading5"/>
        <w:tabs>
          <w:tab w:val="num" w:pos="720"/>
        </w:tabs>
        <w:spacing w:line="360" w:lineRule="auto"/>
      </w:pPr>
      <w:r>
        <w:t xml:space="preserve">8. </w:t>
      </w:r>
      <w:r w:rsidR="0024119B" w:rsidRPr="00520C51">
        <w:t>Inline Validation Engine</w:t>
      </w:r>
    </w:p>
    <w:p w14:paraId="26423D79" w14:textId="77777777" w:rsidR="0024119B" w:rsidRPr="007E450E" w:rsidRDefault="0024119B" w:rsidP="0024119B">
      <w:r w:rsidRPr="007E450E">
        <w:rPr>
          <w:color w:val="6E21BA"/>
        </w:rPr>
        <w:t>if</w:t>
      </w:r>
      <w:r w:rsidRPr="007E450E">
        <w:t xml:space="preserve"> (step </w:t>
      </w:r>
      <w:r w:rsidRPr="007E450E">
        <w:rPr>
          <w:color w:val="6E21BA"/>
        </w:rPr>
        <w:t>===</w:t>
      </w:r>
      <w:r w:rsidRPr="007E450E">
        <w:t xml:space="preserve"> </w:t>
      </w:r>
      <w:r w:rsidRPr="007E450E">
        <w:rPr>
          <w:color w:val="187B34"/>
        </w:rPr>
        <w:t>2</w:t>
      </w:r>
      <w:r w:rsidRPr="007E450E">
        <w:t>) {</w:t>
      </w:r>
    </w:p>
    <w:p w14:paraId="563D0B65" w14:textId="77777777" w:rsidR="0024119B" w:rsidRPr="007E450E" w:rsidRDefault="0024119B" w:rsidP="0024119B">
      <w:r w:rsidRPr="007E450E">
        <w:t> </w:t>
      </w:r>
      <w:r w:rsidRPr="007E450E">
        <w:rPr>
          <w:color w:val="6E21BA"/>
        </w:rPr>
        <w:t>if</w:t>
      </w:r>
      <w:r w:rsidRPr="007E450E">
        <w:t xml:space="preserve"> (income </w:t>
      </w:r>
      <w:r w:rsidRPr="007E450E">
        <w:rPr>
          <w:color w:val="6E21BA"/>
        </w:rPr>
        <w:t>&lt;=</w:t>
      </w:r>
      <w:r w:rsidRPr="007E450E">
        <w:t xml:space="preserve"> </w:t>
      </w:r>
      <w:r w:rsidRPr="007E450E">
        <w:rPr>
          <w:color w:val="187B34"/>
        </w:rPr>
        <w:t>0</w:t>
      </w:r>
      <w:r w:rsidRPr="007E450E">
        <w:t>) inlineErrors.</w:t>
      </w:r>
      <w:r w:rsidRPr="007E450E">
        <w:rPr>
          <w:color w:val="6E21BA"/>
        </w:rPr>
        <w:t>income_annum</w:t>
      </w:r>
      <w:r w:rsidRPr="007E450E">
        <w:t xml:space="preserve"> </w:t>
      </w:r>
      <w:r w:rsidRPr="007E450E">
        <w:rPr>
          <w:color w:val="6E21BA"/>
        </w:rPr>
        <w:t>=</w:t>
      </w:r>
      <w:r w:rsidRPr="007E450E">
        <w:t xml:space="preserve"> </w:t>
      </w:r>
      <w:r w:rsidRPr="007E450E">
        <w:rPr>
          <w:color w:val="187B34"/>
        </w:rPr>
        <w:t>'Annual income must be greater than 0.'</w:t>
      </w:r>
    </w:p>
    <w:p w14:paraId="7EEB039F" w14:textId="77777777" w:rsidR="0024119B" w:rsidRPr="007E450E" w:rsidRDefault="0024119B" w:rsidP="0024119B">
      <w:r w:rsidRPr="007E450E">
        <w:t> </w:t>
      </w:r>
      <w:r w:rsidRPr="007E450E">
        <w:rPr>
          <w:color w:val="6E21BA"/>
        </w:rPr>
        <w:t>if</w:t>
      </w:r>
      <w:r w:rsidRPr="007E450E">
        <w:t xml:space="preserve"> (loan </w:t>
      </w:r>
      <w:r w:rsidRPr="007E450E">
        <w:rPr>
          <w:color w:val="6E21BA"/>
        </w:rPr>
        <w:t>&lt;=</w:t>
      </w:r>
      <w:r w:rsidRPr="007E450E">
        <w:t xml:space="preserve"> </w:t>
      </w:r>
      <w:r w:rsidRPr="007E450E">
        <w:rPr>
          <w:color w:val="187B34"/>
        </w:rPr>
        <w:t>0</w:t>
      </w:r>
      <w:r w:rsidRPr="007E450E">
        <w:t>) inlineErrors.</w:t>
      </w:r>
      <w:r w:rsidRPr="007E450E">
        <w:rPr>
          <w:color w:val="6E21BA"/>
        </w:rPr>
        <w:t>loan_amount</w:t>
      </w:r>
      <w:r w:rsidRPr="007E450E">
        <w:t xml:space="preserve"> </w:t>
      </w:r>
      <w:r w:rsidRPr="007E450E">
        <w:rPr>
          <w:color w:val="6E21BA"/>
        </w:rPr>
        <w:t>=</w:t>
      </w:r>
      <w:r w:rsidRPr="007E450E">
        <w:t xml:space="preserve"> </w:t>
      </w:r>
      <w:r w:rsidRPr="007E450E">
        <w:rPr>
          <w:color w:val="187B34"/>
        </w:rPr>
        <w:t>'Loan amount must be greater than 0.'</w:t>
      </w:r>
    </w:p>
    <w:p w14:paraId="18F6D41D" w14:textId="77777777" w:rsidR="0024119B" w:rsidRDefault="0024119B" w:rsidP="0024119B">
      <w:r w:rsidRPr="007E450E">
        <w:t>}</w:t>
      </w:r>
    </w:p>
    <w:p w14:paraId="50341ED9" w14:textId="77777777" w:rsidR="0024119B" w:rsidRDefault="0024119B" w:rsidP="0024119B"/>
    <w:p w14:paraId="7A903B27" w14:textId="4B127562" w:rsidR="0024119B" w:rsidRDefault="00E45EC0" w:rsidP="00E45EC0">
      <w:pPr>
        <w:pStyle w:val="Heading5"/>
        <w:tabs>
          <w:tab w:val="num" w:pos="720"/>
        </w:tabs>
        <w:spacing w:line="360" w:lineRule="auto"/>
      </w:pPr>
      <w:r>
        <w:t xml:space="preserve">9. </w:t>
      </w:r>
      <w:r w:rsidR="0024119B">
        <w:t>Form Navigation and Gestures</w:t>
      </w:r>
    </w:p>
    <w:p w14:paraId="0A3A3C96" w14:textId="77777777" w:rsidR="0024119B" w:rsidRPr="007E450E" w:rsidRDefault="0024119B" w:rsidP="0024119B">
      <w:r w:rsidRPr="007E450E">
        <w:rPr>
          <w:color w:val="6E21BA"/>
        </w:rPr>
        <w:t>if</w:t>
      </w:r>
      <w:r w:rsidRPr="007E450E">
        <w:t xml:space="preserve"> (startX </w:t>
      </w:r>
      <w:r w:rsidRPr="007E450E">
        <w:rPr>
          <w:color w:val="6E21BA"/>
        </w:rPr>
        <w:t>&lt;</w:t>
      </w:r>
      <w:r w:rsidRPr="007E450E">
        <w:t xml:space="preserve"> </w:t>
      </w:r>
      <w:r w:rsidRPr="007E450E">
        <w:rPr>
          <w:color w:val="187B34"/>
        </w:rPr>
        <w:t>40</w:t>
      </w:r>
      <w:r w:rsidRPr="007E450E">
        <w:t xml:space="preserve"> </w:t>
      </w:r>
      <w:r w:rsidRPr="007E450E">
        <w:rPr>
          <w:color w:val="6E21BA"/>
        </w:rPr>
        <w:t>&amp;&amp;</w:t>
      </w:r>
      <w:r w:rsidRPr="007E450E">
        <w:t xml:space="preserve"> endX </w:t>
      </w:r>
      <w:r w:rsidRPr="007E450E">
        <w:rPr>
          <w:color w:val="6E21BA"/>
        </w:rPr>
        <w:t>-</w:t>
      </w:r>
      <w:r w:rsidRPr="007E450E">
        <w:t xml:space="preserve"> startX </w:t>
      </w:r>
      <w:r w:rsidRPr="007E450E">
        <w:rPr>
          <w:color w:val="6E21BA"/>
        </w:rPr>
        <w:t>&gt;</w:t>
      </w:r>
      <w:r w:rsidRPr="007E450E">
        <w:t xml:space="preserve"> </w:t>
      </w:r>
      <w:r w:rsidRPr="007E450E">
        <w:rPr>
          <w:color w:val="187B34"/>
        </w:rPr>
        <w:t>80</w:t>
      </w:r>
      <w:r w:rsidRPr="007E450E">
        <w:t xml:space="preserve"> </w:t>
      </w:r>
      <w:r w:rsidRPr="007E450E">
        <w:rPr>
          <w:color w:val="6E21BA"/>
        </w:rPr>
        <w:t>&amp;&amp;</w:t>
      </w:r>
      <w:r w:rsidRPr="007E450E">
        <w:t xml:space="preserve"> step </w:t>
      </w:r>
      <w:r w:rsidRPr="007E450E">
        <w:rPr>
          <w:color w:val="6E21BA"/>
        </w:rPr>
        <w:t>&gt;</w:t>
      </w:r>
      <w:r w:rsidRPr="007E450E">
        <w:t xml:space="preserve"> </w:t>
      </w:r>
      <w:r w:rsidRPr="007E450E">
        <w:rPr>
          <w:color w:val="187B34"/>
        </w:rPr>
        <w:t>1</w:t>
      </w:r>
      <w:r w:rsidRPr="007E450E">
        <w:t>) {</w:t>
      </w:r>
    </w:p>
    <w:p w14:paraId="7732EBE1" w14:textId="77777777" w:rsidR="0024119B" w:rsidRPr="007E450E" w:rsidRDefault="0024119B" w:rsidP="0024119B">
      <w:r w:rsidRPr="007E450E">
        <w:t> </w:t>
      </w:r>
      <w:r w:rsidRPr="007E450E">
        <w:rPr>
          <w:color w:val="C45B1C"/>
        </w:rPr>
        <w:t>setDirection</w:t>
      </w:r>
      <w:r w:rsidRPr="007E450E">
        <w:t>(</w:t>
      </w:r>
      <w:r w:rsidRPr="007E450E">
        <w:rPr>
          <w:color w:val="187B34"/>
        </w:rPr>
        <w:t>'backward'</w:t>
      </w:r>
      <w:r w:rsidRPr="007E450E">
        <w:t>)</w:t>
      </w:r>
    </w:p>
    <w:p w14:paraId="77900913" w14:textId="77777777" w:rsidR="0024119B" w:rsidRPr="007E450E" w:rsidRDefault="0024119B" w:rsidP="0024119B">
      <w:r w:rsidRPr="007E450E">
        <w:t> </w:t>
      </w:r>
      <w:r w:rsidRPr="007E450E">
        <w:rPr>
          <w:color w:val="C45B1C"/>
        </w:rPr>
        <w:t>setStep</w:t>
      </w:r>
      <w:r w:rsidRPr="007E450E">
        <w:t xml:space="preserve">(prev </w:t>
      </w:r>
      <w:r w:rsidRPr="007E450E">
        <w:rPr>
          <w:color w:val="6E21BA"/>
        </w:rPr>
        <w:t>=&gt;</w:t>
      </w:r>
      <w:r w:rsidRPr="007E450E">
        <w:t xml:space="preserve"> prev </w:t>
      </w:r>
      <w:r w:rsidRPr="007E450E">
        <w:rPr>
          <w:color w:val="6E21BA"/>
        </w:rPr>
        <w:t>-</w:t>
      </w:r>
      <w:r w:rsidRPr="007E450E">
        <w:t xml:space="preserve"> </w:t>
      </w:r>
      <w:r w:rsidRPr="007E450E">
        <w:rPr>
          <w:color w:val="187B34"/>
        </w:rPr>
        <w:t>1</w:t>
      </w:r>
      <w:r w:rsidRPr="007E450E">
        <w:t>)</w:t>
      </w:r>
    </w:p>
    <w:p w14:paraId="6BB92525" w14:textId="77777777" w:rsidR="0024119B" w:rsidRPr="007E450E" w:rsidRDefault="0024119B" w:rsidP="0024119B">
      <w:r w:rsidRPr="007E450E">
        <w:t>}</w:t>
      </w:r>
    </w:p>
    <w:p w14:paraId="38D2F766" w14:textId="77777777" w:rsidR="0024119B" w:rsidRDefault="0024119B" w:rsidP="0024119B"/>
    <w:p w14:paraId="1069E0BF" w14:textId="3C448234" w:rsidR="0024119B" w:rsidRDefault="00067928" w:rsidP="00067928">
      <w:pPr>
        <w:pStyle w:val="Heading5"/>
        <w:tabs>
          <w:tab w:val="num" w:pos="720"/>
        </w:tabs>
        <w:spacing w:line="360" w:lineRule="auto"/>
      </w:pPr>
      <w:r>
        <w:t xml:space="preserve">10. </w:t>
      </w:r>
      <w:r w:rsidR="0024119B">
        <w:t>Submission to Backend and Chat Logging</w:t>
      </w:r>
    </w:p>
    <w:p w14:paraId="48DFA6F3" w14:textId="77777777" w:rsidR="0024119B" w:rsidRPr="007E450E" w:rsidRDefault="0024119B" w:rsidP="0024119B">
      <w:r w:rsidRPr="007E450E">
        <w:rPr>
          <w:color w:val="6E21BA"/>
        </w:rPr>
        <w:t>const</w:t>
      </w:r>
      <w:r w:rsidRPr="007E450E">
        <w:rPr>
          <w:color w:val="666666"/>
        </w:rPr>
        <w:t xml:space="preserve"> data </w:t>
      </w:r>
      <w:r w:rsidRPr="007E450E">
        <w:rPr>
          <w:color w:val="6E21BA"/>
        </w:rPr>
        <w:t>=</w:t>
      </w:r>
      <w:r w:rsidRPr="007E450E">
        <w:rPr>
          <w:color w:val="666666"/>
        </w:rPr>
        <w:t xml:space="preserve"> </w:t>
      </w:r>
      <w:r w:rsidRPr="007E450E">
        <w:rPr>
          <w:color w:val="6E21BA"/>
        </w:rPr>
        <w:t>await</w:t>
      </w:r>
      <w:r w:rsidRPr="007E450E">
        <w:rPr>
          <w:color w:val="666666"/>
        </w:rPr>
        <w:t xml:space="preserve"> </w:t>
      </w:r>
      <w:r w:rsidRPr="007E450E">
        <w:rPr>
          <w:color w:val="C45B1C"/>
        </w:rPr>
        <w:t>apiFetch</w:t>
      </w:r>
      <w:r w:rsidRPr="007E450E">
        <w:rPr>
          <w:color w:val="666666"/>
        </w:rPr>
        <w:t>(</w:t>
      </w:r>
      <w:r w:rsidRPr="007E450E">
        <w:t>`/api/v1/loan/approval?variant=</w:t>
      </w:r>
      <w:r w:rsidRPr="007E450E">
        <w:rPr>
          <w:color w:val="0F58BD"/>
        </w:rPr>
        <w:t>${</w:t>
      </w:r>
      <w:r w:rsidRPr="007E450E">
        <w:rPr>
          <w:color w:val="666666"/>
        </w:rPr>
        <w:t>mode</w:t>
      </w:r>
      <w:r w:rsidRPr="007E450E">
        <w:rPr>
          <w:color w:val="0F58BD"/>
        </w:rPr>
        <w:t>}</w:t>
      </w:r>
      <w:r w:rsidRPr="007E450E">
        <w:t>`</w:t>
      </w:r>
      <w:r w:rsidRPr="007E450E">
        <w:rPr>
          <w:color w:val="6E21BA"/>
        </w:rPr>
        <w:t>,</w:t>
      </w:r>
      <w:r w:rsidRPr="007E450E">
        <w:rPr>
          <w:color w:val="666666"/>
        </w:rPr>
        <w:t xml:space="preserve"> {</w:t>
      </w:r>
    </w:p>
    <w:p w14:paraId="47148E85" w14:textId="77777777" w:rsidR="0024119B" w:rsidRPr="007E450E" w:rsidRDefault="0024119B" w:rsidP="0024119B">
      <w:r w:rsidRPr="007E450E">
        <w:rPr>
          <w:color w:val="666666"/>
        </w:rPr>
        <w:t> </w:t>
      </w:r>
      <w:r w:rsidRPr="007E450E">
        <w:rPr>
          <w:color w:val="6E21BA"/>
        </w:rPr>
        <w:t>method:</w:t>
      </w:r>
      <w:r w:rsidRPr="007E450E">
        <w:rPr>
          <w:color w:val="666666"/>
        </w:rPr>
        <w:t xml:space="preserve"> </w:t>
      </w:r>
      <w:r w:rsidRPr="007E450E">
        <w:t>'POST'</w:t>
      </w:r>
      <w:r w:rsidRPr="007E450E">
        <w:rPr>
          <w:color w:val="6E21BA"/>
        </w:rPr>
        <w:t>,</w:t>
      </w:r>
    </w:p>
    <w:p w14:paraId="7AAC60C6" w14:textId="77777777" w:rsidR="0024119B" w:rsidRPr="007E450E" w:rsidRDefault="0024119B" w:rsidP="0024119B">
      <w:r w:rsidRPr="007E450E">
        <w:rPr>
          <w:color w:val="666666"/>
        </w:rPr>
        <w:t> </w:t>
      </w:r>
      <w:r w:rsidRPr="007E450E">
        <w:rPr>
          <w:color w:val="6E21BA"/>
        </w:rPr>
        <w:t>body:</w:t>
      </w:r>
      <w:r w:rsidRPr="007E450E">
        <w:rPr>
          <w:color w:val="666666"/>
        </w:rPr>
        <w:t xml:space="preserve"> JSON.</w:t>
      </w:r>
      <w:r w:rsidRPr="007E450E">
        <w:rPr>
          <w:color w:val="C45B1C"/>
        </w:rPr>
        <w:t>stringify</w:t>
      </w:r>
      <w:r w:rsidRPr="007E450E">
        <w:rPr>
          <w:color w:val="666666"/>
        </w:rPr>
        <w:t>({</w:t>
      </w:r>
      <w:r w:rsidRPr="007E450E">
        <w:rPr>
          <w:color w:val="6E21BA"/>
        </w:rPr>
        <w:t>...</w:t>
      </w:r>
      <w:r w:rsidRPr="007E450E">
        <w:rPr>
          <w:color w:val="666666"/>
        </w:rPr>
        <w:t>})</w:t>
      </w:r>
    </w:p>
    <w:p w14:paraId="420991AD" w14:textId="77777777" w:rsidR="0024119B" w:rsidRPr="007E450E" w:rsidRDefault="0024119B" w:rsidP="0024119B">
      <w:r w:rsidRPr="007E450E">
        <w:rPr>
          <w:color w:val="666666"/>
        </w:rPr>
        <w:t>})</w:t>
      </w:r>
    </w:p>
    <w:p w14:paraId="04267C88" w14:textId="77777777" w:rsidR="0024119B" w:rsidRPr="007E450E" w:rsidRDefault="0024119B" w:rsidP="0024119B"/>
    <w:p w14:paraId="53842959" w14:textId="77777777" w:rsidR="0024119B" w:rsidRPr="007E450E" w:rsidRDefault="0024119B" w:rsidP="0024119B">
      <w:r w:rsidRPr="007E450E">
        <w:rPr>
          <w:color w:val="6E21BA"/>
        </w:rPr>
        <w:t>await</w:t>
      </w:r>
      <w:r w:rsidRPr="007E450E">
        <w:rPr>
          <w:color w:val="666666"/>
        </w:rPr>
        <w:t xml:space="preserve"> supabase.</w:t>
      </w:r>
      <w:r w:rsidRPr="007E450E">
        <w:rPr>
          <w:color w:val="C45B1C"/>
        </w:rPr>
        <w:t>from</w:t>
      </w:r>
      <w:r w:rsidRPr="007E450E">
        <w:rPr>
          <w:color w:val="666666"/>
        </w:rPr>
        <w:t>(</w:t>
      </w:r>
      <w:r w:rsidRPr="007E450E">
        <w:t>'chat_history'</w:t>
      </w:r>
      <w:r w:rsidRPr="007E450E">
        <w:rPr>
          <w:color w:val="666666"/>
        </w:rPr>
        <w:t>).</w:t>
      </w:r>
      <w:r w:rsidRPr="007E450E">
        <w:rPr>
          <w:color w:val="C45B1C"/>
        </w:rPr>
        <w:t>insert</w:t>
      </w:r>
      <w:r w:rsidRPr="007E450E">
        <w:rPr>
          <w:color w:val="666666"/>
        </w:rPr>
        <w:t>([</w:t>
      </w:r>
    </w:p>
    <w:p w14:paraId="1033212A" w14:textId="77777777" w:rsidR="0024119B" w:rsidRPr="007E450E" w:rsidRDefault="0024119B" w:rsidP="0024119B">
      <w:r w:rsidRPr="007E450E">
        <w:rPr>
          <w:color w:val="666666"/>
        </w:rPr>
        <w:t xml:space="preserve"> { </w:t>
      </w:r>
      <w:r w:rsidRPr="007E450E">
        <w:rPr>
          <w:color w:val="6E21BA"/>
        </w:rPr>
        <w:t>sender:</w:t>
      </w:r>
      <w:r w:rsidRPr="007E450E">
        <w:rPr>
          <w:color w:val="666666"/>
        </w:rPr>
        <w:t xml:space="preserve"> </w:t>
      </w:r>
      <w:r w:rsidRPr="007E450E">
        <w:t>'user'</w:t>
      </w:r>
      <w:r w:rsidRPr="007E450E">
        <w:rPr>
          <w:color w:val="6E21BA"/>
        </w:rPr>
        <w:t>,</w:t>
      </w:r>
      <w:r w:rsidRPr="007E450E">
        <w:rPr>
          <w:color w:val="666666"/>
        </w:rPr>
        <w:t xml:space="preserve"> </w:t>
      </w:r>
      <w:r w:rsidRPr="007E450E">
        <w:rPr>
          <w:color w:val="6E21BA"/>
        </w:rPr>
        <w:t>message:</w:t>
      </w:r>
      <w:r w:rsidRPr="007E450E">
        <w:rPr>
          <w:color w:val="666666"/>
        </w:rPr>
        <w:t xml:space="preserve"> JSON.</w:t>
      </w:r>
      <w:r w:rsidRPr="007E450E">
        <w:rPr>
          <w:color w:val="C45B1C"/>
        </w:rPr>
        <w:t>stringify</w:t>
      </w:r>
      <w:r w:rsidRPr="007E450E">
        <w:rPr>
          <w:color w:val="666666"/>
        </w:rPr>
        <w:t>(form)</w:t>
      </w:r>
      <w:r w:rsidRPr="007E450E">
        <w:rPr>
          <w:color w:val="6E21BA"/>
        </w:rPr>
        <w:t>,</w:t>
      </w:r>
      <w:r w:rsidRPr="007E450E">
        <w:rPr>
          <w:color w:val="666666"/>
        </w:rPr>
        <w:t xml:space="preserve"> </w:t>
      </w:r>
      <w:r w:rsidRPr="007E450E">
        <w:rPr>
          <w:color w:val="6E21BA"/>
        </w:rPr>
        <w:t>context:</w:t>
      </w:r>
      <w:r w:rsidRPr="007E450E">
        <w:rPr>
          <w:color w:val="666666"/>
        </w:rPr>
        <w:t xml:space="preserve"> </w:t>
      </w:r>
      <w:r w:rsidRPr="007E450E">
        <w:t>'loan'</w:t>
      </w:r>
      <w:r w:rsidRPr="007E450E">
        <w:rPr>
          <w:color w:val="666666"/>
        </w:rPr>
        <w:t xml:space="preserve"> }</w:t>
      </w:r>
      <w:r w:rsidRPr="007E450E">
        <w:rPr>
          <w:color w:val="6E21BA"/>
        </w:rPr>
        <w:t>,</w:t>
      </w:r>
    </w:p>
    <w:p w14:paraId="148BF5F8" w14:textId="77777777" w:rsidR="0024119B" w:rsidRPr="007E450E" w:rsidRDefault="0024119B" w:rsidP="0024119B">
      <w:r w:rsidRPr="007E450E">
        <w:rPr>
          <w:color w:val="666666"/>
        </w:rPr>
        <w:lastRenderedPageBreak/>
        <w:t xml:space="preserve"> { </w:t>
      </w:r>
      <w:r w:rsidRPr="007E450E">
        <w:rPr>
          <w:color w:val="6E21BA"/>
        </w:rPr>
        <w:t>sender:</w:t>
      </w:r>
      <w:r w:rsidRPr="007E450E">
        <w:rPr>
          <w:color w:val="666666"/>
        </w:rPr>
        <w:t xml:space="preserve"> </w:t>
      </w:r>
      <w:r w:rsidRPr="007E450E">
        <w:t>'bot'</w:t>
      </w:r>
      <w:r w:rsidRPr="007E450E">
        <w:rPr>
          <w:color w:val="6E21BA"/>
        </w:rPr>
        <w:t>,</w:t>
      </w:r>
      <w:r w:rsidRPr="007E450E">
        <w:rPr>
          <w:color w:val="666666"/>
        </w:rPr>
        <w:t xml:space="preserve"> </w:t>
      </w:r>
      <w:r w:rsidRPr="007E450E">
        <w:rPr>
          <w:color w:val="6E21BA"/>
        </w:rPr>
        <w:t>message:</w:t>
      </w:r>
      <w:r w:rsidRPr="007E450E">
        <w:rPr>
          <w:color w:val="666666"/>
        </w:rPr>
        <w:t xml:space="preserve"> data.</w:t>
      </w:r>
      <w:r w:rsidRPr="007E450E">
        <w:rPr>
          <w:color w:val="6E21BA"/>
        </w:rPr>
        <w:t>human_message,</w:t>
      </w:r>
      <w:r w:rsidRPr="007E450E">
        <w:rPr>
          <w:color w:val="666666"/>
        </w:rPr>
        <w:t xml:space="preserve"> </w:t>
      </w:r>
      <w:r w:rsidRPr="007E450E">
        <w:rPr>
          <w:color w:val="6E21BA"/>
        </w:rPr>
        <w:t>prediction:</w:t>
      </w:r>
      <w:r w:rsidRPr="007E450E">
        <w:rPr>
          <w:color w:val="666666"/>
        </w:rPr>
        <w:t xml:space="preserve"> data.</w:t>
      </w:r>
      <w:r w:rsidRPr="007E450E">
        <w:rPr>
          <w:color w:val="6E21BA"/>
        </w:rPr>
        <w:t>prediction</w:t>
      </w:r>
      <w:r w:rsidRPr="007E450E">
        <w:rPr>
          <w:color w:val="666666"/>
        </w:rPr>
        <w:t xml:space="preserve"> }</w:t>
      </w:r>
    </w:p>
    <w:p w14:paraId="5867D6ED" w14:textId="77777777" w:rsidR="0024119B" w:rsidRPr="007E450E" w:rsidRDefault="0024119B" w:rsidP="0024119B">
      <w:r w:rsidRPr="007E450E">
        <w:rPr>
          <w:color w:val="666666"/>
        </w:rPr>
        <w:t>])</w:t>
      </w:r>
    </w:p>
    <w:p w14:paraId="22AD25E7" w14:textId="77777777" w:rsidR="0024119B" w:rsidRPr="007E450E" w:rsidRDefault="0024119B" w:rsidP="0024119B"/>
    <w:p w14:paraId="6793E6A8" w14:textId="77777777" w:rsidR="0024119B" w:rsidRPr="007E450E" w:rsidRDefault="0024119B" w:rsidP="0024119B">
      <w:r w:rsidRPr="007E450E">
        <w:rPr>
          <w:color w:val="666666"/>
        </w:rPr>
        <w:t>router.</w:t>
      </w:r>
      <w:r w:rsidRPr="007E450E">
        <w:rPr>
          <w:color w:val="C45B1C"/>
        </w:rPr>
        <w:t>push</w:t>
      </w:r>
      <w:r w:rsidRPr="007E450E">
        <w:rPr>
          <w:color w:val="666666"/>
        </w:rPr>
        <w:t>(</w:t>
      </w:r>
      <w:r w:rsidRPr="007E450E">
        <w:t>'/chat'</w:t>
      </w:r>
      <w:r w:rsidRPr="007E450E">
        <w:rPr>
          <w:color w:val="666666"/>
        </w:rPr>
        <w:t>)</w:t>
      </w:r>
    </w:p>
    <w:p w14:paraId="3004AFC5" w14:textId="77777777" w:rsidR="0024119B" w:rsidRPr="007E450E" w:rsidRDefault="0024119B" w:rsidP="0024119B"/>
    <w:p w14:paraId="3ED7F242" w14:textId="6CA814DD" w:rsidR="0024119B" w:rsidRDefault="00067928" w:rsidP="00067928">
      <w:pPr>
        <w:pStyle w:val="Heading5"/>
        <w:tabs>
          <w:tab w:val="num" w:pos="720"/>
        </w:tabs>
        <w:spacing w:line="360" w:lineRule="auto"/>
      </w:pPr>
      <w:r>
        <w:t xml:space="preserve">11. </w:t>
      </w:r>
      <w:r w:rsidR="0024119B">
        <w:t>Auto-Scroll and Vibration Feedback</w:t>
      </w:r>
    </w:p>
    <w:p w14:paraId="7D7591B5" w14:textId="77777777" w:rsidR="0024119B" w:rsidRPr="007E450E" w:rsidRDefault="0024119B" w:rsidP="0024119B">
      <w:r w:rsidRPr="007E450E">
        <w:t>window.</w:t>
      </w:r>
      <w:r w:rsidRPr="007E450E">
        <w:rPr>
          <w:color w:val="C45B1C"/>
        </w:rPr>
        <w:t>scrollTo</w:t>
      </w:r>
      <w:r w:rsidRPr="007E450E">
        <w:t xml:space="preserve">({ </w:t>
      </w:r>
      <w:r w:rsidRPr="007E450E">
        <w:rPr>
          <w:color w:val="6E21BA"/>
        </w:rPr>
        <w:t>top:</w:t>
      </w:r>
      <w:r w:rsidRPr="007E450E">
        <w:t xml:space="preserve"> </w:t>
      </w:r>
      <w:r w:rsidRPr="007E450E">
        <w:rPr>
          <w:color w:val="187B34"/>
        </w:rPr>
        <w:t>0</w:t>
      </w:r>
      <w:r w:rsidRPr="007E450E">
        <w:rPr>
          <w:color w:val="6E21BA"/>
        </w:rPr>
        <w:t>,</w:t>
      </w:r>
      <w:r w:rsidRPr="007E450E">
        <w:t xml:space="preserve"> </w:t>
      </w:r>
      <w:r w:rsidRPr="007E450E">
        <w:rPr>
          <w:color w:val="6E21BA"/>
        </w:rPr>
        <w:t>behavior:</w:t>
      </w:r>
      <w:r w:rsidRPr="007E450E">
        <w:t xml:space="preserve"> </w:t>
      </w:r>
      <w:r w:rsidRPr="007E450E">
        <w:rPr>
          <w:color w:val="187B34"/>
        </w:rPr>
        <w:t>'smooth'</w:t>
      </w:r>
      <w:r w:rsidRPr="007E450E">
        <w:t xml:space="preserve"> })</w:t>
      </w:r>
    </w:p>
    <w:p w14:paraId="2263D4C0" w14:textId="77777777" w:rsidR="0024119B" w:rsidRPr="007E450E" w:rsidRDefault="0024119B" w:rsidP="0024119B">
      <w:r w:rsidRPr="007E450E">
        <w:t>navigator.</w:t>
      </w:r>
      <w:r w:rsidRPr="007E450E">
        <w:rPr>
          <w:color w:val="C45B1C"/>
        </w:rPr>
        <w:t>vibrate</w:t>
      </w:r>
      <w:r w:rsidRPr="007E450E">
        <w:t>?.(</w:t>
      </w:r>
      <w:r w:rsidRPr="007E450E">
        <w:rPr>
          <w:color w:val="187B34"/>
        </w:rPr>
        <w:t>20</w:t>
      </w:r>
      <w:r w:rsidRPr="007E450E">
        <w:t>)</w:t>
      </w:r>
    </w:p>
    <w:p w14:paraId="6AE5974C" w14:textId="77777777" w:rsidR="0024119B" w:rsidRDefault="0024119B" w:rsidP="0024119B">
      <w:pPr>
        <w:rPr>
          <w:lang w:val="en-US"/>
        </w:rPr>
      </w:pPr>
    </w:p>
    <w:p w14:paraId="04EA3EBE" w14:textId="44BFD575" w:rsidR="0024119B" w:rsidRDefault="0024119B" w:rsidP="00A64DA9">
      <w:pPr>
        <w:pStyle w:val="Heading4"/>
        <w:numPr>
          <w:ilvl w:val="3"/>
          <w:numId w:val="189"/>
        </w:numPr>
        <w:spacing w:line="360" w:lineRule="auto"/>
      </w:pPr>
      <w:r>
        <w:t>Admin Panel</w:t>
      </w:r>
    </w:p>
    <w:p w14:paraId="2975A35E" w14:textId="47947DDF" w:rsidR="0024119B" w:rsidRDefault="00A64DA9" w:rsidP="00A64DA9">
      <w:pPr>
        <w:pStyle w:val="Heading5"/>
        <w:tabs>
          <w:tab w:val="num" w:pos="720"/>
        </w:tabs>
        <w:spacing w:line="360" w:lineRule="auto"/>
      </w:pPr>
      <w:r>
        <w:t xml:space="preserve">1. </w:t>
      </w:r>
      <w:r w:rsidR="0024119B">
        <w:t>Admin Gatekeeping</w:t>
      </w:r>
    </w:p>
    <w:p w14:paraId="2109044C" w14:textId="77777777" w:rsidR="0024119B" w:rsidRPr="007E450E" w:rsidRDefault="0024119B" w:rsidP="0024119B">
      <w:r w:rsidRPr="007E450E">
        <w:t>const { email, loading } = useSession(true)</w:t>
      </w:r>
    </w:p>
    <w:p w14:paraId="71F6A575" w14:textId="77777777" w:rsidR="0024119B" w:rsidRPr="007E450E" w:rsidRDefault="0024119B" w:rsidP="0024119B"/>
    <w:p w14:paraId="1E366F25" w14:textId="77777777" w:rsidR="0024119B" w:rsidRPr="007E450E" w:rsidRDefault="0024119B" w:rsidP="0024119B">
      <w:r w:rsidRPr="007E450E">
        <w:t>useEffect(() =&gt; {</w:t>
      </w:r>
    </w:p>
    <w:p w14:paraId="295298AA" w14:textId="77777777" w:rsidR="0024119B" w:rsidRPr="007E450E" w:rsidRDefault="0024119B" w:rsidP="0024119B">
      <w:r w:rsidRPr="007E450E">
        <w:t> if (!loading &amp;&amp; (!email || !ADMIN_EMAILS.includes(email))) {</w:t>
      </w:r>
    </w:p>
    <w:p w14:paraId="60B76A67" w14:textId="77777777" w:rsidR="0024119B" w:rsidRPr="007E450E" w:rsidRDefault="0024119B" w:rsidP="0024119B">
      <w:r w:rsidRPr="007E450E">
        <w:t>   router.replace('/chat')</w:t>
      </w:r>
    </w:p>
    <w:p w14:paraId="7779D78B" w14:textId="77777777" w:rsidR="0024119B" w:rsidRPr="007E450E" w:rsidRDefault="0024119B" w:rsidP="0024119B">
      <w:r w:rsidRPr="007E450E">
        <w:t> }</w:t>
      </w:r>
    </w:p>
    <w:p w14:paraId="184EDF71" w14:textId="77777777" w:rsidR="0024119B" w:rsidRPr="007E450E" w:rsidRDefault="0024119B" w:rsidP="0024119B">
      <w:r w:rsidRPr="007E450E">
        <w:t>}, [email, loading, router])</w:t>
      </w:r>
    </w:p>
    <w:p w14:paraId="24DEB3C4" w14:textId="77777777" w:rsidR="0024119B" w:rsidRPr="007E450E" w:rsidRDefault="0024119B" w:rsidP="0024119B"/>
    <w:p w14:paraId="0EA32525" w14:textId="77777777" w:rsidR="0024119B" w:rsidRPr="007E450E" w:rsidRDefault="0024119B" w:rsidP="0024119B">
      <w:r w:rsidRPr="007E450E">
        <w:t>if (loading)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Checking permissions…&lt;/</w:t>
      </w:r>
      <w:r w:rsidRPr="007E450E">
        <w:rPr>
          <w:color w:val="6E21BA"/>
        </w:rPr>
        <w:t>div</w:t>
      </w:r>
      <w:r w:rsidRPr="007E450E">
        <w:t>&gt;&lt;/</w:t>
      </w:r>
      <w:r w:rsidRPr="007E450E">
        <w:rPr>
          <w:color w:val="6E21BA"/>
        </w:rPr>
        <w:t>div</w:t>
      </w:r>
      <w:r w:rsidRPr="007E450E">
        <w:t>&gt;</w:t>
      </w:r>
    </w:p>
    <w:p w14:paraId="23D4C619" w14:textId="77777777" w:rsidR="0024119B" w:rsidRPr="007E450E" w:rsidRDefault="0024119B" w:rsidP="0024119B">
      <w:r w:rsidRPr="007E450E">
        <w:t>if (!email || !ADMIN_EMAILS.includes(email))</w:t>
      </w:r>
    </w:p>
    <w:p w14:paraId="34C075C3" w14:textId="77777777" w:rsidR="0024119B" w:rsidRPr="007E450E" w:rsidRDefault="0024119B" w:rsidP="0024119B">
      <w:r w:rsidRPr="007E450E">
        <w:t>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Access denied&lt;/</w:t>
      </w:r>
      <w:r w:rsidRPr="007E450E">
        <w:rPr>
          <w:color w:val="6E21BA"/>
        </w:rPr>
        <w:t>div</w:t>
      </w:r>
      <w:r w:rsidRPr="007E450E">
        <w:t>&gt;&lt;/</w:t>
      </w:r>
      <w:r w:rsidRPr="007E450E">
        <w:rPr>
          <w:color w:val="6E21BA"/>
        </w:rPr>
        <w:t>div</w:t>
      </w:r>
      <w:r w:rsidRPr="007E450E">
        <w:t>&gt;</w:t>
      </w:r>
    </w:p>
    <w:p w14:paraId="56729B05" w14:textId="77777777" w:rsidR="0024119B" w:rsidRPr="007E450E" w:rsidRDefault="0024119B" w:rsidP="0024119B"/>
    <w:p w14:paraId="05B1FF36" w14:textId="4E270CFD" w:rsidR="0024119B" w:rsidRDefault="00A64DA9" w:rsidP="00A64DA9">
      <w:pPr>
        <w:pStyle w:val="Heading5"/>
        <w:tabs>
          <w:tab w:val="num" w:pos="720"/>
        </w:tabs>
        <w:spacing w:line="360" w:lineRule="auto"/>
      </w:pPr>
      <w:r>
        <w:t xml:space="preserve">2. </w:t>
      </w:r>
      <w:r w:rsidR="0024119B">
        <w:t>Pull Survey Rows from Supabase</w:t>
      </w:r>
    </w:p>
    <w:p w14:paraId="18987FC7" w14:textId="77777777" w:rsidR="0024119B" w:rsidRPr="007E450E" w:rsidRDefault="0024119B" w:rsidP="0024119B">
      <w:r w:rsidRPr="007E450E">
        <w:t>const [rows, setRows] = useState&lt;</w:t>
      </w:r>
      <w:r w:rsidRPr="007E450E">
        <w:rPr>
          <w:color w:val="6E21BA"/>
        </w:rPr>
        <w:t>SurveyRow[]</w:t>
      </w:r>
      <w:r w:rsidRPr="007E450E">
        <w:t>&gt;([])</w:t>
      </w:r>
    </w:p>
    <w:p w14:paraId="2D6AC1DF" w14:textId="77777777" w:rsidR="0024119B" w:rsidRPr="007E450E" w:rsidRDefault="0024119B" w:rsidP="0024119B">
      <w:r w:rsidRPr="007E450E">
        <w:t>const [loadingData, setLoadingData] = useState(true)</w:t>
      </w:r>
    </w:p>
    <w:p w14:paraId="739C53E9" w14:textId="77777777" w:rsidR="0024119B" w:rsidRPr="007E450E" w:rsidRDefault="0024119B" w:rsidP="0024119B"/>
    <w:p w14:paraId="4F4C11EC" w14:textId="77777777" w:rsidR="0024119B" w:rsidRPr="007E450E" w:rsidRDefault="0024119B" w:rsidP="0024119B">
      <w:r w:rsidRPr="007E450E">
        <w:t>useEffect(() =&gt; {</w:t>
      </w:r>
    </w:p>
    <w:p w14:paraId="34586360" w14:textId="77777777" w:rsidR="0024119B" w:rsidRPr="007E450E" w:rsidRDefault="0024119B" w:rsidP="0024119B">
      <w:r w:rsidRPr="007E450E">
        <w:t> const fetchData = async () =&gt; {</w:t>
      </w:r>
    </w:p>
    <w:p w14:paraId="3DE92F25" w14:textId="77777777" w:rsidR="0024119B" w:rsidRPr="007E450E" w:rsidRDefault="0024119B" w:rsidP="0024119B">
      <w:r w:rsidRPr="007E450E">
        <w:t>   if (!email || !ADMIN_EMAILS.includes(email)) return</w:t>
      </w:r>
    </w:p>
    <w:p w14:paraId="35C26D0B" w14:textId="77777777" w:rsidR="0024119B" w:rsidRPr="007E450E" w:rsidRDefault="0024119B" w:rsidP="0024119B">
      <w:r w:rsidRPr="007E450E">
        <w:t>   const { data, error } = await supabase</w:t>
      </w:r>
    </w:p>
    <w:p w14:paraId="7EDE0739" w14:textId="77777777" w:rsidR="0024119B" w:rsidRPr="007E450E" w:rsidRDefault="0024119B" w:rsidP="0024119B">
      <w:r w:rsidRPr="007E450E">
        <w:t>     .from('loan_trust_survey')</w:t>
      </w:r>
    </w:p>
    <w:p w14:paraId="26C819CF" w14:textId="77777777" w:rsidR="0024119B" w:rsidRPr="007E450E" w:rsidRDefault="0024119B" w:rsidP="0024119B">
      <w:r w:rsidRPr="007E450E">
        <w:t>     .select('*')</w:t>
      </w:r>
    </w:p>
    <w:p w14:paraId="6592D6AA" w14:textId="77777777" w:rsidR="0024119B" w:rsidRPr="007E450E" w:rsidRDefault="0024119B" w:rsidP="0024119B">
      <w:r w:rsidRPr="007E450E">
        <w:t>     .order('created_at', { ascending: false })</w:t>
      </w:r>
    </w:p>
    <w:p w14:paraId="4D422800" w14:textId="77777777" w:rsidR="0024119B" w:rsidRPr="007E450E" w:rsidRDefault="0024119B" w:rsidP="0024119B"/>
    <w:p w14:paraId="7E056595" w14:textId="77777777" w:rsidR="0024119B" w:rsidRPr="007E450E" w:rsidRDefault="0024119B" w:rsidP="0024119B">
      <w:r w:rsidRPr="007E450E">
        <w:t>   if (!error &amp;&amp; data) setRows(data as SurveyRow[])</w:t>
      </w:r>
    </w:p>
    <w:p w14:paraId="30170050" w14:textId="77777777" w:rsidR="0024119B" w:rsidRPr="007E450E" w:rsidRDefault="0024119B" w:rsidP="0024119B">
      <w:r w:rsidRPr="007E450E">
        <w:t>   setLoadingData(false)</w:t>
      </w:r>
    </w:p>
    <w:p w14:paraId="7D73C836" w14:textId="77777777" w:rsidR="0024119B" w:rsidRPr="007E450E" w:rsidRDefault="0024119B" w:rsidP="0024119B">
      <w:r w:rsidRPr="007E450E">
        <w:t> }</w:t>
      </w:r>
    </w:p>
    <w:p w14:paraId="5DD4C6F0" w14:textId="77777777" w:rsidR="0024119B" w:rsidRPr="007E450E" w:rsidRDefault="0024119B" w:rsidP="0024119B">
      <w:r w:rsidRPr="007E450E">
        <w:t> fetchData()</w:t>
      </w:r>
    </w:p>
    <w:p w14:paraId="46E0C0AD" w14:textId="77777777" w:rsidR="0024119B" w:rsidRPr="007E450E" w:rsidRDefault="0024119B" w:rsidP="0024119B">
      <w:r w:rsidRPr="007E450E">
        <w:t>}, [email])</w:t>
      </w:r>
    </w:p>
    <w:p w14:paraId="374C7E5F" w14:textId="77777777" w:rsidR="0024119B" w:rsidRPr="007E450E" w:rsidRDefault="0024119B" w:rsidP="0024119B"/>
    <w:p w14:paraId="0C98CDF8" w14:textId="77777777" w:rsidR="0024119B" w:rsidRPr="007E450E" w:rsidRDefault="0024119B" w:rsidP="0024119B">
      <w:r w:rsidRPr="007E450E">
        <w:t>if (loadingData)</w:t>
      </w:r>
    </w:p>
    <w:p w14:paraId="5D225332" w14:textId="77777777" w:rsidR="0024119B" w:rsidRPr="007E450E" w:rsidRDefault="0024119B" w:rsidP="0024119B">
      <w:r w:rsidRPr="007E450E">
        <w:t>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Fetching analytics…&lt;/</w:t>
      </w:r>
      <w:r w:rsidRPr="007E450E">
        <w:rPr>
          <w:color w:val="6E21BA"/>
        </w:rPr>
        <w:t>div</w:t>
      </w:r>
      <w:r w:rsidRPr="007E450E">
        <w:t>&gt;&lt;/</w:t>
      </w:r>
      <w:r w:rsidRPr="007E450E">
        <w:rPr>
          <w:color w:val="6E21BA"/>
        </w:rPr>
        <w:t>div</w:t>
      </w:r>
      <w:r w:rsidRPr="007E450E">
        <w:t>&gt;</w:t>
      </w:r>
    </w:p>
    <w:p w14:paraId="08DE9689" w14:textId="77777777" w:rsidR="0024119B" w:rsidRDefault="0024119B" w:rsidP="0024119B">
      <w:pPr>
        <w:rPr>
          <w:lang w:val="en-US"/>
        </w:rPr>
      </w:pPr>
    </w:p>
    <w:p w14:paraId="5E41B26D" w14:textId="031E819D" w:rsidR="0024119B" w:rsidRDefault="00A64DA9" w:rsidP="00A64DA9">
      <w:pPr>
        <w:pStyle w:val="Heading5"/>
        <w:tabs>
          <w:tab w:val="num" w:pos="720"/>
        </w:tabs>
        <w:spacing w:line="360" w:lineRule="auto"/>
      </w:pPr>
      <w:r>
        <w:lastRenderedPageBreak/>
        <w:t xml:space="preserve">3. </w:t>
      </w:r>
      <w:r w:rsidR="0024119B">
        <w:t>Sample Overview</w:t>
      </w:r>
    </w:p>
    <w:p w14:paraId="4EBF88D2" w14:textId="77777777" w:rsidR="00690F66" w:rsidRDefault="00A327FE" w:rsidP="00690F66">
      <w:pPr>
        <w:keepNext/>
        <w:jc w:val="center"/>
      </w:pPr>
      <w:r>
        <w:fldChar w:fldCharType="begin"/>
      </w:r>
      <w:r>
        <w:instrText xml:space="preserve"> INCLUDEPICTURE "https://codahosted.io/docs/p2-NY3PaT6/blobs/bl-4JfK1gw-kS/27339f64c238aeac9a4693dd42fab25570fb1437feab0360e5b66b17e91780e238f0245d68c3081281fbbff35b2ddcf228cfd8fb0ff9efde66ca76e6b54dc0e928876c69bdee760f8beca9ff6afedff8a80e72d8042a98db25f511a59a99f470f1d02a2f" \* MERGEFORMATINET </w:instrText>
      </w:r>
      <w:r>
        <w:fldChar w:fldCharType="separate"/>
      </w:r>
      <w:r>
        <w:rPr>
          <w:noProof/>
        </w:rPr>
        <w:drawing>
          <wp:inline distT="0" distB="0" distL="0" distR="0" wp14:anchorId="15978839" wp14:editId="7151A79B">
            <wp:extent cx="4976810" cy="1328840"/>
            <wp:effectExtent l="0" t="0" r="1905" b="5080"/>
            <wp:docPr id="141610121" name="Picture 1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0121" name="Picture 18" descr="A screenshot of a phone&#10;&#10;AI-generated content may be incorrect."/>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32156" cy="1343618"/>
                    </a:xfrm>
                    <a:prstGeom prst="rect">
                      <a:avLst/>
                    </a:prstGeom>
                    <a:noFill/>
                    <a:ln>
                      <a:noFill/>
                    </a:ln>
                  </pic:spPr>
                </pic:pic>
              </a:graphicData>
            </a:graphic>
          </wp:inline>
        </w:drawing>
      </w:r>
      <w:r>
        <w:fldChar w:fldCharType="end"/>
      </w:r>
    </w:p>
    <w:p w14:paraId="796D7411" w14:textId="28936A7F" w:rsidR="00A327FE" w:rsidRDefault="00690F66" w:rsidP="00690F66">
      <w:pPr>
        <w:pStyle w:val="Caption"/>
        <w:jc w:val="center"/>
      </w:pPr>
      <w:r>
        <w:t xml:space="preserve">Appendix </w:t>
      </w:r>
      <w:fldSimple w:instr=" SEQ Appendix \* ARABIC ">
        <w:r>
          <w:rPr>
            <w:noProof/>
          </w:rPr>
          <w:t>36</w:t>
        </w:r>
      </w:fldSimple>
    </w:p>
    <w:p w14:paraId="657812F4" w14:textId="77777777" w:rsidR="00A327FE" w:rsidRPr="00A327FE" w:rsidRDefault="00A327FE" w:rsidP="00A327FE"/>
    <w:p w14:paraId="1966E354" w14:textId="77777777" w:rsidR="0024119B" w:rsidRPr="007E450E" w:rsidRDefault="0024119B" w:rsidP="0024119B">
      <w:r w:rsidRPr="007E450E">
        <w:t>const byVariant = (v: Variant) =&gt; rows.filter(r =&gt; r.variant === v)</w:t>
      </w:r>
    </w:p>
    <w:p w14:paraId="1B2BDE4A" w14:textId="77777777" w:rsidR="0024119B" w:rsidRPr="007E450E" w:rsidRDefault="0024119B" w:rsidP="0024119B">
      <w:r w:rsidRPr="007E450E">
        <w:t>const uniqUsers = new Set(rows.map(r =&gt; r.user_email)).size</w:t>
      </w:r>
    </w:p>
    <w:p w14:paraId="7CFB8F60" w14:textId="77777777" w:rsidR="0024119B" w:rsidRPr="007E450E" w:rsidRDefault="0024119B" w:rsidP="0024119B"/>
    <w:p w14:paraId="59B8558D" w14:textId="77777777" w:rsidR="0024119B" w:rsidRPr="007E450E" w:rsidRDefault="0024119B" w:rsidP="0024119B">
      <w:r w:rsidRPr="007E450E">
        <w:t>const total = rows.length</w:t>
      </w:r>
    </w:p>
    <w:p w14:paraId="0FB6EFD9" w14:textId="77777777" w:rsidR="0024119B" w:rsidRPr="007E450E" w:rsidRDefault="0024119B" w:rsidP="0024119B">
      <w:r w:rsidRPr="007E450E">
        <w:t>const baselineN = byVariant('baseline').length</w:t>
      </w:r>
    </w:p>
    <w:p w14:paraId="781C0157" w14:textId="77777777" w:rsidR="0024119B" w:rsidRPr="007E450E" w:rsidRDefault="0024119B" w:rsidP="0024119B">
      <w:r w:rsidRPr="007E450E">
        <w:t>const xaiN = byVariant('xai').length</w:t>
      </w:r>
    </w:p>
    <w:p w14:paraId="656C5892" w14:textId="77777777" w:rsidR="0024119B" w:rsidRPr="007E450E" w:rsidRDefault="0024119B" w:rsidP="0024119B"/>
    <w:p w14:paraId="088EBD86" w14:textId="77777777" w:rsidR="0024119B" w:rsidRPr="007E450E" w:rsidRDefault="0024119B" w:rsidP="0024119B">
      <w:r w:rsidRPr="007E450E">
        <w:t>&lt;</w:t>
      </w:r>
      <w:r w:rsidRPr="007E450E">
        <w:rPr>
          <w:color w:val="6E21BA"/>
        </w:rPr>
        <w:t>section</w:t>
      </w:r>
      <w:r w:rsidRPr="007E450E">
        <w:t xml:space="preserve"> </w:t>
      </w:r>
      <w:r w:rsidRPr="007E450E">
        <w:rPr>
          <w:color w:val="6E21BA"/>
        </w:rPr>
        <w:t>className=</w:t>
      </w:r>
      <w:r w:rsidRPr="007E450E">
        <w:rPr>
          <w:color w:val="187B34"/>
        </w:rPr>
        <w:t>"admin-section"</w:t>
      </w:r>
      <w:r w:rsidRPr="007E450E">
        <w:t>&gt;</w:t>
      </w:r>
    </w:p>
    <w:p w14:paraId="6709610B" w14:textId="77777777" w:rsidR="0024119B" w:rsidRPr="007E450E" w:rsidRDefault="0024119B" w:rsidP="0024119B">
      <w:r w:rsidRPr="007E450E">
        <w:t> &lt;</w:t>
      </w:r>
      <w:r w:rsidRPr="007E450E">
        <w:rPr>
          <w:color w:val="6E21BA"/>
        </w:rPr>
        <w:t>h3</w:t>
      </w:r>
      <w:r w:rsidRPr="007E450E">
        <w:t xml:space="preserve"> </w:t>
      </w:r>
      <w:r w:rsidRPr="007E450E">
        <w:rPr>
          <w:color w:val="6E21BA"/>
        </w:rPr>
        <w:t>className=</w:t>
      </w:r>
      <w:r w:rsidRPr="007E450E">
        <w:rPr>
          <w:color w:val="187B34"/>
        </w:rPr>
        <w:t>"admin-section-title"</w:t>
      </w:r>
      <w:r w:rsidRPr="007E450E">
        <w:t>&gt;Section 1 — Sample Overview&lt;/</w:t>
      </w:r>
      <w:r w:rsidRPr="007E450E">
        <w:rPr>
          <w:color w:val="6E21BA"/>
        </w:rPr>
        <w:t>h3</w:t>
      </w:r>
      <w:r w:rsidRPr="007E450E">
        <w:t>&gt;</w:t>
      </w:r>
    </w:p>
    <w:p w14:paraId="6DDCD901"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s-grid"</w:t>
      </w:r>
      <w:r w:rsidRPr="007E450E">
        <w:t>&gt;</w:t>
      </w:r>
    </w:p>
    <w:p w14:paraId="4C7DFEC9" w14:textId="77777777" w:rsidR="0024119B" w:rsidRPr="007E450E" w:rsidRDefault="0024119B" w:rsidP="0024119B">
      <w:r w:rsidRPr="007E450E">
        <w:t>   {[["Total Responses", total],["Unique Users", uniqUsers],["Baseline", baselineN],["XAI", xaiN]].map(([label,value]) =&gt; (</w:t>
      </w:r>
    </w:p>
    <w:p w14:paraId="18A455CA"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card"</w:t>
      </w:r>
      <w:r w:rsidRPr="007E450E">
        <w:t xml:space="preserve"> </w:t>
      </w:r>
      <w:r w:rsidRPr="007E450E">
        <w:rPr>
          <w:color w:val="6E21BA"/>
        </w:rPr>
        <w:t>key={label}</w:t>
      </w:r>
      <w:r w:rsidRPr="007E450E">
        <w:t>&gt;</w:t>
      </w:r>
    </w:p>
    <w:p w14:paraId="737BE804"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label"</w:t>
      </w:r>
      <w:r w:rsidRPr="007E450E">
        <w:t>&gt;{label}&lt;/</w:t>
      </w:r>
      <w:r w:rsidRPr="007E450E">
        <w:rPr>
          <w:color w:val="6E21BA"/>
        </w:rPr>
        <w:t>div</w:t>
      </w:r>
      <w:r w:rsidRPr="007E450E">
        <w:t>&gt;</w:t>
      </w:r>
    </w:p>
    <w:p w14:paraId="7380E626"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value"</w:t>
      </w:r>
      <w:r w:rsidRPr="007E450E">
        <w:t>&gt;{value}&lt;/</w:t>
      </w:r>
      <w:r w:rsidRPr="007E450E">
        <w:rPr>
          <w:color w:val="6E21BA"/>
        </w:rPr>
        <w:t>div</w:t>
      </w:r>
      <w:r w:rsidRPr="007E450E">
        <w:t>&gt;</w:t>
      </w:r>
    </w:p>
    <w:p w14:paraId="330A3405" w14:textId="77777777" w:rsidR="0024119B" w:rsidRPr="007E450E" w:rsidRDefault="0024119B" w:rsidP="0024119B">
      <w:r w:rsidRPr="007E450E">
        <w:t>     &lt;/</w:t>
      </w:r>
      <w:r w:rsidRPr="007E450E">
        <w:rPr>
          <w:color w:val="6E21BA"/>
        </w:rPr>
        <w:t>div</w:t>
      </w:r>
      <w:r w:rsidRPr="007E450E">
        <w:t>&gt;</w:t>
      </w:r>
    </w:p>
    <w:p w14:paraId="297A732B" w14:textId="77777777" w:rsidR="0024119B" w:rsidRPr="007E450E" w:rsidRDefault="0024119B" w:rsidP="0024119B">
      <w:r w:rsidRPr="007E450E">
        <w:t>   ))}</w:t>
      </w:r>
    </w:p>
    <w:p w14:paraId="59A0F9CF" w14:textId="77777777" w:rsidR="0024119B" w:rsidRPr="007E450E" w:rsidRDefault="0024119B" w:rsidP="0024119B">
      <w:r w:rsidRPr="007E450E">
        <w:t> &lt;/</w:t>
      </w:r>
      <w:r w:rsidRPr="007E450E">
        <w:rPr>
          <w:color w:val="6E21BA"/>
        </w:rPr>
        <w:t>div</w:t>
      </w:r>
      <w:r w:rsidRPr="007E450E">
        <w:t>&gt;</w:t>
      </w:r>
    </w:p>
    <w:p w14:paraId="0F9C5517" w14:textId="77777777" w:rsidR="0024119B" w:rsidRPr="007E450E" w:rsidRDefault="0024119B" w:rsidP="0024119B">
      <w:r w:rsidRPr="007E450E">
        <w:t>&lt;/</w:t>
      </w:r>
      <w:r w:rsidRPr="007E450E">
        <w:rPr>
          <w:color w:val="6E21BA"/>
        </w:rPr>
        <w:t>section</w:t>
      </w:r>
      <w:r w:rsidRPr="007E450E">
        <w:t>&gt;</w:t>
      </w:r>
    </w:p>
    <w:p w14:paraId="7B79137E" w14:textId="77777777" w:rsidR="0024119B" w:rsidRDefault="0024119B" w:rsidP="0024119B">
      <w:pPr>
        <w:rPr>
          <w:lang w:val="en-US"/>
        </w:rPr>
      </w:pPr>
    </w:p>
    <w:p w14:paraId="6EEDB531" w14:textId="1EA7C85B" w:rsidR="0024119B" w:rsidRDefault="00072484" w:rsidP="00072484">
      <w:pPr>
        <w:pStyle w:val="Heading5"/>
        <w:tabs>
          <w:tab w:val="num" w:pos="720"/>
        </w:tabs>
        <w:spacing w:line="360" w:lineRule="auto"/>
      </w:pPr>
      <w:r>
        <w:t xml:space="preserve">4. </w:t>
      </w:r>
      <w:r w:rsidR="0024119B">
        <w:t>Mean Trust (Baseline vs XAI)</w:t>
      </w:r>
    </w:p>
    <w:p w14:paraId="28BE07A8" w14:textId="77777777" w:rsidR="00690F66" w:rsidRDefault="00237364" w:rsidP="00690F66">
      <w:pPr>
        <w:keepNext/>
        <w:jc w:val="center"/>
      </w:pPr>
      <w:r>
        <w:fldChar w:fldCharType="begin"/>
      </w:r>
      <w:r>
        <w:instrText xml:space="preserve"> INCLUDEPICTURE "https://codahosted.io/docs/p2-NY3PaT6/blobs/bl-MOeT_xI6cW/ee1b4df9897325cfb05ddedfb0b0807ad778678d018a5de7af98a385c5226cf646b7d5b08bb36c724e15b31ad0cf6fa32866ee0bcfbc438d424970aad35d6ff25d94c3f947e37c6c74f95cee21b8269fb9c427e7ec00b7e50c1f1b5fdac412e17981e08c" \* MERGEFORMATINET </w:instrText>
      </w:r>
      <w:r>
        <w:fldChar w:fldCharType="separate"/>
      </w:r>
      <w:r>
        <w:rPr>
          <w:noProof/>
        </w:rPr>
        <w:drawing>
          <wp:inline distT="0" distB="0" distL="0" distR="0" wp14:anchorId="06E634D7" wp14:editId="4885BE59">
            <wp:extent cx="4510075" cy="2545848"/>
            <wp:effectExtent l="0" t="0" r="0" b="0"/>
            <wp:docPr id="200463135" name="Picture 1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63135" name="Picture 17" descr="A screenshot of a graph&#10;&#10;AI-generated content may be incorrect."/>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564122" cy="2576356"/>
                    </a:xfrm>
                    <a:prstGeom prst="rect">
                      <a:avLst/>
                    </a:prstGeom>
                    <a:noFill/>
                    <a:ln>
                      <a:noFill/>
                    </a:ln>
                  </pic:spPr>
                </pic:pic>
              </a:graphicData>
            </a:graphic>
          </wp:inline>
        </w:drawing>
      </w:r>
      <w:r>
        <w:fldChar w:fldCharType="end"/>
      </w:r>
    </w:p>
    <w:p w14:paraId="0E905511" w14:textId="112C1216" w:rsidR="00237364" w:rsidRDefault="00690F66" w:rsidP="00690F66">
      <w:pPr>
        <w:pStyle w:val="Caption"/>
        <w:jc w:val="center"/>
      </w:pPr>
      <w:r>
        <w:t xml:space="preserve">Appendix </w:t>
      </w:r>
      <w:fldSimple w:instr=" SEQ Appendix \* ARABIC ">
        <w:r>
          <w:rPr>
            <w:noProof/>
          </w:rPr>
          <w:t>37</w:t>
        </w:r>
      </w:fldSimple>
    </w:p>
    <w:p w14:paraId="1C00B9A3" w14:textId="77777777" w:rsidR="00237364" w:rsidRDefault="00237364" w:rsidP="0024119B"/>
    <w:p w14:paraId="304D12B6" w14:textId="521C1FE7" w:rsidR="0024119B" w:rsidRPr="005534F2" w:rsidRDefault="0024119B" w:rsidP="0024119B">
      <w:r w:rsidRPr="005534F2">
        <w:rPr>
          <w:color w:val="A277FF"/>
        </w:rPr>
        <w:t>const</w:t>
      </w:r>
      <w:r w:rsidRPr="005534F2">
        <w:t xml:space="preserve"> </w:t>
      </w:r>
      <w:r w:rsidRPr="005534F2">
        <w:rPr>
          <w:color w:val="FFCA85"/>
        </w:rPr>
        <w:t>trustIndex</w:t>
      </w:r>
      <w:r w:rsidRPr="005534F2">
        <w:t xml:space="preserve"> </w:t>
      </w:r>
      <w:r w:rsidRPr="005534F2">
        <w:rPr>
          <w:color w:val="A277FF"/>
        </w:rPr>
        <w:t>=</w:t>
      </w:r>
      <w:r w:rsidRPr="005534F2">
        <w:t xml:space="preserve"> (r</w:t>
      </w:r>
      <w:r w:rsidRPr="005534F2">
        <w:rPr>
          <w:i/>
          <w:iCs/>
          <w:color w:val="A277FF"/>
        </w:rPr>
        <w:t>:</w:t>
      </w:r>
      <w:r w:rsidRPr="005534F2">
        <w:rPr>
          <w:i/>
          <w:iCs/>
          <w:color w:val="F694FF"/>
        </w:rPr>
        <w:t xml:space="preserve"> </w:t>
      </w:r>
      <w:r w:rsidRPr="005534F2">
        <w:rPr>
          <w:i/>
          <w:iCs/>
          <w:color w:val="82E2FF"/>
        </w:rPr>
        <w:t>SurveyRow</w:t>
      </w:r>
      <w:r w:rsidRPr="005534F2">
        <w:t xml:space="preserve">) </w:t>
      </w:r>
      <w:r w:rsidRPr="005534F2">
        <w:rPr>
          <w:color w:val="A277FF"/>
        </w:rPr>
        <w:t>=&gt;</w:t>
      </w:r>
    </w:p>
    <w:p w14:paraId="17D397FA" w14:textId="77777777" w:rsidR="0024119B" w:rsidRPr="005534F2" w:rsidRDefault="0024119B" w:rsidP="0024119B">
      <w:r w:rsidRPr="005534F2">
        <w:t xml:space="preserve">    </w:t>
      </w:r>
      <w:r w:rsidRPr="005534F2">
        <w:rPr>
          <w:color w:val="FFCA85"/>
        </w:rPr>
        <w:t>mean</w:t>
      </w:r>
      <w:r w:rsidRPr="005534F2">
        <w:t>([</w:t>
      </w:r>
    </w:p>
    <w:p w14:paraId="2B7A0CB7" w14:textId="77777777" w:rsidR="0024119B" w:rsidRPr="005534F2" w:rsidRDefault="0024119B" w:rsidP="0024119B">
      <w:r w:rsidRPr="005534F2">
        <w:t xml:space="preserve">      r.</w:t>
      </w:r>
      <w:r w:rsidRPr="005534F2">
        <w:rPr>
          <w:color w:val="F694FF"/>
        </w:rPr>
        <w:t>trust_score,</w:t>
      </w:r>
    </w:p>
    <w:p w14:paraId="0446997B" w14:textId="77777777" w:rsidR="0024119B" w:rsidRPr="005534F2" w:rsidRDefault="0024119B" w:rsidP="0024119B">
      <w:r w:rsidRPr="005534F2">
        <w:t xml:space="preserve">      r.</w:t>
      </w:r>
      <w:r w:rsidRPr="005534F2">
        <w:rPr>
          <w:color w:val="F694FF"/>
        </w:rPr>
        <w:t>reasoning_confidence_score,</w:t>
      </w:r>
    </w:p>
    <w:p w14:paraId="237AC4B9" w14:textId="77777777" w:rsidR="0024119B" w:rsidRPr="005534F2" w:rsidRDefault="0024119B" w:rsidP="0024119B">
      <w:r w:rsidRPr="005534F2">
        <w:t xml:space="preserve">      r.</w:t>
      </w:r>
      <w:r w:rsidRPr="005534F2">
        <w:rPr>
          <w:color w:val="F694FF"/>
        </w:rPr>
        <w:t>accuracy_score,</w:t>
      </w:r>
    </w:p>
    <w:p w14:paraId="37D9BA29" w14:textId="77777777" w:rsidR="0024119B" w:rsidRPr="005534F2" w:rsidRDefault="0024119B" w:rsidP="0024119B">
      <w:r w:rsidRPr="005534F2">
        <w:t xml:space="preserve">      r.</w:t>
      </w:r>
      <w:r w:rsidRPr="005534F2">
        <w:rPr>
          <w:color w:val="F694FF"/>
        </w:rPr>
        <w:t>understanding_score,</w:t>
      </w:r>
    </w:p>
    <w:p w14:paraId="36C77F47" w14:textId="77777777" w:rsidR="0024119B" w:rsidRPr="005534F2" w:rsidRDefault="0024119B" w:rsidP="0024119B">
      <w:r w:rsidRPr="005534F2">
        <w:t xml:space="preserve">      r.</w:t>
      </w:r>
      <w:r w:rsidRPr="005534F2">
        <w:rPr>
          <w:color w:val="F694FF"/>
        </w:rPr>
        <w:t>repeat_usage_score,</w:t>
      </w:r>
    </w:p>
    <w:p w14:paraId="1E6A8C1B" w14:textId="77777777" w:rsidR="0024119B" w:rsidRPr="005534F2" w:rsidRDefault="0024119B" w:rsidP="0024119B">
      <w:r w:rsidRPr="005534F2">
        <w:t xml:space="preserve">      r.</w:t>
      </w:r>
      <w:r w:rsidRPr="005534F2">
        <w:rPr>
          <w:color w:val="F694FF"/>
        </w:rPr>
        <w:t>comfort_score,</w:t>
      </w:r>
    </w:p>
    <w:p w14:paraId="788D9BF5" w14:textId="77777777" w:rsidR="0024119B" w:rsidRPr="005534F2" w:rsidRDefault="0024119B" w:rsidP="0024119B">
      <w:r w:rsidRPr="005534F2">
        <w:t xml:space="preserve">    ])</w:t>
      </w:r>
    </w:p>
    <w:p w14:paraId="6BA4F006" w14:textId="77777777" w:rsidR="0024119B" w:rsidRPr="005534F2" w:rsidRDefault="0024119B" w:rsidP="0024119B"/>
    <w:p w14:paraId="31991748" w14:textId="77777777" w:rsidR="0024119B" w:rsidRPr="005534F2" w:rsidRDefault="0024119B" w:rsidP="0024119B">
      <w:r w:rsidRPr="005534F2">
        <w:t xml:space="preserve">  </w:t>
      </w:r>
      <w:r w:rsidRPr="005534F2">
        <w:rPr>
          <w:color w:val="A277FF"/>
        </w:rPr>
        <w:t>const</w:t>
      </w:r>
      <w:r w:rsidRPr="005534F2">
        <w:t xml:space="preserve"> baselineTrust </w:t>
      </w:r>
      <w:r w:rsidRPr="005534F2">
        <w:rPr>
          <w:color w:val="A277FF"/>
        </w:rPr>
        <w:t>=</w:t>
      </w:r>
      <w:r w:rsidRPr="005534F2">
        <w:t xml:space="preserve"> </w:t>
      </w:r>
      <w:r w:rsidRPr="005534F2">
        <w:rPr>
          <w:color w:val="FFCA85"/>
        </w:rPr>
        <w:t>mean</w:t>
      </w:r>
      <w:r w:rsidRPr="005534F2">
        <w:t>(</w:t>
      </w:r>
    </w:p>
    <w:p w14:paraId="591EFDCC" w14:textId="77777777" w:rsidR="0024119B" w:rsidRPr="005534F2" w:rsidRDefault="0024119B" w:rsidP="0024119B">
      <w:r w:rsidRPr="005534F2">
        <w:t xml:space="preserve">    </w:t>
      </w:r>
      <w:r w:rsidRPr="005534F2">
        <w:rPr>
          <w:color w:val="FFCA85"/>
        </w:rPr>
        <w:t>byVariant</w:t>
      </w:r>
      <w:r w:rsidRPr="005534F2">
        <w:t>(</w:t>
      </w:r>
      <w:r w:rsidRPr="005534F2">
        <w:rPr>
          <w:color w:val="61FFCA"/>
        </w:rPr>
        <w:t>'baseline'</w:t>
      </w:r>
      <w:r w:rsidRPr="005534F2">
        <w:t>).</w:t>
      </w:r>
      <w:r w:rsidRPr="005534F2">
        <w:rPr>
          <w:color w:val="FFCA85"/>
        </w:rPr>
        <w:t>map</w:t>
      </w:r>
      <w:r w:rsidRPr="005534F2">
        <w:t xml:space="preserve">(r </w:t>
      </w:r>
      <w:r w:rsidRPr="005534F2">
        <w:rPr>
          <w:color w:val="A277FF"/>
        </w:rPr>
        <w:t>=&gt;</w:t>
      </w:r>
      <w:r w:rsidRPr="005534F2">
        <w:t xml:space="preserve"> </w:t>
      </w:r>
      <w:r w:rsidRPr="005534F2">
        <w:rPr>
          <w:color w:val="FFCA85"/>
        </w:rPr>
        <w:t>trustIndex</w:t>
      </w:r>
      <w:r w:rsidRPr="005534F2">
        <w:t>(r))</w:t>
      </w:r>
    </w:p>
    <w:p w14:paraId="14FB5061" w14:textId="77777777" w:rsidR="0024119B" w:rsidRPr="005534F2" w:rsidRDefault="0024119B" w:rsidP="0024119B">
      <w:r w:rsidRPr="005534F2">
        <w:t xml:space="preserve">  )</w:t>
      </w:r>
    </w:p>
    <w:p w14:paraId="084767D7" w14:textId="77777777" w:rsidR="0024119B" w:rsidRPr="005534F2" w:rsidRDefault="0024119B" w:rsidP="0024119B">
      <w:r w:rsidRPr="005534F2">
        <w:t xml:space="preserve">  </w:t>
      </w:r>
      <w:r w:rsidRPr="005534F2">
        <w:rPr>
          <w:color w:val="A277FF"/>
        </w:rPr>
        <w:t>const</w:t>
      </w:r>
      <w:r w:rsidRPr="005534F2">
        <w:t xml:space="preserve"> xaiTrust </w:t>
      </w:r>
      <w:r w:rsidRPr="005534F2">
        <w:rPr>
          <w:color w:val="A277FF"/>
        </w:rPr>
        <w:t>=</w:t>
      </w:r>
      <w:r w:rsidRPr="005534F2">
        <w:t xml:space="preserve"> </w:t>
      </w:r>
      <w:r w:rsidRPr="005534F2">
        <w:rPr>
          <w:color w:val="FFCA85"/>
        </w:rPr>
        <w:t>mean</w:t>
      </w:r>
      <w:r w:rsidRPr="005534F2">
        <w:t>(</w:t>
      </w:r>
    </w:p>
    <w:p w14:paraId="36676B56" w14:textId="77777777" w:rsidR="0024119B" w:rsidRPr="005534F2" w:rsidRDefault="0024119B" w:rsidP="0024119B">
      <w:r w:rsidRPr="005534F2">
        <w:t xml:space="preserve">    </w:t>
      </w:r>
      <w:r w:rsidRPr="005534F2">
        <w:rPr>
          <w:color w:val="FFCA85"/>
        </w:rPr>
        <w:t>byVariant</w:t>
      </w:r>
      <w:r w:rsidRPr="005534F2">
        <w:t>(</w:t>
      </w:r>
      <w:r w:rsidRPr="005534F2">
        <w:rPr>
          <w:color w:val="61FFCA"/>
        </w:rPr>
        <w:t>'xai'</w:t>
      </w:r>
      <w:r w:rsidRPr="005534F2">
        <w:t>).</w:t>
      </w:r>
      <w:r w:rsidRPr="005534F2">
        <w:rPr>
          <w:color w:val="FFCA85"/>
        </w:rPr>
        <w:t>map</w:t>
      </w:r>
      <w:r w:rsidRPr="005534F2">
        <w:t xml:space="preserve">(r </w:t>
      </w:r>
      <w:r w:rsidRPr="005534F2">
        <w:rPr>
          <w:color w:val="A277FF"/>
        </w:rPr>
        <w:t>=&gt;</w:t>
      </w:r>
      <w:r w:rsidRPr="005534F2">
        <w:t xml:space="preserve"> </w:t>
      </w:r>
      <w:r w:rsidRPr="005534F2">
        <w:rPr>
          <w:color w:val="FFCA85"/>
        </w:rPr>
        <w:t>trustIndex</w:t>
      </w:r>
      <w:r w:rsidRPr="005534F2">
        <w:t>(r))</w:t>
      </w:r>
    </w:p>
    <w:p w14:paraId="388D9FFA" w14:textId="77777777" w:rsidR="0024119B" w:rsidRPr="005534F2" w:rsidRDefault="0024119B" w:rsidP="0024119B">
      <w:r w:rsidRPr="005534F2">
        <w:t xml:space="preserve">  )</w:t>
      </w:r>
    </w:p>
    <w:p w14:paraId="2C3F1C94" w14:textId="77777777" w:rsidR="0024119B" w:rsidRPr="005534F2" w:rsidRDefault="0024119B" w:rsidP="0024119B">
      <w:r w:rsidRPr="005534F2">
        <w:t xml:space="preserve">  </w:t>
      </w:r>
      <w:r w:rsidRPr="005534F2">
        <w:rPr>
          <w:color w:val="A277FF"/>
        </w:rPr>
        <w:t>const</w:t>
      </w:r>
      <w:r w:rsidRPr="005534F2">
        <w:t xml:space="preserve"> meanTrustData </w:t>
      </w:r>
      <w:r w:rsidRPr="005534F2">
        <w:rPr>
          <w:color w:val="A277FF"/>
        </w:rPr>
        <w:t>=</w:t>
      </w:r>
      <w:r w:rsidRPr="005534F2">
        <w:t xml:space="preserve"> {</w:t>
      </w:r>
    </w:p>
    <w:p w14:paraId="0C381CAE" w14:textId="77777777" w:rsidR="0024119B" w:rsidRPr="005534F2" w:rsidRDefault="0024119B" w:rsidP="0024119B">
      <w:r w:rsidRPr="005534F2">
        <w:t xml:space="preserve">    </w:t>
      </w:r>
      <w:r w:rsidRPr="005534F2">
        <w:rPr>
          <w:color w:val="F694FF"/>
        </w:rPr>
        <w:t>labels:</w:t>
      </w:r>
      <w:r w:rsidRPr="005534F2">
        <w:t xml:space="preserve"> [</w:t>
      </w:r>
      <w:r w:rsidRPr="005534F2">
        <w:rPr>
          <w:color w:val="61FFCA"/>
        </w:rPr>
        <w:t>'BASELINE'</w:t>
      </w:r>
      <w:r w:rsidRPr="005534F2">
        <w:rPr>
          <w:color w:val="F694FF"/>
        </w:rPr>
        <w:t>,</w:t>
      </w:r>
      <w:r w:rsidRPr="005534F2">
        <w:t xml:space="preserve"> </w:t>
      </w:r>
      <w:r w:rsidRPr="005534F2">
        <w:rPr>
          <w:color w:val="61FFCA"/>
        </w:rPr>
        <w:t>'XAI'</w:t>
      </w:r>
      <w:r w:rsidRPr="005534F2">
        <w:t>]</w:t>
      </w:r>
      <w:r w:rsidRPr="005534F2">
        <w:rPr>
          <w:color w:val="F694FF"/>
        </w:rPr>
        <w:t>,</w:t>
      </w:r>
    </w:p>
    <w:p w14:paraId="5FB0FA8D" w14:textId="77777777" w:rsidR="0024119B" w:rsidRPr="005534F2" w:rsidRDefault="0024119B" w:rsidP="0024119B">
      <w:r w:rsidRPr="005534F2">
        <w:t xml:space="preserve">    </w:t>
      </w:r>
      <w:r w:rsidRPr="005534F2">
        <w:rPr>
          <w:color w:val="F694FF"/>
        </w:rPr>
        <w:t>datasets:</w:t>
      </w:r>
      <w:r w:rsidRPr="005534F2">
        <w:t xml:space="preserve"> [</w:t>
      </w:r>
    </w:p>
    <w:p w14:paraId="2388EE08" w14:textId="77777777" w:rsidR="0024119B" w:rsidRPr="005534F2" w:rsidRDefault="0024119B" w:rsidP="0024119B">
      <w:r w:rsidRPr="005534F2">
        <w:t xml:space="preserve">      {</w:t>
      </w:r>
    </w:p>
    <w:p w14:paraId="57207794" w14:textId="77777777" w:rsidR="0024119B" w:rsidRPr="005534F2" w:rsidRDefault="0024119B" w:rsidP="0024119B">
      <w:r w:rsidRPr="005534F2">
        <w:t xml:space="preserve">        </w:t>
      </w:r>
      <w:r w:rsidRPr="005534F2">
        <w:rPr>
          <w:color w:val="F694FF"/>
        </w:rPr>
        <w:t>label:</w:t>
      </w:r>
      <w:r w:rsidRPr="005534F2">
        <w:t xml:space="preserve"> </w:t>
      </w:r>
      <w:r w:rsidRPr="005534F2">
        <w:rPr>
          <w:color w:val="61FFCA"/>
        </w:rPr>
        <w:t>'Avg Trust Index'</w:t>
      </w:r>
      <w:r w:rsidRPr="005534F2">
        <w:rPr>
          <w:color w:val="F694FF"/>
        </w:rPr>
        <w:t>,</w:t>
      </w:r>
    </w:p>
    <w:p w14:paraId="13985E55" w14:textId="77777777" w:rsidR="0024119B" w:rsidRPr="005534F2" w:rsidRDefault="0024119B" w:rsidP="0024119B">
      <w:r w:rsidRPr="005534F2">
        <w:t xml:space="preserve">        </w:t>
      </w:r>
      <w:r w:rsidRPr="005534F2">
        <w:rPr>
          <w:color w:val="F694FF"/>
        </w:rPr>
        <w:t>data:</w:t>
      </w:r>
      <w:r w:rsidRPr="005534F2">
        <w:t xml:space="preserve"> [baselineTrust</w:t>
      </w:r>
      <w:r w:rsidRPr="005534F2">
        <w:rPr>
          <w:color w:val="F694FF"/>
        </w:rPr>
        <w:t>,</w:t>
      </w:r>
      <w:r w:rsidRPr="005534F2">
        <w:t xml:space="preserve"> xaiTrust]</w:t>
      </w:r>
      <w:r w:rsidRPr="005534F2">
        <w:rPr>
          <w:color w:val="F694FF"/>
        </w:rPr>
        <w:t>,</w:t>
      </w:r>
    </w:p>
    <w:p w14:paraId="57679621" w14:textId="77777777" w:rsidR="0024119B" w:rsidRPr="005534F2" w:rsidRDefault="0024119B" w:rsidP="0024119B">
      <w:r w:rsidRPr="005534F2">
        <w:t xml:space="preserve">        </w:t>
      </w:r>
      <w:r w:rsidRPr="005534F2">
        <w:rPr>
          <w:color w:val="F694FF"/>
        </w:rPr>
        <w:t>backgroundColor:</w:t>
      </w:r>
      <w:r w:rsidRPr="005534F2">
        <w:t xml:space="preserve"> [MUTED</w:t>
      </w:r>
      <w:r w:rsidRPr="005534F2">
        <w:rPr>
          <w:color w:val="F694FF"/>
        </w:rPr>
        <w:t>,</w:t>
      </w:r>
      <w:r w:rsidRPr="005534F2">
        <w:t xml:space="preserve"> BRAND]</w:t>
      </w:r>
      <w:r w:rsidRPr="005534F2">
        <w:rPr>
          <w:color w:val="F694FF"/>
        </w:rPr>
        <w:t>,</w:t>
      </w:r>
    </w:p>
    <w:p w14:paraId="3BF7531E" w14:textId="77777777" w:rsidR="0024119B" w:rsidRPr="005534F2" w:rsidRDefault="0024119B" w:rsidP="0024119B">
      <w:r w:rsidRPr="005534F2">
        <w:t xml:space="preserve">        </w:t>
      </w:r>
      <w:r w:rsidRPr="005534F2">
        <w:rPr>
          <w:color w:val="F694FF"/>
        </w:rPr>
        <w:t>borderColor:</w:t>
      </w:r>
      <w:r w:rsidRPr="005534F2">
        <w:t xml:space="preserve"> BORDER</w:t>
      </w:r>
      <w:r w:rsidRPr="005534F2">
        <w:rPr>
          <w:color w:val="F694FF"/>
        </w:rPr>
        <w:t>,</w:t>
      </w:r>
    </w:p>
    <w:p w14:paraId="1A3C8BA7" w14:textId="77777777" w:rsidR="0024119B" w:rsidRPr="005534F2" w:rsidRDefault="0024119B" w:rsidP="0024119B">
      <w:r w:rsidRPr="005534F2">
        <w:t xml:space="preserve">        </w:t>
      </w:r>
      <w:r w:rsidRPr="005534F2">
        <w:rPr>
          <w:color w:val="F694FF"/>
        </w:rPr>
        <w:t>borderWidth:</w:t>
      </w:r>
      <w:r w:rsidRPr="005534F2">
        <w:t xml:space="preserve"> </w:t>
      </w:r>
      <w:r w:rsidRPr="005534F2">
        <w:rPr>
          <w:color w:val="61FFCA"/>
        </w:rPr>
        <w:t>1.5</w:t>
      </w:r>
      <w:r w:rsidRPr="005534F2">
        <w:rPr>
          <w:color w:val="F694FF"/>
        </w:rPr>
        <w:t>,</w:t>
      </w:r>
    </w:p>
    <w:p w14:paraId="1FC652C5" w14:textId="77777777" w:rsidR="0024119B" w:rsidRPr="005534F2" w:rsidRDefault="0024119B" w:rsidP="0024119B">
      <w:r w:rsidRPr="005534F2">
        <w:t xml:space="preserve">      }</w:t>
      </w:r>
      <w:r w:rsidRPr="005534F2">
        <w:rPr>
          <w:color w:val="F694FF"/>
        </w:rPr>
        <w:t>,</w:t>
      </w:r>
    </w:p>
    <w:p w14:paraId="166225E3" w14:textId="77777777" w:rsidR="0024119B" w:rsidRPr="005534F2" w:rsidRDefault="0024119B" w:rsidP="0024119B">
      <w:r w:rsidRPr="005534F2">
        <w:t xml:space="preserve">    ]</w:t>
      </w:r>
      <w:r w:rsidRPr="005534F2">
        <w:rPr>
          <w:color w:val="F694FF"/>
        </w:rPr>
        <w:t>,</w:t>
      </w:r>
    </w:p>
    <w:p w14:paraId="4E543288" w14:textId="77777777" w:rsidR="0024119B" w:rsidRPr="005534F2" w:rsidRDefault="0024119B" w:rsidP="0024119B">
      <w:r w:rsidRPr="005534F2">
        <w:t xml:space="preserve">  }</w:t>
      </w:r>
    </w:p>
    <w:p w14:paraId="0F2366AC" w14:textId="77777777" w:rsidR="0024119B" w:rsidRPr="005534F2" w:rsidRDefault="0024119B" w:rsidP="0024119B">
      <w:r w:rsidRPr="005534F2">
        <w:t xml:space="preserve">  </w:t>
      </w:r>
      <w:r w:rsidRPr="005534F2">
        <w:rPr>
          <w:color w:val="A277FF"/>
        </w:rPr>
        <w:t>const</w:t>
      </w:r>
      <w:r w:rsidRPr="005534F2">
        <w:t xml:space="preserve"> meanTrustOptions </w:t>
      </w:r>
      <w:r w:rsidRPr="005534F2">
        <w:rPr>
          <w:color w:val="A277FF"/>
        </w:rPr>
        <w:t>=</w:t>
      </w:r>
      <w:r w:rsidRPr="005534F2">
        <w:t xml:space="preserve"> {</w:t>
      </w:r>
    </w:p>
    <w:p w14:paraId="5C26911A" w14:textId="77777777" w:rsidR="0024119B" w:rsidRPr="005534F2" w:rsidRDefault="0024119B" w:rsidP="0024119B">
      <w:r w:rsidRPr="005534F2">
        <w:t xml:space="preserve">    </w:t>
      </w:r>
      <w:r w:rsidRPr="005534F2">
        <w:rPr>
          <w:color w:val="F694FF"/>
        </w:rPr>
        <w:t>scales:</w:t>
      </w:r>
      <w:r w:rsidRPr="005534F2">
        <w:t xml:space="preserve"> {</w:t>
      </w:r>
    </w:p>
    <w:p w14:paraId="4E996A43" w14:textId="77777777" w:rsidR="0024119B" w:rsidRPr="005534F2" w:rsidRDefault="0024119B" w:rsidP="0024119B">
      <w:r w:rsidRPr="005534F2">
        <w:t xml:space="preserve">      </w:t>
      </w:r>
      <w:r w:rsidRPr="005534F2">
        <w:rPr>
          <w:color w:val="F694FF"/>
        </w:rPr>
        <w:t>x:</w:t>
      </w:r>
      <w:r w:rsidRPr="005534F2">
        <w:t xml:space="preserve"> { </w:t>
      </w:r>
      <w:r w:rsidRPr="005534F2">
        <w:rPr>
          <w:color w:val="F694FF"/>
        </w:rPr>
        <w:t>ticks:</w:t>
      </w:r>
      <w:r w:rsidRPr="005534F2">
        <w:t xml:space="preserve"> { </w:t>
      </w:r>
      <w:r w:rsidRPr="005534F2">
        <w:rPr>
          <w:color w:val="F694FF"/>
        </w:rPr>
        <w:t>color:</w:t>
      </w:r>
      <w:r w:rsidRPr="005534F2">
        <w:t xml:space="preserve"> TEXT }</w:t>
      </w:r>
      <w:r w:rsidRPr="005534F2">
        <w:rPr>
          <w:color w:val="F694FF"/>
        </w:rPr>
        <w:t>,</w:t>
      </w:r>
      <w:r w:rsidRPr="005534F2">
        <w:t xml:space="preserve"> </w:t>
      </w:r>
      <w:r w:rsidRPr="005534F2">
        <w:rPr>
          <w:color w:val="F694FF"/>
        </w:rPr>
        <w:t>grid:</w:t>
      </w:r>
      <w:r w:rsidRPr="005534F2">
        <w:t xml:space="preserve"> { </w:t>
      </w:r>
      <w:r w:rsidRPr="005534F2">
        <w:rPr>
          <w:color w:val="F694FF"/>
        </w:rPr>
        <w:t>color:</w:t>
      </w:r>
      <w:r w:rsidRPr="005534F2">
        <w:t xml:space="preserve"> BORDER } }</w:t>
      </w:r>
      <w:r w:rsidRPr="005534F2">
        <w:rPr>
          <w:color w:val="F694FF"/>
        </w:rPr>
        <w:t>,</w:t>
      </w:r>
    </w:p>
    <w:p w14:paraId="6E8E61AE" w14:textId="77777777" w:rsidR="0024119B" w:rsidRPr="005534F2" w:rsidRDefault="0024119B" w:rsidP="0024119B">
      <w:r w:rsidRPr="005534F2">
        <w:t xml:space="preserve">      </w:t>
      </w:r>
      <w:r w:rsidRPr="005534F2">
        <w:rPr>
          <w:color w:val="F694FF"/>
        </w:rPr>
        <w:t>y:</w:t>
      </w:r>
      <w:r w:rsidRPr="005534F2">
        <w:t xml:space="preserve"> { </w:t>
      </w:r>
      <w:r w:rsidRPr="005534F2">
        <w:rPr>
          <w:color w:val="F694FF"/>
        </w:rPr>
        <w:t>min:</w:t>
      </w:r>
      <w:r w:rsidRPr="005534F2">
        <w:t xml:space="preserve"> </w:t>
      </w:r>
      <w:r w:rsidRPr="005534F2">
        <w:rPr>
          <w:color w:val="61FFCA"/>
        </w:rPr>
        <w:t>0</w:t>
      </w:r>
      <w:r w:rsidRPr="005534F2">
        <w:rPr>
          <w:color w:val="F694FF"/>
        </w:rPr>
        <w:t>,</w:t>
      </w:r>
      <w:r w:rsidRPr="005534F2">
        <w:t xml:space="preserve"> </w:t>
      </w:r>
      <w:r w:rsidRPr="005534F2">
        <w:rPr>
          <w:color w:val="F694FF"/>
        </w:rPr>
        <w:t>max:</w:t>
      </w:r>
      <w:r w:rsidRPr="005534F2">
        <w:t xml:space="preserve"> </w:t>
      </w:r>
      <w:r w:rsidRPr="005534F2">
        <w:rPr>
          <w:color w:val="61FFCA"/>
        </w:rPr>
        <w:t>5</w:t>
      </w:r>
      <w:r w:rsidRPr="005534F2">
        <w:rPr>
          <w:color w:val="F694FF"/>
        </w:rPr>
        <w:t>,</w:t>
      </w:r>
      <w:r w:rsidRPr="005534F2">
        <w:t xml:space="preserve"> </w:t>
      </w:r>
      <w:r w:rsidRPr="005534F2">
        <w:rPr>
          <w:color w:val="F694FF"/>
        </w:rPr>
        <w:t>ticks:</w:t>
      </w:r>
      <w:r w:rsidRPr="005534F2">
        <w:t xml:space="preserve"> { </w:t>
      </w:r>
      <w:r w:rsidRPr="005534F2">
        <w:rPr>
          <w:color w:val="F694FF"/>
        </w:rPr>
        <w:t>color:</w:t>
      </w:r>
      <w:r w:rsidRPr="005534F2">
        <w:t xml:space="preserve"> TEXT</w:t>
      </w:r>
      <w:r w:rsidRPr="005534F2">
        <w:rPr>
          <w:color w:val="F694FF"/>
        </w:rPr>
        <w:t>,</w:t>
      </w:r>
      <w:r w:rsidRPr="005534F2">
        <w:t xml:space="preserve"> </w:t>
      </w:r>
      <w:r w:rsidRPr="005534F2">
        <w:rPr>
          <w:color w:val="F694FF"/>
        </w:rPr>
        <w:t>stepSize:</w:t>
      </w:r>
      <w:r w:rsidRPr="005534F2">
        <w:t xml:space="preserve"> </w:t>
      </w:r>
      <w:r w:rsidRPr="005534F2">
        <w:rPr>
          <w:color w:val="61FFCA"/>
        </w:rPr>
        <w:t>1</w:t>
      </w:r>
      <w:r w:rsidRPr="005534F2">
        <w:t xml:space="preserve"> }</w:t>
      </w:r>
      <w:r w:rsidRPr="005534F2">
        <w:rPr>
          <w:color w:val="F694FF"/>
        </w:rPr>
        <w:t>,</w:t>
      </w:r>
      <w:r w:rsidRPr="005534F2">
        <w:t xml:space="preserve"> </w:t>
      </w:r>
      <w:r w:rsidRPr="005534F2">
        <w:rPr>
          <w:color w:val="F694FF"/>
        </w:rPr>
        <w:t>grid:</w:t>
      </w:r>
      <w:r w:rsidRPr="005534F2">
        <w:t xml:space="preserve"> { </w:t>
      </w:r>
      <w:r w:rsidRPr="005534F2">
        <w:rPr>
          <w:color w:val="F694FF"/>
        </w:rPr>
        <w:t>color:</w:t>
      </w:r>
      <w:r w:rsidRPr="005534F2">
        <w:t xml:space="preserve"> BORDER } }</w:t>
      </w:r>
      <w:r w:rsidRPr="005534F2">
        <w:rPr>
          <w:color w:val="F694FF"/>
        </w:rPr>
        <w:t>,</w:t>
      </w:r>
    </w:p>
    <w:p w14:paraId="67464C24" w14:textId="77777777" w:rsidR="0024119B" w:rsidRPr="005534F2" w:rsidRDefault="0024119B" w:rsidP="0024119B">
      <w:r w:rsidRPr="005534F2">
        <w:t xml:space="preserve">    }</w:t>
      </w:r>
      <w:r w:rsidRPr="005534F2">
        <w:rPr>
          <w:color w:val="F694FF"/>
        </w:rPr>
        <w:t>,</w:t>
      </w:r>
    </w:p>
    <w:p w14:paraId="0EE3EB8E" w14:textId="77777777" w:rsidR="0024119B" w:rsidRPr="005534F2" w:rsidRDefault="0024119B" w:rsidP="0024119B">
      <w:r w:rsidRPr="005534F2">
        <w:t xml:space="preserve">    </w:t>
      </w:r>
      <w:r w:rsidRPr="005534F2">
        <w:rPr>
          <w:color w:val="F694FF"/>
        </w:rPr>
        <w:t>plugins:</w:t>
      </w:r>
      <w:r w:rsidRPr="005534F2">
        <w:t xml:space="preserve"> { </w:t>
      </w:r>
      <w:r w:rsidRPr="005534F2">
        <w:rPr>
          <w:color w:val="F694FF"/>
        </w:rPr>
        <w:t>legend:</w:t>
      </w:r>
      <w:r w:rsidRPr="005534F2">
        <w:t xml:space="preserve"> { </w:t>
      </w:r>
      <w:r w:rsidRPr="005534F2">
        <w:rPr>
          <w:color w:val="F694FF"/>
        </w:rPr>
        <w:t>labels:</w:t>
      </w:r>
      <w:r w:rsidRPr="005534F2">
        <w:t xml:space="preserve"> { </w:t>
      </w:r>
      <w:r w:rsidRPr="005534F2">
        <w:rPr>
          <w:color w:val="F694FF"/>
        </w:rPr>
        <w:t>color:</w:t>
      </w:r>
      <w:r w:rsidRPr="005534F2">
        <w:t xml:space="preserve"> TEXT } } }</w:t>
      </w:r>
      <w:r w:rsidRPr="005534F2">
        <w:rPr>
          <w:color w:val="F694FF"/>
        </w:rPr>
        <w:t>,</w:t>
      </w:r>
    </w:p>
    <w:p w14:paraId="58D05E55" w14:textId="77777777" w:rsidR="0024119B" w:rsidRDefault="0024119B" w:rsidP="0024119B">
      <w:r w:rsidRPr="005534F2">
        <w:t xml:space="preserve">  }</w:t>
      </w:r>
    </w:p>
    <w:p w14:paraId="4CBFC21D" w14:textId="77777777" w:rsidR="0024119B" w:rsidRDefault="0024119B" w:rsidP="0024119B"/>
    <w:p w14:paraId="7386A734" w14:textId="51E5513A" w:rsidR="0024119B" w:rsidRDefault="00072484" w:rsidP="00072484">
      <w:pPr>
        <w:pStyle w:val="Heading5"/>
        <w:tabs>
          <w:tab w:val="num" w:pos="720"/>
        </w:tabs>
        <w:spacing w:line="360" w:lineRule="auto"/>
      </w:pPr>
      <w:r>
        <w:lastRenderedPageBreak/>
        <w:t xml:space="preserve">5. </w:t>
      </w:r>
      <w:r w:rsidR="0024119B">
        <w:t>Six Trust Dimensions</w:t>
      </w:r>
    </w:p>
    <w:p w14:paraId="1D272C5C" w14:textId="77777777" w:rsidR="00690F66" w:rsidRDefault="00237364" w:rsidP="00690F66">
      <w:pPr>
        <w:keepNext/>
        <w:jc w:val="center"/>
      </w:pPr>
      <w:r>
        <w:fldChar w:fldCharType="begin"/>
      </w:r>
      <w:r>
        <w:instrText xml:space="preserve"> INCLUDEPICTURE "https://codahosted.io/docs/p2-NY3PaT6/blobs/bl-64pI83Gxyu/562c74feb71108d7c7cff8e5afbea5cae179bf4136ad06a2b41d64de8b1d08fc52db6a16a6023c6149ca6bacf9bf3e6e00b5c1f5c095d0e4476b7f92943108a0aca9520e87973aeb11dd946637cce33724e5ca04cf9e8956ef351574d011dca7974adc9a" \* MERGEFORMATINET </w:instrText>
      </w:r>
      <w:r>
        <w:fldChar w:fldCharType="separate"/>
      </w:r>
      <w:r>
        <w:rPr>
          <w:noProof/>
        </w:rPr>
        <w:drawing>
          <wp:inline distT="0" distB="0" distL="0" distR="0" wp14:anchorId="48C812EA" wp14:editId="3E8A7406">
            <wp:extent cx="4463457" cy="2519534"/>
            <wp:effectExtent l="0" t="0" r="0" b="0"/>
            <wp:docPr id="1552259219" name="Picture 16" descr="A graph with green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259219" name="Picture 16" descr="A graph with green bars&#10;&#10;AI-generated content may be incorrect."/>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495323" cy="2537521"/>
                    </a:xfrm>
                    <a:prstGeom prst="rect">
                      <a:avLst/>
                    </a:prstGeom>
                    <a:noFill/>
                    <a:ln>
                      <a:noFill/>
                    </a:ln>
                  </pic:spPr>
                </pic:pic>
              </a:graphicData>
            </a:graphic>
          </wp:inline>
        </w:drawing>
      </w:r>
      <w:r>
        <w:fldChar w:fldCharType="end"/>
      </w:r>
    </w:p>
    <w:p w14:paraId="7F11252F" w14:textId="2D8E9511" w:rsidR="00237364" w:rsidRDefault="00690F66" w:rsidP="00690F66">
      <w:pPr>
        <w:pStyle w:val="Caption"/>
        <w:jc w:val="center"/>
        <w:rPr>
          <w:color w:val="6E21BA"/>
        </w:rPr>
      </w:pPr>
      <w:r>
        <w:t xml:space="preserve">Appendix </w:t>
      </w:r>
      <w:fldSimple w:instr=" SEQ Appendix \* ARABIC ">
        <w:r>
          <w:rPr>
            <w:noProof/>
          </w:rPr>
          <w:t>38</w:t>
        </w:r>
      </w:fldSimple>
    </w:p>
    <w:p w14:paraId="6FAF253B" w14:textId="77777777" w:rsidR="00237364" w:rsidRDefault="00237364" w:rsidP="0024119B">
      <w:pPr>
        <w:rPr>
          <w:color w:val="6E21BA"/>
        </w:rPr>
      </w:pPr>
    </w:p>
    <w:p w14:paraId="0FC95979" w14:textId="4FCC6798" w:rsidR="0024119B" w:rsidRPr="005534F2" w:rsidRDefault="0024119B" w:rsidP="0024119B">
      <w:r w:rsidRPr="005534F2">
        <w:rPr>
          <w:color w:val="6E21BA"/>
        </w:rPr>
        <w:t>const</w:t>
      </w:r>
      <w:r w:rsidRPr="005534F2">
        <w:t xml:space="preserve"> dims </w:t>
      </w:r>
      <w:r w:rsidRPr="005534F2">
        <w:rPr>
          <w:color w:val="6E21BA"/>
        </w:rPr>
        <w:t>=</w:t>
      </w:r>
      <w:r w:rsidRPr="005534F2">
        <w:t xml:space="preserve"> [</w:t>
      </w:r>
    </w:p>
    <w:p w14:paraId="3A7A39DE"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trust_score'</w:t>
      </w:r>
      <w:r w:rsidRPr="005534F2">
        <w:rPr>
          <w:color w:val="6E21BA"/>
        </w:rPr>
        <w:t>,</w:t>
      </w:r>
      <w:r w:rsidRPr="005534F2">
        <w:t xml:space="preserve"> </w:t>
      </w:r>
      <w:r w:rsidRPr="005534F2">
        <w:rPr>
          <w:color w:val="6E21BA"/>
        </w:rPr>
        <w:t>label:</w:t>
      </w:r>
      <w:r w:rsidRPr="005534F2">
        <w:t xml:space="preserve"> </w:t>
      </w:r>
      <w:r w:rsidRPr="005534F2">
        <w:rPr>
          <w:color w:val="187B34"/>
        </w:rPr>
        <w:t>'Trust'</w:t>
      </w:r>
      <w:r w:rsidRPr="005534F2">
        <w:t xml:space="preserve"> }</w:t>
      </w:r>
      <w:r w:rsidRPr="005534F2">
        <w:rPr>
          <w:color w:val="6E21BA"/>
        </w:rPr>
        <w:t>,</w:t>
      </w:r>
    </w:p>
    <w:p w14:paraId="7E0ADB5A"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reasoning_confidence_score'</w:t>
      </w:r>
      <w:r w:rsidRPr="005534F2">
        <w:rPr>
          <w:color w:val="6E21BA"/>
        </w:rPr>
        <w:t>,</w:t>
      </w:r>
      <w:r w:rsidRPr="005534F2">
        <w:t xml:space="preserve"> </w:t>
      </w:r>
      <w:r w:rsidRPr="005534F2">
        <w:rPr>
          <w:color w:val="6E21BA"/>
        </w:rPr>
        <w:t>label:</w:t>
      </w:r>
      <w:r w:rsidRPr="005534F2">
        <w:t xml:space="preserve"> </w:t>
      </w:r>
      <w:r w:rsidRPr="005534F2">
        <w:rPr>
          <w:color w:val="187B34"/>
        </w:rPr>
        <w:t>'Reasoning Confidence'</w:t>
      </w:r>
      <w:r w:rsidRPr="005534F2">
        <w:t xml:space="preserve"> }</w:t>
      </w:r>
      <w:r w:rsidRPr="005534F2">
        <w:rPr>
          <w:color w:val="6E21BA"/>
        </w:rPr>
        <w:t>,</w:t>
      </w:r>
    </w:p>
    <w:p w14:paraId="018E0682"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accuracy_score'</w:t>
      </w:r>
      <w:r w:rsidRPr="005534F2">
        <w:rPr>
          <w:color w:val="6E21BA"/>
        </w:rPr>
        <w:t>,</w:t>
      </w:r>
      <w:r w:rsidRPr="005534F2">
        <w:t xml:space="preserve"> </w:t>
      </w:r>
      <w:r w:rsidRPr="005534F2">
        <w:rPr>
          <w:color w:val="6E21BA"/>
        </w:rPr>
        <w:t>label:</w:t>
      </w:r>
      <w:r w:rsidRPr="005534F2">
        <w:t xml:space="preserve"> </w:t>
      </w:r>
      <w:r w:rsidRPr="005534F2">
        <w:rPr>
          <w:color w:val="187B34"/>
        </w:rPr>
        <w:t>'Accuracy'</w:t>
      </w:r>
      <w:r w:rsidRPr="005534F2">
        <w:t xml:space="preserve"> }</w:t>
      </w:r>
      <w:r w:rsidRPr="005534F2">
        <w:rPr>
          <w:color w:val="6E21BA"/>
        </w:rPr>
        <w:t>,</w:t>
      </w:r>
    </w:p>
    <w:p w14:paraId="409C519D"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understanding_score'</w:t>
      </w:r>
      <w:r w:rsidRPr="005534F2">
        <w:rPr>
          <w:color w:val="6E21BA"/>
        </w:rPr>
        <w:t>,</w:t>
      </w:r>
      <w:r w:rsidRPr="005534F2">
        <w:t xml:space="preserve"> </w:t>
      </w:r>
      <w:r w:rsidRPr="005534F2">
        <w:rPr>
          <w:color w:val="6E21BA"/>
        </w:rPr>
        <w:t>label:</w:t>
      </w:r>
      <w:r w:rsidRPr="005534F2">
        <w:t xml:space="preserve"> </w:t>
      </w:r>
      <w:r w:rsidRPr="005534F2">
        <w:rPr>
          <w:color w:val="187B34"/>
        </w:rPr>
        <w:t>'Understanding'</w:t>
      </w:r>
      <w:r w:rsidRPr="005534F2">
        <w:t xml:space="preserve"> }</w:t>
      </w:r>
      <w:r w:rsidRPr="005534F2">
        <w:rPr>
          <w:color w:val="6E21BA"/>
        </w:rPr>
        <w:t>,</w:t>
      </w:r>
    </w:p>
    <w:p w14:paraId="47F3CA34"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repeat_usage_score'</w:t>
      </w:r>
      <w:r w:rsidRPr="005534F2">
        <w:rPr>
          <w:color w:val="6E21BA"/>
        </w:rPr>
        <w:t>,</w:t>
      </w:r>
      <w:r w:rsidRPr="005534F2">
        <w:t xml:space="preserve"> </w:t>
      </w:r>
      <w:r w:rsidRPr="005534F2">
        <w:rPr>
          <w:color w:val="6E21BA"/>
        </w:rPr>
        <w:t>label:</w:t>
      </w:r>
      <w:r w:rsidRPr="005534F2">
        <w:t xml:space="preserve"> </w:t>
      </w:r>
      <w:r w:rsidRPr="005534F2">
        <w:rPr>
          <w:color w:val="187B34"/>
        </w:rPr>
        <w:t>'Repeat Usage'</w:t>
      </w:r>
      <w:r w:rsidRPr="005534F2">
        <w:t xml:space="preserve"> }</w:t>
      </w:r>
      <w:r w:rsidRPr="005534F2">
        <w:rPr>
          <w:color w:val="6E21BA"/>
        </w:rPr>
        <w:t>,</w:t>
      </w:r>
    </w:p>
    <w:p w14:paraId="6EA10DD8"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comfort_score'</w:t>
      </w:r>
      <w:r w:rsidRPr="005534F2">
        <w:rPr>
          <w:color w:val="6E21BA"/>
        </w:rPr>
        <w:t>,</w:t>
      </w:r>
      <w:r w:rsidRPr="005534F2">
        <w:t xml:space="preserve"> </w:t>
      </w:r>
      <w:r w:rsidRPr="005534F2">
        <w:rPr>
          <w:color w:val="6E21BA"/>
        </w:rPr>
        <w:t>label:</w:t>
      </w:r>
      <w:r w:rsidRPr="005534F2">
        <w:t xml:space="preserve"> </w:t>
      </w:r>
      <w:r w:rsidRPr="005534F2">
        <w:rPr>
          <w:color w:val="187B34"/>
        </w:rPr>
        <w:t>'Comfort'</w:t>
      </w:r>
      <w:r w:rsidRPr="005534F2">
        <w:t xml:space="preserve"> }</w:t>
      </w:r>
      <w:r w:rsidRPr="005534F2">
        <w:rPr>
          <w:color w:val="6E21BA"/>
        </w:rPr>
        <w:t>,</w:t>
      </w:r>
    </w:p>
    <w:p w14:paraId="339D1952" w14:textId="77777777" w:rsidR="0024119B" w:rsidRPr="005534F2" w:rsidRDefault="0024119B" w:rsidP="0024119B">
      <w:r w:rsidRPr="005534F2">
        <w:t xml:space="preserve">] </w:t>
      </w:r>
      <w:r w:rsidRPr="005534F2">
        <w:rPr>
          <w:color w:val="6E21BA"/>
        </w:rPr>
        <w:t>as</w:t>
      </w:r>
      <w:r w:rsidRPr="005534F2">
        <w:t xml:space="preserve"> </w:t>
      </w:r>
      <w:r w:rsidRPr="005534F2">
        <w:rPr>
          <w:color w:val="6E21BA"/>
        </w:rPr>
        <w:t>const</w:t>
      </w:r>
    </w:p>
    <w:p w14:paraId="2CE13063" w14:textId="77777777" w:rsidR="0024119B" w:rsidRPr="005534F2" w:rsidRDefault="0024119B" w:rsidP="0024119B"/>
    <w:p w14:paraId="560A1863" w14:textId="77777777" w:rsidR="0024119B" w:rsidRPr="005534F2" w:rsidRDefault="0024119B" w:rsidP="0024119B">
      <w:r w:rsidRPr="005534F2">
        <w:rPr>
          <w:color w:val="6E21BA"/>
        </w:rPr>
        <w:t>const</w:t>
      </w:r>
      <w:r w:rsidRPr="005534F2">
        <w:t xml:space="preserve"> baselineDimMeans </w:t>
      </w:r>
      <w:r w:rsidRPr="005534F2">
        <w:rPr>
          <w:color w:val="6E21BA"/>
        </w:rPr>
        <w:t>=</w:t>
      </w:r>
      <w:r w:rsidRPr="005534F2">
        <w:t xml:space="preserve"> dims.</w:t>
      </w:r>
      <w:r w:rsidRPr="005534F2">
        <w:rPr>
          <w:color w:val="C45B1C"/>
        </w:rPr>
        <w:t>map</w:t>
      </w:r>
      <w:r w:rsidRPr="005534F2">
        <w:t xml:space="preserve">(d </w:t>
      </w:r>
      <w:r w:rsidRPr="005534F2">
        <w:rPr>
          <w:color w:val="6E21BA"/>
        </w:rPr>
        <w:t>=&gt;</w:t>
      </w:r>
      <w:r w:rsidRPr="005534F2">
        <w:t xml:space="preserve"> </w:t>
      </w:r>
      <w:r w:rsidRPr="005534F2">
        <w:rPr>
          <w:color w:val="C45B1C"/>
        </w:rPr>
        <w:t>mean</w:t>
      </w:r>
      <w:r w:rsidRPr="005534F2">
        <w:t>(</w:t>
      </w:r>
      <w:r w:rsidRPr="005534F2">
        <w:rPr>
          <w:color w:val="C45B1C"/>
        </w:rPr>
        <w:t>byVariant</w:t>
      </w:r>
      <w:r w:rsidRPr="005534F2">
        <w:t>(</w:t>
      </w:r>
      <w:r w:rsidRPr="005534F2">
        <w:rPr>
          <w:color w:val="187B34"/>
        </w:rPr>
        <w:t>'baseline'</w:t>
      </w:r>
      <w:r w:rsidRPr="005534F2">
        <w:t>).</w:t>
      </w:r>
      <w:r w:rsidRPr="005534F2">
        <w:rPr>
          <w:color w:val="C45B1C"/>
        </w:rPr>
        <w:t>map</w:t>
      </w:r>
      <w:r w:rsidRPr="005534F2">
        <w:t xml:space="preserve">(r </w:t>
      </w:r>
      <w:r w:rsidRPr="005534F2">
        <w:rPr>
          <w:color w:val="6E21BA"/>
        </w:rPr>
        <w:t>=&gt;</w:t>
      </w:r>
      <w:r w:rsidRPr="005534F2">
        <w:t xml:space="preserve"> r[d.</w:t>
      </w:r>
      <w:r w:rsidRPr="005534F2">
        <w:rPr>
          <w:color w:val="6E21BA"/>
        </w:rPr>
        <w:t>key</w:t>
      </w:r>
      <w:r w:rsidRPr="005534F2">
        <w:t>])))</w:t>
      </w:r>
    </w:p>
    <w:p w14:paraId="5C56604F" w14:textId="77777777" w:rsidR="0024119B" w:rsidRPr="005534F2" w:rsidRDefault="0024119B" w:rsidP="0024119B">
      <w:r w:rsidRPr="005534F2">
        <w:rPr>
          <w:color w:val="6E21BA"/>
        </w:rPr>
        <w:t>const</w:t>
      </w:r>
      <w:r w:rsidRPr="005534F2">
        <w:t xml:space="preserve"> xaiDimMeans </w:t>
      </w:r>
      <w:r w:rsidRPr="005534F2">
        <w:rPr>
          <w:color w:val="6E21BA"/>
        </w:rPr>
        <w:t>=</w:t>
      </w:r>
      <w:r w:rsidRPr="005534F2">
        <w:t xml:space="preserve"> dims.</w:t>
      </w:r>
      <w:r w:rsidRPr="005534F2">
        <w:rPr>
          <w:color w:val="C45B1C"/>
        </w:rPr>
        <w:t>map</w:t>
      </w:r>
      <w:r w:rsidRPr="005534F2">
        <w:t xml:space="preserve">(d </w:t>
      </w:r>
      <w:r w:rsidRPr="005534F2">
        <w:rPr>
          <w:color w:val="6E21BA"/>
        </w:rPr>
        <w:t>=&gt;</w:t>
      </w:r>
      <w:r w:rsidRPr="005534F2">
        <w:t xml:space="preserve"> </w:t>
      </w:r>
      <w:r w:rsidRPr="005534F2">
        <w:rPr>
          <w:color w:val="C45B1C"/>
        </w:rPr>
        <w:t>mean</w:t>
      </w:r>
      <w:r w:rsidRPr="005534F2">
        <w:t>(</w:t>
      </w:r>
      <w:r w:rsidRPr="005534F2">
        <w:rPr>
          <w:color w:val="C45B1C"/>
        </w:rPr>
        <w:t>byVariant</w:t>
      </w:r>
      <w:r w:rsidRPr="005534F2">
        <w:t>(</w:t>
      </w:r>
      <w:r w:rsidRPr="005534F2">
        <w:rPr>
          <w:color w:val="187B34"/>
        </w:rPr>
        <w:t>'xai'</w:t>
      </w:r>
      <w:r w:rsidRPr="005534F2">
        <w:t>).</w:t>
      </w:r>
      <w:r w:rsidRPr="005534F2">
        <w:rPr>
          <w:color w:val="C45B1C"/>
        </w:rPr>
        <w:t>map</w:t>
      </w:r>
      <w:r w:rsidRPr="005534F2">
        <w:t xml:space="preserve">(r </w:t>
      </w:r>
      <w:r w:rsidRPr="005534F2">
        <w:rPr>
          <w:color w:val="6E21BA"/>
        </w:rPr>
        <w:t>=&gt;</w:t>
      </w:r>
      <w:r w:rsidRPr="005534F2">
        <w:t xml:space="preserve"> r[d.</w:t>
      </w:r>
      <w:r w:rsidRPr="005534F2">
        <w:rPr>
          <w:color w:val="6E21BA"/>
        </w:rPr>
        <w:t>key</w:t>
      </w:r>
      <w:r w:rsidRPr="005534F2">
        <w:t>])))</w:t>
      </w:r>
    </w:p>
    <w:p w14:paraId="78B9A870" w14:textId="77777777" w:rsidR="0024119B" w:rsidRPr="005534F2" w:rsidRDefault="0024119B" w:rsidP="0024119B"/>
    <w:p w14:paraId="057FC68E" w14:textId="77777777" w:rsidR="0024119B" w:rsidRPr="005534F2" w:rsidRDefault="0024119B" w:rsidP="0024119B">
      <w:r w:rsidRPr="005534F2">
        <w:rPr>
          <w:color w:val="6E21BA"/>
        </w:rPr>
        <w:t>const</w:t>
      </w:r>
      <w:r w:rsidRPr="005534F2">
        <w:t xml:space="preserve"> dimsData </w:t>
      </w:r>
      <w:r w:rsidRPr="005534F2">
        <w:rPr>
          <w:color w:val="6E21BA"/>
        </w:rPr>
        <w:t>=</w:t>
      </w:r>
      <w:r w:rsidRPr="005534F2">
        <w:t xml:space="preserve"> {</w:t>
      </w:r>
    </w:p>
    <w:p w14:paraId="11F0DE6D" w14:textId="77777777" w:rsidR="0024119B" w:rsidRPr="005534F2" w:rsidRDefault="0024119B" w:rsidP="0024119B">
      <w:r w:rsidRPr="005534F2">
        <w:t> </w:t>
      </w:r>
      <w:r w:rsidRPr="005534F2">
        <w:rPr>
          <w:color w:val="6E21BA"/>
        </w:rPr>
        <w:t>labels:</w:t>
      </w:r>
      <w:r w:rsidRPr="005534F2">
        <w:t xml:space="preserve"> dims.</w:t>
      </w:r>
      <w:r w:rsidRPr="005534F2">
        <w:rPr>
          <w:color w:val="C45B1C"/>
        </w:rPr>
        <w:t>map</w:t>
      </w:r>
      <w:r w:rsidRPr="005534F2">
        <w:t xml:space="preserve">(d </w:t>
      </w:r>
      <w:r w:rsidRPr="005534F2">
        <w:rPr>
          <w:color w:val="6E21BA"/>
        </w:rPr>
        <w:t>=&gt;</w:t>
      </w:r>
      <w:r w:rsidRPr="005534F2">
        <w:t xml:space="preserve"> d.</w:t>
      </w:r>
      <w:r w:rsidRPr="005534F2">
        <w:rPr>
          <w:color w:val="6E21BA"/>
        </w:rPr>
        <w:t>label</w:t>
      </w:r>
      <w:r w:rsidRPr="005534F2">
        <w:t>)</w:t>
      </w:r>
      <w:r w:rsidRPr="005534F2">
        <w:rPr>
          <w:color w:val="6E21BA"/>
        </w:rPr>
        <w:t>,</w:t>
      </w:r>
    </w:p>
    <w:p w14:paraId="6091AED9" w14:textId="77777777" w:rsidR="0024119B" w:rsidRPr="005534F2" w:rsidRDefault="0024119B" w:rsidP="0024119B">
      <w:r w:rsidRPr="005534F2">
        <w:t> </w:t>
      </w:r>
      <w:r w:rsidRPr="005534F2">
        <w:rPr>
          <w:color w:val="6E21BA"/>
        </w:rPr>
        <w:t>datasets:</w:t>
      </w:r>
      <w:r w:rsidRPr="005534F2">
        <w:t xml:space="preserve"> [</w:t>
      </w:r>
    </w:p>
    <w:p w14:paraId="4FED9DF6"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Baseline"</w:t>
      </w:r>
      <w:r w:rsidRPr="005534F2">
        <w:rPr>
          <w:color w:val="6E21BA"/>
        </w:rPr>
        <w:t>,</w:t>
      </w:r>
      <w:r w:rsidRPr="005534F2">
        <w:t xml:space="preserve"> </w:t>
      </w:r>
      <w:r w:rsidRPr="005534F2">
        <w:rPr>
          <w:color w:val="6E21BA"/>
        </w:rPr>
        <w:t>data:</w:t>
      </w:r>
      <w:r w:rsidRPr="005534F2">
        <w:t xml:space="preserve"> baselineDimMeans</w:t>
      </w:r>
      <w:r w:rsidRPr="005534F2">
        <w:rPr>
          <w:color w:val="6E21BA"/>
        </w:rPr>
        <w:t>,</w:t>
      </w:r>
      <w:r w:rsidRPr="005534F2">
        <w:t xml:space="preserve"> </w:t>
      </w:r>
      <w:r w:rsidRPr="005534F2">
        <w:rPr>
          <w:color w:val="6E21BA"/>
        </w:rPr>
        <w:t>backgroundColor:</w:t>
      </w:r>
      <w:r w:rsidRPr="005534F2">
        <w:t xml:space="preserve"> MUTE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69D1CC1E"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XAI"</w:t>
      </w:r>
      <w:r w:rsidRPr="005534F2">
        <w:rPr>
          <w:color w:val="6E21BA"/>
        </w:rPr>
        <w:t>,</w:t>
      </w:r>
      <w:r w:rsidRPr="005534F2">
        <w:t xml:space="preserve"> </w:t>
      </w:r>
      <w:r w:rsidRPr="005534F2">
        <w:rPr>
          <w:color w:val="6E21BA"/>
        </w:rPr>
        <w:t>data:</w:t>
      </w:r>
      <w:r w:rsidRPr="005534F2">
        <w:t xml:space="preserve"> xaiDimMeans</w:t>
      </w:r>
      <w:r w:rsidRPr="005534F2">
        <w:rPr>
          <w:color w:val="6E21BA"/>
        </w:rPr>
        <w:t>,</w:t>
      </w:r>
      <w:r w:rsidRPr="005534F2">
        <w:t xml:space="preserve"> </w:t>
      </w:r>
      <w:r w:rsidRPr="005534F2">
        <w:rPr>
          <w:color w:val="6E21BA"/>
        </w:rPr>
        <w:t>backgroundColor:</w:t>
      </w:r>
      <w:r w:rsidRPr="005534F2">
        <w:t xml:space="preserve"> BRAN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0908E5D" w14:textId="77777777" w:rsidR="0024119B" w:rsidRPr="005534F2" w:rsidRDefault="0024119B" w:rsidP="0024119B">
      <w:r w:rsidRPr="005534F2">
        <w:t> ]</w:t>
      </w:r>
      <w:r w:rsidRPr="005534F2">
        <w:rPr>
          <w:color w:val="6E21BA"/>
        </w:rPr>
        <w:t>,</w:t>
      </w:r>
    </w:p>
    <w:p w14:paraId="34B25C1B" w14:textId="77777777" w:rsidR="0024119B" w:rsidRPr="005534F2" w:rsidRDefault="0024119B" w:rsidP="0024119B">
      <w:r w:rsidRPr="005534F2">
        <w:t>}</w:t>
      </w:r>
    </w:p>
    <w:p w14:paraId="398434E0" w14:textId="77777777" w:rsidR="0024119B" w:rsidRDefault="0024119B" w:rsidP="0024119B"/>
    <w:p w14:paraId="1FED50A4" w14:textId="63392FAC" w:rsidR="0024119B" w:rsidRDefault="00072484" w:rsidP="00072484">
      <w:pPr>
        <w:pStyle w:val="Heading5"/>
        <w:tabs>
          <w:tab w:val="num" w:pos="720"/>
        </w:tabs>
        <w:spacing w:line="360" w:lineRule="auto"/>
      </w:pPr>
      <w:r>
        <w:lastRenderedPageBreak/>
        <w:t xml:space="preserve">6. </w:t>
      </w:r>
      <w:r w:rsidR="0024119B">
        <w:t>Trust Distribution (1–5 Buckets)</w:t>
      </w:r>
    </w:p>
    <w:p w14:paraId="2889062E" w14:textId="77777777" w:rsidR="00690F66" w:rsidRDefault="00E35829" w:rsidP="00690F66">
      <w:pPr>
        <w:keepNext/>
        <w:jc w:val="center"/>
      </w:pPr>
      <w:r>
        <w:fldChar w:fldCharType="begin"/>
      </w:r>
      <w:r>
        <w:instrText xml:space="preserve"> INCLUDEPICTURE "https://codahosted.io/docs/p2-NY3PaT6/blobs/bl-Hm0da389zK/c4db357c582cc228639a0603fbf3ed4840b4777ebfbe46d0065459db53d3a546a6ce55c45ec42db854b257d2c0777989ce67d5be80ea44f694f4e6c887e74d31fdd98d929931330515be541fc8b67a6e70c9df51e5b7457b95b9700606de2a3542c988f3" \* MERGEFORMATINET </w:instrText>
      </w:r>
      <w:r>
        <w:fldChar w:fldCharType="separate"/>
      </w:r>
      <w:r>
        <w:rPr>
          <w:noProof/>
        </w:rPr>
        <w:drawing>
          <wp:inline distT="0" distB="0" distL="0" distR="0" wp14:anchorId="0A996A63" wp14:editId="3A9310B0">
            <wp:extent cx="5151040" cy="2907661"/>
            <wp:effectExtent l="0" t="0" r="5715" b="1270"/>
            <wp:docPr id="579944270" name="Picture 15" descr="A graph with a bar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44270" name="Picture 15" descr="A graph with a bar and a number&#10;&#10;AI-generated content may be incorrect."/>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195088" cy="2932525"/>
                    </a:xfrm>
                    <a:prstGeom prst="rect">
                      <a:avLst/>
                    </a:prstGeom>
                    <a:noFill/>
                    <a:ln>
                      <a:noFill/>
                    </a:ln>
                  </pic:spPr>
                </pic:pic>
              </a:graphicData>
            </a:graphic>
          </wp:inline>
        </w:drawing>
      </w:r>
      <w:r>
        <w:fldChar w:fldCharType="end"/>
      </w:r>
    </w:p>
    <w:p w14:paraId="4B0AD26F" w14:textId="368335AF" w:rsidR="00E35829" w:rsidRDefault="00690F66" w:rsidP="00690F66">
      <w:pPr>
        <w:pStyle w:val="Caption"/>
        <w:jc w:val="center"/>
        <w:rPr>
          <w:color w:val="6E21BA"/>
        </w:rPr>
      </w:pPr>
      <w:r>
        <w:t xml:space="preserve">Appendix </w:t>
      </w:r>
      <w:fldSimple w:instr=" SEQ Appendix \* ARABIC ">
        <w:r>
          <w:rPr>
            <w:noProof/>
          </w:rPr>
          <w:t>39</w:t>
        </w:r>
      </w:fldSimple>
    </w:p>
    <w:p w14:paraId="69F3DF5C" w14:textId="77777777" w:rsidR="00E35829" w:rsidRDefault="00E35829" w:rsidP="0024119B">
      <w:pPr>
        <w:rPr>
          <w:color w:val="6E21BA"/>
        </w:rPr>
      </w:pPr>
    </w:p>
    <w:p w14:paraId="6E3B6031" w14:textId="7937BA52" w:rsidR="0024119B" w:rsidRPr="005534F2" w:rsidRDefault="0024119B" w:rsidP="0024119B">
      <w:r w:rsidRPr="005534F2">
        <w:rPr>
          <w:color w:val="6E21BA"/>
        </w:rPr>
        <w:t>const</w:t>
      </w:r>
      <w:r w:rsidRPr="005534F2">
        <w:t xml:space="preserve"> buckets </w:t>
      </w:r>
      <w:r w:rsidRPr="005534F2">
        <w:rPr>
          <w:color w:val="6E21BA"/>
        </w:rPr>
        <w:t>=</w:t>
      </w:r>
      <w:r w:rsidRPr="005534F2">
        <w:t xml:space="preserve"> [</w:t>
      </w:r>
      <w:r w:rsidRPr="005534F2">
        <w:rPr>
          <w:color w:val="187B34"/>
        </w:rPr>
        <w:t>1</w:t>
      </w:r>
      <w:r w:rsidRPr="005534F2">
        <w:rPr>
          <w:color w:val="6E21BA"/>
        </w:rPr>
        <w:t>,</w:t>
      </w:r>
      <w:r w:rsidRPr="005534F2">
        <w:rPr>
          <w:color w:val="187B34"/>
        </w:rPr>
        <w:t>2</w:t>
      </w:r>
      <w:r w:rsidRPr="005534F2">
        <w:rPr>
          <w:color w:val="6E21BA"/>
        </w:rPr>
        <w:t>,</w:t>
      </w:r>
      <w:r w:rsidRPr="005534F2">
        <w:rPr>
          <w:color w:val="187B34"/>
        </w:rPr>
        <w:t>3</w:t>
      </w:r>
      <w:r w:rsidRPr="005534F2">
        <w:rPr>
          <w:color w:val="6E21BA"/>
        </w:rPr>
        <w:t>,</w:t>
      </w:r>
      <w:r w:rsidRPr="005534F2">
        <w:rPr>
          <w:color w:val="187B34"/>
        </w:rPr>
        <w:t>4</w:t>
      </w:r>
      <w:r w:rsidRPr="005534F2">
        <w:rPr>
          <w:color w:val="6E21BA"/>
        </w:rPr>
        <w:t>,</w:t>
      </w:r>
      <w:r w:rsidRPr="005534F2">
        <w:rPr>
          <w:color w:val="187B34"/>
        </w:rPr>
        <w:t>5</w:t>
      </w:r>
      <w:r w:rsidRPr="005534F2">
        <w:t>]</w:t>
      </w:r>
    </w:p>
    <w:p w14:paraId="76E635FA" w14:textId="77777777" w:rsidR="0024119B" w:rsidRPr="005534F2" w:rsidRDefault="0024119B" w:rsidP="0024119B">
      <w:r w:rsidRPr="005534F2">
        <w:rPr>
          <w:color w:val="6E21BA"/>
        </w:rPr>
        <w:t>const</w:t>
      </w:r>
      <w:r w:rsidRPr="005534F2">
        <w:t xml:space="preserve"> baselineDist </w:t>
      </w:r>
      <w:r w:rsidRPr="005534F2">
        <w:rPr>
          <w:color w:val="6E21BA"/>
        </w:rPr>
        <w:t>=</w:t>
      </w:r>
      <w:r w:rsidRPr="005534F2">
        <w:t xml:space="preserve"> buckets.</w:t>
      </w:r>
      <w:r w:rsidRPr="005534F2">
        <w:rPr>
          <w:color w:val="C45B1C"/>
        </w:rPr>
        <w:t>map</w:t>
      </w:r>
      <w:r w:rsidRPr="005534F2">
        <w:t xml:space="preserve">(b </w:t>
      </w:r>
      <w:r w:rsidRPr="005534F2">
        <w:rPr>
          <w:color w:val="6E21BA"/>
        </w:rPr>
        <w:t>=&gt;</w:t>
      </w:r>
      <w:r w:rsidRPr="005534F2">
        <w:t xml:space="preserve"> </w:t>
      </w:r>
      <w:r w:rsidRPr="005534F2">
        <w:rPr>
          <w:color w:val="C45B1C"/>
        </w:rPr>
        <w:t>byVariant</w:t>
      </w:r>
      <w:r w:rsidRPr="005534F2">
        <w:t>(</w:t>
      </w:r>
      <w:r w:rsidRPr="005534F2">
        <w:rPr>
          <w:color w:val="187B34"/>
        </w:rPr>
        <w:t>'baseline'</w:t>
      </w:r>
      <w:r w:rsidRPr="005534F2">
        <w:t>).</w:t>
      </w:r>
      <w:r w:rsidRPr="005534F2">
        <w:rPr>
          <w:color w:val="C45B1C"/>
        </w:rPr>
        <w:t>filter</w:t>
      </w:r>
      <w:r w:rsidRPr="005534F2">
        <w:t xml:space="preserve">(r </w:t>
      </w:r>
      <w:r w:rsidRPr="005534F2">
        <w:rPr>
          <w:color w:val="6E21BA"/>
        </w:rPr>
        <w:t>=&gt;</w:t>
      </w:r>
      <w:r w:rsidRPr="005534F2">
        <w:t xml:space="preserve"> r.</w:t>
      </w:r>
      <w:r w:rsidRPr="005534F2">
        <w:rPr>
          <w:color w:val="6E21BA"/>
        </w:rPr>
        <w:t>trust_score</w:t>
      </w:r>
      <w:r w:rsidRPr="005534F2">
        <w:t xml:space="preserve"> </w:t>
      </w:r>
      <w:r w:rsidRPr="005534F2">
        <w:rPr>
          <w:color w:val="6E21BA"/>
        </w:rPr>
        <w:t>===</w:t>
      </w:r>
      <w:r w:rsidRPr="005534F2">
        <w:t xml:space="preserve"> b).</w:t>
      </w:r>
      <w:r w:rsidRPr="005534F2">
        <w:rPr>
          <w:color w:val="6E21BA"/>
        </w:rPr>
        <w:t>length</w:t>
      </w:r>
      <w:r w:rsidRPr="005534F2">
        <w:t>)</w:t>
      </w:r>
    </w:p>
    <w:p w14:paraId="78B1B386" w14:textId="77777777" w:rsidR="0024119B" w:rsidRPr="005534F2" w:rsidRDefault="0024119B" w:rsidP="0024119B">
      <w:r w:rsidRPr="005534F2">
        <w:rPr>
          <w:color w:val="6E21BA"/>
        </w:rPr>
        <w:t>const</w:t>
      </w:r>
      <w:r w:rsidRPr="005534F2">
        <w:t xml:space="preserve"> xaiDist </w:t>
      </w:r>
      <w:r w:rsidRPr="005534F2">
        <w:rPr>
          <w:color w:val="6E21BA"/>
        </w:rPr>
        <w:t>=</w:t>
      </w:r>
      <w:r w:rsidRPr="005534F2">
        <w:t xml:space="preserve"> buckets.</w:t>
      </w:r>
      <w:r w:rsidRPr="005534F2">
        <w:rPr>
          <w:color w:val="C45B1C"/>
        </w:rPr>
        <w:t>map</w:t>
      </w:r>
      <w:r w:rsidRPr="005534F2">
        <w:t xml:space="preserve">(b </w:t>
      </w:r>
      <w:r w:rsidRPr="005534F2">
        <w:rPr>
          <w:color w:val="6E21BA"/>
        </w:rPr>
        <w:t>=&gt;</w:t>
      </w:r>
      <w:r w:rsidRPr="005534F2">
        <w:t xml:space="preserve"> </w:t>
      </w:r>
      <w:r w:rsidRPr="005534F2">
        <w:rPr>
          <w:color w:val="C45B1C"/>
        </w:rPr>
        <w:t>byVariant</w:t>
      </w:r>
      <w:r w:rsidRPr="005534F2">
        <w:t>(</w:t>
      </w:r>
      <w:r w:rsidRPr="005534F2">
        <w:rPr>
          <w:color w:val="187B34"/>
        </w:rPr>
        <w:t>'xai'</w:t>
      </w:r>
      <w:r w:rsidRPr="005534F2">
        <w:t>).</w:t>
      </w:r>
      <w:r w:rsidRPr="005534F2">
        <w:rPr>
          <w:color w:val="C45B1C"/>
        </w:rPr>
        <w:t>filter</w:t>
      </w:r>
      <w:r w:rsidRPr="005534F2">
        <w:t xml:space="preserve">(r </w:t>
      </w:r>
      <w:r w:rsidRPr="005534F2">
        <w:rPr>
          <w:color w:val="6E21BA"/>
        </w:rPr>
        <w:t>=&gt;</w:t>
      </w:r>
      <w:r w:rsidRPr="005534F2">
        <w:t xml:space="preserve"> r.</w:t>
      </w:r>
      <w:r w:rsidRPr="005534F2">
        <w:rPr>
          <w:color w:val="6E21BA"/>
        </w:rPr>
        <w:t>trust_score</w:t>
      </w:r>
      <w:r w:rsidRPr="005534F2">
        <w:t xml:space="preserve"> </w:t>
      </w:r>
      <w:r w:rsidRPr="005534F2">
        <w:rPr>
          <w:color w:val="6E21BA"/>
        </w:rPr>
        <w:t>===</w:t>
      </w:r>
      <w:r w:rsidRPr="005534F2">
        <w:t xml:space="preserve"> b).</w:t>
      </w:r>
      <w:r w:rsidRPr="005534F2">
        <w:rPr>
          <w:color w:val="6E21BA"/>
        </w:rPr>
        <w:t>length</w:t>
      </w:r>
      <w:r w:rsidRPr="005534F2">
        <w:t>)</w:t>
      </w:r>
    </w:p>
    <w:p w14:paraId="544117AF" w14:textId="77777777" w:rsidR="0024119B" w:rsidRPr="005534F2" w:rsidRDefault="0024119B" w:rsidP="0024119B"/>
    <w:p w14:paraId="60368617" w14:textId="77777777" w:rsidR="0024119B" w:rsidRPr="005534F2" w:rsidRDefault="0024119B" w:rsidP="0024119B">
      <w:r w:rsidRPr="005534F2">
        <w:rPr>
          <w:color w:val="6E21BA"/>
        </w:rPr>
        <w:t>const</w:t>
      </w:r>
      <w:r w:rsidRPr="005534F2">
        <w:t xml:space="preserve"> distData </w:t>
      </w:r>
      <w:r w:rsidRPr="005534F2">
        <w:rPr>
          <w:color w:val="6E21BA"/>
        </w:rPr>
        <w:t>=</w:t>
      </w:r>
      <w:r w:rsidRPr="005534F2">
        <w:t xml:space="preserve"> {</w:t>
      </w:r>
    </w:p>
    <w:p w14:paraId="26C30151" w14:textId="77777777" w:rsidR="0024119B" w:rsidRPr="005534F2" w:rsidRDefault="0024119B" w:rsidP="0024119B">
      <w:r w:rsidRPr="005534F2">
        <w:t> </w:t>
      </w:r>
      <w:r w:rsidRPr="005534F2">
        <w:rPr>
          <w:color w:val="6E21BA"/>
        </w:rPr>
        <w:t>labels:</w:t>
      </w:r>
      <w:r w:rsidRPr="005534F2">
        <w:t xml:space="preserve"> buckets.</w:t>
      </w:r>
      <w:r w:rsidRPr="005534F2">
        <w:rPr>
          <w:color w:val="C45B1C"/>
        </w:rPr>
        <w:t>map</w:t>
      </w:r>
      <w:r w:rsidRPr="005534F2">
        <w:t>(String)</w:t>
      </w:r>
      <w:r w:rsidRPr="005534F2">
        <w:rPr>
          <w:color w:val="6E21BA"/>
        </w:rPr>
        <w:t>,</w:t>
      </w:r>
    </w:p>
    <w:p w14:paraId="2216358D" w14:textId="77777777" w:rsidR="0024119B" w:rsidRPr="005534F2" w:rsidRDefault="0024119B" w:rsidP="0024119B">
      <w:r w:rsidRPr="005534F2">
        <w:t> </w:t>
      </w:r>
      <w:r w:rsidRPr="005534F2">
        <w:rPr>
          <w:color w:val="6E21BA"/>
        </w:rPr>
        <w:t>datasets:</w:t>
      </w:r>
      <w:r w:rsidRPr="005534F2">
        <w:t xml:space="preserve"> [</w:t>
      </w:r>
    </w:p>
    <w:p w14:paraId="491133BF"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Baseline"</w:t>
      </w:r>
      <w:r w:rsidRPr="005534F2">
        <w:rPr>
          <w:color w:val="6E21BA"/>
        </w:rPr>
        <w:t>,</w:t>
      </w:r>
      <w:r w:rsidRPr="005534F2">
        <w:t xml:space="preserve"> </w:t>
      </w:r>
      <w:r w:rsidRPr="005534F2">
        <w:rPr>
          <w:color w:val="6E21BA"/>
        </w:rPr>
        <w:t>data:</w:t>
      </w:r>
      <w:r w:rsidRPr="005534F2">
        <w:t xml:space="preserve"> baselineDist</w:t>
      </w:r>
      <w:r w:rsidRPr="005534F2">
        <w:rPr>
          <w:color w:val="6E21BA"/>
        </w:rPr>
        <w:t>,</w:t>
      </w:r>
      <w:r w:rsidRPr="005534F2">
        <w:t xml:space="preserve"> </w:t>
      </w:r>
      <w:r w:rsidRPr="005534F2">
        <w:rPr>
          <w:color w:val="6E21BA"/>
        </w:rPr>
        <w:t>backgroundColor:</w:t>
      </w:r>
      <w:r w:rsidRPr="005534F2">
        <w:t xml:space="preserve"> MUTE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3FAF1D7"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XAI"</w:t>
      </w:r>
      <w:r w:rsidRPr="005534F2">
        <w:rPr>
          <w:color w:val="6E21BA"/>
        </w:rPr>
        <w:t>,</w:t>
      </w:r>
      <w:r w:rsidRPr="005534F2">
        <w:t xml:space="preserve"> </w:t>
      </w:r>
      <w:r w:rsidRPr="005534F2">
        <w:rPr>
          <w:color w:val="6E21BA"/>
        </w:rPr>
        <w:t>data:</w:t>
      </w:r>
      <w:r w:rsidRPr="005534F2">
        <w:t xml:space="preserve"> xaiDist</w:t>
      </w:r>
      <w:r w:rsidRPr="005534F2">
        <w:rPr>
          <w:color w:val="6E21BA"/>
        </w:rPr>
        <w:t>,</w:t>
      </w:r>
      <w:r w:rsidRPr="005534F2">
        <w:t xml:space="preserve"> </w:t>
      </w:r>
      <w:r w:rsidRPr="005534F2">
        <w:rPr>
          <w:color w:val="6E21BA"/>
        </w:rPr>
        <w:t>backgroundColor:</w:t>
      </w:r>
      <w:r w:rsidRPr="005534F2">
        <w:t xml:space="preserve"> BRAN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D1C9B93" w14:textId="77777777" w:rsidR="0024119B" w:rsidRPr="005534F2" w:rsidRDefault="0024119B" w:rsidP="0024119B">
      <w:r w:rsidRPr="005534F2">
        <w:t> ]</w:t>
      </w:r>
    </w:p>
    <w:p w14:paraId="0D892169" w14:textId="77777777" w:rsidR="0024119B" w:rsidRPr="005534F2" w:rsidRDefault="0024119B" w:rsidP="0024119B">
      <w:r w:rsidRPr="005534F2">
        <w:t>}</w:t>
      </w:r>
    </w:p>
    <w:p w14:paraId="60D365CD" w14:textId="77777777" w:rsidR="0024119B" w:rsidRDefault="0024119B" w:rsidP="0024119B"/>
    <w:p w14:paraId="28F54D34" w14:textId="38F063C5" w:rsidR="0024119B" w:rsidRDefault="0016227A" w:rsidP="0016227A">
      <w:pPr>
        <w:pStyle w:val="Heading5"/>
        <w:tabs>
          <w:tab w:val="num" w:pos="720"/>
        </w:tabs>
        <w:spacing w:line="360" w:lineRule="auto"/>
      </w:pPr>
      <w:r>
        <w:t xml:space="preserve">7. </w:t>
      </w:r>
      <w:r w:rsidR="0024119B">
        <w:t>Lightweight Word Cloud</w:t>
      </w:r>
    </w:p>
    <w:p w14:paraId="3D949019" w14:textId="77777777" w:rsidR="00690F66" w:rsidRDefault="006E325C" w:rsidP="00690F66">
      <w:pPr>
        <w:pStyle w:val="NoSpacing"/>
        <w:jc w:val="center"/>
      </w:pPr>
      <w:r w:rsidRPr="00835532">
        <w:fldChar w:fldCharType="begin"/>
      </w:r>
      <w:r w:rsidRPr="00835532">
        <w:instrText xml:space="preserve"> INCLUDEPICTURE "https://codahosted.io/docs/p2-NY3PaT6/blobs/bl-UYP2wzRZEN/ee83653458177130792a57e2eed6d8363844bbd7c249eb94c99c32e5134633b0b5b7d98711f18238bd84c79197e64b7aeb32f804818697a95ba8a6c86d1f5d05af8fee1da5fbbfc251a8dd213eb3372e745d2e4ad8f70b08fa63b87d2be59dc71d507914" \* MERGEFORMATINET </w:instrText>
      </w:r>
      <w:r w:rsidRPr="00835532">
        <w:fldChar w:fldCharType="separate"/>
      </w:r>
      <w:r w:rsidRPr="00835532">
        <w:rPr>
          <w:noProof/>
        </w:rPr>
        <w:drawing>
          <wp:inline distT="0" distB="0" distL="0" distR="0" wp14:anchorId="04F08B32" wp14:editId="1B18AF99">
            <wp:extent cx="5731510" cy="869950"/>
            <wp:effectExtent l="0" t="0" r="0" b="6350"/>
            <wp:docPr id="799434647" name="Picture 14" descr="A close up of a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434647" name="Picture 14" descr="A close up of a text&#10;&#10;AI-generated content may be incorrect."/>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31510" cy="869950"/>
                    </a:xfrm>
                    <a:prstGeom prst="rect">
                      <a:avLst/>
                    </a:prstGeom>
                    <a:noFill/>
                    <a:ln>
                      <a:noFill/>
                    </a:ln>
                  </pic:spPr>
                </pic:pic>
              </a:graphicData>
            </a:graphic>
          </wp:inline>
        </w:drawing>
      </w:r>
      <w:r w:rsidRPr="00835532">
        <w:fldChar w:fldCharType="end"/>
      </w:r>
    </w:p>
    <w:p w14:paraId="5E5C0DBB" w14:textId="2C07507E" w:rsidR="006E325C" w:rsidRDefault="00690F66" w:rsidP="00690F66">
      <w:pPr>
        <w:pStyle w:val="Caption"/>
        <w:jc w:val="center"/>
        <w:rPr>
          <w:color w:val="6E21BA"/>
        </w:rPr>
      </w:pPr>
      <w:r>
        <w:t xml:space="preserve">Appendix </w:t>
      </w:r>
      <w:fldSimple w:instr=" SEQ Appendix \* ARABIC ">
        <w:r>
          <w:rPr>
            <w:noProof/>
          </w:rPr>
          <w:t>40</w:t>
        </w:r>
      </w:fldSimple>
    </w:p>
    <w:p w14:paraId="4CBCCA68" w14:textId="77777777" w:rsidR="006E325C" w:rsidRDefault="006E325C" w:rsidP="0024119B">
      <w:pPr>
        <w:rPr>
          <w:color w:val="6E21BA"/>
        </w:rPr>
      </w:pPr>
    </w:p>
    <w:p w14:paraId="659F94A9" w14:textId="0C87B1CD" w:rsidR="0024119B" w:rsidRPr="005534F2" w:rsidRDefault="0024119B" w:rsidP="0024119B">
      <w:r w:rsidRPr="005534F2">
        <w:rPr>
          <w:color w:val="6E21BA"/>
        </w:rPr>
        <w:t>const</w:t>
      </w:r>
      <w:r w:rsidRPr="005534F2">
        <w:t xml:space="preserve"> topWords </w:t>
      </w:r>
      <w:r w:rsidRPr="005534F2">
        <w:rPr>
          <w:color w:val="6E21BA"/>
        </w:rPr>
        <w:t>=</w:t>
      </w:r>
      <w:r w:rsidRPr="005534F2">
        <w:t xml:space="preserve"> </w:t>
      </w:r>
      <w:r w:rsidRPr="005534F2">
        <w:rPr>
          <w:color w:val="C45B1C"/>
        </w:rPr>
        <w:t>useMemo</w:t>
      </w:r>
      <w:r w:rsidRPr="005534F2">
        <w:t xml:space="preserve">(() </w:t>
      </w:r>
      <w:r w:rsidRPr="005534F2">
        <w:rPr>
          <w:color w:val="6E21BA"/>
        </w:rPr>
        <w:t>=&gt;</w:t>
      </w:r>
      <w:r w:rsidRPr="005534F2">
        <w:t xml:space="preserve"> {</w:t>
      </w:r>
    </w:p>
    <w:p w14:paraId="36171041" w14:textId="77777777" w:rsidR="0024119B" w:rsidRPr="005534F2" w:rsidRDefault="0024119B" w:rsidP="0024119B">
      <w:r w:rsidRPr="005534F2">
        <w:t> </w:t>
      </w:r>
      <w:r w:rsidRPr="005534F2">
        <w:rPr>
          <w:color w:val="6E21BA"/>
        </w:rPr>
        <w:t>const</w:t>
      </w:r>
      <w:r w:rsidRPr="005534F2">
        <w:t xml:space="preserve"> freq</w:t>
      </w:r>
      <w:r w:rsidRPr="005534F2">
        <w:rPr>
          <w:i/>
          <w:iCs/>
          <w:color w:val="6E21BA"/>
        </w:rPr>
        <w:t xml:space="preserve">: </w:t>
      </w:r>
      <w:r w:rsidRPr="005534F2">
        <w:rPr>
          <w:i/>
          <w:iCs/>
          <w:color w:val="0F58BD"/>
        </w:rPr>
        <w:t>Record</w:t>
      </w:r>
      <w:r w:rsidRPr="005534F2">
        <w:rPr>
          <w:i/>
          <w:iCs/>
          <w:color w:val="6E21BA"/>
        </w:rPr>
        <w:t xml:space="preserve">&lt;string, number&gt; </w:t>
      </w:r>
      <w:r w:rsidRPr="005534F2">
        <w:rPr>
          <w:color w:val="6E21BA"/>
        </w:rPr>
        <w:t>=</w:t>
      </w:r>
      <w:r w:rsidRPr="005534F2">
        <w:t xml:space="preserve"> {}</w:t>
      </w:r>
    </w:p>
    <w:p w14:paraId="2DD766EE" w14:textId="77777777" w:rsidR="0024119B" w:rsidRPr="005534F2" w:rsidRDefault="0024119B" w:rsidP="0024119B">
      <w:r w:rsidRPr="005534F2">
        <w:t> </w:t>
      </w:r>
      <w:r w:rsidRPr="005534F2">
        <w:rPr>
          <w:color w:val="6E21BA"/>
        </w:rPr>
        <w:t>const</w:t>
      </w:r>
      <w:r w:rsidRPr="005534F2">
        <w:t xml:space="preserve"> stop </w:t>
      </w:r>
      <w:r w:rsidRPr="005534F2">
        <w:rPr>
          <w:color w:val="6E21BA"/>
        </w:rPr>
        <w:t>=</w:t>
      </w:r>
      <w:r w:rsidRPr="005534F2">
        <w:t xml:space="preserve"> </w:t>
      </w:r>
      <w:r w:rsidRPr="005534F2">
        <w:rPr>
          <w:color w:val="6E21BA"/>
        </w:rPr>
        <w:t>new</w:t>
      </w:r>
      <w:r w:rsidRPr="005534F2">
        <w:t xml:space="preserve"> </w:t>
      </w:r>
      <w:r w:rsidRPr="005534F2">
        <w:rPr>
          <w:color w:val="C45B1C"/>
        </w:rPr>
        <w:t>Set</w:t>
      </w:r>
      <w:r w:rsidRPr="005534F2">
        <w:t>([</w:t>
      </w:r>
      <w:r w:rsidRPr="005534F2">
        <w:rPr>
          <w:color w:val="187B34"/>
        </w:rPr>
        <w:t>'the'</w:t>
      </w:r>
      <w:r w:rsidRPr="005534F2">
        <w:rPr>
          <w:color w:val="6E21BA"/>
        </w:rPr>
        <w:t>,</w:t>
      </w:r>
      <w:r w:rsidRPr="005534F2">
        <w:rPr>
          <w:color w:val="187B34"/>
        </w:rPr>
        <w:t>'and'</w:t>
      </w:r>
      <w:r w:rsidRPr="005534F2">
        <w:rPr>
          <w:color w:val="6E21BA"/>
        </w:rPr>
        <w:t>,</w:t>
      </w:r>
      <w:r w:rsidRPr="005534F2">
        <w:rPr>
          <w:color w:val="187B34"/>
        </w:rPr>
        <w:t>'for'</w:t>
      </w:r>
      <w:r w:rsidRPr="005534F2">
        <w:rPr>
          <w:color w:val="6E21BA"/>
        </w:rPr>
        <w:t>,</w:t>
      </w:r>
      <w:r w:rsidRPr="005534F2">
        <w:rPr>
          <w:color w:val="187B34"/>
        </w:rPr>
        <w:t>'with'</w:t>
      </w:r>
      <w:r w:rsidRPr="005534F2">
        <w:rPr>
          <w:color w:val="6E21BA"/>
        </w:rPr>
        <w:t>,</w:t>
      </w:r>
      <w:r w:rsidRPr="005534F2">
        <w:rPr>
          <w:color w:val="187B34"/>
        </w:rPr>
        <w:t>'from'</w:t>
      </w:r>
      <w:r w:rsidRPr="005534F2">
        <w:rPr>
          <w:color w:val="6E21BA"/>
        </w:rPr>
        <w:t>,</w:t>
      </w:r>
      <w:r w:rsidRPr="005534F2">
        <w:rPr>
          <w:color w:val="187B34"/>
        </w:rPr>
        <w:t>'that'</w:t>
      </w:r>
      <w:r w:rsidRPr="005534F2">
        <w:rPr>
          <w:color w:val="6E21BA"/>
        </w:rPr>
        <w:t>,</w:t>
      </w:r>
      <w:r w:rsidRPr="005534F2">
        <w:rPr>
          <w:color w:val="187B34"/>
        </w:rPr>
        <w:t>'this'</w:t>
      </w:r>
      <w:r w:rsidRPr="005534F2">
        <w:rPr>
          <w:color w:val="6E21BA"/>
        </w:rPr>
        <w:t>,</w:t>
      </w:r>
      <w:r w:rsidRPr="005534F2">
        <w:rPr>
          <w:color w:val="187B34"/>
        </w:rPr>
        <w:t>'your'</w:t>
      </w:r>
      <w:r w:rsidRPr="005534F2">
        <w:rPr>
          <w:color w:val="6E21BA"/>
        </w:rPr>
        <w:t>,</w:t>
      </w:r>
      <w:r w:rsidRPr="005534F2">
        <w:rPr>
          <w:color w:val="187B34"/>
        </w:rPr>
        <w:t>'have'</w:t>
      </w:r>
      <w:r w:rsidRPr="005534F2">
        <w:rPr>
          <w:color w:val="6E21BA"/>
        </w:rPr>
        <w:t>,</w:t>
      </w:r>
      <w:r w:rsidRPr="005534F2">
        <w:rPr>
          <w:color w:val="187B34"/>
        </w:rPr>
        <w:t>'was'</w:t>
      </w:r>
      <w:r w:rsidRPr="005534F2">
        <w:rPr>
          <w:color w:val="6E21BA"/>
        </w:rPr>
        <w:t>,</w:t>
      </w:r>
    </w:p>
    <w:p w14:paraId="3B947FB8" w14:textId="77777777" w:rsidR="0024119B" w:rsidRPr="005534F2" w:rsidRDefault="0024119B" w:rsidP="0024119B">
      <w:r w:rsidRPr="005534F2">
        <w:t>   </w:t>
      </w:r>
      <w:r w:rsidRPr="005534F2">
        <w:rPr>
          <w:color w:val="187B34"/>
        </w:rPr>
        <w:t>'were'</w:t>
      </w:r>
      <w:r w:rsidRPr="005534F2">
        <w:rPr>
          <w:color w:val="6E21BA"/>
        </w:rPr>
        <w:t>,</w:t>
      </w:r>
      <w:r w:rsidRPr="005534F2">
        <w:rPr>
          <w:color w:val="187B34"/>
        </w:rPr>
        <w:t>'about'</w:t>
      </w:r>
      <w:r w:rsidRPr="005534F2">
        <w:rPr>
          <w:color w:val="6E21BA"/>
        </w:rPr>
        <w:t>,</w:t>
      </w:r>
      <w:r w:rsidRPr="005534F2">
        <w:rPr>
          <w:color w:val="187B34"/>
        </w:rPr>
        <w:t>'into'</w:t>
      </w:r>
      <w:r w:rsidRPr="005534F2">
        <w:rPr>
          <w:color w:val="6E21BA"/>
        </w:rPr>
        <w:t>,</w:t>
      </w:r>
      <w:r w:rsidRPr="005534F2">
        <w:rPr>
          <w:color w:val="187B34"/>
        </w:rPr>
        <w:t>'very'</w:t>
      </w:r>
      <w:r w:rsidRPr="005534F2">
        <w:rPr>
          <w:color w:val="6E21BA"/>
        </w:rPr>
        <w:t>,</w:t>
      </w:r>
      <w:r w:rsidRPr="005534F2">
        <w:rPr>
          <w:color w:val="187B34"/>
        </w:rPr>
        <w:t>'more'</w:t>
      </w:r>
      <w:r w:rsidRPr="005534F2">
        <w:rPr>
          <w:color w:val="6E21BA"/>
        </w:rPr>
        <w:t>,</w:t>
      </w:r>
      <w:r w:rsidRPr="005534F2">
        <w:rPr>
          <w:color w:val="187B34"/>
        </w:rPr>
        <w:t>'less'</w:t>
      </w:r>
      <w:r w:rsidRPr="005534F2">
        <w:rPr>
          <w:color w:val="6E21BA"/>
        </w:rPr>
        <w:t>,</w:t>
      </w:r>
      <w:r w:rsidRPr="005534F2">
        <w:rPr>
          <w:color w:val="187B34"/>
        </w:rPr>
        <w:t>'then'</w:t>
      </w:r>
      <w:r w:rsidRPr="005534F2">
        <w:rPr>
          <w:color w:val="6E21BA"/>
        </w:rPr>
        <w:t>,</w:t>
      </w:r>
      <w:r w:rsidRPr="005534F2">
        <w:rPr>
          <w:color w:val="187B34"/>
        </w:rPr>
        <w:t>'also'</w:t>
      </w:r>
      <w:r w:rsidRPr="005534F2">
        <w:rPr>
          <w:color w:val="6E21BA"/>
        </w:rPr>
        <w:t>,</w:t>
      </w:r>
      <w:r w:rsidRPr="005534F2">
        <w:rPr>
          <w:color w:val="187B34"/>
        </w:rPr>
        <w:t>'just'</w:t>
      </w:r>
      <w:r w:rsidRPr="005534F2">
        <w:rPr>
          <w:color w:val="6E21BA"/>
        </w:rPr>
        <w:t>,</w:t>
      </w:r>
      <w:r w:rsidRPr="005534F2">
        <w:rPr>
          <w:color w:val="187B34"/>
        </w:rPr>
        <w:t>'they'</w:t>
      </w:r>
      <w:r w:rsidRPr="005534F2">
        <w:rPr>
          <w:color w:val="6E21BA"/>
        </w:rPr>
        <w:t>,</w:t>
      </w:r>
      <w:r w:rsidRPr="005534F2">
        <w:rPr>
          <w:color w:val="187B34"/>
        </w:rPr>
        <w:t>'are'</w:t>
      </w:r>
      <w:r w:rsidRPr="005534F2">
        <w:t>])</w:t>
      </w:r>
    </w:p>
    <w:p w14:paraId="4AF485B8" w14:textId="77777777" w:rsidR="0024119B" w:rsidRPr="005534F2" w:rsidRDefault="0024119B" w:rsidP="0024119B"/>
    <w:p w14:paraId="21BAAF73" w14:textId="77777777" w:rsidR="0024119B" w:rsidRPr="005534F2" w:rsidRDefault="0024119B" w:rsidP="0024119B">
      <w:r w:rsidRPr="005534F2">
        <w:lastRenderedPageBreak/>
        <w:t> rows.</w:t>
      </w:r>
      <w:r w:rsidRPr="005534F2">
        <w:rPr>
          <w:color w:val="C45B1C"/>
        </w:rPr>
        <w:t>forEach</w:t>
      </w:r>
      <w:r w:rsidRPr="005534F2">
        <w:t xml:space="preserve">(r </w:t>
      </w:r>
      <w:r w:rsidRPr="005534F2">
        <w:rPr>
          <w:color w:val="6E21BA"/>
        </w:rPr>
        <w:t>=&gt;</w:t>
      </w:r>
      <w:r w:rsidRPr="005534F2">
        <w:t xml:space="preserve"> {</w:t>
      </w:r>
    </w:p>
    <w:p w14:paraId="11E98CD2" w14:textId="77777777" w:rsidR="0024119B" w:rsidRPr="005534F2" w:rsidRDefault="0024119B" w:rsidP="0024119B">
      <w:r w:rsidRPr="005534F2">
        <w:t>   </w:t>
      </w:r>
      <w:r w:rsidRPr="005534F2">
        <w:rPr>
          <w:color w:val="6E21BA"/>
        </w:rPr>
        <w:t>if</w:t>
      </w:r>
      <w:r w:rsidRPr="005534F2">
        <w:t xml:space="preserve"> (</w:t>
      </w:r>
      <w:r w:rsidRPr="005534F2">
        <w:rPr>
          <w:color w:val="6E21BA"/>
        </w:rPr>
        <w:t>!</w:t>
      </w:r>
      <w:r w:rsidRPr="005534F2">
        <w:t>r.</w:t>
      </w:r>
      <w:r w:rsidRPr="005534F2">
        <w:rPr>
          <w:color w:val="6E21BA"/>
        </w:rPr>
        <w:t>comment</w:t>
      </w:r>
      <w:r w:rsidRPr="005534F2">
        <w:t xml:space="preserve">) </w:t>
      </w:r>
      <w:r w:rsidRPr="005534F2">
        <w:rPr>
          <w:color w:val="6E21BA"/>
        </w:rPr>
        <w:t>return</w:t>
      </w:r>
    </w:p>
    <w:p w14:paraId="47CC170D" w14:textId="77777777" w:rsidR="0024119B" w:rsidRPr="005534F2" w:rsidRDefault="0024119B" w:rsidP="0024119B">
      <w:r w:rsidRPr="005534F2">
        <w:t>   r.</w:t>
      </w:r>
      <w:r w:rsidRPr="005534F2">
        <w:rPr>
          <w:color w:val="6E21BA"/>
        </w:rPr>
        <w:t>comment</w:t>
      </w:r>
      <w:r w:rsidRPr="005534F2">
        <w:t>.</w:t>
      </w:r>
      <w:r w:rsidRPr="005534F2">
        <w:rPr>
          <w:color w:val="C45B1C"/>
        </w:rPr>
        <w:t>toLowerCase</w:t>
      </w:r>
      <w:r w:rsidRPr="005534F2">
        <w:t>()</w:t>
      </w:r>
    </w:p>
    <w:p w14:paraId="7B9D217D" w14:textId="77777777" w:rsidR="0024119B" w:rsidRPr="005534F2" w:rsidRDefault="0024119B" w:rsidP="0024119B">
      <w:r w:rsidRPr="005534F2">
        <w:t>     .</w:t>
      </w:r>
      <w:r w:rsidRPr="005534F2">
        <w:rPr>
          <w:color w:val="C45B1C"/>
        </w:rPr>
        <w:t>replace</w:t>
      </w:r>
      <w:r w:rsidRPr="005534F2">
        <w:t>(</w:t>
      </w:r>
      <w:r w:rsidRPr="005534F2">
        <w:rPr>
          <w:color w:val="187B34"/>
        </w:rPr>
        <w:t>/[</w:t>
      </w:r>
      <w:r w:rsidRPr="005534F2">
        <w:rPr>
          <w:color w:val="6E21BA"/>
        </w:rPr>
        <w:t>^</w:t>
      </w:r>
      <w:r w:rsidRPr="005534F2">
        <w:rPr>
          <w:color w:val="187B34"/>
        </w:rPr>
        <w:t>a-z0-9\s]/</w:t>
      </w:r>
      <w:r w:rsidRPr="005534F2">
        <w:rPr>
          <w:color w:val="6E21BA"/>
        </w:rPr>
        <w:t>g,</w:t>
      </w:r>
      <w:r w:rsidRPr="005534F2">
        <w:t xml:space="preserve"> </w:t>
      </w:r>
      <w:r w:rsidRPr="005534F2">
        <w:rPr>
          <w:color w:val="187B34"/>
        </w:rPr>
        <w:t>' '</w:t>
      </w:r>
      <w:r w:rsidRPr="005534F2">
        <w:t>)</w:t>
      </w:r>
    </w:p>
    <w:p w14:paraId="561ABB75" w14:textId="77777777" w:rsidR="0024119B" w:rsidRPr="005534F2" w:rsidRDefault="0024119B" w:rsidP="0024119B">
      <w:r w:rsidRPr="005534F2">
        <w:t>     .</w:t>
      </w:r>
      <w:r w:rsidRPr="005534F2">
        <w:rPr>
          <w:color w:val="C45B1C"/>
        </w:rPr>
        <w:t>split</w:t>
      </w:r>
      <w:r w:rsidRPr="005534F2">
        <w:t>(</w:t>
      </w:r>
      <w:r w:rsidRPr="005534F2">
        <w:rPr>
          <w:color w:val="187B34"/>
        </w:rPr>
        <w:t>/\s</w:t>
      </w:r>
      <w:r w:rsidRPr="005534F2">
        <w:rPr>
          <w:color w:val="6E21BA"/>
        </w:rPr>
        <w:t>+</w:t>
      </w:r>
      <w:r w:rsidRPr="005534F2">
        <w:rPr>
          <w:color w:val="187B34"/>
        </w:rPr>
        <w:t>/</w:t>
      </w:r>
      <w:r w:rsidRPr="005534F2">
        <w:t>)</w:t>
      </w:r>
    </w:p>
    <w:p w14:paraId="5A966BDE" w14:textId="77777777" w:rsidR="0024119B" w:rsidRPr="005534F2" w:rsidRDefault="0024119B" w:rsidP="0024119B">
      <w:r w:rsidRPr="005534F2">
        <w:t>     .</w:t>
      </w:r>
      <w:r w:rsidRPr="005534F2">
        <w:rPr>
          <w:color w:val="C45B1C"/>
        </w:rPr>
        <w:t>filter</w:t>
      </w:r>
      <w:r w:rsidRPr="005534F2">
        <w:t xml:space="preserve">(w </w:t>
      </w:r>
      <w:r w:rsidRPr="005534F2">
        <w:rPr>
          <w:color w:val="6E21BA"/>
        </w:rPr>
        <w:t>=&gt;</w:t>
      </w:r>
      <w:r w:rsidRPr="005534F2">
        <w:t xml:space="preserve"> w.</w:t>
      </w:r>
      <w:r w:rsidRPr="005534F2">
        <w:rPr>
          <w:color w:val="6E21BA"/>
        </w:rPr>
        <w:t>length</w:t>
      </w:r>
      <w:r w:rsidRPr="005534F2">
        <w:t xml:space="preserve"> </w:t>
      </w:r>
      <w:r w:rsidRPr="005534F2">
        <w:rPr>
          <w:color w:val="6E21BA"/>
        </w:rPr>
        <w:t>&gt;</w:t>
      </w:r>
      <w:r w:rsidRPr="005534F2">
        <w:t xml:space="preserve"> </w:t>
      </w:r>
      <w:r w:rsidRPr="005534F2">
        <w:rPr>
          <w:color w:val="187B34"/>
        </w:rPr>
        <w:t>2</w:t>
      </w:r>
      <w:r w:rsidRPr="005534F2">
        <w:t xml:space="preserve"> </w:t>
      </w:r>
      <w:r w:rsidRPr="005534F2">
        <w:rPr>
          <w:color w:val="6E21BA"/>
        </w:rPr>
        <w:t>&amp;&amp;</w:t>
      </w:r>
      <w:r w:rsidRPr="005534F2">
        <w:t xml:space="preserve"> </w:t>
      </w:r>
      <w:r w:rsidRPr="005534F2">
        <w:rPr>
          <w:color w:val="6E21BA"/>
        </w:rPr>
        <w:t>!</w:t>
      </w:r>
      <w:r w:rsidRPr="005534F2">
        <w:t>stop.</w:t>
      </w:r>
      <w:r w:rsidRPr="005534F2">
        <w:rPr>
          <w:color w:val="C45B1C"/>
        </w:rPr>
        <w:t>has</w:t>
      </w:r>
      <w:r w:rsidRPr="005534F2">
        <w:t>(w))</w:t>
      </w:r>
    </w:p>
    <w:p w14:paraId="57B500DC" w14:textId="77777777" w:rsidR="0024119B" w:rsidRPr="005534F2" w:rsidRDefault="0024119B" w:rsidP="0024119B">
      <w:r w:rsidRPr="005534F2">
        <w:t>     .</w:t>
      </w:r>
      <w:r w:rsidRPr="005534F2">
        <w:rPr>
          <w:color w:val="C45B1C"/>
        </w:rPr>
        <w:t>forEach</w:t>
      </w:r>
      <w:r w:rsidRPr="005534F2">
        <w:t xml:space="preserve">(w </w:t>
      </w:r>
      <w:r w:rsidRPr="005534F2">
        <w:rPr>
          <w:color w:val="6E21BA"/>
        </w:rPr>
        <w:t>=&gt;</w:t>
      </w:r>
      <w:r w:rsidRPr="005534F2">
        <w:t xml:space="preserve"> freq[w] </w:t>
      </w:r>
      <w:r w:rsidRPr="005534F2">
        <w:rPr>
          <w:color w:val="6E21BA"/>
        </w:rPr>
        <w:t>=</w:t>
      </w:r>
      <w:r w:rsidRPr="005534F2">
        <w:t xml:space="preserve"> (freq[w] </w:t>
      </w:r>
      <w:r w:rsidRPr="005534F2">
        <w:rPr>
          <w:color w:val="6E21BA"/>
        </w:rPr>
        <w:t>||</w:t>
      </w:r>
      <w:r w:rsidRPr="005534F2">
        <w:t xml:space="preserve"> </w:t>
      </w:r>
      <w:r w:rsidRPr="005534F2">
        <w:rPr>
          <w:color w:val="187B34"/>
        </w:rPr>
        <w:t>0</w:t>
      </w:r>
      <w:r w:rsidRPr="005534F2">
        <w:t xml:space="preserve">) </w:t>
      </w:r>
      <w:r w:rsidRPr="005534F2">
        <w:rPr>
          <w:color w:val="6E21BA"/>
        </w:rPr>
        <w:t>+</w:t>
      </w:r>
      <w:r w:rsidRPr="005534F2">
        <w:t xml:space="preserve"> </w:t>
      </w:r>
      <w:r w:rsidRPr="005534F2">
        <w:rPr>
          <w:color w:val="187B34"/>
        </w:rPr>
        <w:t>1</w:t>
      </w:r>
      <w:r w:rsidRPr="005534F2">
        <w:t>)</w:t>
      </w:r>
    </w:p>
    <w:p w14:paraId="55EED043" w14:textId="77777777" w:rsidR="0024119B" w:rsidRPr="005534F2" w:rsidRDefault="0024119B" w:rsidP="0024119B">
      <w:r w:rsidRPr="005534F2">
        <w:t> })</w:t>
      </w:r>
    </w:p>
    <w:p w14:paraId="45B87A19" w14:textId="77777777" w:rsidR="0024119B" w:rsidRPr="005534F2" w:rsidRDefault="0024119B" w:rsidP="0024119B"/>
    <w:p w14:paraId="5130F02A" w14:textId="77777777" w:rsidR="0024119B" w:rsidRPr="005534F2" w:rsidRDefault="0024119B" w:rsidP="0024119B">
      <w:r w:rsidRPr="005534F2">
        <w:t> </w:t>
      </w:r>
      <w:r w:rsidRPr="005534F2">
        <w:rPr>
          <w:color w:val="6E21BA"/>
        </w:rPr>
        <w:t>const</w:t>
      </w:r>
      <w:r w:rsidRPr="005534F2">
        <w:t xml:space="preserve"> entries </w:t>
      </w:r>
      <w:r w:rsidRPr="005534F2">
        <w:rPr>
          <w:color w:val="6E21BA"/>
        </w:rPr>
        <w:t>=</w:t>
      </w:r>
      <w:r w:rsidRPr="005534F2">
        <w:t xml:space="preserve"> Object.</w:t>
      </w:r>
      <w:r w:rsidRPr="005534F2">
        <w:rPr>
          <w:color w:val="C45B1C"/>
        </w:rPr>
        <w:t>entries</w:t>
      </w:r>
      <w:r w:rsidRPr="005534F2">
        <w:t>(freq).</w:t>
      </w:r>
      <w:r w:rsidRPr="005534F2">
        <w:rPr>
          <w:color w:val="C45B1C"/>
        </w:rPr>
        <w:t>sort</w:t>
      </w:r>
      <w:r w:rsidRPr="005534F2">
        <w:t>((a</w:t>
      </w:r>
      <w:r w:rsidRPr="005534F2">
        <w:rPr>
          <w:color w:val="6E21BA"/>
        </w:rPr>
        <w:t>,</w:t>
      </w:r>
      <w:r w:rsidRPr="005534F2">
        <w:t xml:space="preserve">b) </w:t>
      </w:r>
      <w:r w:rsidRPr="005534F2">
        <w:rPr>
          <w:color w:val="6E21BA"/>
        </w:rPr>
        <w:t>=&gt;</w:t>
      </w:r>
      <w:r w:rsidRPr="005534F2">
        <w:t xml:space="preserve"> b[</w:t>
      </w:r>
      <w:r w:rsidRPr="005534F2">
        <w:rPr>
          <w:color w:val="187B34"/>
        </w:rPr>
        <w:t>1</w:t>
      </w:r>
      <w:r w:rsidRPr="005534F2">
        <w:t>]</w:t>
      </w:r>
      <w:r w:rsidRPr="005534F2">
        <w:rPr>
          <w:color w:val="6E21BA"/>
        </w:rPr>
        <w:t>-</w:t>
      </w:r>
      <w:r w:rsidRPr="005534F2">
        <w:t>a[</w:t>
      </w:r>
      <w:r w:rsidRPr="005534F2">
        <w:rPr>
          <w:color w:val="187B34"/>
        </w:rPr>
        <w:t>1</w:t>
      </w:r>
      <w:r w:rsidRPr="005534F2">
        <w:t>]).</w:t>
      </w:r>
      <w:r w:rsidRPr="005534F2">
        <w:rPr>
          <w:color w:val="C45B1C"/>
        </w:rPr>
        <w:t>slice</w:t>
      </w:r>
      <w:r w:rsidRPr="005534F2">
        <w:t>(</w:t>
      </w:r>
      <w:r w:rsidRPr="005534F2">
        <w:rPr>
          <w:color w:val="187B34"/>
        </w:rPr>
        <w:t>0</w:t>
      </w:r>
      <w:r w:rsidRPr="005534F2">
        <w:rPr>
          <w:color w:val="6E21BA"/>
        </w:rPr>
        <w:t>,</w:t>
      </w:r>
      <w:r w:rsidRPr="005534F2">
        <w:t xml:space="preserve"> </w:t>
      </w:r>
      <w:r w:rsidRPr="005534F2">
        <w:rPr>
          <w:color w:val="187B34"/>
        </w:rPr>
        <w:t>40</w:t>
      </w:r>
      <w:r w:rsidRPr="005534F2">
        <w:t>)</w:t>
      </w:r>
    </w:p>
    <w:p w14:paraId="5D7A685A" w14:textId="77777777" w:rsidR="0024119B" w:rsidRPr="005534F2" w:rsidRDefault="0024119B" w:rsidP="0024119B">
      <w:r w:rsidRPr="005534F2">
        <w:t> </w:t>
      </w:r>
      <w:r w:rsidRPr="005534F2">
        <w:rPr>
          <w:color w:val="6E21BA"/>
        </w:rPr>
        <w:t>const</w:t>
      </w:r>
      <w:r w:rsidRPr="005534F2">
        <w:t xml:space="preserve"> max </w:t>
      </w:r>
      <w:r w:rsidRPr="005534F2">
        <w:rPr>
          <w:color w:val="6E21BA"/>
        </w:rPr>
        <w:t>=</w:t>
      </w:r>
      <w:r w:rsidRPr="005534F2">
        <w:t xml:space="preserve"> entries[</w:t>
      </w:r>
      <w:r w:rsidRPr="005534F2">
        <w:rPr>
          <w:color w:val="187B34"/>
        </w:rPr>
        <w:t>0</w:t>
      </w:r>
      <w:r w:rsidRPr="005534F2">
        <w:t>]?.[</w:t>
      </w:r>
      <w:r w:rsidRPr="005534F2">
        <w:rPr>
          <w:color w:val="187B34"/>
        </w:rPr>
        <w:t>1</w:t>
      </w:r>
      <w:r w:rsidRPr="005534F2">
        <w:t xml:space="preserve">] </w:t>
      </w:r>
      <w:r w:rsidRPr="005534F2">
        <w:rPr>
          <w:color w:val="6E21BA"/>
        </w:rPr>
        <w:t>??</w:t>
      </w:r>
      <w:r w:rsidRPr="005534F2">
        <w:t xml:space="preserve"> </w:t>
      </w:r>
      <w:r w:rsidRPr="005534F2">
        <w:rPr>
          <w:color w:val="187B34"/>
        </w:rPr>
        <w:t>1</w:t>
      </w:r>
    </w:p>
    <w:p w14:paraId="3C023085" w14:textId="77777777" w:rsidR="0024119B" w:rsidRPr="005534F2" w:rsidRDefault="0024119B" w:rsidP="0024119B">
      <w:r w:rsidRPr="005534F2">
        <w:t> </w:t>
      </w:r>
      <w:r w:rsidRPr="005534F2">
        <w:rPr>
          <w:color w:val="6E21BA"/>
        </w:rPr>
        <w:t>return</w:t>
      </w:r>
      <w:r w:rsidRPr="005534F2">
        <w:t xml:space="preserve"> entries.</w:t>
      </w:r>
      <w:r w:rsidRPr="005534F2">
        <w:rPr>
          <w:color w:val="C45B1C"/>
        </w:rPr>
        <w:t>map</w:t>
      </w:r>
      <w:r w:rsidRPr="005534F2">
        <w:t>(([word</w:t>
      </w:r>
      <w:r w:rsidRPr="005534F2">
        <w:rPr>
          <w:color w:val="6E21BA"/>
        </w:rPr>
        <w:t>,</w:t>
      </w:r>
      <w:r w:rsidRPr="005534F2">
        <w:t xml:space="preserve"> count]) </w:t>
      </w:r>
      <w:r w:rsidRPr="005534F2">
        <w:rPr>
          <w:color w:val="6E21BA"/>
        </w:rPr>
        <w:t>=&gt;</w:t>
      </w:r>
      <w:r w:rsidRPr="005534F2">
        <w:t xml:space="preserve"> ({</w:t>
      </w:r>
    </w:p>
    <w:p w14:paraId="3B0C2067" w14:textId="77777777" w:rsidR="0024119B" w:rsidRPr="005534F2" w:rsidRDefault="0024119B" w:rsidP="0024119B">
      <w:r w:rsidRPr="005534F2">
        <w:t>   word</w:t>
      </w:r>
      <w:r w:rsidRPr="005534F2">
        <w:rPr>
          <w:color w:val="6E21BA"/>
        </w:rPr>
        <w:t>,</w:t>
      </w:r>
      <w:r w:rsidRPr="005534F2">
        <w:t xml:space="preserve"> count</w:t>
      </w:r>
      <w:r w:rsidRPr="005534F2">
        <w:rPr>
          <w:color w:val="6E21BA"/>
        </w:rPr>
        <w:t>,</w:t>
      </w:r>
      <w:r w:rsidRPr="005534F2">
        <w:t xml:space="preserve"> </w:t>
      </w:r>
      <w:r w:rsidRPr="005534F2">
        <w:rPr>
          <w:color w:val="6E21BA"/>
        </w:rPr>
        <w:t>size:</w:t>
      </w:r>
      <w:r w:rsidRPr="005534F2">
        <w:t xml:space="preserve"> </w:t>
      </w:r>
      <w:r w:rsidRPr="005534F2">
        <w:rPr>
          <w:color w:val="187B34"/>
        </w:rPr>
        <w:t>12</w:t>
      </w:r>
      <w:r w:rsidRPr="005534F2">
        <w:t xml:space="preserve"> </w:t>
      </w:r>
      <w:r w:rsidRPr="005534F2">
        <w:rPr>
          <w:color w:val="6E21BA"/>
        </w:rPr>
        <w:t>+</w:t>
      </w:r>
      <w:r w:rsidRPr="005534F2">
        <w:t xml:space="preserve"> Math.</w:t>
      </w:r>
      <w:r w:rsidRPr="005534F2">
        <w:rPr>
          <w:color w:val="C45B1C"/>
        </w:rPr>
        <w:t>round</w:t>
      </w:r>
      <w:r w:rsidRPr="005534F2">
        <w:t xml:space="preserve">((count </w:t>
      </w:r>
      <w:r w:rsidRPr="005534F2">
        <w:rPr>
          <w:color w:val="6E21BA"/>
        </w:rPr>
        <w:t>/</w:t>
      </w:r>
      <w:r w:rsidRPr="005534F2">
        <w:t xml:space="preserve"> max) </w:t>
      </w:r>
      <w:r w:rsidRPr="005534F2">
        <w:rPr>
          <w:color w:val="6E21BA"/>
        </w:rPr>
        <w:t>*</w:t>
      </w:r>
      <w:r w:rsidRPr="005534F2">
        <w:t xml:space="preserve"> </w:t>
      </w:r>
      <w:r w:rsidRPr="005534F2">
        <w:rPr>
          <w:color w:val="187B34"/>
        </w:rPr>
        <w:t>22</w:t>
      </w:r>
      <w:r w:rsidRPr="005534F2">
        <w:t>)</w:t>
      </w:r>
      <w:r w:rsidRPr="005534F2">
        <w:rPr>
          <w:color w:val="6E21BA"/>
        </w:rPr>
        <w:t>,</w:t>
      </w:r>
    </w:p>
    <w:p w14:paraId="5B43F133" w14:textId="77777777" w:rsidR="0024119B" w:rsidRPr="005534F2" w:rsidRDefault="0024119B" w:rsidP="0024119B">
      <w:r w:rsidRPr="005534F2">
        <w:t>   </w:t>
      </w:r>
      <w:r w:rsidRPr="005534F2">
        <w:rPr>
          <w:color w:val="6E21BA"/>
        </w:rPr>
        <w:t>opacity:</w:t>
      </w:r>
      <w:r w:rsidRPr="005534F2">
        <w:t xml:space="preserve"> </w:t>
      </w:r>
      <w:r w:rsidRPr="005534F2">
        <w:rPr>
          <w:color w:val="187B34"/>
        </w:rPr>
        <w:t>0.5</w:t>
      </w:r>
      <w:r w:rsidRPr="005534F2">
        <w:t xml:space="preserve"> </w:t>
      </w:r>
      <w:r w:rsidRPr="005534F2">
        <w:rPr>
          <w:color w:val="6E21BA"/>
        </w:rPr>
        <w:t>+</w:t>
      </w:r>
      <w:r w:rsidRPr="005534F2">
        <w:t xml:space="preserve"> (count </w:t>
      </w:r>
      <w:r w:rsidRPr="005534F2">
        <w:rPr>
          <w:color w:val="6E21BA"/>
        </w:rPr>
        <w:t>/</w:t>
      </w:r>
      <w:r w:rsidRPr="005534F2">
        <w:t xml:space="preserve"> max) </w:t>
      </w:r>
      <w:r w:rsidRPr="005534F2">
        <w:rPr>
          <w:color w:val="6E21BA"/>
        </w:rPr>
        <w:t>*</w:t>
      </w:r>
      <w:r w:rsidRPr="005534F2">
        <w:t xml:space="preserve"> </w:t>
      </w:r>
      <w:r w:rsidRPr="005534F2">
        <w:rPr>
          <w:color w:val="187B34"/>
        </w:rPr>
        <w:t>0.5</w:t>
      </w:r>
      <w:r w:rsidRPr="005534F2">
        <w:rPr>
          <w:color w:val="6E21BA"/>
        </w:rPr>
        <w:t>,</w:t>
      </w:r>
    </w:p>
    <w:p w14:paraId="58890CF0" w14:textId="77777777" w:rsidR="0024119B" w:rsidRPr="005534F2" w:rsidRDefault="0024119B" w:rsidP="0024119B">
      <w:r w:rsidRPr="005534F2">
        <w:t> }))</w:t>
      </w:r>
    </w:p>
    <w:p w14:paraId="1CC2441B" w14:textId="77777777" w:rsidR="0024119B" w:rsidRPr="005534F2" w:rsidRDefault="0024119B" w:rsidP="0024119B">
      <w:r w:rsidRPr="005534F2">
        <w:t>}</w:t>
      </w:r>
      <w:r w:rsidRPr="005534F2">
        <w:rPr>
          <w:color w:val="6E21BA"/>
        </w:rPr>
        <w:t>,</w:t>
      </w:r>
      <w:r w:rsidRPr="005534F2">
        <w:t xml:space="preserve"> [rows])</w:t>
      </w:r>
    </w:p>
    <w:p w14:paraId="63BB8F61" w14:textId="77777777" w:rsidR="0024119B" w:rsidRPr="005534F2" w:rsidRDefault="0024119B" w:rsidP="0024119B"/>
    <w:p w14:paraId="2D7878B2" w14:textId="77777777" w:rsidR="0024119B" w:rsidRPr="005534F2" w:rsidRDefault="0024119B" w:rsidP="0024119B">
      <w:r w:rsidRPr="005534F2">
        <w:t>{</w:t>
      </w:r>
      <w:r w:rsidRPr="005534F2">
        <w:rPr>
          <w:i/>
          <w:iCs/>
          <w:color w:val="6E21BA"/>
        </w:rPr>
        <w:t>/* render */</w:t>
      </w:r>
      <w:r w:rsidRPr="005534F2">
        <w:t>}</w:t>
      </w:r>
    </w:p>
    <w:p w14:paraId="01BB1331" w14:textId="77777777" w:rsidR="0024119B" w:rsidRPr="005534F2" w:rsidRDefault="0024119B" w:rsidP="004E7F1E">
      <w:r w:rsidRPr="005534F2">
        <w:rPr>
          <w:color w:val="6E21BA"/>
        </w:rPr>
        <w:t>&lt;</w:t>
      </w:r>
      <w:r w:rsidRPr="005534F2">
        <w:t>section className</w:t>
      </w:r>
      <w:r w:rsidRPr="005534F2">
        <w:rPr>
          <w:color w:val="6E21BA"/>
        </w:rPr>
        <w:t>=</w:t>
      </w:r>
      <w:r w:rsidRPr="005534F2">
        <w:rPr>
          <w:color w:val="187B34"/>
        </w:rPr>
        <w:t>"admin-section"</w:t>
      </w:r>
      <w:r w:rsidRPr="005534F2">
        <w:rPr>
          <w:color w:val="6E21BA"/>
        </w:rPr>
        <w:t>&gt;</w:t>
      </w:r>
    </w:p>
    <w:p w14:paraId="00DC0011" w14:textId="77777777" w:rsidR="0024119B" w:rsidRPr="005534F2" w:rsidRDefault="0024119B" w:rsidP="004E7F1E">
      <w:r w:rsidRPr="005534F2">
        <w:t> </w:t>
      </w:r>
      <w:r w:rsidRPr="005534F2">
        <w:rPr>
          <w:color w:val="6E21BA"/>
        </w:rPr>
        <w:t>&lt;</w:t>
      </w:r>
      <w:r w:rsidRPr="005534F2">
        <w:t>h3 className</w:t>
      </w:r>
      <w:r w:rsidRPr="005534F2">
        <w:rPr>
          <w:color w:val="6E21BA"/>
        </w:rPr>
        <w:t>=</w:t>
      </w:r>
      <w:r w:rsidRPr="005534F2">
        <w:rPr>
          <w:color w:val="187B34"/>
        </w:rPr>
        <w:t>"admin-section-title"</w:t>
      </w:r>
      <w:r w:rsidRPr="005534F2">
        <w:rPr>
          <w:color w:val="6E21BA"/>
        </w:rPr>
        <w:t>&gt;</w:t>
      </w:r>
      <w:r w:rsidRPr="005534F2">
        <w:t xml:space="preserve">Section </w:t>
      </w:r>
      <w:r w:rsidRPr="005534F2">
        <w:rPr>
          <w:color w:val="187B34"/>
        </w:rPr>
        <w:t>5</w:t>
      </w:r>
      <w:r w:rsidRPr="005534F2">
        <w:t xml:space="preserve"> — Word Cloud</w:t>
      </w:r>
      <w:r w:rsidRPr="005534F2">
        <w:rPr>
          <w:color w:val="6E21BA"/>
        </w:rPr>
        <w:t>&lt;/</w:t>
      </w:r>
      <w:r w:rsidRPr="005534F2">
        <w:t>h3</w:t>
      </w:r>
      <w:r w:rsidRPr="005534F2">
        <w:rPr>
          <w:color w:val="6E21BA"/>
        </w:rPr>
        <w:t>&gt;</w:t>
      </w:r>
    </w:p>
    <w:p w14:paraId="12FB47AD" w14:textId="77777777" w:rsidR="0024119B" w:rsidRPr="005534F2" w:rsidRDefault="0024119B" w:rsidP="004E7F1E">
      <w:r w:rsidRPr="005534F2">
        <w:t> {topWords.</w:t>
      </w:r>
      <w:r w:rsidRPr="005534F2">
        <w:rPr>
          <w:color w:val="6E21BA"/>
        </w:rPr>
        <w:t>length</w:t>
      </w:r>
      <w:r w:rsidRPr="005534F2">
        <w:t xml:space="preserve"> </w:t>
      </w:r>
      <w:r w:rsidRPr="005534F2">
        <w:rPr>
          <w:color w:val="6E21BA"/>
        </w:rPr>
        <w:t>?</w:t>
      </w:r>
      <w:r w:rsidRPr="005534F2">
        <w:t xml:space="preserve"> (</w:t>
      </w:r>
    </w:p>
    <w:p w14:paraId="4CF96480" w14:textId="77777777" w:rsidR="0024119B" w:rsidRPr="005534F2" w:rsidRDefault="0024119B" w:rsidP="004E7F1E">
      <w:r w:rsidRPr="005534F2">
        <w:t>   </w:t>
      </w:r>
      <w:r w:rsidRPr="005534F2">
        <w:rPr>
          <w:color w:val="6E21BA"/>
        </w:rPr>
        <w:t>&lt;</w:t>
      </w:r>
      <w:r w:rsidRPr="005534F2">
        <w:t>div className</w:t>
      </w:r>
      <w:r w:rsidRPr="005534F2">
        <w:rPr>
          <w:color w:val="6E21BA"/>
        </w:rPr>
        <w:t>=</w:t>
      </w:r>
      <w:r w:rsidRPr="005534F2">
        <w:rPr>
          <w:color w:val="187B34"/>
        </w:rPr>
        <w:t>"word-cloud"</w:t>
      </w:r>
      <w:r w:rsidRPr="005534F2">
        <w:rPr>
          <w:color w:val="6E21BA"/>
        </w:rPr>
        <w:t>&gt;</w:t>
      </w:r>
    </w:p>
    <w:p w14:paraId="1691531B" w14:textId="77777777" w:rsidR="0024119B" w:rsidRPr="005534F2" w:rsidRDefault="0024119B" w:rsidP="004E7F1E">
      <w:r w:rsidRPr="005534F2">
        <w:t>     {topWords.map((w</w:t>
      </w:r>
      <w:r w:rsidRPr="005534F2">
        <w:rPr>
          <w:color w:val="6E21BA"/>
        </w:rPr>
        <w:t>,</w:t>
      </w:r>
      <w:r w:rsidRPr="005534F2">
        <w:t>i) =&gt; (</w:t>
      </w:r>
    </w:p>
    <w:p w14:paraId="602DFF3C" w14:textId="77777777" w:rsidR="0024119B" w:rsidRPr="005534F2" w:rsidRDefault="0024119B" w:rsidP="004E7F1E">
      <w:r w:rsidRPr="005534F2">
        <w:t>       &lt;span key</w:t>
      </w:r>
      <w:r w:rsidRPr="005534F2">
        <w:rPr>
          <w:color w:val="6E21BA"/>
        </w:rPr>
        <w:t>=</w:t>
      </w:r>
      <w:r w:rsidRPr="005534F2">
        <w:t>{i} style</w:t>
      </w:r>
      <w:r w:rsidRPr="005534F2">
        <w:rPr>
          <w:color w:val="6E21BA"/>
        </w:rPr>
        <w:t>=</w:t>
      </w:r>
      <w:r w:rsidRPr="005534F2">
        <w:t xml:space="preserve">{{ </w:t>
      </w:r>
      <w:r w:rsidRPr="005534F2">
        <w:rPr>
          <w:color w:val="C45B1C"/>
        </w:rPr>
        <w:t>fontSize</w:t>
      </w:r>
      <w:r w:rsidRPr="005534F2">
        <w:rPr>
          <w:color w:val="6E21BA"/>
        </w:rPr>
        <w:t>:</w:t>
      </w:r>
      <w:r w:rsidRPr="005534F2">
        <w:t>w.</w:t>
      </w:r>
      <w:r w:rsidRPr="005534F2">
        <w:rPr>
          <w:color w:val="6E21BA"/>
        </w:rPr>
        <w:t>size,</w:t>
      </w:r>
      <w:r w:rsidRPr="005534F2">
        <w:t xml:space="preserve"> </w:t>
      </w:r>
      <w:r w:rsidRPr="005534F2">
        <w:rPr>
          <w:color w:val="C45B1C"/>
        </w:rPr>
        <w:t>opacity</w:t>
      </w:r>
      <w:r w:rsidRPr="005534F2">
        <w:rPr>
          <w:color w:val="6E21BA"/>
        </w:rPr>
        <w:t>:</w:t>
      </w:r>
      <w:r w:rsidRPr="005534F2">
        <w:t>w.</w:t>
      </w:r>
      <w:r w:rsidRPr="005534F2">
        <w:rPr>
          <w:color w:val="6E21BA"/>
        </w:rPr>
        <w:t>opacity</w:t>
      </w:r>
      <w:r w:rsidRPr="005534F2">
        <w:t xml:space="preserve"> }} className</w:t>
      </w:r>
      <w:r w:rsidRPr="005534F2">
        <w:rPr>
          <w:color w:val="6E21BA"/>
        </w:rPr>
        <w:t>=</w:t>
      </w:r>
      <w:r w:rsidRPr="005534F2">
        <w:rPr>
          <w:color w:val="187B34"/>
        </w:rPr>
        <w:t>"word-token"</w:t>
      </w:r>
      <w:r w:rsidRPr="005534F2">
        <w:rPr>
          <w:color w:val="6E21BA"/>
        </w:rPr>
        <w:t>&gt;</w:t>
      </w:r>
    </w:p>
    <w:p w14:paraId="5FA58520" w14:textId="77777777" w:rsidR="0024119B" w:rsidRPr="005534F2" w:rsidRDefault="0024119B" w:rsidP="004E7F1E">
      <w:r w:rsidRPr="005534F2">
        <w:t>         {w.</w:t>
      </w:r>
      <w:r w:rsidRPr="005534F2">
        <w:rPr>
          <w:color w:val="6E21BA"/>
        </w:rPr>
        <w:t>word</w:t>
      </w:r>
      <w:r w:rsidRPr="005534F2">
        <w:t>}</w:t>
      </w:r>
    </w:p>
    <w:p w14:paraId="6BF0FEC7" w14:textId="77777777" w:rsidR="0024119B" w:rsidRPr="005534F2" w:rsidRDefault="0024119B" w:rsidP="004E7F1E">
      <w:r w:rsidRPr="005534F2">
        <w:t>       &lt;/span&gt;</w:t>
      </w:r>
    </w:p>
    <w:p w14:paraId="176B168D" w14:textId="77777777" w:rsidR="0024119B" w:rsidRPr="005534F2" w:rsidRDefault="0024119B" w:rsidP="004E7F1E">
      <w:r w:rsidRPr="005534F2">
        <w:t>     ))}</w:t>
      </w:r>
    </w:p>
    <w:p w14:paraId="024CD540" w14:textId="77777777" w:rsidR="0024119B" w:rsidRPr="005534F2" w:rsidRDefault="0024119B" w:rsidP="004E7F1E">
      <w:r w:rsidRPr="005534F2">
        <w:t>   </w:t>
      </w:r>
      <w:r w:rsidRPr="005534F2">
        <w:rPr>
          <w:color w:val="6E21BA"/>
        </w:rPr>
        <w:t>&lt;/</w:t>
      </w:r>
      <w:r w:rsidRPr="005534F2">
        <w:t>div</w:t>
      </w:r>
      <w:r w:rsidRPr="005534F2">
        <w:rPr>
          <w:color w:val="6E21BA"/>
        </w:rPr>
        <w:t>&gt;</w:t>
      </w:r>
    </w:p>
    <w:p w14:paraId="589DAA4D" w14:textId="77777777" w:rsidR="0024119B" w:rsidRPr="005534F2" w:rsidRDefault="0024119B" w:rsidP="004E7F1E">
      <w:r w:rsidRPr="005534F2">
        <w:t xml:space="preserve"> ) </w:t>
      </w:r>
      <w:r w:rsidRPr="005534F2">
        <w:rPr>
          <w:color w:val="6E21BA"/>
        </w:rPr>
        <w:t>:</w:t>
      </w:r>
      <w:r w:rsidRPr="005534F2">
        <w:t xml:space="preserve"> &lt;</w:t>
      </w:r>
      <w:r w:rsidRPr="005534F2">
        <w:rPr>
          <w:color w:val="0F58BD"/>
        </w:rPr>
        <w:t>div</w:t>
      </w:r>
      <w:r w:rsidRPr="005534F2">
        <w:t>&gt;No feedback yet.</w:t>
      </w:r>
      <w:r w:rsidRPr="005534F2">
        <w:rPr>
          <w:color w:val="6E21BA"/>
        </w:rPr>
        <w:t>&lt;/</w:t>
      </w:r>
      <w:r w:rsidRPr="005534F2">
        <w:t>div</w:t>
      </w:r>
      <w:r w:rsidRPr="005534F2">
        <w:rPr>
          <w:color w:val="6E21BA"/>
        </w:rPr>
        <w:t>&gt;</w:t>
      </w:r>
      <w:r w:rsidRPr="005534F2">
        <w:t>}</w:t>
      </w:r>
    </w:p>
    <w:p w14:paraId="339B32B4" w14:textId="77777777" w:rsidR="0024119B" w:rsidRPr="005534F2" w:rsidRDefault="0024119B" w:rsidP="004E7F1E">
      <w:r w:rsidRPr="005534F2">
        <w:rPr>
          <w:color w:val="6E21BA"/>
        </w:rPr>
        <w:t>&lt;/</w:t>
      </w:r>
      <w:r w:rsidRPr="005534F2">
        <w:t>section</w:t>
      </w:r>
      <w:r w:rsidRPr="005534F2">
        <w:rPr>
          <w:color w:val="6E21BA"/>
        </w:rPr>
        <w:t>&gt;</w:t>
      </w:r>
    </w:p>
    <w:p w14:paraId="63F4EEFE" w14:textId="77777777" w:rsidR="0024119B" w:rsidRDefault="0024119B" w:rsidP="0024119B"/>
    <w:p w14:paraId="46816AAD" w14:textId="2177581C" w:rsidR="0024119B" w:rsidRDefault="0024119B" w:rsidP="00B740EB">
      <w:pPr>
        <w:pStyle w:val="Heading3"/>
        <w:numPr>
          <w:ilvl w:val="2"/>
          <w:numId w:val="189"/>
        </w:numPr>
        <w:spacing w:before="240" w:after="120" w:line="360" w:lineRule="auto"/>
      </w:pPr>
      <w:bookmarkStart w:id="202" w:name="_Toc216999714"/>
      <w:r>
        <w:t>Backend</w:t>
      </w:r>
      <w:bookmarkEnd w:id="202"/>
    </w:p>
    <w:p w14:paraId="75E84758" w14:textId="77777777" w:rsidR="00B740EB" w:rsidRDefault="00B740EB" w:rsidP="00B740EB">
      <w:pPr>
        <w:pStyle w:val="Heading4"/>
      </w:pPr>
      <w:r>
        <w:t>6.3.3.1 Node.js Backend</w:t>
      </w:r>
    </w:p>
    <w:p w14:paraId="5A76C671" w14:textId="77777777" w:rsidR="00B740EB" w:rsidRDefault="00B740EB" w:rsidP="00B740EB"/>
    <w:p w14:paraId="010B52A2" w14:textId="77777777" w:rsidR="00B740EB" w:rsidRDefault="00B740EB" w:rsidP="00B740EB">
      <w:pPr>
        <w:pStyle w:val="Heading4"/>
        <w:spacing w:line="360" w:lineRule="auto"/>
      </w:pPr>
      <w:r>
        <w:t xml:space="preserve">1. Route:- </w:t>
      </w:r>
      <w:r w:rsidRPr="0008622C">
        <w:t>/api/v1/users/mode - User Mode Allocation</w:t>
      </w:r>
    </w:p>
    <w:p w14:paraId="2A6DC8E6" w14:textId="77777777" w:rsidR="00B740EB" w:rsidRPr="00835532" w:rsidRDefault="00B740EB" w:rsidP="00B740EB">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mode"</w:t>
      </w:r>
      <w:r w:rsidRPr="00835532">
        <w:rPr>
          <w:color w:val="6E21BA"/>
          <w:sz w:val="22"/>
          <w:szCs w:val="22"/>
        </w:rPr>
        <w:t>,</w:t>
      </w:r>
      <w:r w:rsidRPr="00835532">
        <w:rPr>
          <w:color w:val="666666"/>
          <w:sz w:val="22"/>
          <w:szCs w:val="22"/>
        </w:rPr>
        <w:t xml:space="preserve"> userMode);</w:t>
      </w:r>
    </w:p>
    <w:p w14:paraId="50C0F44D" w14:textId="77777777" w:rsidR="00B740EB" w:rsidRPr="00835532" w:rsidRDefault="00B740EB" w:rsidP="00B740EB">
      <w:pPr>
        <w:spacing w:line="360" w:lineRule="auto"/>
        <w:rPr>
          <w:sz w:val="22"/>
          <w:szCs w:val="22"/>
        </w:rPr>
      </w:pPr>
    </w:p>
    <w:p w14:paraId="1568FDA9"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w:t>
      </w:r>
      <w:r w:rsidRPr="00835532">
        <w:rPr>
          <w:color w:val="C45B1C"/>
          <w:sz w:val="22"/>
          <w:szCs w:val="22"/>
        </w:rPr>
        <w:t>userMode</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i/>
          <w:iCs/>
          <w:color w:val="6E21BA"/>
          <w:sz w:val="22"/>
          <w:szCs w:val="22"/>
        </w:rPr>
        <w:t>async</w:t>
      </w:r>
      <w:r w:rsidRPr="00835532">
        <w:rPr>
          <w:color w:val="666666"/>
          <w:sz w:val="22"/>
          <w:szCs w:val="22"/>
        </w:rPr>
        <w:t xml:space="preserve"> (req</w:t>
      </w:r>
      <w:r w:rsidRPr="00835532">
        <w:rPr>
          <w:color w:val="6E21BA"/>
          <w:sz w:val="22"/>
          <w:szCs w:val="22"/>
        </w:rPr>
        <w:t>,</w:t>
      </w:r>
      <w:r w:rsidRPr="00835532">
        <w:rPr>
          <w:color w:val="666666"/>
          <w:sz w:val="22"/>
          <w:szCs w:val="22"/>
        </w:rPr>
        <w:t xml:space="preserve"> res) </w:t>
      </w:r>
      <w:r w:rsidRPr="00835532">
        <w:rPr>
          <w:color w:val="6E21BA"/>
          <w:sz w:val="22"/>
          <w:szCs w:val="22"/>
        </w:rPr>
        <w:t>=&gt;</w:t>
      </w:r>
      <w:r w:rsidRPr="00835532">
        <w:rPr>
          <w:color w:val="666666"/>
          <w:sz w:val="22"/>
          <w:szCs w:val="22"/>
        </w:rPr>
        <w:t xml:space="preserve"> {</w:t>
      </w:r>
    </w:p>
    <w:p w14:paraId="77D809CB"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 email } </w:t>
      </w:r>
      <w:r w:rsidRPr="00835532">
        <w:rPr>
          <w:color w:val="6E21BA"/>
          <w:sz w:val="22"/>
          <w:szCs w:val="22"/>
        </w:rPr>
        <w:t>=</w:t>
      </w:r>
      <w:r w:rsidRPr="00835532">
        <w:rPr>
          <w:color w:val="666666"/>
          <w:sz w:val="22"/>
          <w:szCs w:val="22"/>
        </w:rPr>
        <w:t xml:space="preserve"> req.</w:t>
      </w:r>
      <w:r w:rsidRPr="00835532">
        <w:rPr>
          <w:color w:val="6E21BA"/>
          <w:sz w:val="22"/>
          <w:szCs w:val="22"/>
        </w:rPr>
        <w:t>body</w:t>
      </w:r>
      <w:r w:rsidRPr="00835532">
        <w:rPr>
          <w:color w:val="666666"/>
          <w:sz w:val="22"/>
          <w:szCs w:val="22"/>
        </w:rPr>
        <w:t>;</w:t>
      </w:r>
    </w:p>
    <w:p w14:paraId="35FCA2F0"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role </w:t>
      </w:r>
      <w:r w:rsidRPr="00835532">
        <w:rPr>
          <w:color w:val="6E21BA"/>
          <w:sz w:val="22"/>
          <w:szCs w:val="22"/>
        </w:rPr>
        <w:t>=</w:t>
      </w:r>
      <w:r w:rsidRPr="00835532">
        <w:rPr>
          <w:color w:val="666666"/>
          <w:sz w:val="22"/>
          <w:szCs w:val="22"/>
        </w:rPr>
        <w:t xml:space="preserve"> ADMIN_EMAILS.</w:t>
      </w:r>
      <w:r w:rsidRPr="00835532">
        <w:rPr>
          <w:color w:val="C45B1C"/>
          <w:sz w:val="22"/>
          <w:szCs w:val="22"/>
        </w:rPr>
        <w:t>includes</w:t>
      </w:r>
      <w:r w:rsidRPr="00835532">
        <w:rPr>
          <w:color w:val="666666"/>
          <w:sz w:val="22"/>
          <w:szCs w:val="22"/>
        </w:rPr>
        <w:t xml:space="preserve">(email) </w:t>
      </w:r>
      <w:r w:rsidRPr="00835532">
        <w:rPr>
          <w:color w:val="6E21BA"/>
          <w:sz w:val="22"/>
          <w:szCs w:val="22"/>
        </w:rPr>
        <w:t>?</w:t>
      </w:r>
      <w:r w:rsidRPr="00835532">
        <w:rPr>
          <w:color w:val="666666"/>
          <w:sz w:val="22"/>
          <w:szCs w:val="22"/>
        </w:rPr>
        <w:t xml:space="preserve"> </w:t>
      </w:r>
      <w:r w:rsidRPr="00835532">
        <w:rPr>
          <w:color w:val="187B34"/>
          <w:sz w:val="22"/>
          <w:szCs w:val="22"/>
        </w:rPr>
        <w:t>"admin"</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color w:val="187B34"/>
          <w:sz w:val="22"/>
          <w:szCs w:val="22"/>
        </w:rPr>
        <w:t>"user"</w:t>
      </w:r>
      <w:r w:rsidRPr="00835532">
        <w:rPr>
          <w:color w:val="666666"/>
          <w:sz w:val="22"/>
          <w:szCs w:val="22"/>
        </w:rPr>
        <w:t>;</w:t>
      </w:r>
    </w:p>
    <w:p w14:paraId="3803A422" w14:textId="77777777" w:rsidR="00B740EB" w:rsidRPr="00835532" w:rsidRDefault="00B740EB" w:rsidP="00B740EB">
      <w:pPr>
        <w:spacing w:line="360" w:lineRule="auto"/>
        <w:rPr>
          <w:sz w:val="22"/>
          <w:szCs w:val="22"/>
        </w:rPr>
      </w:pPr>
    </w:p>
    <w:p w14:paraId="7EBC891C"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existing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getUserByEmail</w:t>
      </w:r>
      <w:r w:rsidRPr="00835532">
        <w:rPr>
          <w:color w:val="666666"/>
          <w:sz w:val="22"/>
          <w:szCs w:val="22"/>
        </w:rPr>
        <w:t>(email);</w:t>
      </w:r>
    </w:p>
    <w:p w14:paraId="21E4F26E"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if</w:t>
      </w:r>
      <w:r w:rsidRPr="00835532">
        <w:rPr>
          <w:color w:val="666666"/>
          <w:sz w:val="22"/>
          <w:szCs w:val="22"/>
        </w:rPr>
        <w:t xml:space="preserve"> (existing) </w:t>
      </w: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existing);</w:t>
      </w:r>
    </w:p>
    <w:p w14:paraId="67353828" w14:textId="77777777" w:rsidR="00B740EB" w:rsidRPr="00835532" w:rsidRDefault="00B740EB" w:rsidP="00B740EB">
      <w:pPr>
        <w:spacing w:line="360" w:lineRule="auto"/>
        <w:rPr>
          <w:sz w:val="22"/>
          <w:szCs w:val="22"/>
        </w:rPr>
      </w:pPr>
    </w:p>
    <w:p w14:paraId="7FB83A55"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inserted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createNewUser</w:t>
      </w:r>
      <w:r w:rsidRPr="00835532">
        <w:rPr>
          <w:color w:val="666666"/>
          <w:sz w:val="22"/>
          <w:szCs w:val="22"/>
        </w:rPr>
        <w:t>(email</w:t>
      </w:r>
      <w:r w:rsidRPr="00835532">
        <w:rPr>
          <w:color w:val="6E21BA"/>
          <w:sz w:val="22"/>
          <w:szCs w:val="22"/>
        </w:rPr>
        <w:t>,</w:t>
      </w:r>
      <w:r w:rsidRPr="00835532">
        <w:rPr>
          <w:color w:val="666666"/>
          <w:sz w:val="22"/>
          <w:szCs w:val="22"/>
        </w:rPr>
        <w:t xml:space="preserve"> role);</w:t>
      </w:r>
    </w:p>
    <w:p w14:paraId="59A2CCFB"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1</w:t>
      </w:r>
      <w:r w:rsidRPr="00835532">
        <w:rPr>
          <w:color w:val="666666"/>
          <w:sz w:val="22"/>
          <w:szCs w:val="22"/>
        </w:rPr>
        <w:t>).</w:t>
      </w:r>
      <w:r w:rsidRPr="00835532">
        <w:rPr>
          <w:color w:val="C45B1C"/>
          <w:sz w:val="22"/>
          <w:szCs w:val="22"/>
        </w:rPr>
        <w:t>json</w:t>
      </w:r>
      <w:r w:rsidRPr="00835532">
        <w:rPr>
          <w:color w:val="666666"/>
          <w:sz w:val="22"/>
          <w:szCs w:val="22"/>
        </w:rPr>
        <w:t>(inserted);</w:t>
      </w:r>
    </w:p>
    <w:p w14:paraId="559EADFF" w14:textId="77777777" w:rsidR="00B740EB" w:rsidRPr="000F4D82" w:rsidRDefault="00B740EB" w:rsidP="00B740EB">
      <w:pPr>
        <w:spacing w:line="360" w:lineRule="auto"/>
        <w:rPr>
          <w:color w:val="666666"/>
          <w:sz w:val="22"/>
          <w:szCs w:val="22"/>
        </w:rPr>
      </w:pPr>
      <w:r w:rsidRPr="00835532">
        <w:rPr>
          <w:color w:val="666666"/>
          <w:sz w:val="22"/>
          <w:szCs w:val="22"/>
        </w:rPr>
        <w:t>};</w:t>
      </w:r>
    </w:p>
    <w:p w14:paraId="4385F04B" w14:textId="77777777" w:rsidR="00B740EB" w:rsidRDefault="00B740EB" w:rsidP="00B740EB">
      <w:pPr>
        <w:pStyle w:val="Heading4"/>
        <w:spacing w:line="360" w:lineRule="auto"/>
        <w:rPr>
          <w:lang w:val="en-US"/>
        </w:rPr>
      </w:pPr>
    </w:p>
    <w:p w14:paraId="0460533A" w14:textId="77777777" w:rsidR="00B740EB" w:rsidRDefault="00B740EB" w:rsidP="00B740EB">
      <w:pPr>
        <w:pStyle w:val="Heading4"/>
        <w:spacing w:line="360" w:lineRule="auto"/>
      </w:pPr>
      <w:r>
        <w:rPr>
          <w:lang w:val="en-US"/>
        </w:rPr>
        <w:t xml:space="preserve">2. </w:t>
      </w:r>
      <w:r>
        <w:t>Route:- /api/v1/loan/approval - Loan Prediction (Proxy to Flask)</w:t>
      </w:r>
    </w:p>
    <w:p w14:paraId="7E6593B6" w14:textId="77777777" w:rsidR="00B740EB" w:rsidRPr="00835532" w:rsidRDefault="00B740EB" w:rsidP="00B740EB">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approval"</w:t>
      </w:r>
      <w:r w:rsidRPr="00835532">
        <w:rPr>
          <w:color w:val="6E21BA"/>
          <w:sz w:val="22"/>
          <w:szCs w:val="22"/>
        </w:rPr>
        <w:t>,</w:t>
      </w:r>
      <w:r w:rsidRPr="00835532">
        <w:rPr>
          <w:color w:val="666666"/>
          <w:sz w:val="22"/>
          <w:szCs w:val="22"/>
        </w:rPr>
        <w:t xml:space="preserve"> loanApproval);</w:t>
      </w:r>
    </w:p>
    <w:p w14:paraId="19E09D70"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backendUrl </w:t>
      </w:r>
      <w:r w:rsidRPr="00835532">
        <w:rPr>
          <w:color w:val="6E21BA"/>
          <w:sz w:val="22"/>
          <w:szCs w:val="22"/>
        </w:rPr>
        <w:t>=</w:t>
      </w:r>
      <w:r w:rsidRPr="00835532">
        <w:rPr>
          <w:color w:val="666666"/>
          <w:sz w:val="22"/>
          <w:szCs w:val="22"/>
        </w:rPr>
        <w:t xml:space="preserve"> </w:t>
      </w:r>
      <w:r w:rsidRPr="00835532">
        <w:rPr>
          <w:color w:val="187B34"/>
          <w:sz w:val="22"/>
          <w:szCs w:val="22"/>
        </w:rPr>
        <w:t>`</w:t>
      </w:r>
      <w:r w:rsidRPr="00835532">
        <w:rPr>
          <w:color w:val="0F58BD"/>
          <w:sz w:val="22"/>
          <w:szCs w:val="22"/>
        </w:rPr>
        <w:t>${</w:t>
      </w:r>
      <w:r w:rsidRPr="00835532">
        <w:rPr>
          <w:color w:val="666666"/>
          <w:sz w:val="22"/>
          <w:szCs w:val="22"/>
        </w:rPr>
        <w:t>process</w:t>
      </w:r>
      <w:r w:rsidRPr="00835532">
        <w:rPr>
          <w:color w:val="187B34"/>
          <w:sz w:val="22"/>
          <w:szCs w:val="22"/>
        </w:rPr>
        <w:t>.</w:t>
      </w:r>
      <w:r w:rsidRPr="00835532">
        <w:rPr>
          <w:color w:val="6E21BA"/>
          <w:sz w:val="22"/>
          <w:szCs w:val="22"/>
        </w:rPr>
        <w:t>env</w:t>
      </w:r>
      <w:r w:rsidRPr="00835532">
        <w:rPr>
          <w:color w:val="187B34"/>
          <w:sz w:val="22"/>
          <w:szCs w:val="22"/>
        </w:rPr>
        <w:t>.</w:t>
      </w:r>
      <w:r w:rsidRPr="00835532">
        <w:rPr>
          <w:color w:val="6E21BA"/>
          <w:sz w:val="22"/>
          <w:szCs w:val="22"/>
        </w:rPr>
        <w:t>PYTHON_BACKEND_URL</w:t>
      </w:r>
      <w:r w:rsidRPr="00835532">
        <w:rPr>
          <w:color w:val="0F58BD"/>
          <w:sz w:val="22"/>
          <w:szCs w:val="22"/>
        </w:rPr>
        <w:t>}</w:t>
      </w:r>
      <w:r w:rsidRPr="00835532">
        <w:rPr>
          <w:color w:val="187B34"/>
          <w:sz w:val="22"/>
          <w:szCs w:val="22"/>
        </w:rPr>
        <w:t>/loan_form_test?variant=</w:t>
      </w:r>
      <w:r w:rsidRPr="00835532">
        <w:rPr>
          <w:color w:val="0F58BD"/>
          <w:sz w:val="22"/>
          <w:szCs w:val="22"/>
        </w:rPr>
        <w:t>${</w:t>
      </w:r>
      <w:r w:rsidRPr="00835532">
        <w:rPr>
          <w:color w:val="666666"/>
          <w:sz w:val="22"/>
          <w:szCs w:val="22"/>
        </w:rPr>
        <w:t>mode</w:t>
      </w:r>
      <w:r w:rsidRPr="00835532">
        <w:rPr>
          <w:color w:val="0F58BD"/>
          <w:sz w:val="22"/>
          <w:szCs w:val="22"/>
        </w:rPr>
        <w:t>}</w:t>
      </w:r>
      <w:r w:rsidRPr="00835532">
        <w:rPr>
          <w:color w:val="187B34"/>
          <w:sz w:val="22"/>
          <w:szCs w:val="22"/>
        </w:rPr>
        <w:t>`</w:t>
      </w:r>
      <w:r w:rsidRPr="00835532">
        <w:rPr>
          <w:color w:val="666666"/>
          <w:sz w:val="22"/>
          <w:szCs w:val="22"/>
        </w:rPr>
        <w:t>;</w:t>
      </w:r>
    </w:p>
    <w:p w14:paraId="59048FF4" w14:textId="77777777" w:rsidR="00B740EB" w:rsidRPr="00835532" w:rsidRDefault="00B740EB" w:rsidP="00B740EB">
      <w:pPr>
        <w:spacing w:line="360" w:lineRule="auto"/>
        <w:rPr>
          <w:sz w:val="22"/>
          <w:szCs w:val="22"/>
        </w:rPr>
      </w:pPr>
    </w:p>
    <w:p w14:paraId="1F135B4F"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response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fetch</w:t>
      </w:r>
      <w:r w:rsidRPr="00835532">
        <w:rPr>
          <w:color w:val="666666"/>
          <w:sz w:val="22"/>
          <w:szCs w:val="22"/>
        </w:rPr>
        <w:t>(backendUrl</w:t>
      </w:r>
      <w:r w:rsidRPr="00835532">
        <w:rPr>
          <w:color w:val="6E21BA"/>
          <w:sz w:val="22"/>
          <w:szCs w:val="22"/>
        </w:rPr>
        <w:t>,</w:t>
      </w:r>
      <w:r w:rsidRPr="00835532">
        <w:rPr>
          <w:color w:val="666666"/>
          <w:sz w:val="22"/>
          <w:szCs w:val="22"/>
        </w:rPr>
        <w:t xml:space="preserve"> {</w:t>
      </w:r>
    </w:p>
    <w:p w14:paraId="44A2AD1B"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method:</w:t>
      </w:r>
      <w:r w:rsidRPr="00835532">
        <w:rPr>
          <w:color w:val="666666"/>
          <w:sz w:val="22"/>
          <w:szCs w:val="22"/>
        </w:rPr>
        <w:t xml:space="preserve"> </w:t>
      </w:r>
      <w:r w:rsidRPr="00835532">
        <w:rPr>
          <w:color w:val="187B34"/>
          <w:sz w:val="22"/>
          <w:szCs w:val="22"/>
        </w:rPr>
        <w:t>"POST"</w:t>
      </w:r>
      <w:r w:rsidRPr="00835532">
        <w:rPr>
          <w:color w:val="6E21BA"/>
          <w:sz w:val="22"/>
          <w:szCs w:val="22"/>
        </w:rPr>
        <w:t>,</w:t>
      </w:r>
    </w:p>
    <w:p w14:paraId="2FD7C29F"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headers:</w:t>
      </w:r>
      <w:r w:rsidRPr="00835532">
        <w:rPr>
          <w:color w:val="666666"/>
          <w:sz w:val="22"/>
          <w:szCs w:val="22"/>
        </w:rPr>
        <w:t xml:space="preserve"> { </w:t>
      </w:r>
      <w:r w:rsidRPr="00835532">
        <w:rPr>
          <w:color w:val="187B34"/>
          <w:sz w:val="22"/>
          <w:szCs w:val="22"/>
        </w:rPr>
        <w:t>"Content-Type"</w:t>
      </w:r>
      <w:r w:rsidRPr="00835532">
        <w:rPr>
          <w:color w:val="6E21BA"/>
          <w:sz w:val="22"/>
          <w:szCs w:val="22"/>
        </w:rPr>
        <w:t>:</w:t>
      </w:r>
      <w:r w:rsidRPr="00835532">
        <w:rPr>
          <w:color w:val="666666"/>
          <w:sz w:val="22"/>
          <w:szCs w:val="22"/>
        </w:rPr>
        <w:t xml:space="preserve"> </w:t>
      </w:r>
      <w:r w:rsidRPr="00835532">
        <w:rPr>
          <w:color w:val="187B34"/>
          <w:sz w:val="22"/>
          <w:szCs w:val="22"/>
        </w:rPr>
        <w:t>"application/json"</w:t>
      </w:r>
      <w:r w:rsidRPr="00835532">
        <w:rPr>
          <w:color w:val="666666"/>
          <w:sz w:val="22"/>
          <w:szCs w:val="22"/>
        </w:rPr>
        <w:t xml:space="preserve"> }</w:t>
      </w:r>
      <w:r w:rsidRPr="00835532">
        <w:rPr>
          <w:color w:val="6E21BA"/>
          <w:sz w:val="22"/>
          <w:szCs w:val="22"/>
        </w:rPr>
        <w:t>,</w:t>
      </w:r>
    </w:p>
    <w:p w14:paraId="03521120"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body:</w:t>
      </w:r>
      <w:r w:rsidRPr="00835532">
        <w:rPr>
          <w:color w:val="666666"/>
          <w:sz w:val="22"/>
          <w:szCs w:val="22"/>
        </w:rPr>
        <w:t xml:space="preserve"> JSON.</w:t>
      </w:r>
      <w:r w:rsidRPr="00835532">
        <w:rPr>
          <w:color w:val="C45B1C"/>
          <w:sz w:val="22"/>
          <w:szCs w:val="22"/>
        </w:rPr>
        <w:t>stringify</w:t>
      </w:r>
      <w:r w:rsidRPr="00835532">
        <w:rPr>
          <w:color w:val="666666"/>
          <w:sz w:val="22"/>
          <w:szCs w:val="22"/>
        </w:rPr>
        <w:t>(req.</w:t>
      </w:r>
      <w:r w:rsidRPr="00835532">
        <w:rPr>
          <w:color w:val="6E21BA"/>
          <w:sz w:val="22"/>
          <w:szCs w:val="22"/>
        </w:rPr>
        <w:t>body</w:t>
      </w:r>
      <w:r w:rsidRPr="00835532">
        <w:rPr>
          <w:color w:val="666666"/>
          <w:sz w:val="22"/>
          <w:szCs w:val="22"/>
        </w:rPr>
        <w:t>)</w:t>
      </w:r>
      <w:r w:rsidRPr="00835532">
        <w:rPr>
          <w:color w:val="6E21BA"/>
          <w:sz w:val="22"/>
          <w:szCs w:val="22"/>
        </w:rPr>
        <w:t>,</w:t>
      </w:r>
    </w:p>
    <w:p w14:paraId="7E67B769" w14:textId="77777777" w:rsidR="00B740EB" w:rsidRPr="00835532" w:rsidRDefault="00B740EB" w:rsidP="00B740EB">
      <w:pPr>
        <w:spacing w:line="360" w:lineRule="auto"/>
        <w:rPr>
          <w:sz w:val="22"/>
          <w:szCs w:val="22"/>
        </w:rPr>
      </w:pPr>
      <w:r w:rsidRPr="00835532">
        <w:rPr>
          <w:color w:val="666666"/>
          <w:sz w:val="22"/>
          <w:szCs w:val="22"/>
        </w:rPr>
        <w:t>});</w:t>
      </w:r>
    </w:p>
    <w:p w14:paraId="6BF43F97" w14:textId="77777777" w:rsidR="00B740EB" w:rsidRPr="00835532" w:rsidRDefault="00B740EB" w:rsidP="00B740EB">
      <w:pPr>
        <w:spacing w:line="360" w:lineRule="auto"/>
        <w:rPr>
          <w:sz w:val="22"/>
          <w:szCs w:val="22"/>
        </w:rPr>
      </w:pPr>
    </w:p>
    <w:p w14:paraId="14386BC9"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data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response.</w:t>
      </w:r>
      <w:r w:rsidRPr="00835532">
        <w:rPr>
          <w:color w:val="C45B1C"/>
          <w:sz w:val="22"/>
          <w:szCs w:val="22"/>
        </w:rPr>
        <w:t>json</w:t>
      </w:r>
      <w:r w:rsidRPr="00835532">
        <w:rPr>
          <w:color w:val="666666"/>
          <w:sz w:val="22"/>
          <w:szCs w:val="22"/>
        </w:rPr>
        <w:t>();</w:t>
      </w:r>
    </w:p>
    <w:p w14:paraId="538BAF19" w14:textId="77777777" w:rsidR="00B740EB" w:rsidRPr="00835532" w:rsidRDefault="00B740EB" w:rsidP="00B740EB">
      <w:pPr>
        <w:spacing w:line="360" w:lineRule="auto"/>
        <w:rPr>
          <w:sz w:val="22"/>
          <w:szCs w:val="22"/>
        </w:rPr>
      </w:pP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data);</w:t>
      </w:r>
    </w:p>
    <w:p w14:paraId="30C92AF3" w14:textId="77777777" w:rsidR="00B740EB" w:rsidRDefault="00B740EB" w:rsidP="00B740EB">
      <w:pPr>
        <w:rPr>
          <w:lang w:val="en-US"/>
        </w:rPr>
      </w:pPr>
    </w:p>
    <w:p w14:paraId="30817017" w14:textId="77777777" w:rsidR="00B740EB" w:rsidRDefault="00B740EB" w:rsidP="00B740EB">
      <w:pPr>
        <w:pStyle w:val="Heading4"/>
        <w:spacing w:line="360" w:lineRule="auto"/>
      </w:pPr>
      <w:r>
        <w:t>3. Route:- /api/v1/faq/answer - FAQ and ChatGPT Handler</w:t>
      </w:r>
    </w:p>
    <w:p w14:paraId="70B5E497" w14:textId="77777777" w:rsidR="00B740EB" w:rsidRPr="00835532" w:rsidRDefault="00B740EB" w:rsidP="00B740EB">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answer"</w:t>
      </w:r>
      <w:r w:rsidRPr="00835532">
        <w:rPr>
          <w:color w:val="6E21BA"/>
          <w:sz w:val="22"/>
          <w:szCs w:val="22"/>
        </w:rPr>
        <w:t>,</w:t>
      </w:r>
      <w:r w:rsidRPr="00835532">
        <w:rPr>
          <w:color w:val="666666"/>
          <w:sz w:val="22"/>
          <w:szCs w:val="22"/>
        </w:rPr>
        <w:t xml:space="preserve"> faqAnswer);</w:t>
      </w:r>
    </w:p>
    <w:p w14:paraId="0D0F6494"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answer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generateGptAnswer</w:t>
      </w:r>
      <w:r w:rsidRPr="00835532">
        <w:rPr>
          <w:color w:val="666666"/>
          <w:sz w:val="22"/>
          <w:szCs w:val="22"/>
        </w:rPr>
        <w:t>(query);</w:t>
      </w:r>
    </w:p>
    <w:p w14:paraId="22922EA6" w14:textId="77777777" w:rsidR="00B740EB" w:rsidRPr="00835532" w:rsidRDefault="00B740EB" w:rsidP="00B740EB">
      <w:pPr>
        <w:spacing w:line="360" w:lineRule="auto"/>
        <w:rPr>
          <w:sz w:val="22"/>
          <w:szCs w:val="22"/>
        </w:rPr>
      </w:pPr>
      <w:r w:rsidRPr="00835532">
        <w:rPr>
          <w:color w:val="C45B1C"/>
          <w:sz w:val="22"/>
          <w:szCs w:val="22"/>
        </w:rPr>
        <w:t>logFaqQuery</w:t>
      </w:r>
      <w:r w:rsidRPr="00835532">
        <w:rPr>
          <w:color w:val="666666"/>
          <w:sz w:val="22"/>
          <w:szCs w:val="22"/>
        </w:rPr>
        <w:t>(email</w:t>
      </w:r>
      <w:r w:rsidRPr="00835532">
        <w:rPr>
          <w:color w:val="6E21BA"/>
          <w:sz w:val="22"/>
          <w:szCs w:val="22"/>
        </w:rPr>
        <w:t>,</w:t>
      </w:r>
      <w:r w:rsidRPr="00835532">
        <w:rPr>
          <w:color w:val="666666"/>
          <w:sz w:val="22"/>
          <w:szCs w:val="22"/>
        </w:rPr>
        <w:t xml:space="preserve"> query);</w:t>
      </w:r>
    </w:p>
    <w:p w14:paraId="5D146893" w14:textId="77777777" w:rsidR="00B740EB" w:rsidRPr="00835532" w:rsidRDefault="00B740EB" w:rsidP="00B740EB">
      <w:pPr>
        <w:spacing w:line="360" w:lineRule="auto"/>
        <w:rPr>
          <w:sz w:val="22"/>
          <w:szCs w:val="22"/>
        </w:rPr>
      </w:pPr>
    </w:p>
    <w:p w14:paraId="72FCBA2C" w14:textId="77777777" w:rsidR="00B740EB" w:rsidRPr="00835532" w:rsidRDefault="00B740EB" w:rsidP="00B740EB">
      <w:pPr>
        <w:spacing w:line="360" w:lineRule="auto"/>
        <w:rPr>
          <w:sz w:val="22"/>
          <w:szCs w:val="22"/>
        </w:rPr>
      </w:pP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w:t>
      </w:r>
    </w:p>
    <w:p w14:paraId="647F23F7" w14:textId="77777777" w:rsidR="00B740EB" w:rsidRPr="00835532" w:rsidRDefault="00B740EB" w:rsidP="00B740EB">
      <w:pPr>
        <w:spacing w:line="360" w:lineRule="auto"/>
        <w:rPr>
          <w:sz w:val="22"/>
          <w:szCs w:val="22"/>
        </w:rPr>
      </w:pPr>
      <w:r w:rsidRPr="00835532">
        <w:rPr>
          <w:color w:val="666666"/>
          <w:sz w:val="22"/>
          <w:szCs w:val="22"/>
        </w:rPr>
        <w:t> answer</w:t>
      </w:r>
      <w:r w:rsidRPr="00835532">
        <w:rPr>
          <w:color w:val="6E21BA"/>
          <w:sz w:val="22"/>
          <w:szCs w:val="22"/>
        </w:rPr>
        <w:t>,</w:t>
      </w:r>
    </w:p>
    <w:p w14:paraId="7C93AFD7"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source:</w:t>
      </w:r>
      <w:r w:rsidRPr="00835532">
        <w:rPr>
          <w:color w:val="666666"/>
          <w:sz w:val="22"/>
          <w:szCs w:val="22"/>
        </w:rPr>
        <w:t xml:space="preserve"> </w:t>
      </w:r>
      <w:r w:rsidRPr="00835532">
        <w:rPr>
          <w:color w:val="187B34"/>
          <w:sz w:val="22"/>
          <w:szCs w:val="22"/>
        </w:rPr>
        <w:t>"gpt-4o-mini"</w:t>
      </w:r>
      <w:r w:rsidRPr="00835532">
        <w:rPr>
          <w:color w:val="6E21BA"/>
          <w:sz w:val="22"/>
          <w:szCs w:val="22"/>
        </w:rPr>
        <w:t>,</w:t>
      </w:r>
    </w:p>
    <w:p w14:paraId="48CDC7A3" w14:textId="77777777" w:rsidR="00B740EB" w:rsidRPr="000F4D82" w:rsidRDefault="00B740EB" w:rsidP="00B740EB">
      <w:pPr>
        <w:spacing w:line="360" w:lineRule="auto"/>
        <w:rPr>
          <w:sz w:val="22"/>
          <w:szCs w:val="22"/>
        </w:rPr>
      </w:pPr>
      <w:r w:rsidRPr="00835532">
        <w:rPr>
          <w:color w:val="666666"/>
          <w:sz w:val="22"/>
          <w:szCs w:val="22"/>
        </w:rPr>
        <w:t>});</w:t>
      </w:r>
    </w:p>
    <w:p w14:paraId="19708DB6" w14:textId="77777777" w:rsidR="00B740EB" w:rsidRDefault="00B740EB" w:rsidP="00B740EB"/>
    <w:p w14:paraId="0DF93C43" w14:textId="77777777" w:rsidR="00B740EB" w:rsidRDefault="00B740EB" w:rsidP="00B740EB">
      <w:pPr>
        <w:pStyle w:val="Heading4"/>
        <w:spacing w:line="360" w:lineRule="auto"/>
      </w:pPr>
      <w:r>
        <w:t>4. Route:- /api/v1/survey/loan-trust - Trust Survey Logging</w:t>
      </w:r>
    </w:p>
    <w:p w14:paraId="2D899236" w14:textId="77777777" w:rsidR="00B740EB" w:rsidRPr="00E235D2" w:rsidRDefault="00B740EB" w:rsidP="00B740EB">
      <w:pPr>
        <w:spacing w:line="360" w:lineRule="auto"/>
        <w:rPr>
          <w:sz w:val="22"/>
          <w:szCs w:val="22"/>
        </w:rPr>
      </w:pPr>
      <w:r w:rsidRPr="00E235D2">
        <w:rPr>
          <w:color w:val="666666"/>
          <w:sz w:val="22"/>
          <w:szCs w:val="22"/>
        </w:rPr>
        <w:t>router.</w:t>
      </w:r>
      <w:r w:rsidRPr="00E235D2">
        <w:rPr>
          <w:color w:val="C45B1C"/>
          <w:sz w:val="22"/>
          <w:szCs w:val="22"/>
        </w:rPr>
        <w:t>post</w:t>
      </w:r>
      <w:r w:rsidRPr="00E235D2">
        <w:rPr>
          <w:color w:val="666666"/>
          <w:sz w:val="22"/>
          <w:szCs w:val="22"/>
        </w:rPr>
        <w:t>(</w:t>
      </w:r>
      <w:r w:rsidRPr="00E235D2">
        <w:rPr>
          <w:color w:val="187B34"/>
          <w:sz w:val="22"/>
          <w:szCs w:val="22"/>
        </w:rPr>
        <w:t>"/loan-trust"</w:t>
      </w:r>
      <w:r w:rsidRPr="00E235D2">
        <w:rPr>
          <w:color w:val="6E21BA"/>
          <w:sz w:val="22"/>
          <w:szCs w:val="22"/>
        </w:rPr>
        <w:t>,</w:t>
      </w:r>
      <w:r w:rsidRPr="00E235D2">
        <w:rPr>
          <w:color w:val="666666"/>
          <w:sz w:val="22"/>
          <w:szCs w:val="22"/>
        </w:rPr>
        <w:t xml:space="preserve"> loanTrustSurvey);</w:t>
      </w:r>
    </w:p>
    <w:p w14:paraId="11BADA1E" w14:textId="77777777" w:rsidR="00B740EB" w:rsidRPr="00E235D2" w:rsidRDefault="00B740EB" w:rsidP="00B740EB">
      <w:pPr>
        <w:spacing w:line="360" w:lineRule="auto"/>
        <w:rPr>
          <w:sz w:val="22"/>
          <w:szCs w:val="22"/>
        </w:rPr>
      </w:pPr>
      <w:r w:rsidRPr="00E235D2">
        <w:rPr>
          <w:color w:val="6E21BA"/>
          <w:sz w:val="22"/>
          <w:szCs w:val="22"/>
        </w:rPr>
        <w:t>const</w:t>
      </w:r>
      <w:r w:rsidRPr="00E235D2">
        <w:rPr>
          <w:color w:val="666666"/>
          <w:sz w:val="22"/>
          <w:szCs w:val="22"/>
        </w:rPr>
        <w:t xml:space="preserve"> { user_email</w:t>
      </w:r>
      <w:r w:rsidRPr="00E235D2">
        <w:rPr>
          <w:color w:val="6E21BA"/>
          <w:sz w:val="22"/>
          <w:szCs w:val="22"/>
        </w:rPr>
        <w:t>,</w:t>
      </w:r>
      <w:r w:rsidRPr="00E235D2">
        <w:rPr>
          <w:color w:val="666666"/>
          <w:sz w:val="22"/>
          <w:szCs w:val="22"/>
        </w:rPr>
        <w:t xml:space="preserve"> variant</w:t>
      </w:r>
      <w:r w:rsidRPr="00E235D2">
        <w:rPr>
          <w:color w:val="6E21BA"/>
          <w:sz w:val="22"/>
          <w:szCs w:val="22"/>
        </w:rPr>
        <w:t>,</w:t>
      </w:r>
      <w:r w:rsidRPr="00E235D2">
        <w:rPr>
          <w:color w:val="666666"/>
          <w:sz w:val="22"/>
          <w:szCs w:val="22"/>
        </w:rPr>
        <w:t xml:space="preserve"> prediction</w:t>
      </w:r>
      <w:r w:rsidRPr="00E235D2">
        <w:rPr>
          <w:color w:val="6E21BA"/>
          <w:sz w:val="22"/>
          <w:szCs w:val="22"/>
        </w:rPr>
        <w:t>,</w:t>
      </w:r>
      <w:r w:rsidRPr="00E235D2">
        <w:rPr>
          <w:color w:val="666666"/>
          <w:sz w:val="22"/>
          <w:szCs w:val="22"/>
        </w:rPr>
        <w:t xml:space="preserve"> trust</w:t>
      </w:r>
      <w:r w:rsidRPr="00E235D2">
        <w:rPr>
          <w:color w:val="6E21BA"/>
          <w:sz w:val="22"/>
          <w:szCs w:val="22"/>
        </w:rPr>
        <w:t>,</w:t>
      </w:r>
      <w:r w:rsidRPr="00E235D2">
        <w:rPr>
          <w:color w:val="666666"/>
          <w:sz w:val="22"/>
          <w:szCs w:val="22"/>
        </w:rPr>
        <w:t xml:space="preserve"> feedback } </w:t>
      </w:r>
      <w:r w:rsidRPr="00E235D2">
        <w:rPr>
          <w:color w:val="6E21BA"/>
          <w:sz w:val="22"/>
          <w:szCs w:val="22"/>
        </w:rPr>
        <w:t>=</w:t>
      </w:r>
      <w:r w:rsidRPr="00E235D2">
        <w:rPr>
          <w:color w:val="666666"/>
          <w:sz w:val="22"/>
          <w:szCs w:val="22"/>
        </w:rPr>
        <w:t xml:space="preserve"> req.</w:t>
      </w:r>
      <w:r w:rsidRPr="00E235D2">
        <w:rPr>
          <w:color w:val="6E21BA"/>
          <w:sz w:val="22"/>
          <w:szCs w:val="22"/>
        </w:rPr>
        <w:t>body</w:t>
      </w:r>
      <w:r w:rsidRPr="00E235D2">
        <w:rPr>
          <w:color w:val="666666"/>
          <w:sz w:val="22"/>
          <w:szCs w:val="22"/>
        </w:rPr>
        <w:t>;</w:t>
      </w:r>
    </w:p>
    <w:p w14:paraId="484E62BA" w14:textId="77777777" w:rsidR="00B740EB" w:rsidRPr="00E235D2" w:rsidRDefault="00B740EB" w:rsidP="00B740EB">
      <w:pPr>
        <w:spacing w:line="360" w:lineRule="auto"/>
        <w:rPr>
          <w:sz w:val="22"/>
          <w:szCs w:val="22"/>
        </w:rPr>
      </w:pPr>
      <w:r w:rsidRPr="00E235D2">
        <w:rPr>
          <w:color w:val="6E21BA"/>
          <w:sz w:val="22"/>
          <w:szCs w:val="22"/>
        </w:rPr>
        <w:t>await</w:t>
      </w:r>
      <w:r w:rsidRPr="00E235D2">
        <w:rPr>
          <w:color w:val="666666"/>
          <w:sz w:val="22"/>
          <w:szCs w:val="22"/>
        </w:rPr>
        <w:t xml:space="preserve"> supabase.</w:t>
      </w:r>
      <w:r w:rsidRPr="00E235D2">
        <w:rPr>
          <w:color w:val="C45B1C"/>
          <w:sz w:val="22"/>
          <w:szCs w:val="22"/>
        </w:rPr>
        <w:t>from</w:t>
      </w:r>
      <w:r w:rsidRPr="00E235D2">
        <w:rPr>
          <w:color w:val="666666"/>
          <w:sz w:val="22"/>
          <w:szCs w:val="22"/>
        </w:rPr>
        <w:t>(</w:t>
      </w:r>
      <w:r w:rsidRPr="00E235D2">
        <w:rPr>
          <w:color w:val="187B34"/>
          <w:sz w:val="22"/>
          <w:szCs w:val="22"/>
        </w:rPr>
        <w:t>"loan_trust_survey"</w:t>
      </w:r>
      <w:r w:rsidRPr="00E235D2">
        <w:rPr>
          <w:color w:val="666666"/>
          <w:sz w:val="22"/>
          <w:szCs w:val="22"/>
        </w:rPr>
        <w:t>).</w:t>
      </w:r>
      <w:r w:rsidRPr="00E235D2">
        <w:rPr>
          <w:color w:val="C45B1C"/>
          <w:sz w:val="22"/>
          <w:szCs w:val="22"/>
        </w:rPr>
        <w:t>insert</w:t>
      </w:r>
      <w:r w:rsidRPr="00E235D2">
        <w:rPr>
          <w:color w:val="666666"/>
          <w:sz w:val="22"/>
          <w:szCs w:val="22"/>
        </w:rPr>
        <w:t>({</w:t>
      </w:r>
    </w:p>
    <w:p w14:paraId="022E4B65" w14:textId="77777777" w:rsidR="00B740EB" w:rsidRPr="00E235D2" w:rsidRDefault="00B740EB" w:rsidP="00B740EB">
      <w:pPr>
        <w:spacing w:line="360" w:lineRule="auto"/>
        <w:rPr>
          <w:sz w:val="22"/>
          <w:szCs w:val="22"/>
        </w:rPr>
      </w:pPr>
      <w:r w:rsidRPr="00E235D2">
        <w:rPr>
          <w:color w:val="666666"/>
          <w:sz w:val="22"/>
          <w:szCs w:val="22"/>
        </w:rPr>
        <w:t> user_email</w:t>
      </w:r>
      <w:r w:rsidRPr="00E235D2">
        <w:rPr>
          <w:color w:val="6E21BA"/>
          <w:sz w:val="22"/>
          <w:szCs w:val="22"/>
        </w:rPr>
        <w:t>,</w:t>
      </w:r>
    </w:p>
    <w:p w14:paraId="450F22A7" w14:textId="77777777" w:rsidR="00B740EB" w:rsidRPr="00E235D2" w:rsidRDefault="00B740EB" w:rsidP="00B740EB">
      <w:pPr>
        <w:spacing w:line="360" w:lineRule="auto"/>
        <w:rPr>
          <w:sz w:val="22"/>
          <w:szCs w:val="22"/>
        </w:rPr>
      </w:pPr>
      <w:r w:rsidRPr="00E235D2">
        <w:rPr>
          <w:color w:val="666666"/>
          <w:sz w:val="22"/>
          <w:szCs w:val="22"/>
        </w:rPr>
        <w:t> variant</w:t>
      </w:r>
      <w:r w:rsidRPr="00E235D2">
        <w:rPr>
          <w:color w:val="6E21BA"/>
          <w:sz w:val="22"/>
          <w:szCs w:val="22"/>
        </w:rPr>
        <w:t>,</w:t>
      </w:r>
    </w:p>
    <w:p w14:paraId="70B14D04" w14:textId="77777777" w:rsidR="00B740EB" w:rsidRPr="00E235D2" w:rsidRDefault="00B740EB" w:rsidP="00B740EB">
      <w:pPr>
        <w:spacing w:line="360" w:lineRule="auto"/>
        <w:rPr>
          <w:sz w:val="22"/>
          <w:szCs w:val="22"/>
        </w:rPr>
      </w:pPr>
      <w:r w:rsidRPr="00E235D2">
        <w:rPr>
          <w:color w:val="666666"/>
          <w:sz w:val="22"/>
          <w:szCs w:val="22"/>
        </w:rPr>
        <w:t> prediction</w:t>
      </w:r>
      <w:r w:rsidRPr="00E235D2">
        <w:rPr>
          <w:color w:val="6E21BA"/>
          <w:sz w:val="22"/>
          <w:szCs w:val="22"/>
        </w:rPr>
        <w:t>,</w:t>
      </w:r>
    </w:p>
    <w:p w14:paraId="5CE475F5" w14:textId="77777777" w:rsidR="00B740EB" w:rsidRPr="00E235D2" w:rsidRDefault="00B740EB" w:rsidP="00B740EB">
      <w:pPr>
        <w:spacing w:line="360" w:lineRule="auto"/>
        <w:rPr>
          <w:sz w:val="22"/>
          <w:szCs w:val="22"/>
        </w:rPr>
      </w:pPr>
      <w:r w:rsidRPr="00E235D2">
        <w:rPr>
          <w:color w:val="666666"/>
          <w:sz w:val="22"/>
          <w:szCs w:val="22"/>
        </w:rPr>
        <w:lastRenderedPageBreak/>
        <w:t> </w:t>
      </w:r>
      <w:r w:rsidRPr="00E235D2">
        <w:rPr>
          <w:color w:val="6E21BA"/>
          <w:sz w:val="22"/>
          <w:szCs w:val="22"/>
        </w:rPr>
        <w:t>trust_score:</w:t>
      </w:r>
      <w:r w:rsidRPr="00E235D2">
        <w:rPr>
          <w:color w:val="666666"/>
          <w:sz w:val="22"/>
          <w:szCs w:val="22"/>
        </w:rPr>
        <w:t xml:space="preserve"> trust.</w:t>
      </w:r>
      <w:r w:rsidRPr="00E235D2">
        <w:rPr>
          <w:color w:val="6E21BA"/>
          <w:sz w:val="22"/>
          <w:szCs w:val="22"/>
        </w:rPr>
        <w:t>trust_score,</w:t>
      </w:r>
    </w:p>
    <w:p w14:paraId="438E1A3C"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reasoning_confidence_score:</w:t>
      </w:r>
      <w:r w:rsidRPr="00E235D2">
        <w:rPr>
          <w:color w:val="666666"/>
          <w:sz w:val="22"/>
          <w:szCs w:val="22"/>
        </w:rPr>
        <w:t xml:space="preserve"> trust.</w:t>
      </w:r>
      <w:r w:rsidRPr="00E235D2">
        <w:rPr>
          <w:color w:val="6E21BA"/>
          <w:sz w:val="22"/>
          <w:szCs w:val="22"/>
        </w:rPr>
        <w:t>reasoning_confidence_score,</w:t>
      </w:r>
    </w:p>
    <w:p w14:paraId="3D914EA8"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accuracy_score:</w:t>
      </w:r>
      <w:r w:rsidRPr="00E235D2">
        <w:rPr>
          <w:color w:val="666666"/>
          <w:sz w:val="22"/>
          <w:szCs w:val="22"/>
        </w:rPr>
        <w:t xml:space="preserve"> trust.</w:t>
      </w:r>
      <w:r w:rsidRPr="00E235D2">
        <w:rPr>
          <w:color w:val="6E21BA"/>
          <w:sz w:val="22"/>
          <w:szCs w:val="22"/>
        </w:rPr>
        <w:t>accuracy_score,</w:t>
      </w:r>
    </w:p>
    <w:p w14:paraId="0A835B3A"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understanding_score:</w:t>
      </w:r>
      <w:r w:rsidRPr="00E235D2">
        <w:rPr>
          <w:color w:val="666666"/>
          <w:sz w:val="22"/>
          <w:szCs w:val="22"/>
        </w:rPr>
        <w:t xml:space="preserve"> trust.</w:t>
      </w:r>
      <w:r w:rsidRPr="00E235D2">
        <w:rPr>
          <w:color w:val="6E21BA"/>
          <w:sz w:val="22"/>
          <w:szCs w:val="22"/>
        </w:rPr>
        <w:t>understanding_score,</w:t>
      </w:r>
    </w:p>
    <w:p w14:paraId="6C4F6B87"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repeat_usage_score:</w:t>
      </w:r>
      <w:r w:rsidRPr="00E235D2">
        <w:rPr>
          <w:color w:val="666666"/>
          <w:sz w:val="22"/>
          <w:szCs w:val="22"/>
        </w:rPr>
        <w:t xml:space="preserve"> trust.</w:t>
      </w:r>
      <w:r w:rsidRPr="00E235D2">
        <w:rPr>
          <w:color w:val="6E21BA"/>
          <w:sz w:val="22"/>
          <w:szCs w:val="22"/>
        </w:rPr>
        <w:t>repeat_usage_score,</w:t>
      </w:r>
    </w:p>
    <w:p w14:paraId="3DDD015F"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comfort_score:</w:t>
      </w:r>
      <w:r w:rsidRPr="00E235D2">
        <w:rPr>
          <w:color w:val="666666"/>
          <w:sz w:val="22"/>
          <w:szCs w:val="22"/>
        </w:rPr>
        <w:t xml:space="preserve"> trust.</w:t>
      </w:r>
      <w:r w:rsidRPr="00E235D2">
        <w:rPr>
          <w:color w:val="6E21BA"/>
          <w:sz w:val="22"/>
          <w:szCs w:val="22"/>
        </w:rPr>
        <w:t>comfort_score,</w:t>
      </w:r>
    </w:p>
    <w:p w14:paraId="628A5F91"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comment:</w:t>
      </w:r>
      <w:r w:rsidRPr="00E235D2">
        <w:rPr>
          <w:color w:val="666666"/>
          <w:sz w:val="22"/>
          <w:szCs w:val="22"/>
        </w:rPr>
        <w:t xml:space="preserve"> feedback </w:t>
      </w:r>
      <w:r w:rsidRPr="00E235D2">
        <w:rPr>
          <w:color w:val="6E21BA"/>
          <w:sz w:val="22"/>
          <w:szCs w:val="22"/>
        </w:rPr>
        <w:t>||</w:t>
      </w:r>
      <w:r w:rsidRPr="00E235D2">
        <w:rPr>
          <w:color w:val="666666"/>
          <w:sz w:val="22"/>
          <w:szCs w:val="22"/>
        </w:rPr>
        <w:t xml:space="preserve"> </w:t>
      </w:r>
      <w:r w:rsidRPr="00E235D2">
        <w:rPr>
          <w:color w:val="187B34"/>
          <w:sz w:val="22"/>
          <w:szCs w:val="22"/>
        </w:rPr>
        <w:t>null</w:t>
      </w:r>
      <w:r w:rsidRPr="00E235D2">
        <w:rPr>
          <w:color w:val="6E21BA"/>
          <w:sz w:val="22"/>
          <w:szCs w:val="22"/>
        </w:rPr>
        <w:t>,</w:t>
      </w:r>
    </w:p>
    <w:p w14:paraId="71813782" w14:textId="77777777" w:rsidR="00B740EB" w:rsidRPr="000F4D82" w:rsidRDefault="00B740EB" w:rsidP="00B740EB">
      <w:pPr>
        <w:spacing w:line="360" w:lineRule="auto"/>
        <w:rPr>
          <w:sz w:val="22"/>
          <w:szCs w:val="22"/>
        </w:rPr>
      </w:pPr>
      <w:r w:rsidRPr="00E235D2">
        <w:rPr>
          <w:color w:val="666666"/>
          <w:sz w:val="22"/>
          <w:szCs w:val="22"/>
        </w:rPr>
        <w:t>});</w:t>
      </w:r>
    </w:p>
    <w:p w14:paraId="053B5D68" w14:textId="77777777" w:rsidR="00B740EB" w:rsidRDefault="00B740EB" w:rsidP="00B740EB">
      <w:pPr>
        <w:pStyle w:val="Heading4"/>
        <w:spacing w:line="360" w:lineRule="auto"/>
      </w:pPr>
    </w:p>
    <w:p w14:paraId="517B16E7" w14:textId="77777777" w:rsidR="00B740EB" w:rsidRDefault="00B740EB" w:rsidP="00B740EB">
      <w:pPr>
        <w:pStyle w:val="Heading4"/>
        <w:spacing w:line="360" w:lineRule="auto"/>
      </w:pPr>
      <w:r>
        <w:t>5. Global Error Handling</w:t>
      </w:r>
    </w:p>
    <w:p w14:paraId="7A2A77A1" w14:textId="77777777" w:rsidR="00B740EB" w:rsidRDefault="00B740EB" w:rsidP="00B740EB"/>
    <w:p w14:paraId="4A3C41EA" w14:textId="77777777" w:rsidR="00B740EB" w:rsidRPr="00E235D2" w:rsidRDefault="00B740EB" w:rsidP="00B740EB">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globalErrorHandler);</w:t>
      </w:r>
    </w:p>
    <w:p w14:paraId="04B9938A" w14:textId="77777777" w:rsidR="00B740EB" w:rsidRPr="00E235D2" w:rsidRDefault="00B740EB" w:rsidP="00B740EB">
      <w:pPr>
        <w:spacing w:line="360" w:lineRule="auto"/>
        <w:rPr>
          <w:sz w:val="22"/>
          <w:szCs w:val="22"/>
        </w:rPr>
      </w:pPr>
      <w:r w:rsidRPr="00E235D2">
        <w:rPr>
          <w:color w:val="6E21BA"/>
          <w:sz w:val="22"/>
          <w:szCs w:val="22"/>
        </w:rPr>
        <w:t>if</w:t>
      </w:r>
      <w:r w:rsidRPr="00E235D2">
        <w:rPr>
          <w:color w:val="666666"/>
          <w:sz w:val="22"/>
          <w:szCs w:val="22"/>
        </w:rPr>
        <w:t xml:space="preserve"> (process.</w:t>
      </w:r>
      <w:r w:rsidRPr="00E235D2">
        <w:rPr>
          <w:color w:val="6E21BA"/>
          <w:sz w:val="22"/>
          <w:szCs w:val="22"/>
        </w:rPr>
        <w:t>env</w:t>
      </w:r>
      <w:r w:rsidRPr="00E235D2">
        <w:rPr>
          <w:color w:val="666666"/>
          <w:sz w:val="22"/>
          <w:szCs w:val="22"/>
        </w:rPr>
        <w:t>.</w:t>
      </w:r>
      <w:r w:rsidRPr="00E235D2">
        <w:rPr>
          <w:color w:val="6E21BA"/>
          <w:sz w:val="22"/>
          <w:szCs w:val="22"/>
        </w:rPr>
        <w:t>NODE_ENV</w:t>
      </w:r>
      <w:r w:rsidRPr="00E235D2">
        <w:rPr>
          <w:color w:val="666666"/>
          <w:sz w:val="22"/>
          <w:szCs w:val="22"/>
        </w:rPr>
        <w:t xml:space="preserve"> </w:t>
      </w:r>
      <w:r w:rsidRPr="00E235D2">
        <w:rPr>
          <w:color w:val="6E21BA"/>
          <w:sz w:val="22"/>
          <w:szCs w:val="22"/>
        </w:rPr>
        <w:t>===</w:t>
      </w:r>
      <w:r w:rsidRPr="00E235D2">
        <w:rPr>
          <w:color w:val="666666"/>
          <w:sz w:val="22"/>
          <w:szCs w:val="22"/>
        </w:rPr>
        <w:t xml:space="preserve"> </w:t>
      </w:r>
      <w:r w:rsidRPr="00E235D2">
        <w:rPr>
          <w:color w:val="187B34"/>
          <w:sz w:val="22"/>
          <w:szCs w:val="22"/>
        </w:rPr>
        <w:t>"development"</w:t>
      </w:r>
      <w:r w:rsidRPr="00E235D2">
        <w:rPr>
          <w:color w:val="666666"/>
          <w:sz w:val="22"/>
          <w:szCs w:val="22"/>
        </w:rPr>
        <w:t>) {</w:t>
      </w:r>
    </w:p>
    <w:p w14:paraId="5E5DCD54"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C45B1C"/>
          <w:sz w:val="22"/>
          <w:szCs w:val="22"/>
        </w:rPr>
        <w:t>sendErrorForDev</w:t>
      </w:r>
      <w:r w:rsidRPr="00E235D2">
        <w:rPr>
          <w:color w:val="666666"/>
          <w:sz w:val="22"/>
          <w:szCs w:val="22"/>
        </w:rPr>
        <w:t>(err</w:t>
      </w:r>
      <w:r w:rsidRPr="00E235D2">
        <w:rPr>
          <w:color w:val="6E21BA"/>
          <w:sz w:val="22"/>
          <w:szCs w:val="22"/>
        </w:rPr>
        <w:t>,</w:t>
      </w:r>
      <w:r w:rsidRPr="00E235D2">
        <w:rPr>
          <w:color w:val="666666"/>
          <w:sz w:val="22"/>
          <w:szCs w:val="22"/>
        </w:rPr>
        <w:t xml:space="preserve"> res);</w:t>
      </w:r>
    </w:p>
    <w:p w14:paraId="4F9AF232" w14:textId="77777777" w:rsidR="00B740EB" w:rsidRPr="00E235D2" w:rsidRDefault="00B740EB" w:rsidP="00B740EB">
      <w:pPr>
        <w:spacing w:line="360" w:lineRule="auto"/>
        <w:rPr>
          <w:sz w:val="22"/>
          <w:szCs w:val="22"/>
        </w:rPr>
      </w:pPr>
      <w:r w:rsidRPr="00E235D2">
        <w:rPr>
          <w:color w:val="666666"/>
          <w:sz w:val="22"/>
          <w:szCs w:val="22"/>
        </w:rPr>
        <w:t xml:space="preserve">} </w:t>
      </w:r>
      <w:r w:rsidRPr="00E235D2">
        <w:rPr>
          <w:color w:val="6E21BA"/>
          <w:sz w:val="22"/>
          <w:szCs w:val="22"/>
        </w:rPr>
        <w:t>else</w:t>
      </w:r>
      <w:r w:rsidRPr="00E235D2">
        <w:rPr>
          <w:color w:val="666666"/>
          <w:sz w:val="22"/>
          <w:szCs w:val="22"/>
        </w:rPr>
        <w:t xml:space="preserve"> {</w:t>
      </w:r>
    </w:p>
    <w:p w14:paraId="064A4A79"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C45B1C"/>
          <w:sz w:val="22"/>
          <w:szCs w:val="22"/>
        </w:rPr>
        <w:t>sendErrorForProd</w:t>
      </w:r>
      <w:r w:rsidRPr="00E235D2">
        <w:rPr>
          <w:color w:val="666666"/>
          <w:sz w:val="22"/>
          <w:szCs w:val="22"/>
        </w:rPr>
        <w:t>(err</w:t>
      </w:r>
      <w:r w:rsidRPr="00E235D2">
        <w:rPr>
          <w:color w:val="6E21BA"/>
          <w:sz w:val="22"/>
          <w:szCs w:val="22"/>
        </w:rPr>
        <w:t>,</w:t>
      </w:r>
      <w:r w:rsidRPr="00E235D2">
        <w:rPr>
          <w:color w:val="666666"/>
          <w:sz w:val="22"/>
          <w:szCs w:val="22"/>
        </w:rPr>
        <w:t xml:space="preserve"> res);</w:t>
      </w:r>
    </w:p>
    <w:p w14:paraId="6B17C36B" w14:textId="77777777" w:rsidR="00B740EB" w:rsidRPr="000F4D82" w:rsidRDefault="00B740EB" w:rsidP="00B740EB">
      <w:pPr>
        <w:spacing w:line="360" w:lineRule="auto"/>
        <w:rPr>
          <w:sz w:val="22"/>
          <w:szCs w:val="22"/>
        </w:rPr>
      </w:pPr>
      <w:r w:rsidRPr="00E235D2">
        <w:rPr>
          <w:color w:val="666666"/>
          <w:sz w:val="22"/>
          <w:szCs w:val="22"/>
        </w:rPr>
        <w:t>}</w:t>
      </w:r>
    </w:p>
    <w:p w14:paraId="09B0DA4F" w14:textId="77777777" w:rsidR="00B740EB" w:rsidRDefault="00B740EB" w:rsidP="00B740EB"/>
    <w:p w14:paraId="60B3B488" w14:textId="77777777" w:rsidR="00B740EB" w:rsidRDefault="00B740EB" w:rsidP="00B740EB">
      <w:pPr>
        <w:pStyle w:val="Heading4"/>
        <w:spacing w:line="360" w:lineRule="auto"/>
      </w:pPr>
      <w:r>
        <w:t>6. The Express App Structure (High-Level Routing)</w:t>
      </w:r>
    </w:p>
    <w:p w14:paraId="6921A935" w14:textId="77777777" w:rsidR="00B740EB" w:rsidRPr="00E235D2" w:rsidRDefault="00B740EB" w:rsidP="00B740EB">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users"</w:t>
      </w:r>
      <w:r w:rsidRPr="00E235D2">
        <w:rPr>
          <w:color w:val="6E21BA"/>
          <w:sz w:val="22"/>
          <w:szCs w:val="22"/>
        </w:rPr>
        <w:t>,</w:t>
      </w:r>
      <w:r w:rsidRPr="00E235D2">
        <w:rPr>
          <w:color w:val="666666"/>
          <w:sz w:val="22"/>
          <w:szCs w:val="22"/>
        </w:rPr>
        <w:t xml:space="preserve"> userRoutes);</w:t>
      </w:r>
    </w:p>
    <w:p w14:paraId="4B65545C" w14:textId="77777777" w:rsidR="00B740EB" w:rsidRPr="00E235D2" w:rsidRDefault="00B740EB" w:rsidP="00B740EB">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loan"</w:t>
      </w:r>
      <w:r w:rsidRPr="00E235D2">
        <w:rPr>
          <w:color w:val="6E21BA"/>
          <w:sz w:val="22"/>
          <w:szCs w:val="22"/>
        </w:rPr>
        <w:t>,</w:t>
      </w:r>
      <w:r w:rsidRPr="00E235D2">
        <w:rPr>
          <w:color w:val="666666"/>
          <w:sz w:val="22"/>
          <w:szCs w:val="22"/>
        </w:rPr>
        <w:t xml:space="preserve"> loanRoutes);</w:t>
      </w:r>
    </w:p>
    <w:p w14:paraId="09621BCD" w14:textId="77777777" w:rsidR="00B740EB" w:rsidRPr="00E235D2" w:rsidRDefault="00B740EB" w:rsidP="00B740EB">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faq"</w:t>
      </w:r>
      <w:r w:rsidRPr="00E235D2">
        <w:rPr>
          <w:color w:val="6E21BA"/>
          <w:sz w:val="22"/>
          <w:szCs w:val="22"/>
        </w:rPr>
        <w:t>,</w:t>
      </w:r>
      <w:r w:rsidRPr="00E235D2">
        <w:rPr>
          <w:color w:val="666666"/>
          <w:sz w:val="22"/>
          <w:szCs w:val="22"/>
        </w:rPr>
        <w:t xml:space="preserve"> faqRoutes);</w:t>
      </w:r>
    </w:p>
    <w:p w14:paraId="4C33FA04" w14:textId="1A8F316B" w:rsidR="00B740EB" w:rsidRPr="00060C8C" w:rsidRDefault="00B740EB" w:rsidP="00060C8C">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survey"</w:t>
      </w:r>
      <w:r w:rsidRPr="00E235D2">
        <w:rPr>
          <w:color w:val="6E21BA"/>
          <w:sz w:val="22"/>
          <w:szCs w:val="22"/>
        </w:rPr>
        <w:t>,</w:t>
      </w:r>
      <w:r w:rsidRPr="00E235D2">
        <w:rPr>
          <w:color w:val="666666"/>
          <w:sz w:val="22"/>
          <w:szCs w:val="22"/>
        </w:rPr>
        <w:t xml:space="preserve"> surveyRoutes);</w:t>
      </w:r>
    </w:p>
    <w:p w14:paraId="5D04EFFB" w14:textId="77777777" w:rsidR="00B740EB" w:rsidRPr="00B740EB" w:rsidRDefault="00B740EB" w:rsidP="00B740EB">
      <w:pPr>
        <w:pStyle w:val="ListParagraph"/>
      </w:pPr>
    </w:p>
    <w:p w14:paraId="6DE657F8" w14:textId="77777777" w:rsidR="0024119B" w:rsidRDefault="0024119B" w:rsidP="00B740EB">
      <w:pPr>
        <w:pStyle w:val="Heading4"/>
      </w:pPr>
      <w:r>
        <w:t>6.3.3.2 Flask Microservice</w:t>
      </w:r>
    </w:p>
    <w:p w14:paraId="38C9BF3A" w14:textId="77777777" w:rsidR="0024119B" w:rsidRDefault="0024119B" w:rsidP="0024119B">
      <w:pPr>
        <w:rPr>
          <w:lang w:val="en-US"/>
        </w:rPr>
      </w:pPr>
    </w:p>
    <w:p w14:paraId="2EB9F0C2" w14:textId="77777777" w:rsidR="0024119B" w:rsidRPr="00896416" w:rsidRDefault="0024119B" w:rsidP="0024119B">
      <w:pPr>
        <w:pStyle w:val="Heading5"/>
        <w:spacing w:line="360" w:lineRule="auto"/>
      </w:pPr>
      <w:r w:rsidRPr="0039503D">
        <w:t xml:space="preserve">Request schema </w:t>
      </w:r>
    </w:p>
    <w:p w14:paraId="2E561067" w14:textId="77777777" w:rsidR="0024119B" w:rsidRDefault="0024119B" w:rsidP="0024119B">
      <w:pPr>
        <w:rPr>
          <w:lang w:val="en-US"/>
        </w:rPr>
      </w:pPr>
    </w:p>
    <w:p w14:paraId="36C015A9" w14:textId="77777777" w:rsidR="0024119B" w:rsidRPr="00A373CF" w:rsidRDefault="0024119B" w:rsidP="0024119B">
      <w:pPr>
        <w:rPr>
          <w:color w:val="EDECEE"/>
        </w:rPr>
      </w:pPr>
      <w:r w:rsidRPr="00A373CF">
        <w:rPr>
          <w:color w:val="A277FF"/>
        </w:rPr>
        <w:t>class</w:t>
      </w:r>
      <w:r w:rsidRPr="00A373CF">
        <w:rPr>
          <w:color w:val="EDECEE"/>
        </w:rPr>
        <w:t xml:space="preserve"> </w:t>
      </w:r>
      <w:r w:rsidRPr="00A373CF">
        <w:t>LoanApplication</w:t>
      </w:r>
      <w:r w:rsidRPr="00A373CF">
        <w:rPr>
          <w:color w:val="EDECEE"/>
        </w:rPr>
        <w:t>(</w:t>
      </w:r>
      <w:r w:rsidRPr="00A373CF">
        <w:t>BaseModel</w:t>
      </w:r>
      <w:r w:rsidRPr="00A373CF">
        <w:rPr>
          <w:color w:val="EDECEE"/>
        </w:rPr>
        <w:t>):</w:t>
      </w:r>
    </w:p>
    <w:p w14:paraId="020BD0DC" w14:textId="77777777" w:rsidR="0024119B" w:rsidRPr="00A373CF" w:rsidRDefault="0024119B" w:rsidP="0024119B">
      <w:pPr>
        <w:rPr>
          <w:color w:val="EDECEE"/>
        </w:rPr>
      </w:pPr>
      <w:r w:rsidRPr="00A373CF">
        <w:rPr>
          <w:color w:val="EDECEE"/>
        </w:rPr>
        <w:t xml:space="preserve">    </w:t>
      </w:r>
      <w:r w:rsidRPr="00A373CF">
        <w:rPr>
          <w:color w:val="64548E"/>
        </w:rPr>
        <w:t>"""Loan form fields provided by the user."""</w:t>
      </w:r>
    </w:p>
    <w:p w14:paraId="1A5840F2" w14:textId="77777777" w:rsidR="0024119B" w:rsidRPr="00A373CF" w:rsidRDefault="0024119B" w:rsidP="0024119B">
      <w:pPr>
        <w:rPr>
          <w:color w:val="EDECEE"/>
        </w:rPr>
      </w:pPr>
    </w:p>
    <w:p w14:paraId="46C04029" w14:textId="77777777" w:rsidR="0024119B" w:rsidRPr="00A373CF" w:rsidRDefault="0024119B" w:rsidP="0024119B">
      <w:pPr>
        <w:rPr>
          <w:color w:val="EDECEE"/>
        </w:rPr>
      </w:pPr>
      <w:r w:rsidRPr="00A373CF">
        <w:rPr>
          <w:color w:val="EDECEE"/>
        </w:rPr>
        <w:t xml:space="preserve">    no_of_dependents</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Number of dependents"</w:t>
      </w:r>
      <w:r w:rsidRPr="00A373CF">
        <w:rPr>
          <w:color w:val="EDECEE"/>
        </w:rPr>
        <w:t>)</w:t>
      </w:r>
    </w:p>
    <w:p w14:paraId="586A30DF" w14:textId="77777777" w:rsidR="0024119B" w:rsidRPr="00A373CF" w:rsidRDefault="0024119B" w:rsidP="0024119B">
      <w:pPr>
        <w:rPr>
          <w:color w:val="EDECEE"/>
        </w:rPr>
      </w:pPr>
      <w:r w:rsidRPr="00A373CF">
        <w:rPr>
          <w:color w:val="EDECEE"/>
        </w:rPr>
        <w:t xml:space="preserve">    education</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0 = Graduate, 1 = Not Graduate"</w:t>
      </w:r>
      <w:r w:rsidRPr="00A373CF">
        <w:rPr>
          <w:color w:val="EDECEE"/>
        </w:rPr>
        <w:t>)</w:t>
      </w:r>
    </w:p>
    <w:p w14:paraId="7CE1BBE4" w14:textId="77777777" w:rsidR="0024119B" w:rsidRPr="00A373CF" w:rsidRDefault="0024119B" w:rsidP="0024119B">
      <w:pPr>
        <w:rPr>
          <w:color w:val="EDECEE"/>
        </w:rPr>
      </w:pPr>
      <w:r w:rsidRPr="00A373CF">
        <w:rPr>
          <w:color w:val="EDECEE"/>
        </w:rPr>
        <w:t xml:space="preserve">    self_employed</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1 = Yes, 0 = No"</w:t>
      </w:r>
      <w:r w:rsidRPr="00A373CF">
        <w:rPr>
          <w:color w:val="EDECEE"/>
        </w:rPr>
        <w:t>)</w:t>
      </w:r>
    </w:p>
    <w:p w14:paraId="7AF214B5" w14:textId="77777777" w:rsidR="0024119B" w:rsidRPr="00A373CF" w:rsidRDefault="0024119B" w:rsidP="0024119B">
      <w:pPr>
        <w:rPr>
          <w:color w:val="EDECEE"/>
        </w:rPr>
      </w:pPr>
      <w:r w:rsidRPr="00A373CF">
        <w:rPr>
          <w:color w:val="EDECEE"/>
        </w:rPr>
        <w:t xml:space="preserve">    income_annum</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Annual income (&gt;=0)"</w:t>
      </w:r>
      <w:r w:rsidRPr="00A373CF">
        <w:rPr>
          <w:color w:val="EDECEE"/>
        </w:rPr>
        <w:t>)</w:t>
      </w:r>
    </w:p>
    <w:p w14:paraId="34115FC3" w14:textId="77777777" w:rsidR="0024119B" w:rsidRPr="00A373CF" w:rsidRDefault="0024119B" w:rsidP="0024119B">
      <w:pPr>
        <w:rPr>
          <w:color w:val="EDECEE"/>
        </w:rPr>
      </w:pPr>
      <w:r w:rsidRPr="00A373CF">
        <w:rPr>
          <w:color w:val="EDECEE"/>
        </w:rPr>
        <w:t xml:space="preserve">    loan_amount</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Requested loan amount (&gt;=0)"</w:t>
      </w:r>
      <w:r w:rsidRPr="00A373CF">
        <w:rPr>
          <w:color w:val="EDECEE"/>
        </w:rPr>
        <w:t>)</w:t>
      </w:r>
    </w:p>
    <w:p w14:paraId="199386FF" w14:textId="77777777" w:rsidR="0024119B" w:rsidRPr="00A373CF" w:rsidRDefault="0024119B" w:rsidP="0024119B">
      <w:pPr>
        <w:rPr>
          <w:color w:val="EDECEE"/>
        </w:rPr>
      </w:pPr>
      <w:r w:rsidRPr="00A373CF">
        <w:rPr>
          <w:color w:val="EDECEE"/>
        </w:rPr>
        <w:t xml:space="preserve">    loan_term</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4BAE9F3B" w14:textId="77777777" w:rsidR="0024119B" w:rsidRPr="00A373CF" w:rsidRDefault="0024119B" w:rsidP="0024119B">
      <w:pPr>
        <w:rPr>
          <w:color w:val="EDECEE"/>
        </w:rPr>
      </w:pPr>
      <w:r w:rsidRPr="00A373CF">
        <w:rPr>
          <w:color w:val="EDECEE"/>
        </w:rPr>
        <w:t xml:space="preserve">        </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1</w:t>
      </w:r>
      <w:r w:rsidRPr="00A373CF">
        <w:rPr>
          <w:color w:val="F694FF"/>
        </w:rPr>
        <w:t>,</w:t>
      </w:r>
      <w:r w:rsidRPr="00A373CF">
        <w:rPr>
          <w:color w:val="EDECEE"/>
        </w:rPr>
        <w:t xml:space="preserve"> le</w:t>
      </w:r>
      <w:r w:rsidRPr="00A373CF">
        <w:rPr>
          <w:color w:val="A277FF"/>
        </w:rPr>
        <w:t>=</w:t>
      </w:r>
      <w:r w:rsidRPr="00A373CF">
        <w:rPr>
          <w:color w:val="61FFCA"/>
        </w:rPr>
        <w:t>20</w:t>
      </w:r>
      <w:r w:rsidRPr="00A373CF">
        <w:rPr>
          <w:color w:val="F694FF"/>
        </w:rPr>
        <w:t>,</w:t>
      </w:r>
      <w:r w:rsidRPr="00A373CF">
        <w:rPr>
          <w:color w:val="EDECEE"/>
        </w:rPr>
        <w:t xml:space="preserve"> description</w:t>
      </w:r>
      <w:r w:rsidRPr="00A373CF">
        <w:rPr>
          <w:color w:val="A277FF"/>
        </w:rPr>
        <w:t>=</w:t>
      </w:r>
      <w:r w:rsidRPr="00A373CF">
        <w:rPr>
          <w:color w:val="61FFCA"/>
        </w:rPr>
        <w:t>"Repayment duration (1–20 years)"</w:t>
      </w:r>
    </w:p>
    <w:p w14:paraId="051F75ED" w14:textId="77777777" w:rsidR="0024119B" w:rsidRPr="00A373CF" w:rsidRDefault="0024119B" w:rsidP="0024119B">
      <w:pPr>
        <w:rPr>
          <w:color w:val="EDECEE"/>
        </w:rPr>
      </w:pPr>
      <w:r w:rsidRPr="00A373CF">
        <w:rPr>
          <w:color w:val="EDECEE"/>
        </w:rPr>
        <w:t xml:space="preserve">    )</w:t>
      </w:r>
    </w:p>
    <w:p w14:paraId="22FBB042" w14:textId="77777777" w:rsidR="0024119B" w:rsidRPr="00A373CF" w:rsidRDefault="0024119B" w:rsidP="0024119B">
      <w:pPr>
        <w:rPr>
          <w:color w:val="EDECEE"/>
        </w:rPr>
      </w:pPr>
      <w:r w:rsidRPr="00A373CF">
        <w:rPr>
          <w:color w:val="EDECEE"/>
        </w:rPr>
        <w:lastRenderedPageBreak/>
        <w:t xml:space="preserve">    cibil_scor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2CA59F6E" w14:textId="77777777" w:rsidR="0024119B" w:rsidRPr="00A373CF" w:rsidRDefault="0024119B" w:rsidP="0024119B">
      <w:pPr>
        <w:rPr>
          <w:color w:val="EDECEE"/>
        </w:rPr>
      </w:pPr>
      <w:r w:rsidRPr="00A373CF">
        <w:rPr>
          <w:color w:val="EDECEE"/>
        </w:rPr>
        <w:t xml:space="preserve">        </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300</w:t>
      </w:r>
      <w:r w:rsidRPr="00A373CF">
        <w:rPr>
          <w:color w:val="F694FF"/>
        </w:rPr>
        <w:t>,</w:t>
      </w:r>
      <w:r w:rsidRPr="00A373CF">
        <w:rPr>
          <w:color w:val="EDECEE"/>
        </w:rPr>
        <w:t xml:space="preserve"> le</w:t>
      </w:r>
      <w:r w:rsidRPr="00A373CF">
        <w:rPr>
          <w:color w:val="A277FF"/>
        </w:rPr>
        <w:t>=</w:t>
      </w:r>
      <w:r w:rsidRPr="00A373CF">
        <w:rPr>
          <w:color w:val="61FFCA"/>
        </w:rPr>
        <w:t>900</w:t>
      </w:r>
      <w:r w:rsidRPr="00A373CF">
        <w:rPr>
          <w:color w:val="F694FF"/>
        </w:rPr>
        <w:t>,</w:t>
      </w:r>
      <w:r w:rsidRPr="00A373CF">
        <w:rPr>
          <w:color w:val="EDECEE"/>
        </w:rPr>
        <w:t xml:space="preserve"> description</w:t>
      </w:r>
      <w:r w:rsidRPr="00A373CF">
        <w:rPr>
          <w:color w:val="A277FF"/>
        </w:rPr>
        <w:t>=</w:t>
      </w:r>
      <w:r w:rsidRPr="00A373CF">
        <w:rPr>
          <w:color w:val="61FFCA"/>
        </w:rPr>
        <w:t>"Credit score (300–900)"</w:t>
      </w:r>
    </w:p>
    <w:p w14:paraId="68E2156D" w14:textId="77777777" w:rsidR="0024119B" w:rsidRPr="00A373CF" w:rsidRDefault="0024119B" w:rsidP="0024119B">
      <w:pPr>
        <w:rPr>
          <w:color w:val="EDECEE"/>
        </w:rPr>
      </w:pPr>
      <w:r w:rsidRPr="00A373CF">
        <w:rPr>
          <w:color w:val="EDECEE"/>
        </w:rPr>
        <w:t xml:space="preserve">    )</w:t>
      </w:r>
    </w:p>
    <w:p w14:paraId="445CE7F7" w14:textId="77777777" w:rsidR="0024119B" w:rsidRPr="00A373CF" w:rsidRDefault="0024119B" w:rsidP="0024119B">
      <w:pPr>
        <w:rPr>
          <w:color w:val="EDECEE"/>
        </w:rPr>
      </w:pPr>
      <w:r w:rsidRPr="00A373CF">
        <w:rPr>
          <w:color w:val="EDECEE"/>
        </w:rPr>
        <w:t xml:space="preserve">    residential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3B3BC1C0" w14:textId="77777777" w:rsidR="0024119B" w:rsidRPr="00A373CF" w:rsidRDefault="0024119B" w:rsidP="0024119B">
      <w:pPr>
        <w:rPr>
          <w:color w:val="EDECEE"/>
        </w:rPr>
      </w:pPr>
      <w:r w:rsidRPr="00A373CF">
        <w:rPr>
          <w:color w:val="EDECEE"/>
        </w:rPr>
        <w:t xml:space="preserve">        </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residential properties"</w:t>
      </w:r>
    </w:p>
    <w:p w14:paraId="7E84C67A" w14:textId="77777777" w:rsidR="0024119B" w:rsidRPr="00A373CF" w:rsidRDefault="0024119B" w:rsidP="0024119B">
      <w:pPr>
        <w:rPr>
          <w:color w:val="EDECEE"/>
        </w:rPr>
      </w:pPr>
      <w:r w:rsidRPr="00A373CF">
        <w:rPr>
          <w:color w:val="EDECEE"/>
        </w:rPr>
        <w:t xml:space="preserve">    )</w:t>
      </w:r>
    </w:p>
    <w:p w14:paraId="46BF2D75" w14:textId="77777777" w:rsidR="0024119B" w:rsidRPr="00A373CF" w:rsidRDefault="0024119B" w:rsidP="0024119B">
      <w:pPr>
        <w:rPr>
          <w:color w:val="EDECEE"/>
        </w:rPr>
      </w:pPr>
      <w:r w:rsidRPr="00A373CF">
        <w:rPr>
          <w:color w:val="EDECEE"/>
        </w:rPr>
        <w:t xml:space="preserve">    commercial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2F3FB400" w14:textId="77777777" w:rsidR="0024119B" w:rsidRPr="00A373CF" w:rsidRDefault="0024119B" w:rsidP="0024119B">
      <w:pPr>
        <w:rPr>
          <w:color w:val="EDECEE"/>
        </w:rPr>
      </w:pPr>
      <w:r w:rsidRPr="00A373CF">
        <w:rPr>
          <w:color w:val="EDECEE"/>
        </w:rPr>
        <w:t xml:space="preserve">        </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commercial properties"</w:t>
      </w:r>
    </w:p>
    <w:p w14:paraId="39E93D51" w14:textId="77777777" w:rsidR="0024119B" w:rsidRPr="00A373CF" w:rsidRDefault="0024119B" w:rsidP="0024119B">
      <w:pPr>
        <w:rPr>
          <w:color w:val="EDECEE"/>
        </w:rPr>
      </w:pPr>
      <w:r w:rsidRPr="00A373CF">
        <w:rPr>
          <w:color w:val="EDECEE"/>
        </w:rPr>
        <w:t xml:space="preserve">    )</w:t>
      </w:r>
    </w:p>
    <w:p w14:paraId="43E213AF" w14:textId="77777777" w:rsidR="0024119B" w:rsidRPr="00A373CF" w:rsidRDefault="0024119B" w:rsidP="0024119B">
      <w:pPr>
        <w:rPr>
          <w:color w:val="EDECEE"/>
        </w:rPr>
      </w:pPr>
      <w:r w:rsidRPr="00A373CF">
        <w:rPr>
          <w:color w:val="EDECEE"/>
        </w:rPr>
        <w:t xml:space="preserve">    luxury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luxury assets"</w:t>
      </w:r>
      <w:r w:rsidRPr="00A373CF">
        <w:rPr>
          <w:color w:val="EDECEE"/>
        </w:rPr>
        <w:t>)</w:t>
      </w:r>
    </w:p>
    <w:p w14:paraId="5319F072" w14:textId="77777777" w:rsidR="0024119B" w:rsidRPr="00A373CF" w:rsidRDefault="0024119B" w:rsidP="0024119B">
      <w:pPr>
        <w:rPr>
          <w:color w:val="EDECEE"/>
        </w:rPr>
      </w:pPr>
      <w:r w:rsidRPr="00A373CF">
        <w:rPr>
          <w:color w:val="EDECEE"/>
        </w:rPr>
        <w:t xml:space="preserve">    bank_asset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Total bank deposits"</w:t>
      </w:r>
      <w:r w:rsidRPr="00A373CF">
        <w:rPr>
          <w:color w:val="EDECEE"/>
        </w:rPr>
        <w:t>)</w:t>
      </w:r>
    </w:p>
    <w:p w14:paraId="252A3762" w14:textId="77777777" w:rsidR="0024119B" w:rsidRDefault="0024119B" w:rsidP="0024119B">
      <w:pPr>
        <w:rPr>
          <w:lang w:val="en-US"/>
        </w:rPr>
      </w:pPr>
    </w:p>
    <w:p w14:paraId="5F9B68A4" w14:textId="77777777" w:rsidR="0024119B" w:rsidRPr="00E235D2" w:rsidRDefault="0024119B" w:rsidP="0024119B">
      <w:pPr>
        <w:pStyle w:val="Heading4"/>
        <w:spacing w:line="360" w:lineRule="auto"/>
        <w:rPr>
          <w:sz w:val="22"/>
          <w:szCs w:val="22"/>
        </w:rPr>
      </w:pPr>
      <w:r w:rsidRPr="00E235D2">
        <w:rPr>
          <w:sz w:val="22"/>
          <w:szCs w:val="22"/>
        </w:rPr>
        <w:t xml:space="preserve">SHAP Explainer </w:t>
      </w:r>
      <w:r>
        <w:rPr>
          <w:sz w:val="22"/>
          <w:szCs w:val="22"/>
        </w:rPr>
        <w:t>-</w:t>
      </w:r>
      <w:r w:rsidRPr="00E235D2">
        <w:rPr>
          <w:sz w:val="22"/>
          <w:szCs w:val="22"/>
        </w:rPr>
        <w:t xml:space="preserve"> Feature Contribution Extraction</w:t>
      </w:r>
    </w:p>
    <w:p w14:paraId="680A44B3" w14:textId="77777777" w:rsidR="0024119B" w:rsidRPr="00E235D2" w:rsidRDefault="0024119B" w:rsidP="0024119B">
      <w:pPr>
        <w:spacing w:line="360" w:lineRule="auto"/>
        <w:rPr>
          <w:sz w:val="22"/>
          <w:szCs w:val="22"/>
        </w:rPr>
      </w:pPr>
      <w:r w:rsidRPr="00E235D2">
        <w:rPr>
          <w:color w:val="6E21BA"/>
          <w:sz w:val="22"/>
          <w:szCs w:val="22"/>
        </w:rPr>
        <w:t>class</w:t>
      </w:r>
      <w:r w:rsidRPr="00E235D2">
        <w:rPr>
          <w:color w:val="666666"/>
          <w:sz w:val="22"/>
          <w:szCs w:val="22"/>
        </w:rPr>
        <w:t xml:space="preserve"> </w:t>
      </w:r>
      <w:r w:rsidRPr="00E235D2">
        <w:rPr>
          <w:color w:val="0F58BD"/>
          <w:sz w:val="22"/>
          <w:szCs w:val="22"/>
        </w:rPr>
        <w:t>ShapExplainer</w:t>
      </w:r>
      <w:r w:rsidRPr="00E235D2">
        <w:rPr>
          <w:color w:val="666666"/>
          <w:sz w:val="22"/>
          <w:szCs w:val="22"/>
        </w:rPr>
        <w:t>:</w:t>
      </w:r>
    </w:p>
    <w:p w14:paraId="6CFA8128"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def</w:t>
      </w:r>
      <w:r w:rsidRPr="00E235D2">
        <w:rPr>
          <w:color w:val="666666"/>
          <w:sz w:val="22"/>
          <w:szCs w:val="22"/>
        </w:rPr>
        <w:t xml:space="preserve"> </w:t>
      </w:r>
      <w:r w:rsidRPr="00E235D2">
        <w:rPr>
          <w:color w:val="C45B1C"/>
          <w:sz w:val="22"/>
          <w:szCs w:val="22"/>
        </w:rPr>
        <w:t>__init__</w:t>
      </w:r>
      <w:r w:rsidRPr="00E235D2">
        <w:rPr>
          <w:i/>
          <w:iCs/>
          <w:color w:val="666666"/>
          <w:sz w:val="22"/>
          <w:szCs w:val="22"/>
        </w:rPr>
        <w:t>(self</w:t>
      </w:r>
      <w:r w:rsidRPr="00E235D2">
        <w:rPr>
          <w:i/>
          <w:iCs/>
          <w:color w:val="6E21BA"/>
          <w:sz w:val="22"/>
          <w:szCs w:val="22"/>
        </w:rPr>
        <w:t>,</w:t>
      </w:r>
      <w:r w:rsidRPr="00E235D2">
        <w:rPr>
          <w:i/>
          <w:iCs/>
          <w:color w:val="666666"/>
          <w:sz w:val="22"/>
          <w:szCs w:val="22"/>
        </w:rPr>
        <w:t xml:space="preserve"> explainer</w:t>
      </w:r>
      <w:r w:rsidRPr="00E235D2">
        <w:rPr>
          <w:i/>
          <w:iCs/>
          <w:color w:val="6E21BA"/>
          <w:sz w:val="22"/>
          <w:szCs w:val="22"/>
        </w:rPr>
        <w:t>,</w:t>
      </w:r>
      <w:r w:rsidRPr="00E235D2">
        <w:rPr>
          <w:i/>
          <w:iCs/>
          <w:color w:val="666666"/>
          <w:sz w:val="22"/>
          <w:szCs w:val="22"/>
        </w:rPr>
        <w:t xml:space="preserve"> feature_order)</w:t>
      </w:r>
      <w:r w:rsidRPr="00E235D2">
        <w:rPr>
          <w:color w:val="666666"/>
          <w:sz w:val="22"/>
          <w:szCs w:val="22"/>
        </w:rPr>
        <w:t>:</w:t>
      </w:r>
    </w:p>
    <w:p w14:paraId="6139DE94"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self.explainer</w:t>
      </w:r>
      <w:r w:rsidRPr="00E235D2">
        <w:rPr>
          <w:color w:val="666666"/>
          <w:sz w:val="22"/>
          <w:szCs w:val="22"/>
        </w:rPr>
        <w:t xml:space="preserve"> </w:t>
      </w:r>
      <w:r w:rsidRPr="00E235D2">
        <w:rPr>
          <w:color w:val="6E21BA"/>
          <w:sz w:val="22"/>
          <w:szCs w:val="22"/>
        </w:rPr>
        <w:t>=</w:t>
      </w:r>
      <w:r w:rsidRPr="00E235D2">
        <w:rPr>
          <w:color w:val="666666"/>
          <w:sz w:val="22"/>
          <w:szCs w:val="22"/>
        </w:rPr>
        <w:t xml:space="preserve"> explainer</w:t>
      </w:r>
    </w:p>
    <w:p w14:paraId="041CC82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self.feature_order</w:t>
      </w:r>
      <w:r w:rsidRPr="00E235D2">
        <w:rPr>
          <w:color w:val="666666"/>
          <w:sz w:val="22"/>
          <w:szCs w:val="22"/>
        </w:rPr>
        <w:t xml:space="preserve"> </w:t>
      </w:r>
      <w:r w:rsidRPr="00E235D2">
        <w:rPr>
          <w:color w:val="6E21BA"/>
          <w:sz w:val="22"/>
          <w:szCs w:val="22"/>
        </w:rPr>
        <w:t>=</w:t>
      </w:r>
      <w:r w:rsidRPr="00E235D2">
        <w:rPr>
          <w:color w:val="666666"/>
          <w:sz w:val="22"/>
          <w:szCs w:val="22"/>
        </w:rPr>
        <w:t xml:space="preserve"> feature_order</w:t>
      </w:r>
    </w:p>
    <w:p w14:paraId="5F367733" w14:textId="77777777" w:rsidR="0024119B" w:rsidRPr="00E235D2" w:rsidRDefault="0024119B" w:rsidP="0024119B">
      <w:pPr>
        <w:spacing w:line="360" w:lineRule="auto"/>
        <w:rPr>
          <w:sz w:val="22"/>
          <w:szCs w:val="22"/>
        </w:rPr>
      </w:pPr>
    </w:p>
    <w:p w14:paraId="4787B7DE"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def</w:t>
      </w:r>
      <w:r w:rsidRPr="00E235D2">
        <w:rPr>
          <w:color w:val="666666"/>
          <w:sz w:val="22"/>
          <w:szCs w:val="22"/>
        </w:rPr>
        <w:t xml:space="preserve"> </w:t>
      </w:r>
      <w:r w:rsidRPr="00E235D2">
        <w:rPr>
          <w:color w:val="C45B1C"/>
          <w:sz w:val="22"/>
          <w:szCs w:val="22"/>
        </w:rPr>
        <w:t>explain</w:t>
      </w:r>
      <w:r w:rsidRPr="00E235D2">
        <w:rPr>
          <w:i/>
          <w:iCs/>
          <w:color w:val="666666"/>
          <w:sz w:val="22"/>
          <w:szCs w:val="22"/>
        </w:rPr>
        <w:t>(self</w:t>
      </w:r>
      <w:r w:rsidRPr="00E235D2">
        <w:rPr>
          <w:i/>
          <w:iCs/>
          <w:color w:val="6E21BA"/>
          <w:sz w:val="22"/>
          <w:szCs w:val="22"/>
        </w:rPr>
        <w:t>,</w:t>
      </w:r>
      <w:r w:rsidRPr="00E235D2">
        <w:rPr>
          <w:i/>
          <w:iCs/>
          <w:color w:val="666666"/>
          <w:sz w:val="22"/>
          <w:szCs w:val="22"/>
        </w:rPr>
        <w:t xml:space="preserve"> scaled)</w:t>
      </w:r>
      <w:r w:rsidRPr="00E235D2">
        <w:rPr>
          <w:color w:val="666666"/>
          <w:sz w:val="22"/>
          <w:szCs w:val="22"/>
        </w:rPr>
        <w:t>:</w:t>
      </w:r>
    </w:p>
    <w:p w14:paraId="3CA59F68" w14:textId="77777777" w:rsidR="0024119B" w:rsidRPr="00E235D2" w:rsidRDefault="0024119B" w:rsidP="0024119B">
      <w:pPr>
        <w:spacing w:line="360" w:lineRule="auto"/>
        <w:rPr>
          <w:sz w:val="22"/>
          <w:szCs w:val="22"/>
        </w:rPr>
      </w:pPr>
      <w:r w:rsidRPr="00E235D2">
        <w:rPr>
          <w:color w:val="666666"/>
          <w:sz w:val="22"/>
          <w:szCs w:val="22"/>
        </w:rPr>
        <w:t xml:space="preserve">       shap_values </w:t>
      </w:r>
      <w:r w:rsidRPr="00E235D2">
        <w:rPr>
          <w:color w:val="6E21BA"/>
          <w:sz w:val="22"/>
          <w:szCs w:val="22"/>
        </w:rPr>
        <w:t>=</w:t>
      </w:r>
      <w:r w:rsidRPr="00E235D2">
        <w:rPr>
          <w:color w:val="666666"/>
          <w:sz w:val="22"/>
          <w:szCs w:val="22"/>
        </w:rPr>
        <w:t xml:space="preserve"> </w:t>
      </w:r>
      <w:r w:rsidRPr="00E235D2">
        <w:rPr>
          <w:color w:val="6E21BA"/>
          <w:sz w:val="22"/>
          <w:szCs w:val="22"/>
        </w:rPr>
        <w:t>self.explainer.</w:t>
      </w:r>
      <w:r w:rsidRPr="00E235D2">
        <w:rPr>
          <w:color w:val="C45B1C"/>
          <w:sz w:val="22"/>
          <w:szCs w:val="22"/>
        </w:rPr>
        <w:t>shap_values</w:t>
      </w:r>
      <w:r w:rsidRPr="00E235D2">
        <w:rPr>
          <w:color w:val="666666"/>
          <w:sz w:val="22"/>
          <w:szCs w:val="22"/>
        </w:rPr>
        <w:t>(scaled)</w:t>
      </w:r>
    </w:p>
    <w:p w14:paraId="38E137DE" w14:textId="77777777" w:rsidR="0024119B" w:rsidRPr="00E235D2" w:rsidRDefault="0024119B" w:rsidP="0024119B">
      <w:pPr>
        <w:spacing w:line="360" w:lineRule="auto"/>
        <w:rPr>
          <w:sz w:val="22"/>
          <w:szCs w:val="22"/>
        </w:rPr>
      </w:pPr>
    </w:p>
    <w:p w14:paraId="33290662" w14:textId="77777777" w:rsidR="0024119B" w:rsidRPr="00E235D2" w:rsidRDefault="0024119B" w:rsidP="0024119B">
      <w:pPr>
        <w:spacing w:line="360" w:lineRule="auto"/>
        <w:rPr>
          <w:sz w:val="22"/>
          <w:szCs w:val="22"/>
        </w:rPr>
      </w:pPr>
      <w:r w:rsidRPr="00E235D2">
        <w:rPr>
          <w:color w:val="666666"/>
          <w:sz w:val="22"/>
          <w:szCs w:val="22"/>
        </w:rPr>
        <w:t>       </w:t>
      </w:r>
      <w:r w:rsidRPr="00E235D2">
        <w:rPr>
          <w:i/>
          <w:iCs/>
          <w:color w:val="6E21BA"/>
          <w:sz w:val="22"/>
          <w:szCs w:val="22"/>
        </w:rPr>
        <w:t># SHAP sometimes returns a list (e.g., for multi-class models)</w:t>
      </w:r>
    </w:p>
    <w:p w14:paraId="47E6A30F"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if</w:t>
      </w:r>
      <w:r w:rsidRPr="00E235D2">
        <w:rPr>
          <w:color w:val="666666"/>
          <w:sz w:val="22"/>
          <w:szCs w:val="22"/>
        </w:rPr>
        <w:t xml:space="preserve"> </w:t>
      </w:r>
      <w:r w:rsidRPr="00E235D2">
        <w:rPr>
          <w:color w:val="C45B1C"/>
          <w:sz w:val="22"/>
          <w:szCs w:val="22"/>
        </w:rPr>
        <w:t>isinstance</w:t>
      </w:r>
      <w:r w:rsidRPr="00E235D2">
        <w:rPr>
          <w:color w:val="666666"/>
          <w:sz w:val="22"/>
          <w:szCs w:val="22"/>
        </w:rPr>
        <w:t>(shap_values</w:t>
      </w:r>
      <w:r w:rsidRPr="00E235D2">
        <w:rPr>
          <w:color w:val="6E21BA"/>
          <w:sz w:val="22"/>
          <w:szCs w:val="22"/>
        </w:rPr>
        <w:t>,</w:t>
      </w:r>
      <w:r w:rsidRPr="00E235D2">
        <w:rPr>
          <w:color w:val="666666"/>
          <w:sz w:val="22"/>
          <w:szCs w:val="22"/>
        </w:rPr>
        <w:t xml:space="preserve"> </w:t>
      </w:r>
      <w:r w:rsidRPr="00E235D2">
        <w:rPr>
          <w:color w:val="6E21BA"/>
          <w:sz w:val="22"/>
          <w:szCs w:val="22"/>
        </w:rPr>
        <w:t>list</w:t>
      </w:r>
      <w:r w:rsidRPr="00E235D2">
        <w:rPr>
          <w:color w:val="666666"/>
          <w:sz w:val="22"/>
          <w:szCs w:val="22"/>
        </w:rPr>
        <w:t>)</w:t>
      </w:r>
      <w:r w:rsidRPr="00E235D2">
        <w:rPr>
          <w:color w:val="6E21BA"/>
          <w:sz w:val="22"/>
          <w:szCs w:val="22"/>
        </w:rPr>
        <w:t>:</w:t>
      </w:r>
    </w:p>
    <w:p w14:paraId="760A5EE5" w14:textId="77777777" w:rsidR="0024119B" w:rsidRPr="00E235D2" w:rsidRDefault="0024119B" w:rsidP="0024119B">
      <w:pPr>
        <w:spacing w:line="360" w:lineRule="auto"/>
        <w:rPr>
          <w:sz w:val="22"/>
          <w:szCs w:val="22"/>
        </w:rPr>
      </w:pPr>
      <w:r w:rsidRPr="00E235D2">
        <w:rPr>
          <w:color w:val="666666"/>
          <w:sz w:val="22"/>
          <w:szCs w:val="22"/>
        </w:rPr>
        <w:t xml:space="preserve">           shap_values </w:t>
      </w:r>
      <w:r w:rsidRPr="00E235D2">
        <w:rPr>
          <w:color w:val="6E21BA"/>
          <w:sz w:val="22"/>
          <w:szCs w:val="22"/>
        </w:rPr>
        <w:t>=</w:t>
      </w:r>
      <w:r w:rsidRPr="00E235D2">
        <w:rPr>
          <w:color w:val="666666"/>
          <w:sz w:val="22"/>
          <w:szCs w:val="22"/>
        </w:rPr>
        <w:t xml:space="preserve"> shap_values[</w:t>
      </w:r>
      <w:r w:rsidRPr="00E235D2">
        <w:rPr>
          <w:color w:val="187B34"/>
          <w:sz w:val="22"/>
          <w:szCs w:val="22"/>
        </w:rPr>
        <w:t>1</w:t>
      </w:r>
      <w:r w:rsidRPr="00E235D2">
        <w:rPr>
          <w:color w:val="666666"/>
          <w:sz w:val="22"/>
          <w:szCs w:val="22"/>
        </w:rPr>
        <w:t>]</w:t>
      </w:r>
    </w:p>
    <w:p w14:paraId="06E77F57" w14:textId="77777777" w:rsidR="0024119B" w:rsidRPr="00E235D2" w:rsidRDefault="0024119B" w:rsidP="0024119B">
      <w:pPr>
        <w:spacing w:line="360" w:lineRule="auto"/>
        <w:rPr>
          <w:sz w:val="22"/>
          <w:szCs w:val="22"/>
        </w:rPr>
      </w:pPr>
    </w:p>
    <w:p w14:paraId="7A0CE1BA" w14:textId="77777777" w:rsidR="0024119B" w:rsidRPr="00E235D2" w:rsidRDefault="0024119B" w:rsidP="0024119B">
      <w:pPr>
        <w:spacing w:line="360" w:lineRule="auto"/>
        <w:rPr>
          <w:sz w:val="22"/>
          <w:szCs w:val="22"/>
        </w:rPr>
      </w:pPr>
      <w:r w:rsidRPr="00E235D2">
        <w:rPr>
          <w:color w:val="666666"/>
          <w:sz w:val="22"/>
          <w:szCs w:val="22"/>
        </w:rPr>
        <w:t>       </w:t>
      </w:r>
      <w:r w:rsidRPr="00E235D2">
        <w:rPr>
          <w:i/>
          <w:iCs/>
          <w:color w:val="6E21BA"/>
          <w:sz w:val="22"/>
          <w:szCs w:val="22"/>
        </w:rPr>
        <w:t># Ensure consistent 2D shape</w:t>
      </w:r>
    </w:p>
    <w:p w14:paraId="5B3C9474" w14:textId="77777777" w:rsidR="0024119B" w:rsidRPr="00E235D2" w:rsidRDefault="0024119B" w:rsidP="0024119B">
      <w:pPr>
        <w:spacing w:line="360" w:lineRule="auto"/>
        <w:rPr>
          <w:sz w:val="22"/>
          <w:szCs w:val="22"/>
        </w:rPr>
      </w:pPr>
      <w:r w:rsidRPr="00E235D2">
        <w:rPr>
          <w:color w:val="666666"/>
          <w:sz w:val="22"/>
          <w:szCs w:val="22"/>
        </w:rPr>
        <w:t xml:space="preserve">       arr </w:t>
      </w:r>
      <w:r w:rsidRPr="00E235D2">
        <w:rPr>
          <w:color w:val="6E21BA"/>
          <w:sz w:val="22"/>
          <w:szCs w:val="22"/>
        </w:rPr>
        <w:t>=</w:t>
      </w:r>
      <w:r w:rsidRPr="00E235D2">
        <w:rPr>
          <w:color w:val="666666"/>
          <w:sz w:val="22"/>
          <w:szCs w:val="22"/>
        </w:rPr>
        <w:t xml:space="preserve"> np</w:t>
      </w:r>
      <w:r w:rsidRPr="00E235D2">
        <w:rPr>
          <w:color w:val="6E21BA"/>
          <w:sz w:val="22"/>
          <w:szCs w:val="22"/>
        </w:rPr>
        <w:t>.</w:t>
      </w:r>
      <w:r w:rsidRPr="00E235D2">
        <w:rPr>
          <w:color w:val="C45B1C"/>
          <w:sz w:val="22"/>
          <w:szCs w:val="22"/>
        </w:rPr>
        <w:t>array</w:t>
      </w:r>
      <w:r w:rsidRPr="00E235D2">
        <w:rPr>
          <w:color w:val="666666"/>
          <w:sz w:val="22"/>
          <w:szCs w:val="22"/>
        </w:rPr>
        <w:t>(shap_values)</w:t>
      </w:r>
      <w:r w:rsidRPr="00E235D2">
        <w:rPr>
          <w:color w:val="6E21BA"/>
          <w:sz w:val="22"/>
          <w:szCs w:val="22"/>
        </w:rPr>
        <w:t>.</w:t>
      </w:r>
      <w:r w:rsidRPr="00E235D2">
        <w:rPr>
          <w:color w:val="C45B1C"/>
          <w:sz w:val="22"/>
          <w:szCs w:val="22"/>
        </w:rPr>
        <w:t>reshape</w:t>
      </w:r>
      <w:r w:rsidRPr="00E235D2">
        <w:rPr>
          <w:color w:val="666666"/>
          <w:sz w:val="22"/>
          <w:szCs w:val="22"/>
        </w:rPr>
        <w:t>(</w:t>
      </w:r>
      <w:r w:rsidRPr="00E235D2">
        <w:rPr>
          <w:color w:val="187B34"/>
          <w:sz w:val="22"/>
          <w:szCs w:val="22"/>
        </w:rPr>
        <w:t>1</w:t>
      </w:r>
      <w:r w:rsidRPr="00E235D2">
        <w:rPr>
          <w:color w:val="6E21BA"/>
          <w:sz w:val="22"/>
          <w:szCs w:val="22"/>
        </w:rPr>
        <w:t>,</w:t>
      </w:r>
      <w:r w:rsidRPr="00E235D2">
        <w:rPr>
          <w:color w:val="666666"/>
          <w:sz w:val="22"/>
          <w:szCs w:val="22"/>
        </w:rPr>
        <w:t xml:space="preserve"> </w:t>
      </w:r>
      <w:r w:rsidRPr="00E235D2">
        <w:rPr>
          <w:color w:val="6E21BA"/>
          <w:sz w:val="22"/>
          <w:szCs w:val="22"/>
        </w:rPr>
        <w:t>-</w:t>
      </w:r>
      <w:r w:rsidRPr="00E235D2">
        <w:rPr>
          <w:color w:val="187B34"/>
          <w:sz w:val="22"/>
          <w:szCs w:val="22"/>
        </w:rPr>
        <w:t>1</w:t>
      </w:r>
      <w:r w:rsidRPr="00E235D2">
        <w:rPr>
          <w:color w:val="666666"/>
          <w:sz w:val="22"/>
          <w:szCs w:val="22"/>
        </w:rPr>
        <w:t>)</w:t>
      </w:r>
    </w:p>
    <w:p w14:paraId="3E1817F5" w14:textId="77777777" w:rsidR="0024119B" w:rsidRPr="00E235D2" w:rsidRDefault="0024119B" w:rsidP="0024119B">
      <w:pPr>
        <w:spacing w:line="360" w:lineRule="auto"/>
        <w:rPr>
          <w:sz w:val="22"/>
          <w:szCs w:val="22"/>
        </w:rPr>
      </w:pPr>
    </w:p>
    <w:p w14:paraId="3D5BE879" w14:textId="77777777" w:rsidR="0024119B" w:rsidRPr="00E235D2" w:rsidRDefault="0024119B" w:rsidP="0024119B">
      <w:pPr>
        <w:spacing w:line="360" w:lineRule="auto"/>
        <w:rPr>
          <w:sz w:val="22"/>
          <w:szCs w:val="22"/>
        </w:rPr>
      </w:pPr>
      <w:r w:rsidRPr="00E235D2">
        <w:rPr>
          <w:color w:val="666666"/>
          <w:sz w:val="22"/>
          <w:szCs w:val="22"/>
        </w:rPr>
        <w:t>       </w:t>
      </w:r>
      <w:r w:rsidRPr="00E235D2">
        <w:rPr>
          <w:i/>
          <w:iCs/>
          <w:color w:val="6E21BA"/>
          <w:sz w:val="22"/>
          <w:szCs w:val="22"/>
        </w:rPr>
        <w:t># Map feature names → SHAP contributions</w:t>
      </w:r>
    </w:p>
    <w:p w14:paraId="09F234F7"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return</w:t>
      </w:r>
      <w:r w:rsidRPr="00E235D2">
        <w:rPr>
          <w:color w:val="666666"/>
          <w:sz w:val="22"/>
          <w:szCs w:val="22"/>
        </w:rPr>
        <w:t xml:space="preserve"> {</w:t>
      </w:r>
    </w:p>
    <w:p w14:paraId="2BE69464" w14:textId="77777777" w:rsidR="0024119B" w:rsidRPr="00E235D2" w:rsidRDefault="0024119B" w:rsidP="0024119B">
      <w:pPr>
        <w:spacing w:line="360" w:lineRule="auto"/>
        <w:rPr>
          <w:sz w:val="22"/>
          <w:szCs w:val="22"/>
        </w:rPr>
      </w:pPr>
      <w:r w:rsidRPr="00E235D2">
        <w:rPr>
          <w:color w:val="666666"/>
          <w:sz w:val="22"/>
          <w:szCs w:val="22"/>
        </w:rPr>
        <w:t>           col</w:t>
      </w:r>
      <w:r w:rsidRPr="00E235D2">
        <w:rPr>
          <w:color w:val="6E21BA"/>
          <w:sz w:val="22"/>
          <w:szCs w:val="22"/>
        </w:rPr>
        <w:t>:</w:t>
      </w:r>
      <w:r w:rsidRPr="00E235D2">
        <w:rPr>
          <w:color w:val="666666"/>
          <w:sz w:val="22"/>
          <w:szCs w:val="22"/>
        </w:rPr>
        <w:t xml:space="preserve"> </w:t>
      </w:r>
      <w:r w:rsidRPr="00E235D2">
        <w:rPr>
          <w:color w:val="6E21BA"/>
          <w:sz w:val="22"/>
          <w:szCs w:val="22"/>
        </w:rPr>
        <w:t>float</w:t>
      </w:r>
      <w:r w:rsidRPr="00E235D2">
        <w:rPr>
          <w:color w:val="666666"/>
          <w:sz w:val="22"/>
          <w:szCs w:val="22"/>
        </w:rPr>
        <w:t>(</w:t>
      </w:r>
      <w:r w:rsidRPr="00E235D2">
        <w:rPr>
          <w:color w:val="C45B1C"/>
          <w:sz w:val="22"/>
          <w:szCs w:val="22"/>
        </w:rPr>
        <w:t>round</w:t>
      </w:r>
      <w:r w:rsidRPr="00E235D2">
        <w:rPr>
          <w:color w:val="666666"/>
          <w:sz w:val="22"/>
          <w:szCs w:val="22"/>
        </w:rPr>
        <w:t>(val</w:t>
      </w:r>
      <w:r w:rsidRPr="00E235D2">
        <w:rPr>
          <w:color w:val="6E21BA"/>
          <w:sz w:val="22"/>
          <w:szCs w:val="22"/>
        </w:rPr>
        <w:t>,</w:t>
      </w:r>
      <w:r w:rsidRPr="00E235D2">
        <w:rPr>
          <w:color w:val="666666"/>
          <w:sz w:val="22"/>
          <w:szCs w:val="22"/>
        </w:rPr>
        <w:t xml:space="preserve"> </w:t>
      </w:r>
      <w:r w:rsidRPr="00E235D2">
        <w:rPr>
          <w:color w:val="187B34"/>
          <w:sz w:val="22"/>
          <w:szCs w:val="22"/>
        </w:rPr>
        <w:t>4</w:t>
      </w:r>
      <w:r w:rsidRPr="00E235D2">
        <w:rPr>
          <w:color w:val="666666"/>
          <w:sz w:val="22"/>
          <w:szCs w:val="22"/>
        </w:rPr>
        <w:t>))</w:t>
      </w:r>
    </w:p>
    <w:p w14:paraId="47D77DB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for</w:t>
      </w:r>
      <w:r w:rsidRPr="00E235D2">
        <w:rPr>
          <w:color w:val="666666"/>
          <w:sz w:val="22"/>
          <w:szCs w:val="22"/>
        </w:rPr>
        <w:t xml:space="preserve"> col</w:t>
      </w:r>
      <w:r w:rsidRPr="00E235D2">
        <w:rPr>
          <w:color w:val="6E21BA"/>
          <w:sz w:val="22"/>
          <w:szCs w:val="22"/>
        </w:rPr>
        <w:t>,</w:t>
      </w:r>
      <w:r w:rsidRPr="00E235D2">
        <w:rPr>
          <w:color w:val="666666"/>
          <w:sz w:val="22"/>
          <w:szCs w:val="22"/>
        </w:rPr>
        <w:t xml:space="preserve"> val </w:t>
      </w:r>
      <w:r w:rsidRPr="00E235D2">
        <w:rPr>
          <w:color w:val="6E21BA"/>
          <w:sz w:val="22"/>
          <w:szCs w:val="22"/>
        </w:rPr>
        <w:t>in</w:t>
      </w:r>
      <w:r w:rsidRPr="00E235D2">
        <w:rPr>
          <w:color w:val="666666"/>
          <w:sz w:val="22"/>
          <w:szCs w:val="22"/>
        </w:rPr>
        <w:t xml:space="preserve"> </w:t>
      </w:r>
      <w:r w:rsidRPr="00E235D2">
        <w:rPr>
          <w:color w:val="C45B1C"/>
          <w:sz w:val="22"/>
          <w:szCs w:val="22"/>
        </w:rPr>
        <w:t>zip</w:t>
      </w:r>
      <w:r w:rsidRPr="00E235D2">
        <w:rPr>
          <w:color w:val="666666"/>
          <w:sz w:val="22"/>
          <w:szCs w:val="22"/>
        </w:rPr>
        <w:t>(</w:t>
      </w:r>
      <w:r w:rsidRPr="00E235D2">
        <w:rPr>
          <w:color w:val="6E21BA"/>
          <w:sz w:val="22"/>
          <w:szCs w:val="22"/>
        </w:rPr>
        <w:t>self.feature_order,</w:t>
      </w:r>
      <w:r w:rsidRPr="00E235D2">
        <w:rPr>
          <w:color w:val="666666"/>
          <w:sz w:val="22"/>
          <w:szCs w:val="22"/>
        </w:rPr>
        <w:t xml:space="preserve"> arr[</w:t>
      </w:r>
      <w:r w:rsidRPr="00E235D2">
        <w:rPr>
          <w:color w:val="187B34"/>
          <w:sz w:val="22"/>
          <w:szCs w:val="22"/>
        </w:rPr>
        <w:t>0</w:t>
      </w:r>
      <w:r w:rsidRPr="00E235D2">
        <w:rPr>
          <w:color w:val="666666"/>
          <w:sz w:val="22"/>
          <w:szCs w:val="22"/>
        </w:rPr>
        <w:t>])</w:t>
      </w:r>
    </w:p>
    <w:p w14:paraId="30FDE670" w14:textId="77777777" w:rsidR="0024119B" w:rsidRDefault="0024119B" w:rsidP="0024119B">
      <w:pPr>
        <w:spacing w:line="360" w:lineRule="auto"/>
        <w:rPr>
          <w:color w:val="666666"/>
          <w:sz w:val="22"/>
          <w:szCs w:val="22"/>
        </w:rPr>
      </w:pPr>
      <w:r w:rsidRPr="00E235D2">
        <w:rPr>
          <w:color w:val="666666"/>
          <w:sz w:val="22"/>
          <w:szCs w:val="22"/>
        </w:rPr>
        <w:t>       }</w:t>
      </w:r>
    </w:p>
    <w:p w14:paraId="177E2930" w14:textId="77777777" w:rsidR="0024119B" w:rsidRDefault="0024119B" w:rsidP="0024119B">
      <w:pPr>
        <w:spacing w:line="360" w:lineRule="auto"/>
        <w:rPr>
          <w:color w:val="666666"/>
          <w:sz w:val="22"/>
          <w:szCs w:val="22"/>
        </w:rPr>
      </w:pPr>
    </w:p>
    <w:p w14:paraId="1280C897" w14:textId="1EBB05F7" w:rsidR="0024119B" w:rsidRPr="009D650C" w:rsidRDefault="0024119B" w:rsidP="009D650C">
      <w:pPr>
        <w:pStyle w:val="Heading5"/>
        <w:spacing w:line="360" w:lineRule="auto"/>
      </w:pPr>
      <w:r w:rsidRPr="0039503D">
        <w:t>Route</w:t>
      </w:r>
      <w:r>
        <w:t>s</w:t>
      </w:r>
    </w:p>
    <w:p w14:paraId="719BF25D" w14:textId="2932F453" w:rsidR="0024119B" w:rsidRPr="00E235D2" w:rsidRDefault="000F473E" w:rsidP="000F473E">
      <w:pPr>
        <w:pStyle w:val="Heading5"/>
        <w:spacing w:line="360" w:lineRule="auto"/>
        <w:rPr>
          <w:sz w:val="22"/>
          <w:szCs w:val="22"/>
        </w:rPr>
      </w:pPr>
      <w:r>
        <w:rPr>
          <w:sz w:val="22"/>
          <w:szCs w:val="22"/>
        </w:rPr>
        <w:t xml:space="preserve">1. </w:t>
      </w:r>
      <w:r w:rsidR="0024119B" w:rsidRPr="00E235D2">
        <w:rPr>
          <w:sz w:val="22"/>
          <w:szCs w:val="22"/>
        </w:rPr>
        <w:t>Route</w:t>
      </w:r>
      <w:r w:rsidR="0024119B">
        <w:rPr>
          <w:sz w:val="22"/>
          <w:szCs w:val="22"/>
        </w:rPr>
        <w:t xml:space="preserve"> “/loan_form_test”</w:t>
      </w:r>
    </w:p>
    <w:p w14:paraId="06ADCBC1" w14:textId="77777777" w:rsidR="0024119B" w:rsidRPr="00E235D2" w:rsidRDefault="0024119B" w:rsidP="0024119B">
      <w:pPr>
        <w:spacing w:line="360" w:lineRule="auto"/>
        <w:rPr>
          <w:sz w:val="22"/>
          <w:szCs w:val="22"/>
        </w:rPr>
      </w:pPr>
      <w:r w:rsidRPr="00E235D2">
        <w:rPr>
          <w:color w:val="C45B1C"/>
          <w:sz w:val="22"/>
          <w:szCs w:val="22"/>
        </w:rPr>
        <w:t>@app</w:t>
      </w:r>
      <w:r w:rsidRPr="00E235D2">
        <w:rPr>
          <w:color w:val="6E21BA"/>
          <w:sz w:val="22"/>
          <w:szCs w:val="22"/>
        </w:rPr>
        <w:t>.</w:t>
      </w:r>
      <w:r w:rsidRPr="00E235D2">
        <w:rPr>
          <w:color w:val="C45B1C"/>
          <w:sz w:val="22"/>
          <w:szCs w:val="22"/>
        </w:rPr>
        <w:t>post</w:t>
      </w:r>
      <w:r w:rsidRPr="00E235D2">
        <w:rPr>
          <w:color w:val="666666"/>
          <w:sz w:val="22"/>
          <w:szCs w:val="22"/>
        </w:rPr>
        <w:t>(</w:t>
      </w:r>
      <w:r w:rsidRPr="00E235D2">
        <w:rPr>
          <w:color w:val="187B34"/>
          <w:sz w:val="22"/>
          <w:szCs w:val="22"/>
        </w:rPr>
        <w:t>"/loan_form_test"</w:t>
      </w:r>
      <w:r w:rsidRPr="00E235D2">
        <w:rPr>
          <w:color w:val="666666"/>
          <w:sz w:val="22"/>
          <w:szCs w:val="22"/>
        </w:rPr>
        <w:t>)</w:t>
      </w:r>
    </w:p>
    <w:p w14:paraId="546E693A" w14:textId="77777777" w:rsidR="0024119B" w:rsidRPr="00E235D2" w:rsidRDefault="0024119B" w:rsidP="0024119B">
      <w:pPr>
        <w:spacing w:line="360" w:lineRule="auto"/>
        <w:rPr>
          <w:sz w:val="22"/>
          <w:szCs w:val="22"/>
        </w:rPr>
      </w:pPr>
      <w:r w:rsidRPr="00E235D2">
        <w:rPr>
          <w:color w:val="6E21BA"/>
          <w:sz w:val="22"/>
          <w:szCs w:val="22"/>
        </w:rPr>
        <w:t>def</w:t>
      </w:r>
      <w:r w:rsidRPr="00E235D2">
        <w:rPr>
          <w:color w:val="666666"/>
          <w:sz w:val="22"/>
          <w:szCs w:val="22"/>
        </w:rPr>
        <w:t xml:space="preserve"> </w:t>
      </w:r>
      <w:r w:rsidRPr="00E235D2">
        <w:rPr>
          <w:color w:val="C45B1C"/>
          <w:sz w:val="22"/>
          <w:szCs w:val="22"/>
        </w:rPr>
        <w:t>loan_form_test</w:t>
      </w:r>
      <w:r w:rsidRPr="00E235D2">
        <w:rPr>
          <w:i/>
          <w:iCs/>
          <w:color w:val="666666"/>
          <w:sz w:val="22"/>
          <w:szCs w:val="22"/>
        </w:rPr>
        <w:t>(request</w:t>
      </w:r>
      <w:r w:rsidRPr="00E235D2">
        <w:rPr>
          <w:i/>
          <w:iCs/>
          <w:color w:val="6E21BA"/>
          <w:sz w:val="22"/>
          <w:szCs w:val="22"/>
        </w:rPr>
        <w:t>:</w:t>
      </w:r>
      <w:r w:rsidRPr="00E235D2">
        <w:rPr>
          <w:i/>
          <w:iCs/>
          <w:color w:val="666666"/>
          <w:sz w:val="22"/>
          <w:szCs w:val="22"/>
        </w:rPr>
        <w:t xml:space="preserve"> Request</w:t>
      </w:r>
      <w:r w:rsidRPr="00E235D2">
        <w:rPr>
          <w:i/>
          <w:iCs/>
          <w:color w:val="6E21BA"/>
          <w:sz w:val="22"/>
          <w:szCs w:val="22"/>
        </w:rPr>
        <w:t>,</w:t>
      </w:r>
      <w:r w:rsidRPr="00E235D2">
        <w:rPr>
          <w:i/>
          <w:iCs/>
          <w:color w:val="666666"/>
          <w:sz w:val="22"/>
          <w:szCs w:val="22"/>
        </w:rPr>
        <w:t xml:space="preserve"> data</w:t>
      </w:r>
      <w:r w:rsidRPr="00E235D2">
        <w:rPr>
          <w:i/>
          <w:iCs/>
          <w:color w:val="6E21BA"/>
          <w:sz w:val="22"/>
          <w:szCs w:val="22"/>
        </w:rPr>
        <w:t>:</w:t>
      </w:r>
      <w:r w:rsidRPr="00E235D2">
        <w:rPr>
          <w:i/>
          <w:iCs/>
          <w:color w:val="666666"/>
          <w:sz w:val="22"/>
          <w:szCs w:val="22"/>
        </w:rPr>
        <w:t xml:space="preserve"> LoanApplication)</w:t>
      </w:r>
      <w:r w:rsidRPr="00E235D2">
        <w:rPr>
          <w:color w:val="666666"/>
          <w:sz w:val="22"/>
          <w:szCs w:val="22"/>
        </w:rPr>
        <w:t>:</w:t>
      </w:r>
    </w:p>
    <w:p w14:paraId="2AC7C62A" w14:textId="77777777" w:rsidR="0024119B" w:rsidRPr="00E235D2" w:rsidRDefault="0024119B" w:rsidP="0024119B">
      <w:pPr>
        <w:spacing w:line="360" w:lineRule="auto"/>
        <w:rPr>
          <w:sz w:val="22"/>
          <w:szCs w:val="22"/>
        </w:rPr>
      </w:pPr>
      <w:r w:rsidRPr="00E235D2">
        <w:rPr>
          <w:color w:val="666666"/>
          <w:sz w:val="22"/>
          <w:szCs w:val="22"/>
        </w:rPr>
        <w:t xml:space="preserve">   variant </w:t>
      </w:r>
      <w:r w:rsidRPr="00E235D2">
        <w:rPr>
          <w:color w:val="6E21BA"/>
          <w:sz w:val="22"/>
          <w:szCs w:val="22"/>
        </w:rPr>
        <w:t>=</w:t>
      </w:r>
      <w:r w:rsidRPr="00E235D2">
        <w:rPr>
          <w:color w:val="666666"/>
          <w:sz w:val="22"/>
          <w:szCs w:val="22"/>
        </w:rPr>
        <w:t xml:space="preserve"> request</w:t>
      </w:r>
      <w:r w:rsidRPr="00E235D2">
        <w:rPr>
          <w:color w:val="6E21BA"/>
          <w:sz w:val="22"/>
          <w:szCs w:val="22"/>
        </w:rPr>
        <w:t>.query_params.</w:t>
      </w:r>
      <w:r w:rsidRPr="00E235D2">
        <w:rPr>
          <w:color w:val="C45B1C"/>
          <w:sz w:val="22"/>
          <w:szCs w:val="22"/>
        </w:rPr>
        <w:t>get</w:t>
      </w:r>
      <w:r w:rsidRPr="00E235D2">
        <w:rPr>
          <w:color w:val="666666"/>
          <w:sz w:val="22"/>
          <w:szCs w:val="22"/>
        </w:rPr>
        <w:t>(</w:t>
      </w:r>
      <w:r w:rsidRPr="00E235D2">
        <w:rPr>
          <w:color w:val="187B34"/>
          <w:sz w:val="22"/>
          <w:szCs w:val="22"/>
        </w:rPr>
        <w:t>"variant"</w:t>
      </w:r>
      <w:r w:rsidRPr="00E235D2">
        <w:rPr>
          <w:color w:val="6E21BA"/>
          <w:sz w:val="22"/>
          <w:szCs w:val="22"/>
        </w:rPr>
        <w:t>,</w:t>
      </w:r>
      <w:r w:rsidRPr="00E235D2">
        <w:rPr>
          <w:color w:val="666666"/>
          <w:sz w:val="22"/>
          <w:szCs w:val="22"/>
        </w:rPr>
        <w:t xml:space="preserve"> </w:t>
      </w:r>
      <w:r w:rsidRPr="00E235D2">
        <w:rPr>
          <w:color w:val="187B34"/>
          <w:sz w:val="22"/>
          <w:szCs w:val="22"/>
        </w:rPr>
        <w:t>"xai"</w:t>
      </w:r>
      <w:r w:rsidRPr="00E235D2">
        <w:rPr>
          <w:color w:val="666666"/>
          <w:sz w:val="22"/>
          <w:szCs w:val="22"/>
        </w:rPr>
        <w:t>)</w:t>
      </w:r>
    </w:p>
    <w:p w14:paraId="4D0A08E8" w14:textId="77777777" w:rsidR="0024119B" w:rsidRPr="00E235D2" w:rsidRDefault="0024119B" w:rsidP="0024119B">
      <w:pPr>
        <w:spacing w:line="360" w:lineRule="auto"/>
        <w:rPr>
          <w:sz w:val="22"/>
          <w:szCs w:val="22"/>
        </w:rPr>
      </w:pPr>
      <w:r w:rsidRPr="00E235D2">
        <w:rPr>
          <w:color w:val="666666"/>
          <w:sz w:val="22"/>
          <w:szCs w:val="22"/>
        </w:rPr>
        <w:lastRenderedPageBreak/>
        <w:t>   </w:t>
      </w:r>
      <w:r w:rsidRPr="00E235D2">
        <w:rPr>
          <w:color w:val="6E21BA"/>
          <w:sz w:val="22"/>
          <w:szCs w:val="22"/>
        </w:rPr>
        <w:t>return</w:t>
      </w:r>
      <w:r w:rsidRPr="00E235D2">
        <w:rPr>
          <w:color w:val="666666"/>
          <w:sz w:val="22"/>
          <w:szCs w:val="22"/>
        </w:rPr>
        <w:t xml:space="preserve"> pipeline</w:t>
      </w:r>
      <w:r w:rsidRPr="00E235D2">
        <w:rPr>
          <w:color w:val="6E21BA"/>
          <w:sz w:val="22"/>
          <w:szCs w:val="22"/>
        </w:rPr>
        <w:t>.</w:t>
      </w:r>
      <w:r w:rsidRPr="00E235D2">
        <w:rPr>
          <w:color w:val="C45B1C"/>
          <w:sz w:val="22"/>
          <w:szCs w:val="22"/>
        </w:rPr>
        <w:t>run</w:t>
      </w:r>
      <w:r w:rsidRPr="00E235D2">
        <w:rPr>
          <w:color w:val="666666"/>
          <w:sz w:val="22"/>
          <w:szCs w:val="22"/>
        </w:rPr>
        <w:t>(data</w:t>
      </w:r>
      <w:r w:rsidRPr="00E235D2">
        <w:rPr>
          <w:color w:val="6E21BA"/>
          <w:sz w:val="22"/>
          <w:szCs w:val="22"/>
        </w:rPr>
        <w:t>.</w:t>
      </w:r>
      <w:r w:rsidRPr="00E235D2">
        <w:rPr>
          <w:color w:val="C45B1C"/>
          <w:sz w:val="22"/>
          <w:szCs w:val="22"/>
        </w:rPr>
        <w:t>dict</w:t>
      </w:r>
      <w:r w:rsidRPr="00E235D2">
        <w:rPr>
          <w:color w:val="666666"/>
          <w:sz w:val="22"/>
          <w:szCs w:val="22"/>
        </w:rPr>
        <w:t>()</w:t>
      </w:r>
      <w:r w:rsidRPr="00E235D2">
        <w:rPr>
          <w:color w:val="6E21BA"/>
          <w:sz w:val="22"/>
          <w:szCs w:val="22"/>
        </w:rPr>
        <w:t>,</w:t>
      </w:r>
      <w:r w:rsidRPr="00E235D2">
        <w:rPr>
          <w:color w:val="666666"/>
          <w:sz w:val="22"/>
          <w:szCs w:val="22"/>
        </w:rPr>
        <w:t xml:space="preserve"> variant)</w:t>
      </w:r>
    </w:p>
    <w:p w14:paraId="15048958" w14:textId="77777777" w:rsidR="0024119B" w:rsidRPr="00E235D2" w:rsidRDefault="0024119B" w:rsidP="0024119B">
      <w:pPr>
        <w:spacing w:line="360" w:lineRule="auto"/>
        <w:rPr>
          <w:sz w:val="22"/>
          <w:szCs w:val="22"/>
        </w:rPr>
      </w:pPr>
    </w:p>
    <w:p w14:paraId="6A15BF5F" w14:textId="77777777" w:rsidR="0024119B" w:rsidRPr="00E235D2" w:rsidRDefault="0024119B" w:rsidP="0024119B">
      <w:pPr>
        <w:pStyle w:val="Heading5"/>
        <w:spacing w:line="360" w:lineRule="auto"/>
        <w:rPr>
          <w:sz w:val="22"/>
          <w:szCs w:val="22"/>
        </w:rPr>
      </w:pPr>
      <w:r w:rsidRPr="00E235D2">
        <w:rPr>
          <w:sz w:val="22"/>
          <w:szCs w:val="22"/>
        </w:rPr>
        <w:t>Pipeline wiring</w:t>
      </w:r>
    </w:p>
    <w:p w14:paraId="5F5B8783"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loader </w:t>
      </w:r>
      <w:r w:rsidRPr="00E235D2">
        <w:rPr>
          <w:color w:val="6E21BA"/>
          <w:sz w:val="22"/>
          <w:szCs w:val="22"/>
        </w:rPr>
        <w:t>import</w:t>
      </w:r>
      <w:r w:rsidRPr="00E235D2">
        <w:rPr>
          <w:color w:val="666666"/>
          <w:sz w:val="22"/>
          <w:szCs w:val="22"/>
        </w:rPr>
        <w:t xml:space="preserve"> load_models</w:t>
      </w:r>
    </w:p>
    <w:p w14:paraId="556A8AEC"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feature_engineering </w:t>
      </w:r>
      <w:r w:rsidRPr="00E235D2">
        <w:rPr>
          <w:color w:val="6E21BA"/>
          <w:sz w:val="22"/>
          <w:szCs w:val="22"/>
        </w:rPr>
        <w:t>import</w:t>
      </w:r>
      <w:r w:rsidRPr="00E235D2">
        <w:rPr>
          <w:color w:val="666666"/>
          <w:sz w:val="22"/>
          <w:szCs w:val="22"/>
        </w:rPr>
        <w:t xml:space="preserve"> FeatureEngineer</w:t>
      </w:r>
    </w:p>
    <w:p w14:paraId="736073DF"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predictor </w:t>
      </w:r>
      <w:r w:rsidRPr="00E235D2">
        <w:rPr>
          <w:color w:val="6E21BA"/>
          <w:sz w:val="22"/>
          <w:szCs w:val="22"/>
        </w:rPr>
        <w:t>import</w:t>
      </w:r>
      <w:r w:rsidRPr="00E235D2">
        <w:rPr>
          <w:color w:val="666666"/>
          <w:sz w:val="22"/>
          <w:szCs w:val="22"/>
        </w:rPr>
        <w:t xml:space="preserve"> LoanPredictor</w:t>
      </w:r>
    </w:p>
    <w:p w14:paraId="564A20AE"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shap_explainer </w:t>
      </w:r>
      <w:r w:rsidRPr="00E235D2">
        <w:rPr>
          <w:color w:val="6E21BA"/>
          <w:sz w:val="22"/>
          <w:szCs w:val="22"/>
        </w:rPr>
        <w:t>import</w:t>
      </w:r>
      <w:r w:rsidRPr="00E235D2">
        <w:rPr>
          <w:color w:val="666666"/>
          <w:sz w:val="22"/>
          <w:szCs w:val="22"/>
        </w:rPr>
        <w:t xml:space="preserve"> ShapExplainer</w:t>
      </w:r>
    </w:p>
    <w:p w14:paraId="74D497FD"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loan_pipeline </w:t>
      </w:r>
      <w:r w:rsidRPr="00E235D2">
        <w:rPr>
          <w:color w:val="6E21BA"/>
          <w:sz w:val="22"/>
          <w:szCs w:val="22"/>
        </w:rPr>
        <w:t>import</w:t>
      </w:r>
      <w:r w:rsidRPr="00E235D2">
        <w:rPr>
          <w:color w:val="666666"/>
          <w:sz w:val="22"/>
          <w:szCs w:val="22"/>
        </w:rPr>
        <w:t xml:space="preserve"> LoanPipeline</w:t>
      </w:r>
    </w:p>
    <w:p w14:paraId="1AD7AA84"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services</w:t>
      </w:r>
      <w:r w:rsidRPr="00E235D2">
        <w:rPr>
          <w:color w:val="6E21BA"/>
          <w:sz w:val="22"/>
          <w:szCs w:val="22"/>
        </w:rPr>
        <w:t>.</w:t>
      </w:r>
      <w:r w:rsidRPr="00E235D2">
        <w:rPr>
          <w:color w:val="666666"/>
          <w:sz w:val="22"/>
          <w:szCs w:val="22"/>
        </w:rPr>
        <w:t xml:space="preserve">explanation_service </w:t>
      </w:r>
      <w:r w:rsidRPr="00E235D2">
        <w:rPr>
          <w:color w:val="6E21BA"/>
          <w:sz w:val="22"/>
          <w:szCs w:val="22"/>
        </w:rPr>
        <w:t>import</w:t>
      </w:r>
      <w:r w:rsidRPr="00E235D2">
        <w:rPr>
          <w:color w:val="666666"/>
          <w:sz w:val="22"/>
          <w:szCs w:val="22"/>
        </w:rPr>
        <w:t xml:space="preserve"> generate_human_explanation</w:t>
      </w:r>
    </w:p>
    <w:p w14:paraId="5EB5491E" w14:textId="77777777" w:rsidR="0024119B" w:rsidRPr="00E235D2" w:rsidRDefault="0024119B" w:rsidP="0024119B">
      <w:pPr>
        <w:spacing w:line="360" w:lineRule="auto"/>
        <w:rPr>
          <w:sz w:val="22"/>
          <w:szCs w:val="22"/>
        </w:rPr>
      </w:pPr>
    </w:p>
    <w:p w14:paraId="6BC2E275" w14:textId="77777777" w:rsidR="0024119B" w:rsidRPr="00E235D2" w:rsidRDefault="0024119B" w:rsidP="0024119B">
      <w:pPr>
        <w:spacing w:line="360" w:lineRule="auto"/>
        <w:rPr>
          <w:sz w:val="22"/>
          <w:szCs w:val="22"/>
        </w:rPr>
      </w:pPr>
      <w:r w:rsidRPr="00E235D2">
        <w:rPr>
          <w:color w:val="666666"/>
          <w:sz w:val="22"/>
          <w:szCs w:val="22"/>
        </w:rPr>
        <w:t>model</w:t>
      </w:r>
      <w:r w:rsidRPr="00E235D2">
        <w:rPr>
          <w:color w:val="6E21BA"/>
          <w:sz w:val="22"/>
          <w:szCs w:val="22"/>
        </w:rPr>
        <w:t>,</w:t>
      </w:r>
      <w:r w:rsidRPr="00E235D2">
        <w:rPr>
          <w:color w:val="666666"/>
          <w:sz w:val="22"/>
          <w:szCs w:val="22"/>
        </w:rPr>
        <w:t xml:space="preserve"> scaler</w:t>
      </w:r>
      <w:r w:rsidRPr="00E235D2">
        <w:rPr>
          <w:color w:val="6E21BA"/>
          <w:sz w:val="22"/>
          <w:szCs w:val="22"/>
        </w:rPr>
        <w:t>,</w:t>
      </w:r>
      <w:r w:rsidRPr="00E235D2">
        <w:rPr>
          <w:color w:val="666666"/>
          <w:sz w:val="22"/>
          <w:szCs w:val="22"/>
        </w:rPr>
        <w:t xml:space="preserve"> explainer </w:t>
      </w:r>
      <w:r w:rsidRPr="00E235D2">
        <w:rPr>
          <w:color w:val="6E21BA"/>
          <w:sz w:val="22"/>
          <w:szCs w:val="22"/>
        </w:rPr>
        <w:t>=</w:t>
      </w:r>
      <w:r w:rsidRPr="00E235D2">
        <w:rPr>
          <w:color w:val="666666"/>
          <w:sz w:val="22"/>
          <w:szCs w:val="22"/>
        </w:rPr>
        <w:t xml:space="preserve"> </w:t>
      </w:r>
      <w:r w:rsidRPr="00E235D2">
        <w:rPr>
          <w:color w:val="C45B1C"/>
          <w:sz w:val="22"/>
          <w:szCs w:val="22"/>
        </w:rPr>
        <w:t>load_models</w:t>
      </w:r>
      <w:r w:rsidRPr="00E235D2">
        <w:rPr>
          <w:color w:val="666666"/>
          <w:sz w:val="22"/>
          <w:szCs w:val="22"/>
        </w:rPr>
        <w:t>()</w:t>
      </w:r>
    </w:p>
    <w:p w14:paraId="2E768530" w14:textId="77777777" w:rsidR="0024119B" w:rsidRPr="00E235D2" w:rsidRDefault="0024119B" w:rsidP="0024119B">
      <w:pPr>
        <w:spacing w:line="360" w:lineRule="auto"/>
        <w:rPr>
          <w:sz w:val="22"/>
          <w:szCs w:val="22"/>
        </w:rPr>
      </w:pPr>
    </w:p>
    <w:p w14:paraId="13E03E75" w14:textId="77777777" w:rsidR="0024119B" w:rsidRPr="00E235D2" w:rsidRDefault="0024119B" w:rsidP="0024119B">
      <w:pPr>
        <w:spacing w:line="360" w:lineRule="auto"/>
        <w:rPr>
          <w:sz w:val="22"/>
          <w:szCs w:val="22"/>
        </w:rPr>
      </w:pPr>
      <w:r w:rsidRPr="00E235D2">
        <w:rPr>
          <w:color w:val="666666"/>
          <w:sz w:val="22"/>
          <w:szCs w:val="22"/>
        </w:rPr>
        <w:t xml:space="preserve">feature_order </w:t>
      </w:r>
      <w:r w:rsidRPr="00E235D2">
        <w:rPr>
          <w:color w:val="6E21BA"/>
          <w:sz w:val="22"/>
          <w:szCs w:val="22"/>
        </w:rPr>
        <w:t>=</w:t>
      </w:r>
      <w:r w:rsidRPr="00E235D2">
        <w:rPr>
          <w:color w:val="666666"/>
          <w:sz w:val="22"/>
          <w:szCs w:val="22"/>
        </w:rPr>
        <w:t xml:space="preserve"> [</w:t>
      </w:r>
    </w:p>
    <w:p w14:paraId="1CC8D4F0"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no_of_dependents"</w:t>
      </w:r>
      <w:r w:rsidRPr="00E235D2">
        <w:rPr>
          <w:color w:val="6E21BA"/>
          <w:sz w:val="22"/>
          <w:szCs w:val="22"/>
        </w:rPr>
        <w:t>,</w:t>
      </w:r>
      <w:r w:rsidRPr="00E235D2">
        <w:rPr>
          <w:color w:val="187B34"/>
          <w:sz w:val="22"/>
          <w:szCs w:val="22"/>
        </w:rPr>
        <w:t>"education"</w:t>
      </w:r>
      <w:r w:rsidRPr="00E235D2">
        <w:rPr>
          <w:color w:val="6E21BA"/>
          <w:sz w:val="22"/>
          <w:szCs w:val="22"/>
        </w:rPr>
        <w:t>,</w:t>
      </w:r>
      <w:r w:rsidRPr="00E235D2">
        <w:rPr>
          <w:color w:val="187B34"/>
          <w:sz w:val="22"/>
          <w:szCs w:val="22"/>
        </w:rPr>
        <w:t>"self_employed"</w:t>
      </w:r>
      <w:r w:rsidRPr="00E235D2">
        <w:rPr>
          <w:color w:val="6E21BA"/>
          <w:sz w:val="22"/>
          <w:szCs w:val="22"/>
        </w:rPr>
        <w:t>,</w:t>
      </w:r>
      <w:r w:rsidRPr="00E235D2">
        <w:rPr>
          <w:color w:val="187B34"/>
          <w:sz w:val="22"/>
          <w:szCs w:val="22"/>
        </w:rPr>
        <w:t>"income_annum"</w:t>
      </w:r>
      <w:r w:rsidRPr="00E235D2">
        <w:rPr>
          <w:color w:val="6E21BA"/>
          <w:sz w:val="22"/>
          <w:szCs w:val="22"/>
        </w:rPr>
        <w:t>,</w:t>
      </w:r>
      <w:r w:rsidRPr="00E235D2">
        <w:rPr>
          <w:color w:val="187B34"/>
          <w:sz w:val="22"/>
          <w:szCs w:val="22"/>
        </w:rPr>
        <w:t>"loan_amount"</w:t>
      </w:r>
      <w:r w:rsidRPr="00E235D2">
        <w:rPr>
          <w:color w:val="6E21BA"/>
          <w:sz w:val="22"/>
          <w:szCs w:val="22"/>
        </w:rPr>
        <w:t>,</w:t>
      </w:r>
    </w:p>
    <w:p w14:paraId="5F9DCB2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loan_term"</w:t>
      </w:r>
      <w:r w:rsidRPr="00E235D2">
        <w:rPr>
          <w:color w:val="6E21BA"/>
          <w:sz w:val="22"/>
          <w:szCs w:val="22"/>
        </w:rPr>
        <w:t>,</w:t>
      </w:r>
      <w:r w:rsidRPr="00E235D2">
        <w:rPr>
          <w:color w:val="187B34"/>
          <w:sz w:val="22"/>
          <w:szCs w:val="22"/>
        </w:rPr>
        <w:t>"cibil_score"</w:t>
      </w:r>
      <w:r w:rsidRPr="00E235D2">
        <w:rPr>
          <w:color w:val="6E21BA"/>
          <w:sz w:val="22"/>
          <w:szCs w:val="22"/>
        </w:rPr>
        <w:t>,</w:t>
      </w:r>
      <w:r w:rsidRPr="00E235D2">
        <w:rPr>
          <w:color w:val="187B34"/>
          <w:sz w:val="22"/>
          <w:szCs w:val="22"/>
        </w:rPr>
        <w:t>"residential_assets_value"</w:t>
      </w:r>
      <w:r w:rsidRPr="00E235D2">
        <w:rPr>
          <w:color w:val="6E21BA"/>
          <w:sz w:val="22"/>
          <w:szCs w:val="22"/>
        </w:rPr>
        <w:t>,</w:t>
      </w:r>
      <w:r w:rsidRPr="00E235D2">
        <w:rPr>
          <w:color w:val="187B34"/>
          <w:sz w:val="22"/>
          <w:szCs w:val="22"/>
        </w:rPr>
        <w:t>"commercial_assets_value"</w:t>
      </w:r>
      <w:r w:rsidRPr="00E235D2">
        <w:rPr>
          <w:color w:val="6E21BA"/>
          <w:sz w:val="22"/>
          <w:szCs w:val="22"/>
        </w:rPr>
        <w:t>,</w:t>
      </w:r>
    </w:p>
    <w:p w14:paraId="4386D049"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luxury_assets_value"</w:t>
      </w:r>
      <w:r w:rsidRPr="00E235D2">
        <w:rPr>
          <w:color w:val="6E21BA"/>
          <w:sz w:val="22"/>
          <w:szCs w:val="22"/>
        </w:rPr>
        <w:t>,</w:t>
      </w:r>
      <w:r w:rsidRPr="00E235D2">
        <w:rPr>
          <w:color w:val="187B34"/>
          <w:sz w:val="22"/>
          <w:szCs w:val="22"/>
        </w:rPr>
        <w:t>"bank_asset_value"</w:t>
      </w:r>
      <w:r w:rsidRPr="00E235D2">
        <w:rPr>
          <w:color w:val="6E21BA"/>
          <w:sz w:val="22"/>
          <w:szCs w:val="22"/>
        </w:rPr>
        <w:t>,</w:t>
      </w:r>
      <w:r w:rsidRPr="00E235D2">
        <w:rPr>
          <w:color w:val="187B34"/>
          <w:sz w:val="22"/>
          <w:szCs w:val="22"/>
        </w:rPr>
        <w:t>"has_residential_assets_value"</w:t>
      </w:r>
      <w:r w:rsidRPr="00E235D2">
        <w:rPr>
          <w:color w:val="6E21BA"/>
          <w:sz w:val="22"/>
          <w:szCs w:val="22"/>
        </w:rPr>
        <w:t>,</w:t>
      </w:r>
    </w:p>
    <w:p w14:paraId="25F160CE"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has_commercial_assets_value"</w:t>
      </w:r>
      <w:r w:rsidRPr="00E235D2">
        <w:rPr>
          <w:color w:val="6E21BA"/>
          <w:sz w:val="22"/>
          <w:szCs w:val="22"/>
        </w:rPr>
        <w:t>,</w:t>
      </w:r>
      <w:r w:rsidRPr="00E235D2">
        <w:rPr>
          <w:color w:val="187B34"/>
          <w:sz w:val="22"/>
          <w:szCs w:val="22"/>
        </w:rPr>
        <w:t>"has_luxury_assets_value"</w:t>
      </w:r>
      <w:r w:rsidRPr="00E235D2">
        <w:rPr>
          <w:color w:val="6E21BA"/>
          <w:sz w:val="22"/>
          <w:szCs w:val="22"/>
        </w:rPr>
        <w:t>,</w:t>
      </w:r>
      <w:r w:rsidRPr="00E235D2">
        <w:rPr>
          <w:color w:val="187B34"/>
          <w:sz w:val="22"/>
          <w:szCs w:val="22"/>
        </w:rPr>
        <w:t>"has_bank_asset_value"</w:t>
      </w:r>
      <w:r w:rsidRPr="00E235D2">
        <w:rPr>
          <w:color w:val="6E21BA"/>
          <w:sz w:val="22"/>
          <w:szCs w:val="22"/>
        </w:rPr>
        <w:t>,</w:t>
      </w:r>
    </w:p>
    <w:p w14:paraId="381B81F9"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income_annum_log"</w:t>
      </w:r>
      <w:r w:rsidRPr="00E235D2">
        <w:rPr>
          <w:color w:val="6E21BA"/>
          <w:sz w:val="22"/>
          <w:szCs w:val="22"/>
        </w:rPr>
        <w:t>,</w:t>
      </w:r>
      <w:r w:rsidRPr="00E235D2">
        <w:rPr>
          <w:color w:val="187B34"/>
          <w:sz w:val="22"/>
          <w:szCs w:val="22"/>
        </w:rPr>
        <w:t>"loan_amount_log"</w:t>
      </w:r>
      <w:r w:rsidRPr="00E235D2">
        <w:rPr>
          <w:color w:val="6E21BA"/>
          <w:sz w:val="22"/>
          <w:szCs w:val="22"/>
        </w:rPr>
        <w:t>,</w:t>
      </w:r>
      <w:r w:rsidRPr="00E235D2">
        <w:rPr>
          <w:color w:val="187B34"/>
          <w:sz w:val="22"/>
          <w:szCs w:val="22"/>
        </w:rPr>
        <w:t>"residential_assets_value_log"</w:t>
      </w:r>
      <w:r w:rsidRPr="00E235D2">
        <w:rPr>
          <w:color w:val="6E21BA"/>
          <w:sz w:val="22"/>
          <w:szCs w:val="22"/>
        </w:rPr>
        <w:t>,</w:t>
      </w:r>
    </w:p>
    <w:p w14:paraId="1255FDB5"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commercial_assets_value_log"</w:t>
      </w:r>
      <w:r w:rsidRPr="00E235D2">
        <w:rPr>
          <w:color w:val="6E21BA"/>
          <w:sz w:val="22"/>
          <w:szCs w:val="22"/>
        </w:rPr>
        <w:t>,</w:t>
      </w:r>
      <w:r w:rsidRPr="00E235D2">
        <w:rPr>
          <w:color w:val="187B34"/>
          <w:sz w:val="22"/>
          <w:szCs w:val="22"/>
        </w:rPr>
        <w:t>"luxury_assets_value_log"</w:t>
      </w:r>
      <w:r w:rsidRPr="00E235D2">
        <w:rPr>
          <w:color w:val="6E21BA"/>
          <w:sz w:val="22"/>
          <w:szCs w:val="22"/>
        </w:rPr>
        <w:t>,</w:t>
      </w:r>
      <w:r w:rsidRPr="00E235D2">
        <w:rPr>
          <w:color w:val="187B34"/>
          <w:sz w:val="22"/>
          <w:szCs w:val="22"/>
        </w:rPr>
        <w:t>"bank_asset_value_log"</w:t>
      </w:r>
      <w:r w:rsidRPr="00E235D2">
        <w:rPr>
          <w:color w:val="6E21BA"/>
          <w:sz w:val="22"/>
          <w:szCs w:val="22"/>
        </w:rPr>
        <w:t>,</w:t>
      </w:r>
    </w:p>
    <w:p w14:paraId="07F2D0D7"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debt_to_income_ratio"</w:t>
      </w:r>
      <w:r w:rsidRPr="00E235D2">
        <w:rPr>
          <w:color w:val="6E21BA"/>
          <w:sz w:val="22"/>
          <w:szCs w:val="22"/>
        </w:rPr>
        <w:t>,</w:t>
      </w:r>
      <w:r w:rsidRPr="00E235D2">
        <w:rPr>
          <w:color w:val="187B34"/>
          <w:sz w:val="22"/>
          <w:szCs w:val="22"/>
        </w:rPr>
        <w:t>"total_asset_value"</w:t>
      </w:r>
      <w:r w:rsidRPr="00E235D2">
        <w:rPr>
          <w:color w:val="6E21BA"/>
          <w:sz w:val="22"/>
          <w:szCs w:val="22"/>
        </w:rPr>
        <w:t>,</w:t>
      </w:r>
      <w:r w:rsidRPr="00E235D2">
        <w:rPr>
          <w:color w:val="187B34"/>
          <w:sz w:val="22"/>
          <w:szCs w:val="22"/>
        </w:rPr>
        <w:t>"loan_to_asset_ratio"</w:t>
      </w:r>
      <w:r w:rsidRPr="00E235D2">
        <w:rPr>
          <w:color w:val="6E21BA"/>
          <w:sz w:val="22"/>
          <w:szCs w:val="22"/>
        </w:rPr>
        <w:t>,</w:t>
      </w:r>
    </w:p>
    <w:p w14:paraId="0942718B"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cibil_category_encoded"</w:t>
      </w:r>
      <w:r w:rsidRPr="00E235D2">
        <w:rPr>
          <w:color w:val="6E21BA"/>
          <w:sz w:val="22"/>
          <w:szCs w:val="22"/>
        </w:rPr>
        <w:t>,</w:t>
      </w:r>
    </w:p>
    <w:p w14:paraId="550AA621" w14:textId="77777777" w:rsidR="0024119B" w:rsidRPr="00E235D2" w:rsidRDefault="0024119B" w:rsidP="0024119B">
      <w:pPr>
        <w:spacing w:line="360" w:lineRule="auto"/>
        <w:rPr>
          <w:sz w:val="22"/>
          <w:szCs w:val="22"/>
        </w:rPr>
      </w:pPr>
      <w:r w:rsidRPr="00E235D2">
        <w:rPr>
          <w:color w:val="666666"/>
          <w:sz w:val="22"/>
          <w:szCs w:val="22"/>
        </w:rPr>
        <w:t>]</w:t>
      </w:r>
    </w:p>
    <w:p w14:paraId="14942884" w14:textId="77777777" w:rsidR="0024119B" w:rsidRPr="00E235D2" w:rsidRDefault="0024119B" w:rsidP="0024119B">
      <w:pPr>
        <w:spacing w:line="360" w:lineRule="auto"/>
        <w:rPr>
          <w:sz w:val="22"/>
          <w:szCs w:val="22"/>
        </w:rPr>
      </w:pPr>
    </w:p>
    <w:p w14:paraId="12E31258" w14:textId="77777777" w:rsidR="0024119B" w:rsidRPr="00E235D2" w:rsidRDefault="0024119B" w:rsidP="0024119B">
      <w:pPr>
        <w:spacing w:line="360" w:lineRule="auto"/>
        <w:rPr>
          <w:sz w:val="22"/>
          <w:szCs w:val="22"/>
        </w:rPr>
      </w:pPr>
      <w:r w:rsidRPr="00E235D2">
        <w:rPr>
          <w:color w:val="666666"/>
          <w:sz w:val="22"/>
          <w:szCs w:val="22"/>
        </w:rPr>
        <w:t xml:space="preserve">engineer </w:t>
      </w:r>
      <w:r w:rsidRPr="00E235D2">
        <w:rPr>
          <w:color w:val="6E21BA"/>
          <w:sz w:val="22"/>
          <w:szCs w:val="22"/>
        </w:rPr>
        <w:t>=</w:t>
      </w:r>
      <w:r w:rsidRPr="00E235D2">
        <w:rPr>
          <w:color w:val="666666"/>
          <w:sz w:val="22"/>
          <w:szCs w:val="22"/>
        </w:rPr>
        <w:t xml:space="preserve"> </w:t>
      </w:r>
      <w:r w:rsidRPr="00E235D2">
        <w:rPr>
          <w:color w:val="C45B1C"/>
          <w:sz w:val="22"/>
          <w:szCs w:val="22"/>
        </w:rPr>
        <w:t>FeatureEngineer</w:t>
      </w:r>
      <w:r w:rsidRPr="00E235D2">
        <w:rPr>
          <w:color w:val="666666"/>
          <w:sz w:val="22"/>
          <w:szCs w:val="22"/>
        </w:rPr>
        <w:t>()</w:t>
      </w:r>
    </w:p>
    <w:p w14:paraId="2C436AE6" w14:textId="77777777" w:rsidR="0024119B" w:rsidRPr="00E235D2" w:rsidRDefault="0024119B" w:rsidP="0024119B">
      <w:pPr>
        <w:spacing w:line="360" w:lineRule="auto"/>
        <w:rPr>
          <w:sz w:val="22"/>
          <w:szCs w:val="22"/>
        </w:rPr>
      </w:pPr>
      <w:r w:rsidRPr="00E235D2">
        <w:rPr>
          <w:color w:val="666666"/>
          <w:sz w:val="22"/>
          <w:szCs w:val="22"/>
        </w:rPr>
        <w:t xml:space="preserve">predictor </w:t>
      </w:r>
      <w:r w:rsidRPr="00E235D2">
        <w:rPr>
          <w:color w:val="6E21BA"/>
          <w:sz w:val="22"/>
          <w:szCs w:val="22"/>
        </w:rPr>
        <w:t>=</w:t>
      </w:r>
      <w:r w:rsidRPr="00E235D2">
        <w:rPr>
          <w:color w:val="666666"/>
          <w:sz w:val="22"/>
          <w:szCs w:val="22"/>
        </w:rPr>
        <w:t xml:space="preserve"> </w:t>
      </w:r>
      <w:r w:rsidRPr="00E235D2">
        <w:rPr>
          <w:color w:val="C45B1C"/>
          <w:sz w:val="22"/>
          <w:szCs w:val="22"/>
        </w:rPr>
        <w:t>LoanPredictor</w:t>
      </w:r>
      <w:r w:rsidRPr="00E235D2">
        <w:rPr>
          <w:color w:val="666666"/>
          <w:sz w:val="22"/>
          <w:szCs w:val="22"/>
        </w:rPr>
        <w:t>(model</w:t>
      </w:r>
      <w:r w:rsidRPr="00E235D2">
        <w:rPr>
          <w:color w:val="6E21BA"/>
          <w:sz w:val="22"/>
          <w:szCs w:val="22"/>
        </w:rPr>
        <w:t>,</w:t>
      </w:r>
      <w:r w:rsidRPr="00E235D2">
        <w:rPr>
          <w:color w:val="666666"/>
          <w:sz w:val="22"/>
          <w:szCs w:val="22"/>
        </w:rPr>
        <w:t xml:space="preserve"> scaler</w:t>
      </w:r>
      <w:r w:rsidRPr="00E235D2">
        <w:rPr>
          <w:color w:val="6E21BA"/>
          <w:sz w:val="22"/>
          <w:szCs w:val="22"/>
        </w:rPr>
        <w:t>,</w:t>
      </w:r>
      <w:r w:rsidRPr="00E235D2">
        <w:rPr>
          <w:color w:val="666666"/>
          <w:sz w:val="22"/>
          <w:szCs w:val="22"/>
        </w:rPr>
        <w:t xml:space="preserve"> feature_order)</w:t>
      </w:r>
    </w:p>
    <w:p w14:paraId="3168C47C" w14:textId="77777777" w:rsidR="0024119B" w:rsidRPr="00E235D2" w:rsidRDefault="0024119B" w:rsidP="0024119B">
      <w:pPr>
        <w:spacing w:line="360" w:lineRule="auto"/>
        <w:rPr>
          <w:sz w:val="22"/>
          <w:szCs w:val="22"/>
        </w:rPr>
      </w:pPr>
      <w:r w:rsidRPr="00E235D2">
        <w:rPr>
          <w:color w:val="666666"/>
          <w:sz w:val="22"/>
          <w:szCs w:val="22"/>
        </w:rPr>
        <w:t xml:space="preserve">shap </w:t>
      </w:r>
      <w:r w:rsidRPr="00E235D2">
        <w:rPr>
          <w:color w:val="6E21BA"/>
          <w:sz w:val="22"/>
          <w:szCs w:val="22"/>
        </w:rPr>
        <w:t>=</w:t>
      </w:r>
      <w:r w:rsidRPr="00E235D2">
        <w:rPr>
          <w:color w:val="666666"/>
          <w:sz w:val="22"/>
          <w:szCs w:val="22"/>
        </w:rPr>
        <w:t xml:space="preserve"> </w:t>
      </w:r>
      <w:r w:rsidRPr="00E235D2">
        <w:rPr>
          <w:color w:val="C45B1C"/>
          <w:sz w:val="22"/>
          <w:szCs w:val="22"/>
        </w:rPr>
        <w:t>ShapExplainer</w:t>
      </w:r>
      <w:r w:rsidRPr="00E235D2">
        <w:rPr>
          <w:color w:val="666666"/>
          <w:sz w:val="22"/>
          <w:szCs w:val="22"/>
        </w:rPr>
        <w:t>(explainer</w:t>
      </w:r>
      <w:r w:rsidRPr="00E235D2">
        <w:rPr>
          <w:color w:val="6E21BA"/>
          <w:sz w:val="22"/>
          <w:szCs w:val="22"/>
        </w:rPr>
        <w:t>,</w:t>
      </w:r>
      <w:r w:rsidRPr="00E235D2">
        <w:rPr>
          <w:color w:val="666666"/>
          <w:sz w:val="22"/>
          <w:szCs w:val="22"/>
        </w:rPr>
        <w:t xml:space="preserve"> feature_order)</w:t>
      </w:r>
    </w:p>
    <w:p w14:paraId="1B46951A" w14:textId="77777777" w:rsidR="0024119B" w:rsidRPr="00E235D2" w:rsidRDefault="0024119B" w:rsidP="0024119B">
      <w:pPr>
        <w:pBdr>
          <w:bottom w:val="single" w:sz="6" w:space="1" w:color="auto"/>
        </w:pBdr>
        <w:spacing w:line="360" w:lineRule="auto"/>
        <w:rPr>
          <w:sz w:val="22"/>
          <w:szCs w:val="22"/>
        </w:rPr>
      </w:pPr>
      <w:r w:rsidRPr="00E235D2">
        <w:rPr>
          <w:color w:val="666666"/>
          <w:sz w:val="22"/>
          <w:szCs w:val="22"/>
        </w:rPr>
        <w:t xml:space="preserve">pipeline </w:t>
      </w:r>
      <w:r w:rsidRPr="00E235D2">
        <w:rPr>
          <w:color w:val="6E21BA"/>
          <w:sz w:val="22"/>
          <w:szCs w:val="22"/>
        </w:rPr>
        <w:t>=</w:t>
      </w:r>
      <w:r w:rsidRPr="00E235D2">
        <w:rPr>
          <w:color w:val="666666"/>
          <w:sz w:val="22"/>
          <w:szCs w:val="22"/>
        </w:rPr>
        <w:t xml:space="preserve"> </w:t>
      </w:r>
      <w:r w:rsidRPr="00E235D2">
        <w:rPr>
          <w:color w:val="C45B1C"/>
          <w:sz w:val="22"/>
          <w:szCs w:val="22"/>
        </w:rPr>
        <w:t>LoanPipeline</w:t>
      </w:r>
      <w:r w:rsidRPr="00E235D2">
        <w:rPr>
          <w:color w:val="666666"/>
          <w:sz w:val="22"/>
          <w:szCs w:val="22"/>
        </w:rPr>
        <w:t>(engineer</w:t>
      </w:r>
      <w:r w:rsidRPr="00E235D2">
        <w:rPr>
          <w:color w:val="6E21BA"/>
          <w:sz w:val="22"/>
          <w:szCs w:val="22"/>
        </w:rPr>
        <w:t>,</w:t>
      </w:r>
      <w:r w:rsidRPr="00E235D2">
        <w:rPr>
          <w:color w:val="666666"/>
          <w:sz w:val="22"/>
          <w:szCs w:val="22"/>
        </w:rPr>
        <w:t xml:space="preserve"> predictor</w:t>
      </w:r>
      <w:r w:rsidRPr="00E235D2">
        <w:rPr>
          <w:color w:val="6E21BA"/>
          <w:sz w:val="22"/>
          <w:szCs w:val="22"/>
        </w:rPr>
        <w:t>,</w:t>
      </w:r>
      <w:r w:rsidRPr="00E235D2">
        <w:rPr>
          <w:color w:val="666666"/>
          <w:sz w:val="22"/>
          <w:szCs w:val="22"/>
        </w:rPr>
        <w:t xml:space="preserve"> shap</w:t>
      </w:r>
      <w:r w:rsidRPr="00E235D2">
        <w:rPr>
          <w:color w:val="6E21BA"/>
          <w:sz w:val="22"/>
          <w:szCs w:val="22"/>
        </w:rPr>
        <w:t>,</w:t>
      </w:r>
      <w:r w:rsidRPr="00E235D2">
        <w:rPr>
          <w:color w:val="666666"/>
          <w:sz w:val="22"/>
          <w:szCs w:val="22"/>
        </w:rPr>
        <w:t xml:space="preserve"> generate_human_explanation)</w:t>
      </w:r>
    </w:p>
    <w:p w14:paraId="7DD2C7EE" w14:textId="77777777" w:rsidR="0024119B" w:rsidRDefault="0024119B" w:rsidP="0024119B">
      <w:pPr>
        <w:rPr>
          <w:lang w:val="en-US"/>
        </w:rPr>
      </w:pPr>
    </w:p>
    <w:p w14:paraId="1A4CEC3A" w14:textId="691538AA" w:rsidR="0024119B" w:rsidRPr="00344ADB" w:rsidRDefault="00344ADB" w:rsidP="00344ADB">
      <w:pPr>
        <w:pStyle w:val="Heading4"/>
        <w:spacing w:line="360" w:lineRule="auto"/>
        <w:rPr>
          <w:i w:val="0"/>
          <w:iCs w:val="0"/>
          <w:sz w:val="22"/>
          <w:szCs w:val="22"/>
        </w:rPr>
      </w:pPr>
      <w:r>
        <w:rPr>
          <w:i w:val="0"/>
          <w:iCs w:val="0"/>
          <w:sz w:val="22"/>
          <w:szCs w:val="22"/>
        </w:rPr>
        <w:t xml:space="preserve">2. </w:t>
      </w:r>
      <w:r w:rsidR="0024119B" w:rsidRPr="00344ADB">
        <w:rPr>
          <w:i w:val="0"/>
          <w:iCs w:val="0"/>
          <w:sz w:val="22"/>
          <w:szCs w:val="22"/>
        </w:rPr>
        <w:t>Route:- / - health check route</w:t>
      </w:r>
    </w:p>
    <w:p w14:paraId="140F1CCD" w14:textId="77777777" w:rsidR="0024119B" w:rsidRPr="00A373CF" w:rsidRDefault="0024119B" w:rsidP="0024119B">
      <w:r w:rsidRPr="00A373CF">
        <w:t>@app</w:t>
      </w:r>
      <w:r w:rsidRPr="00A373CF">
        <w:rPr>
          <w:color w:val="6E21BA"/>
        </w:rPr>
        <w:t>.</w:t>
      </w:r>
      <w:r w:rsidRPr="00A373CF">
        <w:t>get</w:t>
      </w:r>
      <w:r w:rsidRPr="00A373CF">
        <w:rPr>
          <w:color w:val="666666"/>
        </w:rPr>
        <w:t>(</w:t>
      </w:r>
      <w:r w:rsidRPr="00A373CF">
        <w:rPr>
          <w:color w:val="187B34"/>
        </w:rPr>
        <w:t>"/"</w:t>
      </w:r>
      <w:r w:rsidRPr="00A373CF">
        <w:rPr>
          <w:color w:val="666666"/>
        </w:rPr>
        <w:t>)</w:t>
      </w:r>
    </w:p>
    <w:p w14:paraId="22D0B300" w14:textId="77777777" w:rsidR="0024119B" w:rsidRPr="00A373CF" w:rsidRDefault="0024119B" w:rsidP="0024119B">
      <w:r w:rsidRPr="00A373CF">
        <w:rPr>
          <w:color w:val="6E21BA"/>
        </w:rPr>
        <w:t>def</w:t>
      </w:r>
      <w:r w:rsidRPr="00A373CF">
        <w:rPr>
          <w:color w:val="666666"/>
        </w:rPr>
        <w:t xml:space="preserve"> </w:t>
      </w:r>
      <w:r w:rsidRPr="00A373CF">
        <w:t>root</w:t>
      </w:r>
      <w:r w:rsidRPr="00A373CF">
        <w:rPr>
          <w:i/>
          <w:iCs/>
          <w:color w:val="666666"/>
        </w:rPr>
        <w:t>()</w:t>
      </w:r>
      <w:r w:rsidRPr="00A373CF">
        <w:rPr>
          <w:color w:val="666666"/>
        </w:rPr>
        <w:t>:</w:t>
      </w:r>
    </w:p>
    <w:p w14:paraId="3B6FC843" w14:textId="77777777" w:rsidR="0024119B" w:rsidRPr="00A373CF" w:rsidRDefault="0024119B" w:rsidP="0024119B">
      <w:r w:rsidRPr="00A373CF">
        <w:rPr>
          <w:color w:val="666666"/>
        </w:rPr>
        <w:t>   </w:t>
      </w:r>
      <w:r w:rsidRPr="00A373CF">
        <w:rPr>
          <w:color w:val="6E21BA"/>
        </w:rPr>
        <w:t>return</w:t>
      </w:r>
      <w:r w:rsidRPr="00A373CF">
        <w:rPr>
          <w:color w:val="666666"/>
        </w:rPr>
        <w:t xml:space="preserve"> {</w:t>
      </w:r>
      <w:r w:rsidRPr="00A373CF">
        <w:rPr>
          <w:color w:val="187B34"/>
        </w:rPr>
        <w:t>"message"</w:t>
      </w:r>
      <w:r w:rsidRPr="00A373CF">
        <w:rPr>
          <w:color w:val="6E21BA"/>
        </w:rPr>
        <w:t>:</w:t>
      </w:r>
      <w:r w:rsidRPr="00A373CF">
        <w:rPr>
          <w:color w:val="666666"/>
        </w:rPr>
        <w:t xml:space="preserve"> </w:t>
      </w:r>
      <w:r w:rsidRPr="00A373CF">
        <w:rPr>
          <w:color w:val="187B34"/>
        </w:rPr>
        <w:t>"TrustAI backend is running!"</w:t>
      </w:r>
      <w:r w:rsidRPr="00A373CF">
        <w:rPr>
          <w:color w:val="666666"/>
        </w:rPr>
        <w:t>}</w:t>
      </w:r>
    </w:p>
    <w:p w14:paraId="4A629432" w14:textId="77777777" w:rsidR="0024119B" w:rsidRPr="00021B1D" w:rsidRDefault="0024119B" w:rsidP="0024119B">
      <w:pPr>
        <w:rPr>
          <w:lang w:val="en-US"/>
        </w:rPr>
      </w:pPr>
    </w:p>
    <w:p w14:paraId="4466D106" w14:textId="77777777" w:rsidR="00316859" w:rsidRDefault="00316859" w:rsidP="004A56C2">
      <w:pPr>
        <w:pStyle w:val="Heading2"/>
      </w:pPr>
    </w:p>
    <w:p w14:paraId="280DDF41" w14:textId="77777777" w:rsidR="00DD420D" w:rsidRDefault="00DD420D" w:rsidP="00DD420D"/>
    <w:p w14:paraId="5B2509C4" w14:textId="77777777" w:rsidR="00DD420D" w:rsidRDefault="00DD420D" w:rsidP="00DD420D"/>
    <w:p w14:paraId="5BB9C77F" w14:textId="77777777" w:rsidR="00DD420D" w:rsidRDefault="00DD420D" w:rsidP="00DD420D"/>
    <w:p w14:paraId="4F471EEE" w14:textId="77777777" w:rsidR="00DD420D" w:rsidRDefault="00DD420D" w:rsidP="00DD420D">
      <w:pPr>
        <w:pStyle w:val="Heading1"/>
        <w:spacing w:before="120" w:after="120" w:line="360" w:lineRule="auto"/>
      </w:pPr>
      <w:bookmarkStart w:id="203" w:name="_Toc216999715"/>
      <w:r>
        <w:lastRenderedPageBreak/>
        <w:t>Chapter 7 – Testing</w:t>
      </w:r>
      <w:bookmarkEnd w:id="203"/>
    </w:p>
    <w:p w14:paraId="767A7B3B" w14:textId="77777777" w:rsidR="00DD420D" w:rsidRPr="00D2626D" w:rsidRDefault="00DD420D" w:rsidP="00DD420D">
      <w:pPr>
        <w:pStyle w:val="Heading3"/>
        <w:spacing w:line="360" w:lineRule="auto"/>
      </w:pPr>
      <w:bookmarkStart w:id="204" w:name="_Toc216999716"/>
      <w:r>
        <w:t>7.2.1 Functional Requirement Testing</w:t>
      </w:r>
      <w:bookmarkEnd w:id="204"/>
    </w:p>
    <w:p w14:paraId="53D6806A" w14:textId="77777777" w:rsidR="00DD420D" w:rsidRPr="006A213F" w:rsidRDefault="00DD420D" w:rsidP="00DD420D">
      <w:pPr>
        <w:pStyle w:val="Heading4"/>
        <w:spacing w:line="360" w:lineRule="auto"/>
      </w:pPr>
      <w:r>
        <w:t>Test Case FT-01 - User Authentication (FR1)</w:t>
      </w:r>
    </w:p>
    <w:p w14:paraId="2B15FA08" w14:textId="77777777" w:rsidR="00690F66" w:rsidRDefault="00DD420D" w:rsidP="00690F66">
      <w:pPr>
        <w:keepNext/>
        <w:jc w:val="center"/>
      </w:pPr>
      <w:r>
        <w:fldChar w:fldCharType="begin"/>
      </w:r>
      <w:r>
        <w:instrText xml:space="preserve"> INCLUDEPICTURE "https://codahosted.io/docs/FXHRPFp-XC/blobs/bl-_MfrkGc0ZQ/2b242b9228748eb51a3854ccee906396d200dc1d0178320ef633553ee2de0e9c08328689b61d3fa42a8768fad69828090395acee647d2340f34ebdedef5221edada4ce0a7255301fb9060b0da1e43d6d403a1533114a6ec61affc1a0cd128c2a925366a8" \* MERGEFORMATINET </w:instrText>
      </w:r>
      <w:r>
        <w:fldChar w:fldCharType="separate"/>
      </w:r>
      <w:r>
        <w:rPr>
          <w:noProof/>
        </w:rPr>
        <w:drawing>
          <wp:inline distT="0" distB="0" distL="0" distR="0" wp14:anchorId="2A5DFB39" wp14:editId="727B7C8A">
            <wp:extent cx="2381250" cy="2601278"/>
            <wp:effectExtent l="0" t="0" r="0" b="2540"/>
            <wp:docPr id="1173693191"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93191" name="Picture 3" descr="A screenshot of a computer&#10;&#10;AI-generated content may be incorrect."/>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393119" cy="2614244"/>
                    </a:xfrm>
                    <a:prstGeom prst="rect">
                      <a:avLst/>
                    </a:prstGeom>
                    <a:noFill/>
                    <a:ln>
                      <a:noFill/>
                    </a:ln>
                  </pic:spPr>
                </pic:pic>
              </a:graphicData>
            </a:graphic>
          </wp:inline>
        </w:drawing>
      </w:r>
      <w:r>
        <w:fldChar w:fldCharType="end"/>
      </w:r>
    </w:p>
    <w:p w14:paraId="6709579E" w14:textId="2CF4E015" w:rsidR="00DD420D" w:rsidRDefault="00690F66" w:rsidP="00690F66">
      <w:pPr>
        <w:pStyle w:val="Caption"/>
        <w:jc w:val="center"/>
      </w:pPr>
      <w:r>
        <w:t xml:space="preserve">Appendix </w:t>
      </w:r>
      <w:fldSimple w:instr=" SEQ Appendix \* ARABIC ">
        <w:r>
          <w:rPr>
            <w:noProof/>
          </w:rPr>
          <w:t>41</w:t>
        </w:r>
      </w:fldSimple>
    </w:p>
    <w:p w14:paraId="3A853149" w14:textId="77777777" w:rsidR="00690F66" w:rsidRDefault="00DD420D" w:rsidP="00690F66">
      <w:pPr>
        <w:keepNext/>
        <w:jc w:val="center"/>
      </w:pPr>
      <w:r>
        <w:fldChar w:fldCharType="begin"/>
      </w:r>
      <w:r>
        <w:instrText xml:space="preserve"> INCLUDEPICTURE "https://codahosted.io/docs/FXHRPFp-XC/blobs/bl-NFbhAvdNIj/956936d5c0902e60e1b5c4792aa13d9a2601f1a917036317166f2317b61f94356859378b6d01b86c2ffc5a96507e0958a5ccafca8e0a34888bac297ae22a5ddde015a36c86705fe37b4ba2a637e8aac081004ab92a490c4eeea344132793f9d492a33f63" \* MERGEFORMATINET </w:instrText>
      </w:r>
      <w:r>
        <w:fldChar w:fldCharType="separate"/>
      </w:r>
      <w:r>
        <w:rPr>
          <w:noProof/>
        </w:rPr>
        <w:drawing>
          <wp:inline distT="0" distB="0" distL="0" distR="0" wp14:anchorId="0665BB3D" wp14:editId="07CCC571">
            <wp:extent cx="2279650" cy="2490290"/>
            <wp:effectExtent l="0" t="0" r="0" b="0"/>
            <wp:docPr id="967320585"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320585" name="Picture 4" descr="A screenshot of a computer&#10;&#10;AI-generated content may be incorrect."/>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295840" cy="2507976"/>
                    </a:xfrm>
                    <a:prstGeom prst="rect">
                      <a:avLst/>
                    </a:prstGeom>
                    <a:noFill/>
                    <a:ln>
                      <a:noFill/>
                    </a:ln>
                  </pic:spPr>
                </pic:pic>
              </a:graphicData>
            </a:graphic>
          </wp:inline>
        </w:drawing>
      </w:r>
      <w:r>
        <w:fldChar w:fldCharType="end"/>
      </w:r>
    </w:p>
    <w:p w14:paraId="6C7344ED" w14:textId="58EF1270" w:rsidR="00DD420D" w:rsidRDefault="00690F66" w:rsidP="00690F66">
      <w:pPr>
        <w:pStyle w:val="Caption"/>
        <w:jc w:val="center"/>
      </w:pPr>
      <w:r>
        <w:t xml:space="preserve">Appendix </w:t>
      </w:r>
      <w:fldSimple w:instr=" SEQ Appendix \* ARABIC ">
        <w:r>
          <w:rPr>
            <w:noProof/>
          </w:rPr>
          <w:t>42</w:t>
        </w:r>
      </w:fldSimple>
    </w:p>
    <w:p w14:paraId="6A9BFC9E" w14:textId="77777777" w:rsidR="00690F66" w:rsidRDefault="00DD420D" w:rsidP="00690F66">
      <w:pPr>
        <w:keepNext/>
        <w:jc w:val="center"/>
      </w:pPr>
      <w:r>
        <w:lastRenderedPageBreak/>
        <w:fldChar w:fldCharType="begin"/>
      </w:r>
      <w:r>
        <w:instrText xml:space="preserve"> INCLUDEPICTURE "https://codahosted.io/docs/FXHRPFp-XC/blobs/bl-5FOGtqSAJ2/5ea7eb8bc1b1eb1617a166d377cc6805e9baf9b182652266d0a6e211f14781443b2a32a85ab458afb1cc83b0fe205f54443b86075a8f1c24cc4d10d5ff6f528ef408b0a839a5b10871e33039c37898188c7cc6dcc1ef8d29379a92bcf4b769612ec7320e" \* MERGEFORMATINET </w:instrText>
      </w:r>
      <w:r>
        <w:fldChar w:fldCharType="separate"/>
      </w:r>
      <w:r>
        <w:rPr>
          <w:noProof/>
        </w:rPr>
        <w:drawing>
          <wp:inline distT="0" distB="0" distL="0" distR="0" wp14:anchorId="55BF2EF4" wp14:editId="22793B9B">
            <wp:extent cx="2101850" cy="2296060"/>
            <wp:effectExtent l="0" t="0" r="0" b="3175"/>
            <wp:docPr id="1980927979" name="Picture 5"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927979" name="Picture 5" descr="A screenshot of a chat&#10;&#10;AI-generated content may be incorrect."/>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115218" cy="2310663"/>
                    </a:xfrm>
                    <a:prstGeom prst="rect">
                      <a:avLst/>
                    </a:prstGeom>
                    <a:noFill/>
                    <a:ln>
                      <a:noFill/>
                    </a:ln>
                  </pic:spPr>
                </pic:pic>
              </a:graphicData>
            </a:graphic>
          </wp:inline>
        </w:drawing>
      </w:r>
      <w:r>
        <w:fldChar w:fldCharType="end"/>
      </w:r>
    </w:p>
    <w:p w14:paraId="1D2833F5" w14:textId="2D4B0FC9" w:rsidR="00DD420D" w:rsidRDefault="00690F66" w:rsidP="00690F66">
      <w:pPr>
        <w:pStyle w:val="Caption"/>
        <w:jc w:val="center"/>
      </w:pPr>
      <w:r>
        <w:t xml:space="preserve">Appendix </w:t>
      </w:r>
      <w:fldSimple w:instr=" SEQ Appendix \* ARABIC ">
        <w:r>
          <w:rPr>
            <w:noProof/>
          </w:rPr>
          <w:t>43</w:t>
        </w:r>
      </w:fldSimple>
    </w:p>
    <w:p w14:paraId="57D57A67" w14:textId="77777777" w:rsidR="00DD420D" w:rsidRDefault="00DD420D" w:rsidP="00DD420D"/>
    <w:p w14:paraId="4646C045" w14:textId="77777777" w:rsidR="00DD420D" w:rsidRDefault="00DD420D" w:rsidP="00DD420D">
      <w:pPr>
        <w:pStyle w:val="Heading4"/>
        <w:spacing w:line="360" w:lineRule="auto"/>
      </w:pPr>
      <w:r>
        <w:t>Test Case FT-02 - Submit Loan Form (FR2)</w:t>
      </w:r>
    </w:p>
    <w:p w14:paraId="3BF89A8D" w14:textId="77777777" w:rsidR="00690F66" w:rsidRDefault="00DD420D" w:rsidP="00690F66">
      <w:pPr>
        <w:keepNext/>
        <w:jc w:val="center"/>
      </w:pPr>
      <w:r>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1326FB1E" wp14:editId="597C5E27">
            <wp:extent cx="2552700" cy="2796205"/>
            <wp:effectExtent l="0" t="0" r="0" b="0"/>
            <wp:docPr id="2021558571" name="Picture 6"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58571" name="Picture 6" descr="A screenshot of a mobile banking account&#10;&#10;AI-generated content may be incorrect."/>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560004" cy="2804206"/>
                    </a:xfrm>
                    <a:prstGeom prst="rect">
                      <a:avLst/>
                    </a:prstGeom>
                    <a:noFill/>
                    <a:ln>
                      <a:noFill/>
                    </a:ln>
                  </pic:spPr>
                </pic:pic>
              </a:graphicData>
            </a:graphic>
          </wp:inline>
        </w:drawing>
      </w:r>
      <w:r>
        <w:fldChar w:fldCharType="end"/>
      </w:r>
    </w:p>
    <w:p w14:paraId="234AF8A0" w14:textId="53FE057A" w:rsidR="00DD420D" w:rsidRDefault="00690F66" w:rsidP="00690F66">
      <w:pPr>
        <w:pStyle w:val="Caption"/>
        <w:jc w:val="center"/>
      </w:pPr>
      <w:r>
        <w:t xml:space="preserve">Appendix </w:t>
      </w:r>
      <w:fldSimple w:instr=" SEQ Appendix \* ARABIC ">
        <w:r>
          <w:rPr>
            <w:noProof/>
          </w:rPr>
          <w:t>44</w:t>
        </w:r>
      </w:fldSimple>
    </w:p>
    <w:p w14:paraId="04E9EF18" w14:textId="77777777" w:rsidR="00690F66" w:rsidRDefault="00DD420D" w:rsidP="00690F66">
      <w:pPr>
        <w:keepNext/>
        <w:jc w:val="center"/>
      </w:pPr>
      <w:r>
        <w:lastRenderedPageBreak/>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1334D71C" wp14:editId="6D2D17F3">
            <wp:extent cx="2487918" cy="2717800"/>
            <wp:effectExtent l="0" t="0" r="1905" b="0"/>
            <wp:docPr id="1132229760"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229760" name="Picture 7" descr="A screenshot of a computer&#10;&#10;AI-generated content may be incorrect."/>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502533" cy="2733765"/>
                    </a:xfrm>
                    <a:prstGeom prst="rect">
                      <a:avLst/>
                    </a:prstGeom>
                    <a:noFill/>
                    <a:ln>
                      <a:noFill/>
                    </a:ln>
                  </pic:spPr>
                </pic:pic>
              </a:graphicData>
            </a:graphic>
          </wp:inline>
        </w:drawing>
      </w:r>
      <w:r>
        <w:fldChar w:fldCharType="end"/>
      </w:r>
    </w:p>
    <w:p w14:paraId="3570AFC7" w14:textId="7BB12FFD" w:rsidR="00690F66" w:rsidRDefault="00690F66" w:rsidP="00690F66">
      <w:pPr>
        <w:pStyle w:val="Caption"/>
        <w:jc w:val="center"/>
      </w:pPr>
      <w:r>
        <w:t xml:space="preserve">Appendix </w:t>
      </w:r>
      <w:fldSimple w:instr=" SEQ Appendix \* ARABIC ">
        <w:r>
          <w:rPr>
            <w:noProof/>
          </w:rPr>
          <w:t>45</w:t>
        </w:r>
      </w:fldSimple>
    </w:p>
    <w:p w14:paraId="7CCF58DA" w14:textId="77777777" w:rsidR="00690F66" w:rsidRDefault="00DD420D" w:rsidP="00690F66">
      <w:pPr>
        <w:keepNext/>
        <w:jc w:val="center"/>
      </w:pPr>
      <w:r>
        <w:fldChar w:fldCharType="begin"/>
      </w:r>
      <w:r>
        <w:instrText xml:space="preserve"> INCLUDEPICTURE "https://codahosted.io/docs/FXHRPFp-XC/blobs/bl-YeSEkpnrqk/141a212f758f4fcbce77ddfb71768533a1922e6a8f45c91c87c96dfdf9d096989b3eb918c607034f8c3d681ebce3621552dd917b53cf69222260754923db8ab228300a37f56fe4835a402139414ff27f96d1b9e5e0347b64fb5144990be422ea32495179" \* MERGEFORMATINET </w:instrText>
      </w:r>
      <w:r>
        <w:fldChar w:fldCharType="separate"/>
      </w:r>
      <w:r>
        <w:rPr>
          <w:noProof/>
        </w:rPr>
        <w:drawing>
          <wp:inline distT="0" distB="0" distL="0" distR="0" wp14:anchorId="75FCA9C1" wp14:editId="79094147">
            <wp:extent cx="2598362" cy="2838450"/>
            <wp:effectExtent l="0" t="0" r="5715" b="0"/>
            <wp:docPr id="870981299" name="Picture 8"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981299" name="Picture 8" descr="A screenshot of a chatbot&#10;&#10;AI-generated content may be incorrect."/>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612919" cy="2854352"/>
                    </a:xfrm>
                    <a:prstGeom prst="rect">
                      <a:avLst/>
                    </a:prstGeom>
                    <a:noFill/>
                    <a:ln>
                      <a:noFill/>
                    </a:ln>
                  </pic:spPr>
                </pic:pic>
              </a:graphicData>
            </a:graphic>
          </wp:inline>
        </w:drawing>
      </w:r>
      <w:r>
        <w:fldChar w:fldCharType="end"/>
      </w:r>
    </w:p>
    <w:p w14:paraId="02F395C6" w14:textId="102404EE" w:rsidR="00DD420D" w:rsidRDefault="00690F66" w:rsidP="00690F66">
      <w:pPr>
        <w:pStyle w:val="Caption"/>
        <w:jc w:val="center"/>
      </w:pPr>
      <w:r>
        <w:t xml:space="preserve">Appendix </w:t>
      </w:r>
      <w:fldSimple w:instr=" SEQ Appendix \* ARABIC ">
        <w:r>
          <w:rPr>
            <w:noProof/>
          </w:rPr>
          <w:t>46</w:t>
        </w:r>
      </w:fldSimple>
    </w:p>
    <w:p w14:paraId="55C57504" w14:textId="77777777" w:rsidR="00DD420D" w:rsidRDefault="00DD420D" w:rsidP="00DD420D">
      <w:pPr>
        <w:jc w:val="center"/>
      </w:pPr>
    </w:p>
    <w:p w14:paraId="5241D600" w14:textId="77777777" w:rsidR="00DD420D" w:rsidRDefault="00DD420D" w:rsidP="00DD420D">
      <w:pPr>
        <w:pStyle w:val="Heading4"/>
        <w:spacing w:line="360" w:lineRule="auto"/>
      </w:pPr>
      <w:r>
        <w:lastRenderedPageBreak/>
        <w:t>Test Case FT-03 - Generate SHAP Explanations (FR3)</w:t>
      </w:r>
    </w:p>
    <w:p w14:paraId="23EF25E7" w14:textId="77777777" w:rsidR="00690F66" w:rsidRDefault="00DD420D" w:rsidP="00690F66">
      <w:pPr>
        <w:keepNext/>
        <w:jc w:val="center"/>
      </w:pPr>
      <w:r>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1BEDC4CB" wp14:editId="0BA361C3">
            <wp:extent cx="2679700" cy="2935320"/>
            <wp:effectExtent l="0" t="0" r="0" b="0"/>
            <wp:docPr id="459916909" name="Picture 9"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916909" name="Picture 9" descr="A screenshot of a mobile banking account&#10;&#10;AI-generated content may be incorrect."/>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698400" cy="2955803"/>
                    </a:xfrm>
                    <a:prstGeom prst="rect">
                      <a:avLst/>
                    </a:prstGeom>
                    <a:noFill/>
                    <a:ln>
                      <a:noFill/>
                    </a:ln>
                  </pic:spPr>
                </pic:pic>
              </a:graphicData>
            </a:graphic>
          </wp:inline>
        </w:drawing>
      </w:r>
      <w:r>
        <w:fldChar w:fldCharType="end"/>
      </w:r>
    </w:p>
    <w:p w14:paraId="42BBAD45" w14:textId="01367D04" w:rsidR="00DD420D" w:rsidRDefault="00690F66" w:rsidP="00690F66">
      <w:pPr>
        <w:pStyle w:val="Caption"/>
        <w:jc w:val="center"/>
      </w:pPr>
      <w:r>
        <w:t xml:space="preserve">Appendix </w:t>
      </w:r>
      <w:fldSimple w:instr=" SEQ Appendix \* ARABIC ">
        <w:r>
          <w:rPr>
            <w:noProof/>
          </w:rPr>
          <w:t>47</w:t>
        </w:r>
      </w:fldSimple>
    </w:p>
    <w:p w14:paraId="0FE26FCF" w14:textId="77777777" w:rsidR="00690F66" w:rsidRDefault="00DD420D" w:rsidP="00690F66">
      <w:pPr>
        <w:keepNext/>
        <w:jc w:val="center"/>
      </w:pPr>
      <w:r>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15EA2A4B" wp14:editId="5365386A">
            <wp:extent cx="2514600" cy="2746949"/>
            <wp:effectExtent l="0" t="0" r="0" b="0"/>
            <wp:docPr id="191522844"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22844" name="Picture 10" descr="A screenshot of a computer&#10;&#10;AI-generated content may be incorrect."/>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521782" cy="2754795"/>
                    </a:xfrm>
                    <a:prstGeom prst="rect">
                      <a:avLst/>
                    </a:prstGeom>
                    <a:noFill/>
                    <a:ln>
                      <a:noFill/>
                    </a:ln>
                  </pic:spPr>
                </pic:pic>
              </a:graphicData>
            </a:graphic>
          </wp:inline>
        </w:drawing>
      </w:r>
      <w:r>
        <w:fldChar w:fldCharType="end"/>
      </w:r>
    </w:p>
    <w:p w14:paraId="34F2FFCB" w14:textId="27CEBA49" w:rsidR="00DD420D" w:rsidRDefault="00690F66" w:rsidP="00690F66">
      <w:pPr>
        <w:pStyle w:val="Caption"/>
        <w:jc w:val="center"/>
      </w:pPr>
      <w:r>
        <w:t xml:space="preserve">Appendix </w:t>
      </w:r>
      <w:fldSimple w:instr=" SEQ Appendix \* ARABIC ">
        <w:r>
          <w:rPr>
            <w:noProof/>
          </w:rPr>
          <w:t>48</w:t>
        </w:r>
      </w:fldSimple>
    </w:p>
    <w:p w14:paraId="3DA3BE96" w14:textId="77777777" w:rsidR="00690F66" w:rsidRDefault="00DD420D" w:rsidP="00690F66">
      <w:pPr>
        <w:keepNext/>
        <w:jc w:val="center"/>
      </w:pPr>
      <w:r>
        <w:lastRenderedPageBreak/>
        <w:fldChar w:fldCharType="begin"/>
      </w:r>
      <w:r>
        <w:instrText xml:space="preserve"> INCLUDEPICTURE "https://codahosted.io/docs/FXHRPFp-XC/blobs/bl-fPGIXR-iK1/c5f21c6be5ee248e57bd104c94ddb13de38756a9d0bc8f40f3b574f94ccb3fd5dd1b8f133f6bf4dac842ab569e26928b54d335c8c90305f5ac3f9b35ba3c635723cca14628e21e57d6dab96919ac9cada597a74592fbbdb1b20a876a1f0fe819aa3af457" \* MERGEFORMATINET </w:instrText>
      </w:r>
      <w:r>
        <w:fldChar w:fldCharType="separate"/>
      </w:r>
      <w:r>
        <w:rPr>
          <w:noProof/>
        </w:rPr>
        <w:drawing>
          <wp:inline distT="0" distB="0" distL="0" distR="0" wp14:anchorId="6D322B0C" wp14:editId="38AA64D2">
            <wp:extent cx="2470479" cy="2698750"/>
            <wp:effectExtent l="0" t="0" r="6350" b="0"/>
            <wp:docPr id="495249728" name="Picture 11"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249728" name="Picture 11" descr="A screenshot of a chatbot&#10;&#10;AI-generated content may be incorrect."/>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481372" cy="2710650"/>
                    </a:xfrm>
                    <a:prstGeom prst="rect">
                      <a:avLst/>
                    </a:prstGeom>
                    <a:noFill/>
                    <a:ln>
                      <a:noFill/>
                    </a:ln>
                  </pic:spPr>
                </pic:pic>
              </a:graphicData>
            </a:graphic>
          </wp:inline>
        </w:drawing>
      </w:r>
      <w:r>
        <w:fldChar w:fldCharType="end"/>
      </w:r>
    </w:p>
    <w:p w14:paraId="29C0032E" w14:textId="3FC4EEFB" w:rsidR="00DD420D" w:rsidRDefault="00690F66" w:rsidP="00690F66">
      <w:pPr>
        <w:pStyle w:val="Caption"/>
        <w:jc w:val="center"/>
      </w:pPr>
      <w:r>
        <w:t xml:space="preserve">Appendix </w:t>
      </w:r>
      <w:fldSimple w:instr=" SEQ Appendix \* ARABIC ">
        <w:r>
          <w:rPr>
            <w:noProof/>
          </w:rPr>
          <w:t>49</w:t>
        </w:r>
      </w:fldSimple>
    </w:p>
    <w:p w14:paraId="4D1AEDF0" w14:textId="77777777" w:rsidR="001E3D0A" w:rsidRDefault="001E3D0A" w:rsidP="001E3D0A"/>
    <w:p w14:paraId="6F882146" w14:textId="77777777" w:rsidR="001E3D0A" w:rsidRDefault="001E3D0A" w:rsidP="001E3D0A">
      <w:pPr>
        <w:pStyle w:val="Heading4"/>
        <w:spacing w:line="360" w:lineRule="auto"/>
      </w:pPr>
      <w:r w:rsidRPr="001B2D60">
        <w:t xml:space="preserve">Test Case FT-04 </w:t>
      </w:r>
      <w:r>
        <w:t>-</w:t>
      </w:r>
      <w:r w:rsidRPr="001B2D60">
        <w:t xml:space="preserve"> FAQ Answering (FR4)</w:t>
      </w:r>
    </w:p>
    <w:p w14:paraId="54715ADD" w14:textId="77777777" w:rsidR="001E3D0A" w:rsidRPr="006A213F" w:rsidRDefault="001E3D0A" w:rsidP="001E3D0A"/>
    <w:p w14:paraId="70512429" w14:textId="77777777" w:rsidR="00690F66" w:rsidRDefault="001E3D0A" w:rsidP="00690F66">
      <w:pPr>
        <w:keepNext/>
        <w:jc w:val="center"/>
      </w:pPr>
      <w:r>
        <w:fldChar w:fldCharType="begin"/>
      </w:r>
      <w:r>
        <w:instrText xml:space="preserve"> INCLUDEPICTURE "https://codahosted.io/docs/FXHRPFp-XC/blobs/bl-UpGAnQMrvq/dd9b3aaf8a5155ec047d3e4dfa8977de90b6ad75499d1bf110b784bf2a181672cb6c8385ae22672aafc4a9bb1a0b5057ca9f576ff95bd709f3a54beb7c74fa9700a540f494c7ff89940663a7cae5eaa056fdf9b559a9c7403d7cfea908055f818ad4bc0d" \* MERGEFORMATINET </w:instrText>
      </w:r>
      <w:r>
        <w:fldChar w:fldCharType="separate"/>
      </w:r>
      <w:r>
        <w:rPr>
          <w:noProof/>
        </w:rPr>
        <w:drawing>
          <wp:inline distT="0" distB="0" distL="0" distR="0" wp14:anchorId="177836C8" wp14:editId="79DA5BE3">
            <wp:extent cx="2870200" cy="3135406"/>
            <wp:effectExtent l="0" t="0" r="0" b="1905"/>
            <wp:docPr id="1574452689" name="Picture 12"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452689" name="Picture 12" descr="A screenshot of a chatbot&#10;&#10;AI-generated content may be incorrect."/>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883595" cy="3150039"/>
                    </a:xfrm>
                    <a:prstGeom prst="rect">
                      <a:avLst/>
                    </a:prstGeom>
                    <a:noFill/>
                    <a:ln>
                      <a:noFill/>
                    </a:ln>
                  </pic:spPr>
                </pic:pic>
              </a:graphicData>
            </a:graphic>
          </wp:inline>
        </w:drawing>
      </w:r>
      <w:r>
        <w:fldChar w:fldCharType="end"/>
      </w:r>
    </w:p>
    <w:p w14:paraId="1BB7A16F" w14:textId="5C1C99E0" w:rsidR="001E3D0A" w:rsidRDefault="00690F66" w:rsidP="00690F66">
      <w:pPr>
        <w:pStyle w:val="Caption"/>
        <w:jc w:val="center"/>
      </w:pPr>
      <w:r>
        <w:t xml:space="preserve">Appendix </w:t>
      </w:r>
      <w:fldSimple w:instr=" SEQ Appendix \* ARABIC ">
        <w:r>
          <w:rPr>
            <w:noProof/>
          </w:rPr>
          <w:t>50</w:t>
        </w:r>
      </w:fldSimple>
    </w:p>
    <w:p w14:paraId="74553EE1" w14:textId="77777777" w:rsidR="00690F66" w:rsidRDefault="001E3D0A" w:rsidP="00690F66">
      <w:pPr>
        <w:keepNext/>
        <w:jc w:val="center"/>
      </w:pPr>
      <w:r>
        <w:lastRenderedPageBreak/>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49040D5F" wp14:editId="3B81E3BB">
            <wp:extent cx="2882900" cy="3157903"/>
            <wp:effectExtent l="0" t="0" r="0" b="4445"/>
            <wp:docPr id="915575684" name="Picture 13"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575684" name="Picture 13" descr="A screenshot of a chatbot&#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886707" cy="3162073"/>
                    </a:xfrm>
                    <a:prstGeom prst="rect">
                      <a:avLst/>
                    </a:prstGeom>
                    <a:noFill/>
                    <a:ln>
                      <a:noFill/>
                    </a:ln>
                  </pic:spPr>
                </pic:pic>
              </a:graphicData>
            </a:graphic>
          </wp:inline>
        </w:drawing>
      </w:r>
      <w:r>
        <w:fldChar w:fldCharType="end"/>
      </w:r>
    </w:p>
    <w:p w14:paraId="6EB8EE4C" w14:textId="0AB2C3F9" w:rsidR="001E3D0A" w:rsidRDefault="00690F66" w:rsidP="00690F66">
      <w:pPr>
        <w:pStyle w:val="Caption"/>
        <w:jc w:val="center"/>
      </w:pPr>
      <w:r>
        <w:t xml:space="preserve">Appendix </w:t>
      </w:r>
      <w:fldSimple w:instr=" SEQ Appendix \* ARABIC ">
        <w:r>
          <w:rPr>
            <w:noProof/>
          </w:rPr>
          <w:t>51</w:t>
        </w:r>
      </w:fldSimple>
    </w:p>
    <w:p w14:paraId="479AC4AF" w14:textId="77777777" w:rsidR="001E3D0A" w:rsidRDefault="001E3D0A" w:rsidP="001E3D0A">
      <w:pPr>
        <w:jc w:val="center"/>
      </w:pPr>
    </w:p>
    <w:p w14:paraId="1DDD4F17" w14:textId="77777777" w:rsidR="001E3D0A" w:rsidRPr="00D45842" w:rsidRDefault="001E3D0A" w:rsidP="001E3D0A">
      <w:pPr>
        <w:pStyle w:val="Heading4"/>
        <w:spacing w:line="360" w:lineRule="auto"/>
      </w:pPr>
      <w:r>
        <w:t>Test Case FT-05 - Trust Survey Submission (FR5)</w:t>
      </w:r>
    </w:p>
    <w:p w14:paraId="4E2FF7A0" w14:textId="77777777" w:rsidR="001E3D0A" w:rsidRDefault="001E3D0A" w:rsidP="001E3D0A">
      <w:pPr>
        <w:rPr>
          <w:lang w:val="en-US"/>
        </w:rPr>
      </w:pPr>
    </w:p>
    <w:p w14:paraId="19E1BB4E" w14:textId="77777777" w:rsidR="00690F66" w:rsidRDefault="001E3D0A" w:rsidP="00690F66">
      <w:pPr>
        <w:keepNext/>
        <w:jc w:val="center"/>
      </w:pPr>
      <w:r>
        <w:fldChar w:fldCharType="begin"/>
      </w:r>
      <w:r>
        <w:instrText xml:space="preserve"> INCLUDEPICTURE "https://codahosted.io/docs/FXHRPFp-XC/blobs/bl-ie3SM7SFgK/f065946f7148c0677b4ed8e1b4be83c0199b7cefc9496649f126765251e5fca4527f6aececb6e439e5d6598b2279dfe7b5a751473561d89bdfc2d69f33bcd03ba7cb6a800a57b83adab89c88de5fbce3d00acd656a7f742edd7b6a00965f06f2c70ea654" \* MERGEFORMATINET </w:instrText>
      </w:r>
      <w:r>
        <w:fldChar w:fldCharType="separate"/>
      </w:r>
      <w:r>
        <w:rPr>
          <w:noProof/>
        </w:rPr>
        <w:drawing>
          <wp:inline distT="0" distB="0" distL="0" distR="0" wp14:anchorId="56FBCC40" wp14:editId="14D788BF">
            <wp:extent cx="2552700" cy="2789983"/>
            <wp:effectExtent l="0" t="0" r="0" b="4445"/>
            <wp:docPr id="1765639012" name="Picture 1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639012" name="Picture 14" descr="A screenshot of a chatbot&#10;&#10;AI-generated content may be incorrect."/>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558819" cy="2796671"/>
                    </a:xfrm>
                    <a:prstGeom prst="rect">
                      <a:avLst/>
                    </a:prstGeom>
                    <a:noFill/>
                    <a:ln>
                      <a:noFill/>
                    </a:ln>
                  </pic:spPr>
                </pic:pic>
              </a:graphicData>
            </a:graphic>
          </wp:inline>
        </w:drawing>
      </w:r>
      <w:r>
        <w:fldChar w:fldCharType="end"/>
      </w:r>
    </w:p>
    <w:p w14:paraId="213B9FE6" w14:textId="18FE2C8A" w:rsidR="001E3D0A" w:rsidRDefault="00690F66" w:rsidP="00690F66">
      <w:pPr>
        <w:pStyle w:val="Caption"/>
        <w:jc w:val="center"/>
      </w:pPr>
      <w:r>
        <w:t xml:space="preserve">Appendix </w:t>
      </w:r>
      <w:fldSimple w:instr=" SEQ Appendix \* ARABIC ">
        <w:r>
          <w:rPr>
            <w:noProof/>
          </w:rPr>
          <w:t>52</w:t>
        </w:r>
      </w:fldSimple>
    </w:p>
    <w:p w14:paraId="30462430" w14:textId="77777777" w:rsidR="00690F66" w:rsidRDefault="001E3D0A" w:rsidP="00690F66">
      <w:pPr>
        <w:keepNext/>
        <w:jc w:val="center"/>
      </w:pPr>
      <w:r>
        <w:lastRenderedPageBreak/>
        <w:fldChar w:fldCharType="begin"/>
      </w:r>
      <w:r>
        <w:instrText xml:space="preserve"> INCLUDEPICTURE "https://codahosted.io/docs/FXHRPFp-XC/blobs/bl-AziBfm_i43/cb8114d65d0b614a1a230e4d7e8b8fa26fa69628d4b27378028b6f2d9d27b4a43a18df4e311c36dc89e0106f74237ee0a52357b0fd48835d5ba1f490f9f552071526bb3a486ac232f3e8ce609ee756d553009116f37ec6b886c49bcbe04779bc232815cc" \* MERGEFORMATINET </w:instrText>
      </w:r>
      <w:r>
        <w:fldChar w:fldCharType="separate"/>
      </w:r>
      <w:r>
        <w:rPr>
          <w:noProof/>
        </w:rPr>
        <w:drawing>
          <wp:inline distT="0" distB="0" distL="0" distR="0" wp14:anchorId="2BA5C488" wp14:editId="11715147">
            <wp:extent cx="2603500" cy="2845504"/>
            <wp:effectExtent l="0" t="0" r="0" b="0"/>
            <wp:docPr id="114662763" name="Picture 15"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2763" name="Picture 15" descr="A screenshot of a chatbot&#10;&#10;AI-generated content may be incorrect."/>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609342" cy="2851889"/>
                    </a:xfrm>
                    <a:prstGeom prst="rect">
                      <a:avLst/>
                    </a:prstGeom>
                    <a:noFill/>
                    <a:ln>
                      <a:noFill/>
                    </a:ln>
                  </pic:spPr>
                </pic:pic>
              </a:graphicData>
            </a:graphic>
          </wp:inline>
        </w:drawing>
      </w:r>
      <w:r>
        <w:fldChar w:fldCharType="end"/>
      </w:r>
    </w:p>
    <w:p w14:paraId="07720E2E" w14:textId="2A0F0C04" w:rsidR="001E3D0A" w:rsidRDefault="00690F66" w:rsidP="00690F66">
      <w:pPr>
        <w:pStyle w:val="Caption"/>
        <w:jc w:val="center"/>
      </w:pPr>
      <w:r>
        <w:t xml:space="preserve">Appendix </w:t>
      </w:r>
      <w:fldSimple w:instr=" SEQ Appendix \* ARABIC ">
        <w:r>
          <w:rPr>
            <w:noProof/>
          </w:rPr>
          <w:t>53</w:t>
        </w:r>
      </w:fldSimple>
    </w:p>
    <w:p w14:paraId="34583762" w14:textId="77777777" w:rsidR="00690F66" w:rsidRDefault="001E3D0A" w:rsidP="00690F66">
      <w:pPr>
        <w:keepNext/>
        <w:jc w:val="center"/>
      </w:pPr>
      <w:r>
        <w:fldChar w:fldCharType="begin"/>
      </w:r>
      <w:r>
        <w:instrText xml:space="preserve"> INCLUDEPICTURE "https://codahosted.io/docs/FXHRPFp-XC/blobs/bl-pPKONOucE_/112acfdfe88ef9736fa803522e6c5d285b3c8b6e5f21d91071f8d0a85784f87cfa3b9f6fab6cb3a959c2fa922200c552d78305c22b2a203f6b0ab34aeb30d0ac136c42c1d4a150eb5b9b4bebeb682aa2d36ff6abf9f2b30ebe73698e5d827a0185d57880" \* MERGEFORMATINET </w:instrText>
      </w:r>
      <w:r>
        <w:fldChar w:fldCharType="separate"/>
      </w:r>
      <w:r>
        <w:rPr>
          <w:noProof/>
        </w:rPr>
        <w:drawing>
          <wp:inline distT="0" distB="0" distL="0" distR="0" wp14:anchorId="4347C94A" wp14:editId="3401F413">
            <wp:extent cx="2800350" cy="3060652"/>
            <wp:effectExtent l="0" t="0" r="0" b="635"/>
            <wp:docPr id="1883599108" name="Picture 16"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599108" name="Picture 16" descr="A screenshot of a chatbot&#10;&#10;AI-generated content may be incorrect."/>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12480" cy="3073910"/>
                    </a:xfrm>
                    <a:prstGeom prst="rect">
                      <a:avLst/>
                    </a:prstGeom>
                    <a:noFill/>
                    <a:ln>
                      <a:noFill/>
                    </a:ln>
                  </pic:spPr>
                </pic:pic>
              </a:graphicData>
            </a:graphic>
          </wp:inline>
        </w:drawing>
      </w:r>
      <w:r>
        <w:fldChar w:fldCharType="end"/>
      </w:r>
    </w:p>
    <w:p w14:paraId="3D96A319" w14:textId="06823384" w:rsidR="001E3D0A" w:rsidRDefault="00690F66" w:rsidP="00690F66">
      <w:pPr>
        <w:pStyle w:val="Caption"/>
        <w:jc w:val="center"/>
      </w:pPr>
      <w:r>
        <w:t xml:space="preserve">Appendix </w:t>
      </w:r>
      <w:fldSimple w:instr=" SEQ Appendix \* ARABIC ">
        <w:r>
          <w:rPr>
            <w:noProof/>
          </w:rPr>
          <w:t>54</w:t>
        </w:r>
      </w:fldSimple>
    </w:p>
    <w:p w14:paraId="7E1CB8FD" w14:textId="77777777" w:rsidR="001E3D0A" w:rsidRPr="003160FE" w:rsidRDefault="001E3D0A" w:rsidP="001E3D0A">
      <w:pPr>
        <w:pStyle w:val="Heading4"/>
        <w:spacing w:line="360" w:lineRule="auto"/>
      </w:pPr>
      <w:r>
        <w:lastRenderedPageBreak/>
        <w:t>Test Case FT-06 - View Chat History (FR6)</w:t>
      </w:r>
    </w:p>
    <w:p w14:paraId="0747A023" w14:textId="77777777" w:rsidR="00690F66" w:rsidRDefault="001E3D0A" w:rsidP="00690F66">
      <w:pPr>
        <w:keepNext/>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0D5A1125" wp14:editId="53507655">
            <wp:extent cx="2882900" cy="3157903"/>
            <wp:effectExtent l="0" t="0" r="0" b="4445"/>
            <wp:docPr id="734216399" name="Picture 17"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6399" name="Picture 17" descr="A screenshot of a chatbot&#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885833" cy="3161116"/>
                    </a:xfrm>
                    <a:prstGeom prst="rect">
                      <a:avLst/>
                    </a:prstGeom>
                    <a:noFill/>
                    <a:ln>
                      <a:noFill/>
                    </a:ln>
                  </pic:spPr>
                </pic:pic>
              </a:graphicData>
            </a:graphic>
          </wp:inline>
        </w:drawing>
      </w:r>
      <w:r>
        <w:fldChar w:fldCharType="end"/>
      </w:r>
    </w:p>
    <w:p w14:paraId="2EF1CD34" w14:textId="2EBFCF41" w:rsidR="001E3D0A" w:rsidRDefault="00690F66" w:rsidP="00690F66">
      <w:pPr>
        <w:pStyle w:val="Caption"/>
        <w:jc w:val="center"/>
      </w:pPr>
      <w:r>
        <w:t xml:space="preserve">Appendix </w:t>
      </w:r>
      <w:fldSimple w:instr=" SEQ Appendix \* ARABIC ">
        <w:r>
          <w:rPr>
            <w:noProof/>
          </w:rPr>
          <w:t>55</w:t>
        </w:r>
      </w:fldSimple>
    </w:p>
    <w:p w14:paraId="7851A732" w14:textId="77777777" w:rsidR="001E3D0A" w:rsidRDefault="001E3D0A" w:rsidP="001E3D0A"/>
    <w:p w14:paraId="5ABD18E0" w14:textId="77777777" w:rsidR="001E3D0A" w:rsidRPr="00CA6D5B" w:rsidRDefault="001E3D0A" w:rsidP="001E3D0A">
      <w:pPr>
        <w:pStyle w:val="Heading4"/>
      </w:pPr>
      <w:r>
        <w:t>Test Case FT-07 - Admin Dashboard Analytics (FR7)</w:t>
      </w:r>
    </w:p>
    <w:p w14:paraId="237026D0" w14:textId="77777777" w:rsidR="001E3D0A" w:rsidRDefault="001E3D0A" w:rsidP="001E3D0A">
      <w:pPr>
        <w:rPr>
          <w:lang w:val="en-US"/>
        </w:rPr>
      </w:pPr>
    </w:p>
    <w:p w14:paraId="24981B28" w14:textId="77777777" w:rsidR="00690F66" w:rsidRDefault="001E3D0A" w:rsidP="00690F66">
      <w:pPr>
        <w:keepNext/>
        <w:jc w:val="center"/>
      </w:pPr>
      <w:r>
        <w:fldChar w:fldCharType="begin"/>
      </w:r>
      <w:r>
        <w:instrText xml:space="preserve"> INCLUDEPICTURE "https://codahosted.io/docs/FXHRPFp-XC/blobs/bl-8f497G0ar1/dd0662cfc5a395f5320d1ee2b262b0099e53e98efb65fa793b66b3fb678a8969b65ab18255f74669db506965ce439fdbb3dbd06b88de9335dcca103f3e1c6a64fb071816c437305f7cfb1a7f2b6500da4aadb0ffdb843ad46ec5d6ddd3e7006d0593c7a0" \* MERGEFORMATINET </w:instrText>
      </w:r>
      <w:r>
        <w:fldChar w:fldCharType="separate"/>
      </w:r>
      <w:r>
        <w:rPr>
          <w:noProof/>
        </w:rPr>
        <w:drawing>
          <wp:inline distT="0" distB="0" distL="0" distR="0" wp14:anchorId="5B84ED68" wp14:editId="15949151">
            <wp:extent cx="2644865" cy="2889250"/>
            <wp:effectExtent l="0" t="0" r="0" b="0"/>
            <wp:docPr id="1122097212" name="Picture 18"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097212" name="Picture 18" descr="A screenshot of a chat&#10;&#10;AI-generated content may be incorrect."/>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651394" cy="2896383"/>
                    </a:xfrm>
                    <a:prstGeom prst="rect">
                      <a:avLst/>
                    </a:prstGeom>
                    <a:noFill/>
                    <a:ln>
                      <a:noFill/>
                    </a:ln>
                  </pic:spPr>
                </pic:pic>
              </a:graphicData>
            </a:graphic>
          </wp:inline>
        </w:drawing>
      </w:r>
      <w:r>
        <w:fldChar w:fldCharType="end"/>
      </w:r>
    </w:p>
    <w:p w14:paraId="208DC072" w14:textId="75DF5095" w:rsidR="001E3D0A" w:rsidRDefault="00690F66" w:rsidP="00690F66">
      <w:pPr>
        <w:pStyle w:val="Caption"/>
        <w:jc w:val="center"/>
      </w:pPr>
      <w:r>
        <w:t xml:space="preserve">Appendix </w:t>
      </w:r>
      <w:fldSimple w:instr=" SEQ Appendix \* ARABIC ">
        <w:r>
          <w:rPr>
            <w:noProof/>
          </w:rPr>
          <w:t>56</w:t>
        </w:r>
      </w:fldSimple>
    </w:p>
    <w:p w14:paraId="2B527F7E" w14:textId="77777777" w:rsidR="00690F66" w:rsidRDefault="001E3D0A" w:rsidP="00690F66">
      <w:pPr>
        <w:keepNext/>
        <w:jc w:val="center"/>
      </w:pPr>
      <w:r>
        <w:lastRenderedPageBreak/>
        <w:fldChar w:fldCharType="begin"/>
      </w:r>
      <w:r>
        <w:instrText xml:space="preserve"> INCLUDEPICTURE "https://codahosted.io/docs/FXHRPFp-XC/blobs/bl-IHlEh8p1Gm/780bd5c2c8053a5c81393344690afeb50f6b1f590395500c08fc2ed363373e8f474029c4e5d8f21cbbc3921d7cbf5f9670a03d96279a70ee841b6d42a31ab787c7e2d779008988754e9df4ced9b1e07282e267cdac808ffbdccb2a658baa82f51f9d734f" \* MERGEFORMATINET </w:instrText>
      </w:r>
      <w:r>
        <w:fldChar w:fldCharType="separate"/>
      </w:r>
      <w:r>
        <w:rPr>
          <w:noProof/>
        </w:rPr>
        <w:drawing>
          <wp:inline distT="0" distB="0" distL="0" distR="0" wp14:anchorId="7F977E6E" wp14:editId="71DA3007">
            <wp:extent cx="2580923" cy="2819400"/>
            <wp:effectExtent l="0" t="0" r="0" b="0"/>
            <wp:docPr id="1706184675"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184675" name="Picture 19" descr="A screenshot of a computer&#10;&#10;AI-generated content may be incorrect."/>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593813" cy="2833481"/>
                    </a:xfrm>
                    <a:prstGeom prst="rect">
                      <a:avLst/>
                    </a:prstGeom>
                    <a:noFill/>
                    <a:ln>
                      <a:noFill/>
                    </a:ln>
                  </pic:spPr>
                </pic:pic>
              </a:graphicData>
            </a:graphic>
          </wp:inline>
        </w:drawing>
      </w:r>
      <w:r>
        <w:fldChar w:fldCharType="end"/>
      </w:r>
    </w:p>
    <w:p w14:paraId="56A6D9FC" w14:textId="5A723215" w:rsidR="001E3D0A" w:rsidRPr="00DD420D" w:rsidRDefault="00690F66" w:rsidP="00690F66">
      <w:pPr>
        <w:pStyle w:val="Caption"/>
        <w:jc w:val="center"/>
      </w:pPr>
      <w:r>
        <w:t xml:space="preserve">Appendix </w:t>
      </w:r>
      <w:fldSimple w:instr=" SEQ Appendix \* ARABIC ">
        <w:r>
          <w:rPr>
            <w:noProof/>
          </w:rPr>
          <w:t>57</w:t>
        </w:r>
      </w:fldSimple>
    </w:p>
    <w:p w14:paraId="64218420" w14:textId="77777777" w:rsidR="00B959A6" w:rsidRDefault="00B959A6" w:rsidP="00B959A6"/>
    <w:p w14:paraId="560ADD4D" w14:textId="77777777" w:rsidR="001E3D0A" w:rsidRPr="006A2DBE" w:rsidRDefault="001E3D0A" w:rsidP="001E3D0A">
      <w:pPr>
        <w:pStyle w:val="Heading4"/>
        <w:spacing w:line="360" w:lineRule="auto"/>
      </w:pPr>
      <w:r>
        <w:t>Test Case FT-08 - Mode Switching (FR8)</w:t>
      </w:r>
    </w:p>
    <w:p w14:paraId="56057CA2" w14:textId="77777777" w:rsidR="00690F66" w:rsidRDefault="001E3D0A" w:rsidP="00690F66">
      <w:pPr>
        <w:keepNext/>
        <w:jc w:val="center"/>
      </w:pPr>
      <w:r>
        <w:fldChar w:fldCharType="begin"/>
      </w:r>
      <w:r>
        <w:instrText xml:space="preserve"> INCLUDEPICTURE "https://codahosted.io/docs/FXHRPFp-XC/blobs/bl-ASiYy7eEOz/740857aa6adfd43e2849909ea17d481a0b6182c7d456d00e48b1ce15291070411fa6d963d5e622b1bfbc9111f58c36f28c8b51bf90da441edddf700cb8d1f8ce067dc45767e4e585a4eb6c83b80565f58838eeecd16a975be860d4c6832c9ea4c46ec39a" \* MERGEFORMATINET </w:instrText>
      </w:r>
      <w:r>
        <w:fldChar w:fldCharType="separate"/>
      </w:r>
      <w:r>
        <w:rPr>
          <w:noProof/>
        </w:rPr>
        <w:drawing>
          <wp:inline distT="0" distB="0" distL="0" distR="0" wp14:anchorId="79819337" wp14:editId="7AF9A002">
            <wp:extent cx="3067050" cy="3350445"/>
            <wp:effectExtent l="0" t="0" r="0" b="2540"/>
            <wp:docPr id="293580037" name="Picture 20"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580037" name="Picture 20" descr="A screenshot of a chat&#10;&#10;AI-generated content may be incorrect."/>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070845" cy="3354590"/>
                    </a:xfrm>
                    <a:prstGeom prst="rect">
                      <a:avLst/>
                    </a:prstGeom>
                    <a:noFill/>
                    <a:ln>
                      <a:noFill/>
                    </a:ln>
                  </pic:spPr>
                </pic:pic>
              </a:graphicData>
            </a:graphic>
          </wp:inline>
        </w:drawing>
      </w:r>
      <w:r>
        <w:fldChar w:fldCharType="end"/>
      </w:r>
    </w:p>
    <w:p w14:paraId="79D8B460" w14:textId="2590EC25" w:rsidR="001E3D0A" w:rsidRDefault="00690F66" w:rsidP="00690F66">
      <w:pPr>
        <w:pStyle w:val="Caption"/>
        <w:jc w:val="center"/>
      </w:pPr>
      <w:r>
        <w:t xml:space="preserve">Appendix </w:t>
      </w:r>
      <w:fldSimple w:instr=" SEQ Appendix \* ARABIC ">
        <w:r>
          <w:rPr>
            <w:noProof/>
          </w:rPr>
          <w:t>58</w:t>
        </w:r>
      </w:fldSimple>
    </w:p>
    <w:p w14:paraId="31A321AC" w14:textId="77777777" w:rsidR="00690F66" w:rsidRDefault="001E3D0A" w:rsidP="00690F66">
      <w:pPr>
        <w:keepNext/>
        <w:jc w:val="center"/>
      </w:pPr>
      <w:r>
        <w:lastRenderedPageBreak/>
        <w:fldChar w:fldCharType="begin"/>
      </w:r>
      <w:r>
        <w:instrText xml:space="preserve"> INCLUDEPICTURE "https://codahosted.io/docs/FXHRPFp-XC/blobs/bl-w8-B7b5EEW/d13f6bb773079f27520b8482156cf925243fddd7754e88550e036dbfefc3231ae3c4d5da99adc320f7a078d452395b35c16bbf8e103aaac955a4d8a43684e8ef5dd03d9325496a74d22f2f49d96a6a1e041b123e337b6cd0f2f29e6bedf4de96e6c9b1fb" \* MERGEFORMATINET </w:instrText>
      </w:r>
      <w:r>
        <w:fldChar w:fldCharType="separate"/>
      </w:r>
      <w:r>
        <w:rPr>
          <w:noProof/>
        </w:rPr>
        <w:drawing>
          <wp:inline distT="0" distB="0" distL="0" distR="0" wp14:anchorId="557C76AB" wp14:editId="22E16766">
            <wp:extent cx="3015728" cy="3294380"/>
            <wp:effectExtent l="0" t="0" r="0" b="0"/>
            <wp:docPr id="2070716371" name="Picture 2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16371" name="Picture 21" descr="A screenshot of a chat&#10;&#10;AI-generated content may be incorrect."/>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026163" cy="3305780"/>
                    </a:xfrm>
                    <a:prstGeom prst="rect">
                      <a:avLst/>
                    </a:prstGeom>
                    <a:noFill/>
                    <a:ln>
                      <a:noFill/>
                    </a:ln>
                  </pic:spPr>
                </pic:pic>
              </a:graphicData>
            </a:graphic>
          </wp:inline>
        </w:drawing>
      </w:r>
      <w:r>
        <w:fldChar w:fldCharType="end"/>
      </w:r>
    </w:p>
    <w:p w14:paraId="098CCC2D" w14:textId="2C9F4CDD" w:rsidR="001E3D0A" w:rsidRDefault="00690F66" w:rsidP="00690F66">
      <w:pPr>
        <w:pStyle w:val="Caption"/>
        <w:jc w:val="center"/>
      </w:pPr>
      <w:r>
        <w:t xml:space="preserve">Appendix </w:t>
      </w:r>
      <w:fldSimple w:instr=" SEQ Appendix \* ARABIC ">
        <w:r>
          <w:rPr>
            <w:noProof/>
          </w:rPr>
          <w:t>59</w:t>
        </w:r>
      </w:fldSimple>
    </w:p>
    <w:p w14:paraId="174116AB" w14:textId="77777777" w:rsidR="001E3D0A" w:rsidRPr="006A2DBE" w:rsidRDefault="001E3D0A" w:rsidP="001E3D0A">
      <w:pPr>
        <w:pStyle w:val="Heading4"/>
        <w:spacing w:line="360" w:lineRule="auto"/>
      </w:pPr>
      <w:r>
        <w:t>Test Case FT-09 - View Privacy Policy (FR9)</w:t>
      </w:r>
    </w:p>
    <w:p w14:paraId="370F4A1B" w14:textId="77777777" w:rsidR="001E3D0A" w:rsidRDefault="001E3D0A" w:rsidP="001E3D0A">
      <w:pPr>
        <w:rPr>
          <w:lang w:val="en-US"/>
        </w:rPr>
      </w:pPr>
    </w:p>
    <w:p w14:paraId="3944D994" w14:textId="77777777" w:rsidR="00690F66" w:rsidRDefault="001E3D0A" w:rsidP="00690F66">
      <w:pPr>
        <w:keepNext/>
        <w:jc w:val="center"/>
      </w:pPr>
      <w:r>
        <w:fldChar w:fldCharType="begin"/>
      </w:r>
      <w:r>
        <w:instrText xml:space="preserve"> INCLUDEPICTURE "https://codahosted.io/docs/FXHRPFp-XC/blobs/bl-LnFsrt-2TW/9acde29bbedd554a8712ebd811f7cabbf817d5ea8c5745f53f3016f79dc123886bb842a3d920e060098a445d2534f65a7ca348e89dcd5affa39592a8c7c35c64559ff2b74119baf45a8c4bd5e01af6e1bc0591fc84aab4c84089bde440295a73fa0a4976" \* MERGEFORMATINET </w:instrText>
      </w:r>
      <w:r>
        <w:fldChar w:fldCharType="separate"/>
      </w:r>
      <w:r>
        <w:rPr>
          <w:noProof/>
        </w:rPr>
        <w:drawing>
          <wp:inline distT="0" distB="0" distL="0" distR="0" wp14:anchorId="04850751" wp14:editId="7E765AB4">
            <wp:extent cx="5731510" cy="1717040"/>
            <wp:effectExtent l="0" t="0" r="0" b="0"/>
            <wp:docPr id="571847268" name="Picture 22"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847268" name="Picture 22" descr="A screenshot of a chat&#10;&#10;AI-generated content may be incorrect."/>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731510" cy="1717040"/>
                    </a:xfrm>
                    <a:prstGeom prst="rect">
                      <a:avLst/>
                    </a:prstGeom>
                    <a:noFill/>
                    <a:ln>
                      <a:noFill/>
                    </a:ln>
                  </pic:spPr>
                </pic:pic>
              </a:graphicData>
            </a:graphic>
          </wp:inline>
        </w:drawing>
      </w:r>
      <w:r>
        <w:fldChar w:fldCharType="end"/>
      </w:r>
    </w:p>
    <w:p w14:paraId="609AB92F" w14:textId="6319A967" w:rsidR="001E3D0A" w:rsidRDefault="00690F66" w:rsidP="00690F66">
      <w:pPr>
        <w:pStyle w:val="Caption"/>
        <w:jc w:val="center"/>
      </w:pPr>
      <w:r>
        <w:t xml:space="preserve">Appendix </w:t>
      </w:r>
      <w:fldSimple w:instr=" SEQ Appendix \* ARABIC ">
        <w:r>
          <w:rPr>
            <w:noProof/>
          </w:rPr>
          <w:t>60</w:t>
        </w:r>
      </w:fldSimple>
    </w:p>
    <w:p w14:paraId="1ACF2433" w14:textId="77777777" w:rsidR="00D63E43" w:rsidRDefault="00D63E43" w:rsidP="001E3D0A">
      <w:pPr>
        <w:jc w:val="center"/>
      </w:pPr>
    </w:p>
    <w:p w14:paraId="1B9C105D" w14:textId="77777777" w:rsidR="00D63E43" w:rsidRDefault="00D63E43" w:rsidP="00D63E43">
      <w:pPr>
        <w:pStyle w:val="Heading3"/>
        <w:spacing w:line="360" w:lineRule="auto"/>
        <w:rPr>
          <w:lang w:val="en-US"/>
        </w:rPr>
      </w:pPr>
      <w:bookmarkStart w:id="205" w:name="_Toc216999717"/>
      <w:r>
        <w:t>7.2.2 Non-Functional Requirement Testing</w:t>
      </w:r>
      <w:bookmarkEnd w:id="205"/>
    </w:p>
    <w:p w14:paraId="4D2C8B03" w14:textId="77777777" w:rsidR="00D63E43" w:rsidRDefault="00D63E43" w:rsidP="00D63E43">
      <w:pPr>
        <w:pStyle w:val="Heading4"/>
        <w:spacing w:line="360" w:lineRule="auto"/>
      </w:pPr>
      <w:r>
        <w:t>Non-Functional Test - 05 - Performance (NFR3)</w:t>
      </w:r>
    </w:p>
    <w:p w14:paraId="40DDDA04" w14:textId="77777777" w:rsidR="00D63E43" w:rsidRDefault="00D63E43" w:rsidP="00D63E43">
      <w:pPr>
        <w:pStyle w:val="Heading5"/>
        <w:spacing w:line="360" w:lineRule="auto"/>
      </w:pPr>
      <w:r>
        <w:t>Results</w:t>
      </w:r>
    </w:p>
    <w:p w14:paraId="1A01A2D2" w14:textId="77777777" w:rsidR="00D63E43" w:rsidRPr="00112D57" w:rsidRDefault="00D63E43" w:rsidP="00D63E43"/>
    <w:p w14:paraId="7EE0ED8A" w14:textId="77777777" w:rsidR="00690F66" w:rsidRDefault="00D63E43" w:rsidP="00690F66">
      <w:pPr>
        <w:keepNext/>
        <w:jc w:val="center"/>
      </w:pPr>
      <w:r>
        <w:rPr>
          <w:noProof/>
          <w14:ligatures w14:val="standardContextual"/>
        </w:rPr>
        <w:lastRenderedPageBreak/>
        <w:drawing>
          <wp:inline distT="0" distB="0" distL="0" distR="0" wp14:anchorId="0B090D5F" wp14:editId="7552B75F">
            <wp:extent cx="3962400" cy="3259563"/>
            <wp:effectExtent l="0" t="0" r="0" b="4445"/>
            <wp:docPr id="1717950063" name="Picture 3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950063" name="Picture 36" descr="A screenshot of a computer&#10;&#10;AI-generated content may be incorrect."/>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976237" cy="3270945"/>
                    </a:xfrm>
                    <a:prstGeom prst="rect">
                      <a:avLst/>
                    </a:prstGeom>
                  </pic:spPr>
                </pic:pic>
              </a:graphicData>
            </a:graphic>
          </wp:inline>
        </w:drawing>
      </w:r>
    </w:p>
    <w:p w14:paraId="4BD0242F" w14:textId="73F72C79" w:rsidR="00D63E43" w:rsidRDefault="00690F66" w:rsidP="00690F66">
      <w:pPr>
        <w:pStyle w:val="Caption"/>
        <w:jc w:val="center"/>
      </w:pPr>
      <w:r>
        <w:t xml:space="preserve">Appendix </w:t>
      </w:r>
      <w:fldSimple w:instr=" SEQ Appendix \* ARABIC ">
        <w:r>
          <w:rPr>
            <w:noProof/>
          </w:rPr>
          <w:t>61</w:t>
        </w:r>
      </w:fldSimple>
    </w:p>
    <w:p w14:paraId="50A366E6" w14:textId="77777777" w:rsidR="00D63E43" w:rsidRDefault="00D63E43" w:rsidP="00D63E43"/>
    <w:p w14:paraId="42330688" w14:textId="77777777" w:rsidR="00690F66" w:rsidRDefault="001E3D0A" w:rsidP="00690F66">
      <w:pPr>
        <w:keepNext/>
        <w:jc w:val="center"/>
      </w:pPr>
      <w:r>
        <w:fldChar w:fldCharType="begin"/>
      </w:r>
      <w:r>
        <w:instrText xml:space="preserve"> INCLUDEPICTURE "https://codahosted.io/docs/FXHRPFp-XC/blobs/bl-JoxMyid3uk/e5952eb978940eac8dad66b2165ecc6f5d5ca62a94fdd2af9aa3cd41c675f6b6c85461955e064a32591792e266c2b2d244ef0e3d4e301fbfea6e6293c6d1a09a852a8783af95d9c68e3a7d6ac7982525bf62b8bdb5df381dcd66e0abfd5194357db3ec39" \* MERGEFORMATINET </w:instrText>
      </w:r>
      <w:r>
        <w:fldChar w:fldCharType="separate"/>
      </w:r>
      <w:r>
        <w:rPr>
          <w:noProof/>
        </w:rPr>
        <w:drawing>
          <wp:inline distT="0" distB="0" distL="0" distR="0" wp14:anchorId="1D82B902" wp14:editId="3B0040BE">
            <wp:extent cx="3587474" cy="4044950"/>
            <wp:effectExtent l="0" t="0" r="0" b="0"/>
            <wp:docPr id="994823001" name="Picture 2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823001" name="Picture 23" descr="A screenshot of a computer&#10;&#10;AI-generated content may be incorrect."/>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590248" cy="4048078"/>
                    </a:xfrm>
                    <a:prstGeom prst="rect">
                      <a:avLst/>
                    </a:prstGeom>
                    <a:noFill/>
                    <a:ln>
                      <a:noFill/>
                    </a:ln>
                  </pic:spPr>
                </pic:pic>
              </a:graphicData>
            </a:graphic>
          </wp:inline>
        </w:drawing>
      </w:r>
      <w:r>
        <w:fldChar w:fldCharType="end"/>
      </w:r>
    </w:p>
    <w:p w14:paraId="2ABF35F0" w14:textId="7583BB2C" w:rsidR="001E3D0A" w:rsidRDefault="00690F66" w:rsidP="00690F66">
      <w:pPr>
        <w:pStyle w:val="Caption"/>
        <w:jc w:val="center"/>
      </w:pPr>
      <w:r>
        <w:t xml:space="preserve">Appendix </w:t>
      </w:r>
      <w:fldSimple w:instr=" SEQ Appendix \* ARABIC ">
        <w:r>
          <w:rPr>
            <w:noProof/>
          </w:rPr>
          <w:t>62</w:t>
        </w:r>
      </w:fldSimple>
    </w:p>
    <w:p w14:paraId="7BBB0271" w14:textId="77777777" w:rsidR="00D63E43" w:rsidRPr="00764B2B" w:rsidRDefault="00D63E43" w:rsidP="00D63E43">
      <w:pPr>
        <w:pStyle w:val="Heading4"/>
        <w:spacing w:line="360" w:lineRule="auto"/>
      </w:pPr>
      <w:r>
        <w:t>Non-Functional Test - 06 - Usability (NFR4)</w:t>
      </w:r>
    </w:p>
    <w:p w14:paraId="50599AA4" w14:textId="77777777" w:rsidR="00D63E43" w:rsidRPr="00764B2B" w:rsidRDefault="00D63E43" w:rsidP="00D63E43">
      <w:pPr>
        <w:pStyle w:val="Heading5"/>
        <w:spacing w:line="360" w:lineRule="auto"/>
      </w:pPr>
      <w:r>
        <w:t>Execution Steps</w:t>
      </w:r>
    </w:p>
    <w:p w14:paraId="188E790C" w14:textId="77777777" w:rsidR="00D63E43" w:rsidRDefault="00D63E43" w:rsidP="00D63E43"/>
    <w:p w14:paraId="3588B956" w14:textId="77777777" w:rsidR="00690F66" w:rsidRDefault="00D63E43" w:rsidP="00690F66">
      <w:pPr>
        <w:keepNext/>
        <w:jc w:val="center"/>
      </w:pPr>
      <w:r>
        <w:lastRenderedPageBreak/>
        <w:fldChar w:fldCharType="begin"/>
      </w:r>
      <w:r>
        <w:instrText xml:space="preserve"> INCLUDEPICTURE "https://codahosted.io/docs/FXHRPFp-XC/blobs/bl--DA_BZqFWh/5db51c6bb41ffb95ec5a2295f450e32756126a438b36af43098a04ffccf0f4c3d5082ef5d699b906e03b7952230786b610ac53e1783fae386ba25ab828c53ff9629391837b988046d6822ef6e9ce19866ebb940fe82394affeefb3d8b2292f7b7be474c5" \* MERGEFORMATINET </w:instrText>
      </w:r>
      <w:r>
        <w:fldChar w:fldCharType="separate"/>
      </w:r>
      <w:r>
        <w:rPr>
          <w:noProof/>
        </w:rPr>
        <w:drawing>
          <wp:inline distT="0" distB="0" distL="0" distR="0" wp14:anchorId="53F5ED7E" wp14:editId="78C60644">
            <wp:extent cx="3579088" cy="2743200"/>
            <wp:effectExtent l="0" t="0" r="2540" b="0"/>
            <wp:docPr id="1873057423" name="Picture 3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057423" name="Picture 31" descr="A screenshot of a computer&#10;&#10;AI-generated content may be incorrect."/>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597366" cy="2757209"/>
                    </a:xfrm>
                    <a:prstGeom prst="rect">
                      <a:avLst/>
                    </a:prstGeom>
                    <a:noFill/>
                    <a:ln>
                      <a:noFill/>
                    </a:ln>
                  </pic:spPr>
                </pic:pic>
              </a:graphicData>
            </a:graphic>
          </wp:inline>
        </w:drawing>
      </w:r>
      <w:r>
        <w:fldChar w:fldCharType="end"/>
      </w:r>
    </w:p>
    <w:p w14:paraId="68B5F14C" w14:textId="413778AA" w:rsidR="00B959A6" w:rsidRDefault="00690F66" w:rsidP="00690F66">
      <w:pPr>
        <w:pStyle w:val="Caption"/>
        <w:jc w:val="center"/>
      </w:pPr>
      <w:r>
        <w:t xml:space="preserve">Appendix </w:t>
      </w:r>
      <w:fldSimple w:instr=" SEQ Appendix \* ARABIC ">
        <w:r>
          <w:rPr>
            <w:noProof/>
          </w:rPr>
          <w:t>63</w:t>
        </w:r>
      </w:fldSimple>
    </w:p>
    <w:p w14:paraId="0D850808" w14:textId="77777777" w:rsidR="00D63E43" w:rsidRDefault="00D63E43" w:rsidP="00D63E43"/>
    <w:p w14:paraId="5BB74648" w14:textId="77777777" w:rsidR="00D63E43" w:rsidRDefault="00D63E43" w:rsidP="00D63E43">
      <w:pPr>
        <w:pStyle w:val="Heading4"/>
        <w:spacing w:line="360" w:lineRule="auto"/>
      </w:pPr>
      <w:r>
        <w:t>Non-Functional Test - 07 - Reliability (NFR5)</w:t>
      </w:r>
    </w:p>
    <w:p w14:paraId="2110299A" w14:textId="77777777" w:rsidR="00D63E43" w:rsidRDefault="00D63E43" w:rsidP="00D63E43">
      <w:pPr>
        <w:pStyle w:val="Heading5"/>
        <w:spacing w:line="360" w:lineRule="auto"/>
      </w:pPr>
      <w:r>
        <w:t>Results</w:t>
      </w:r>
    </w:p>
    <w:p w14:paraId="1A914AEE" w14:textId="77777777" w:rsidR="00690F66" w:rsidRDefault="00D63E43" w:rsidP="00690F66">
      <w:pPr>
        <w:keepNext/>
        <w:jc w:val="center"/>
      </w:pPr>
      <w:r>
        <w:rPr>
          <w:noProof/>
          <w14:ligatures w14:val="standardContextual"/>
        </w:rPr>
        <w:drawing>
          <wp:inline distT="0" distB="0" distL="0" distR="0" wp14:anchorId="61A07D73" wp14:editId="64F99A1D">
            <wp:extent cx="3435350" cy="3723469"/>
            <wp:effectExtent l="0" t="0" r="0" b="0"/>
            <wp:docPr id="1832917939" name="Picture 3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917939" name="Picture 38" descr="A screenshot of a graph&#10;&#10;AI-generated content may be incorrect."/>
                    <pic:cNvPicPr/>
                  </pic:nvPicPr>
                  <pic:blipFill>
                    <a:blip r:embed="rId94" cstate="print">
                      <a:extLst>
                        <a:ext uri="{28A0092B-C50C-407E-A947-70E740481C1C}">
                          <a14:useLocalDpi xmlns:a14="http://schemas.microsoft.com/office/drawing/2010/main" val="0"/>
                        </a:ext>
                      </a:extLst>
                    </a:blip>
                    <a:stretch>
                      <a:fillRect/>
                    </a:stretch>
                  </pic:blipFill>
                  <pic:spPr>
                    <a:xfrm>
                      <a:off x="0" y="0"/>
                      <a:ext cx="3441997" cy="3730674"/>
                    </a:xfrm>
                    <a:prstGeom prst="rect">
                      <a:avLst/>
                    </a:prstGeom>
                  </pic:spPr>
                </pic:pic>
              </a:graphicData>
            </a:graphic>
          </wp:inline>
        </w:drawing>
      </w:r>
    </w:p>
    <w:p w14:paraId="65C9E38D" w14:textId="28E479E2" w:rsidR="00B959A6" w:rsidRPr="00B959A6" w:rsidRDefault="00690F66" w:rsidP="00690F66">
      <w:pPr>
        <w:pStyle w:val="Caption"/>
        <w:jc w:val="center"/>
      </w:pPr>
      <w:r>
        <w:t xml:space="preserve">Appendix </w:t>
      </w:r>
      <w:fldSimple w:instr=" SEQ Appendix \* ARABIC ">
        <w:r>
          <w:rPr>
            <w:noProof/>
          </w:rPr>
          <w:t>64</w:t>
        </w:r>
      </w:fldSimple>
    </w:p>
    <w:p w14:paraId="07A172D3" w14:textId="77777777" w:rsidR="00316859" w:rsidRDefault="00316859" w:rsidP="004A56C2">
      <w:pPr>
        <w:pStyle w:val="Heading2"/>
      </w:pPr>
    </w:p>
    <w:p w14:paraId="4D29D9CE" w14:textId="77777777" w:rsidR="00316859" w:rsidRDefault="00316859" w:rsidP="004A56C2">
      <w:pPr>
        <w:pStyle w:val="Heading2"/>
      </w:pPr>
    </w:p>
    <w:p w14:paraId="525BA42F" w14:textId="57BEC8CA" w:rsidR="00A34B4D" w:rsidRPr="004A56C2" w:rsidRDefault="00A34B4D" w:rsidP="00F83B10">
      <w:pPr>
        <w:pStyle w:val="Heading1"/>
      </w:pPr>
      <w:bookmarkStart w:id="206" w:name="_Toc216999718"/>
      <w:r w:rsidRPr="004A56C2">
        <w:t>User Guide</w:t>
      </w:r>
      <w:bookmarkEnd w:id="206"/>
    </w:p>
    <w:p w14:paraId="77EEE3AE" w14:textId="77777777" w:rsidR="00A34B4D" w:rsidRPr="004A56C2" w:rsidRDefault="00A34B4D" w:rsidP="004A56C2">
      <w:pPr>
        <w:rPr>
          <w:sz w:val="20"/>
          <w:szCs w:val="20"/>
        </w:rPr>
      </w:pPr>
    </w:p>
    <w:p w14:paraId="2B280C2B" w14:textId="7F940C38" w:rsidR="00A34B4D" w:rsidRPr="004A56C2" w:rsidRDefault="00A34B4D" w:rsidP="004A56C2">
      <w:pPr>
        <w:rPr>
          <w:sz w:val="20"/>
          <w:szCs w:val="20"/>
        </w:rPr>
      </w:pPr>
      <w:r w:rsidRPr="004A56C2">
        <w:rPr>
          <w:sz w:val="20"/>
          <w:szCs w:val="20"/>
        </w:rPr>
        <w:t>This system provides a web-based chatbot solution for providing loan-related queries, financial queries. It also provides an admin dashboard panel for analysing user trust and feedback.</w:t>
      </w:r>
    </w:p>
    <w:p w14:paraId="10744990" w14:textId="77777777" w:rsidR="00A34B4D" w:rsidRPr="004A56C2" w:rsidRDefault="00A34B4D" w:rsidP="004A56C2">
      <w:pPr>
        <w:rPr>
          <w:sz w:val="20"/>
          <w:szCs w:val="20"/>
        </w:rPr>
      </w:pPr>
    </w:p>
    <w:p w14:paraId="4C2412FB" w14:textId="08AD149B" w:rsidR="00A34B4D" w:rsidRPr="004A56C2" w:rsidRDefault="00A34B4D" w:rsidP="004A56C2">
      <w:pPr>
        <w:rPr>
          <w:sz w:val="20"/>
          <w:szCs w:val="20"/>
        </w:rPr>
      </w:pPr>
      <w:r w:rsidRPr="004A56C2">
        <w:rPr>
          <w:sz w:val="20"/>
          <w:szCs w:val="20"/>
        </w:rPr>
        <w:t>To user the sytem, the user first accesses the chatbot via a web inteface and then sign-in with one of the social login method. After that user can ask a financial related question and get an answer from the chatbot. And also user can submit a loan form and get a loan approval decision along with an explanation depending on the assigned user mode (XAI or Baseline). After that user can fill up a short trust survey. The survey consists of six rating questions and optional comment field for qualitative feedback.</w:t>
      </w:r>
    </w:p>
    <w:p w14:paraId="26CDA88D" w14:textId="77777777" w:rsidR="00A34B4D" w:rsidRPr="004A56C2" w:rsidRDefault="00A34B4D" w:rsidP="004A56C2">
      <w:pPr>
        <w:rPr>
          <w:sz w:val="20"/>
          <w:szCs w:val="20"/>
        </w:rPr>
      </w:pPr>
    </w:p>
    <w:p w14:paraId="50569A75" w14:textId="1FD95B20" w:rsidR="00A34B4D" w:rsidRPr="004A56C2" w:rsidRDefault="00A34B4D" w:rsidP="004A56C2">
      <w:pPr>
        <w:rPr>
          <w:sz w:val="20"/>
          <w:szCs w:val="20"/>
        </w:rPr>
      </w:pPr>
      <w:r w:rsidRPr="004A56C2">
        <w:rPr>
          <w:sz w:val="20"/>
          <w:szCs w:val="20"/>
        </w:rPr>
        <w:t>Additionally, admin users can access the admin dashboard panel with authorized admin user email account only. The dashboard displays aggregated trust survey responses results.</w:t>
      </w:r>
    </w:p>
    <w:p w14:paraId="244A4415" w14:textId="77777777" w:rsidR="00A34B4D" w:rsidRPr="004A56C2" w:rsidRDefault="00A34B4D" w:rsidP="004A56C2">
      <w:pPr>
        <w:rPr>
          <w:sz w:val="20"/>
          <w:szCs w:val="20"/>
        </w:rPr>
      </w:pPr>
    </w:p>
    <w:p w14:paraId="5DE1790D" w14:textId="252722ED" w:rsidR="00A34B4D" w:rsidRPr="004A56C2" w:rsidRDefault="00A34B4D" w:rsidP="00F83B10">
      <w:pPr>
        <w:pStyle w:val="Heading1"/>
      </w:pPr>
      <w:bookmarkStart w:id="207" w:name="_Toc216999719"/>
      <w:r w:rsidRPr="004A56C2">
        <w:t>Installation Guide</w:t>
      </w:r>
      <w:bookmarkEnd w:id="207"/>
    </w:p>
    <w:p w14:paraId="410DAF27" w14:textId="77777777" w:rsidR="00A34B4D" w:rsidRPr="004A56C2" w:rsidRDefault="00A34B4D" w:rsidP="004A56C2">
      <w:pPr>
        <w:rPr>
          <w:sz w:val="20"/>
          <w:szCs w:val="20"/>
        </w:rPr>
      </w:pPr>
    </w:p>
    <w:p w14:paraId="7746431C" w14:textId="423FD6C7" w:rsidR="00A34B4D" w:rsidRPr="004A56C2" w:rsidRDefault="00A34B4D" w:rsidP="004A56C2">
      <w:pPr>
        <w:rPr>
          <w:sz w:val="20"/>
          <w:szCs w:val="20"/>
        </w:rPr>
      </w:pPr>
      <w:r w:rsidRPr="004A56C2">
        <w:rPr>
          <w:sz w:val="20"/>
          <w:szCs w:val="20"/>
        </w:rPr>
        <w:t xml:space="preserve">The system contains three components. </w:t>
      </w:r>
    </w:p>
    <w:p w14:paraId="1CB63D5B" w14:textId="77777777" w:rsidR="00A34B4D" w:rsidRPr="004A56C2" w:rsidRDefault="00A34B4D" w:rsidP="004A56C2">
      <w:pPr>
        <w:rPr>
          <w:sz w:val="20"/>
          <w:szCs w:val="20"/>
        </w:rPr>
      </w:pPr>
    </w:p>
    <w:p w14:paraId="137AF826" w14:textId="63192DAD" w:rsidR="00A34B4D" w:rsidRPr="004A56C2" w:rsidRDefault="00A34B4D" w:rsidP="004A56C2">
      <w:pPr>
        <w:pStyle w:val="Heading3"/>
      </w:pPr>
      <w:bookmarkStart w:id="208" w:name="_Toc216999720"/>
      <w:r w:rsidRPr="004A56C2">
        <w:t>Flask Backend (Contains loan approval prediction service)</w:t>
      </w:r>
      <w:bookmarkEnd w:id="208"/>
    </w:p>
    <w:p w14:paraId="2624C1DC" w14:textId="135438F6" w:rsidR="00A34B4D" w:rsidRPr="00813F1C" w:rsidRDefault="00A34B4D" w:rsidP="00E36B97">
      <w:pPr>
        <w:pStyle w:val="p1"/>
        <w:numPr>
          <w:ilvl w:val="0"/>
          <w:numId w:val="178"/>
        </w:numPr>
        <w:jc w:val="both"/>
        <w:rPr>
          <w:sz w:val="20"/>
          <w:szCs w:val="20"/>
        </w:rPr>
      </w:pPr>
      <w:r w:rsidRPr="00813F1C">
        <w:rPr>
          <w:sz w:val="20"/>
          <w:szCs w:val="20"/>
        </w:rPr>
        <w:t>Clone the backend repository.</w:t>
      </w:r>
    </w:p>
    <w:p w14:paraId="4482996D" w14:textId="2532C893" w:rsidR="007F1C00" w:rsidRPr="00813F1C" w:rsidRDefault="007F1C00" w:rsidP="00E36B97">
      <w:pPr>
        <w:pStyle w:val="p1"/>
        <w:numPr>
          <w:ilvl w:val="0"/>
          <w:numId w:val="178"/>
        </w:numPr>
        <w:jc w:val="both"/>
        <w:rPr>
          <w:sz w:val="20"/>
          <w:szCs w:val="20"/>
        </w:rPr>
      </w:pPr>
      <w:r w:rsidRPr="00813F1C">
        <w:rPr>
          <w:sz w:val="20"/>
          <w:szCs w:val="20"/>
        </w:rPr>
        <w:t xml:space="preserve">Ensure </w:t>
      </w:r>
      <w:r w:rsidRPr="00813F1C">
        <w:rPr>
          <w:rStyle w:val="s1"/>
          <w:rFonts w:eastAsiaTheme="majorEastAsia"/>
          <w:b/>
          <w:bCs/>
          <w:sz w:val="20"/>
          <w:szCs w:val="20"/>
        </w:rPr>
        <w:t>Python 3.11</w:t>
      </w:r>
      <w:r w:rsidRPr="00813F1C">
        <w:rPr>
          <w:sz w:val="20"/>
          <w:szCs w:val="20"/>
        </w:rPr>
        <w:t xml:space="preserve"> is installed.</w:t>
      </w:r>
    </w:p>
    <w:p w14:paraId="611F44AC" w14:textId="77777777" w:rsidR="007F1C00" w:rsidRPr="00813F1C" w:rsidRDefault="007F1C00" w:rsidP="00E36B97">
      <w:pPr>
        <w:pStyle w:val="p1"/>
        <w:numPr>
          <w:ilvl w:val="0"/>
          <w:numId w:val="178"/>
        </w:numPr>
        <w:jc w:val="both"/>
        <w:rPr>
          <w:sz w:val="20"/>
          <w:szCs w:val="20"/>
        </w:rPr>
      </w:pPr>
      <w:r w:rsidRPr="00813F1C">
        <w:rPr>
          <w:sz w:val="20"/>
          <w:szCs w:val="20"/>
        </w:rPr>
        <w:t>Create and activate a virtual environment.</w:t>
      </w:r>
    </w:p>
    <w:p w14:paraId="171C6CC2" w14:textId="15B4F09E" w:rsidR="007F1C00" w:rsidRPr="00813F1C" w:rsidRDefault="007F1C00" w:rsidP="00E36B97">
      <w:pPr>
        <w:pStyle w:val="p1"/>
        <w:numPr>
          <w:ilvl w:val="0"/>
          <w:numId w:val="178"/>
        </w:numPr>
        <w:jc w:val="both"/>
        <w:rPr>
          <w:sz w:val="20"/>
          <w:szCs w:val="20"/>
        </w:rPr>
      </w:pPr>
      <w:r w:rsidRPr="00813F1C">
        <w:rPr>
          <w:sz w:val="20"/>
          <w:szCs w:val="20"/>
        </w:rPr>
        <w:t>Install dependencies using,</w:t>
      </w:r>
    </w:p>
    <w:p w14:paraId="12612F35" w14:textId="3E649C3A" w:rsidR="00800A48" w:rsidRPr="00813F1C" w:rsidRDefault="007F1C00" w:rsidP="00E36B97">
      <w:pPr>
        <w:pStyle w:val="ListParagraph"/>
        <w:numPr>
          <w:ilvl w:val="1"/>
          <w:numId w:val="171"/>
        </w:numPr>
        <w:jc w:val="both"/>
        <w:rPr>
          <w:sz w:val="20"/>
          <w:szCs w:val="20"/>
        </w:rPr>
      </w:pPr>
      <w:r w:rsidRPr="00813F1C">
        <w:rPr>
          <w:sz w:val="20"/>
          <w:szCs w:val="20"/>
        </w:rPr>
        <w:t>pip install -r requirements.txt</w:t>
      </w:r>
    </w:p>
    <w:p w14:paraId="49E7AA1A" w14:textId="77777777" w:rsidR="00800A48" w:rsidRPr="00813F1C" w:rsidRDefault="00800A48" w:rsidP="00E36B97">
      <w:pPr>
        <w:jc w:val="both"/>
        <w:rPr>
          <w:sz w:val="20"/>
          <w:szCs w:val="20"/>
        </w:rPr>
      </w:pPr>
    </w:p>
    <w:p w14:paraId="39A8508D" w14:textId="32879FF0" w:rsidR="007F1C00" w:rsidRPr="00813F1C" w:rsidRDefault="007F1C00" w:rsidP="00E36B97">
      <w:pPr>
        <w:pStyle w:val="p1"/>
        <w:numPr>
          <w:ilvl w:val="0"/>
          <w:numId w:val="171"/>
        </w:numPr>
        <w:jc w:val="both"/>
        <w:rPr>
          <w:sz w:val="20"/>
          <w:szCs w:val="20"/>
        </w:rPr>
      </w:pPr>
      <w:r w:rsidRPr="00813F1C">
        <w:rPr>
          <w:sz w:val="20"/>
          <w:szCs w:val="20"/>
        </w:rPr>
        <w:t xml:space="preserve">Create a </w:t>
      </w:r>
      <w:r w:rsidRPr="00813F1C">
        <w:rPr>
          <w:rStyle w:val="s1"/>
          <w:rFonts w:eastAsiaTheme="majorEastAsia"/>
          <w:sz w:val="20"/>
          <w:szCs w:val="20"/>
        </w:rPr>
        <w:t>.env</w:t>
      </w:r>
      <w:r w:rsidRPr="00813F1C">
        <w:rPr>
          <w:sz w:val="20"/>
          <w:szCs w:val="20"/>
        </w:rPr>
        <w:t xml:space="preserve"> file and configure required environment variables (e.g. API keys, database credentials).</w:t>
      </w:r>
    </w:p>
    <w:p w14:paraId="7A1A00C0" w14:textId="4D2DFE71" w:rsidR="007F1C00" w:rsidRPr="00813F1C" w:rsidRDefault="007F1C00" w:rsidP="00E36B97">
      <w:pPr>
        <w:pStyle w:val="p1"/>
        <w:numPr>
          <w:ilvl w:val="1"/>
          <w:numId w:val="171"/>
        </w:numPr>
        <w:jc w:val="both"/>
        <w:rPr>
          <w:sz w:val="20"/>
          <w:szCs w:val="20"/>
        </w:rPr>
      </w:pPr>
      <w:r w:rsidRPr="00813F1C">
        <w:rPr>
          <w:sz w:val="20"/>
          <w:szCs w:val="20"/>
        </w:rPr>
        <w:t>SUPABASE_URL</w:t>
      </w:r>
    </w:p>
    <w:p w14:paraId="70F12B62" w14:textId="137C271E" w:rsidR="007F1C00" w:rsidRPr="00813F1C" w:rsidRDefault="007F1C00" w:rsidP="00E36B97">
      <w:pPr>
        <w:pStyle w:val="p1"/>
        <w:numPr>
          <w:ilvl w:val="1"/>
          <w:numId w:val="171"/>
        </w:numPr>
        <w:jc w:val="both"/>
        <w:rPr>
          <w:sz w:val="20"/>
          <w:szCs w:val="20"/>
        </w:rPr>
      </w:pPr>
      <w:r w:rsidRPr="00813F1C">
        <w:rPr>
          <w:sz w:val="20"/>
          <w:szCs w:val="20"/>
        </w:rPr>
        <w:t>SUPABASE_KEY</w:t>
      </w:r>
    </w:p>
    <w:p w14:paraId="0DD7E8DC" w14:textId="255183FA" w:rsidR="007F1C00" w:rsidRPr="00813F1C" w:rsidRDefault="007F1C00" w:rsidP="00E36B97">
      <w:pPr>
        <w:pStyle w:val="p1"/>
        <w:numPr>
          <w:ilvl w:val="1"/>
          <w:numId w:val="171"/>
        </w:numPr>
        <w:jc w:val="both"/>
        <w:rPr>
          <w:sz w:val="20"/>
          <w:szCs w:val="20"/>
        </w:rPr>
      </w:pPr>
      <w:r w:rsidRPr="00813F1C">
        <w:rPr>
          <w:sz w:val="20"/>
          <w:szCs w:val="20"/>
        </w:rPr>
        <w:t>PYTHON_VERSION</w:t>
      </w:r>
    </w:p>
    <w:p w14:paraId="2B5D5792" w14:textId="02CF8BC4" w:rsidR="007F1C00" w:rsidRPr="00813F1C" w:rsidRDefault="007F1C00" w:rsidP="00E36B97">
      <w:pPr>
        <w:pStyle w:val="p1"/>
        <w:numPr>
          <w:ilvl w:val="1"/>
          <w:numId w:val="171"/>
        </w:numPr>
        <w:jc w:val="both"/>
        <w:rPr>
          <w:sz w:val="20"/>
          <w:szCs w:val="20"/>
        </w:rPr>
      </w:pPr>
      <w:r w:rsidRPr="00813F1C">
        <w:rPr>
          <w:sz w:val="20"/>
          <w:szCs w:val="20"/>
        </w:rPr>
        <w:t>OPEN_API_KEY</w:t>
      </w:r>
    </w:p>
    <w:p w14:paraId="26B158DF" w14:textId="1CF8DEF5" w:rsidR="00477F1D" w:rsidRPr="00813F1C" w:rsidRDefault="00477F1D" w:rsidP="00E36B97">
      <w:pPr>
        <w:pStyle w:val="p1"/>
        <w:numPr>
          <w:ilvl w:val="1"/>
          <w:numId w:val="171"/>
        </w:numPr>
        <w:jc w:val="both"/>
        <w:rPr>
          <w:sz w:val="20"/>
          <w:szCs w:val="20"/>
        </w:rPr>
      </w:pPr>
      <w:r w:rsidRPr="00813F1C">
        <w:rPr>
          <w:sz w:val="20"/>
          <w:szCs w:val="20"/>
        </w:rPr>
        <w:t>PORT</w:t>
      </w:r>
    </w:p>
    <w:p w14:paraId="5C99CAC5" w14:textId="77777777" w:rsidR="00C36137" w:rsidRPr="00813F1C" w:rsidRDefault="00C36137" w:rsidP="00E36B97">
      <w:pPr>
        <w:pStyle w:val="p1"/>
        <w:jc w:val="both"/>
        <w:rPr>
          <w:sz w:val="20"/>
          <w:szCs w:val="20"/>
        </w:rPr>
      </w:pPr>
    </w:p>
    <w:p w14:paraId="0F25C325" w14:textId="23ACDCE5" w:rsidR="00C36137" w:rsidRPr="00813F1C" w:rsidRDefault="00C36137" w:rsidP="00E36B97">
      <w:pPr>
        <w:pStyle w:val="p1"/>
        <w:numPr>
          <w:ilvl w:val="0"/>
          <w:numId w:val="171"/>
        </w:numPr>
        <w:jc w:val="both"/>
        <w:rPr>
          <w:sz w:val="20"/>
          <w:szCs w:val="20"/>
        </w:rPr>
      </w:pPr>
      <w:r w:rsidRPr="00813F1C">
        <w:rPr>
          <w:sz w:val="20"/>
          <w:szCs w:val="20"/>
        </w:rPr>
        <w:t>Start the backend server using</w:t>
      </w:r>
    </w:p>
    <w:p w14:paraId="3DA982C1" w14:textId="3ADDB79B" w:rsidR="00C36137" w:rsidRPr="00813F1C" w:rsidRDefault="00C36137" w:rsidP="00E36B97">
      <w:pPr>
        <w:pStyle w:val="p1"/>
        <w:numPr>
          <w:ilvl w:val="1"/>
          <w:numId w:val="171"/>
        </w:numPr>
        <w:jc w:val="both"/>
        <w:rPr>
          <w:sz w:val="20"/>
          <w:szCs w:val="20"/>
        </w:rPr>
      </w:pPr>
      <w:r w:rsidRPr="00813F1C">
        <w:rPr>
          <w:sz w:val="20"/>
          <w:szCs w:val="20"/>
        </w:rPr>
        <w:t>uvicorn main:app --host 0.0.0.0 --port 8000</w:t>
      </w:r>
    </w:p>
    <w:p w14:paraId="119488A2" w14:textId="77777777" w:rsidR="007F1C00" w:rsidRPr="00813F1C" w:rsidRDefault="007F1C00" w:rsidP="00A34B4D">
      <w:pPr>
        <w:rPr>
          <w:sz w:val="20"/>
          <w:szCs w:val="20"/>
        </w:rPr>
      </w:pPr>
    </w:p>
    <w:p w14:paraId="02182B38" w14:textId="01D67E7E" w:rsidR="00C36137" w:rsidRPr="00813F1C" w:rsidRDefault="00C36137" w:rsidP="00C36137">
      <w:pPr>
        <w:pStyle w:val="p1"/>
        <w:rPr>
          <w:sz w:val="20"/>
          <w:szCs w:val="20"/>
        </w:rPr>
      </w:pPr>
      <w:r w:rsidRPr="00813F1C">
        <w:rPr>
          <w:sz w:val="20"/>
          <w:szCs w:val="20"/>
        </w:rPr>
        <w:t xml:space="preserve">The backend will be available at </w:t>
      </w:r>
      <w:hyperlink r:id="rId95" w:history="1">
        <w:r w:rsidR="004A56C2" w:rsidRPr="00813F1C">
          <w:rPr>
            <w:rStyle w:val="Hyperlink"/>
            <w:rFonts w:eastAsiaTheme="majorEastAsia"/>
            <w:sz w:val="20"/>
            <w:szCs w:val="20"/>
          </w:rPr>
          <w:t>http://localhost:8000</w:t>
        </w:r>
      </w:hyperlink>
      <w:r w:rsidRPr="00813F1C">
        <w:rPr>
          <w:sz w:val="20"/>
          <w:szCs w:val="20"/>
        </w:rPr>
        <w:t>.</w:t>
      </w:r>
    </w:p>
    <w:p w14:paraId="4BF5400D" w14:textId="77777777" w:rsidR="005E66C0" w:rsidRDefault="005E66C0" w:rsidP="00C36137">
      <w:pPr>
        <w:pStyle w:val="p1"/>
      </w:pPr>
    </w:p>
    <w:p w14:paraId="12F3B3F2" w14:textId="38F4E82B" w:rsidR="005E66C0" w:rsidRDefault="005E66C0" w:rsidP="005E66C0">
      <w:pPr>
        <w:pStyle w:val="Heading3"/>
      </w:pPr>
      <w:bookmarkStart w:id="209" w:name="_Toc216999721"/>
      <w:r>
        <w:lastRenderedPageBreak/>
        <w:t>Node JS Backend</w:t>
      </w:r>
      <w:bookmarkEnd w:id="209"/>
    </w:p>
    <w:p w14:paraId="6880EF16" w14:textId="77777777" w:rsidR="005E66C0" w:rsidRPr="00813F1C" w:rsidRDefault="005E66C0" w:rsidP="00813F1C">
      <w:pPr>
        <w:pStyle w:val="p1"/>
        <w:numPr>
          <w:ilvl w:val="0"/>
          <w:numId w:val="181"/>
        </w:numPr>
        <w:rPr>
          <w:sz w:val="20"/>
          <w:szCs w:val="20"/>
        </w:rPr>
      </w:pPr>
      <w:r w:rsidRPr="00813F1C">
        <w:rPr>
          <w:sz w:val="20"/>
          <w:szCs w:val="20"/>
        </w:rPr>
        <w:t>Clone the frontend repository.</w:t>
      </w:r>
    </w:p>
    <w:p w14:paraId="35610EB6" w14:textId="77777777" w:rsidR="005E66C0" w:rsidRPr="00813F1C" w:rsidRDefault="005E66C0"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677E2F49" w14:textId="77777777" w:rsidR="005E66C0" w:rsidRPr="00813F1C" w:rsidRDefault="005E66C0" w:rsidP="00813F1C">
      <w:pPr>
        <w:pStyle w:val="p1"/>
        <w:numPr>
          <w:ilvl w:val="0"/>
          <w:numId w:val="181"/>
        </w:numPr>
        <w:rPr>
          <w:sz w:val="20"/>
          <w:szCs w:val="20"/>
        </w:rPr>
      </w:pPr>
      <w:r w:rsidRPr="00813F1C">
        <w:rPr>
          <w:sz w:val="20"/>
          <w:szCs w:val="20"/>
        </w:rPr>
        <w:t xml:space="preserve">Install dependencies using, </w:t>
      </w:r>
    </w:p>
    <w:p w14:paraId="6EE8F52F" w14:textId="77777777" w:rsidR="005E66C0" w:rsidRPr="00813F1C" w:rsidRDefault="005E66C0" w:rsidP="00813F1C">
      <w:pPr>
        <w:pStyle w:val="p1"/>
        <w:numPr>
          <w:ilvl w:val="1"/>
          <w:numId w:val="181"/>
        </w:numPr>
        <w:rPr>
          <w:sz w:val="20"/>
          <w:szCs w:val="20"/>
        </w:rPr>
      </w:pPr>
      <w:r w:rsidRPr="00813F1C">
        <w:rPr>
          <w:sz w:val="20"/>
          <w:szCs w:val="20"/>
        </w:rPr>
        <w:t>npm install</w:t>
      </w:r>
    </w:p>
    <w:p w14:paraId="7A12FAF7" w14:textId="77777777" w:rsidR="005E66C0" w:rsidRPr="00813F1C" w:rsidRDefault="005E66C0" w:rsidP="00813F1C">
      <w:pPr>
        <w:pStyle w:val="p1"/>
        <w:numPr>
          <w:ilvl w:val="0"/>
          <w:numId w:val="182"/>
        </w:numPr>
        <w:rPr>
          <w:sz w:val="20"/>
          <w:szCs w:val="20"/>
        </w:rPr>
      </w:pPr>
      <w:r w:rsidRPr="00813F1C">
        <w:rPr>
          <w:sz w:val="20"/>
          <w:szCs w:val="20"/>
        </w:rPr>
        <w:t>Configure environment variables.</w:t>
      </w:r>
    </w:p>
    <w:p w14:paraId="6961EBC1" w14:textId="70700DBB" w:rsidR="005E66C0" w:rsidRPr="00813F1C" w:rsidRDefault="005E66C0" w:rsidP="00813F1C">
      <w:pPr>
        <w:pStyle w:val="p1"/>
        <w:numPr>
          <w:ilvl w:val="1"/>
          <w:numId w:val="184"/>
        </w:numPr>
        <w:rPr>
          <w:sz w:val="20"/>
          <w:szCs w:val="20"/>
        </w:rPr>
      </w:pPr>
      <w:r w:rsidRPr="00813F1C">
        <w:rPr>
          <w:sz w:val="20"/>
          <w:szCs w:val="20"/>
        </w:rPr>
        <w:t>NODE_ENV</w:t>
      </w:r>
    </w:p>
    <w:p w14:paraId="409F1F6F" w14:textId="79185604" w:rsidR="005E66C0" w:rsidRPr="00813F1C" w:rsidRDefault="00477F1D" w:rsidP="00813F1C">
      <w:pPr>
        <w:pStyle w:val="p1"/>
        <w:numPr>
          <w:ilvl w:val="1"/>
          <w:numId w:val="184"/>
        </w:numPr>
        <w:rPr>
          <w:sz w:val="20"/>
          <w:szCs w:val="20"/>
        </w:rPr>
      </w:pPr>
      <w:r w:rsidRPr="00813F1C">
        <w:rPr>
          <w:sz w:val="20"/>
          <w:szCs w:val="20"/>
        </w:rPr>
        <w:t>PORT</w:t>
      </w:r>
    </w:p>
    <w:p w14:paraId="50F98FD7" w14:textId="39C8DA0D" w:rsidR="005E66C0" w:rsidRPr="00813F1C" w:rsidRDefault="005E66C0" w:rsidP="00813F1C">
      <w:pPr>
        <w:pStyle w:val="p1"/>
        <w:numPr>
          <w:ilvl w:val="1"/>
          <w:numId w:val="184"/>
        </w:numPr>
        <w:rPr>
          <w:sz w:val="20"/>
          <w:szCs w:val="20"/>
        </w:rPr>
      </w:pPr>
      <w:r w:rsidRPr="00813F1C">
        <w:rPr>
          <w:sz w:val="20"/>
          <w:szCs w:val="20"/>
        </w:rPr>
        <w:t>SUPABASE_URL</w:t>
      </w:r>
    </w:p>
    <w:p w14:paraId="11100B9E" w14:textId="77777777" w:rsidR="005E66C0" w:rsidRPr="00813F1C" w:rsidRDefault="005E66C0" w:rsidP="00813F1C">
      <w:pPr>
        <w:pStyle w:val="p1"/>
        <w:numPr>
          <w:ilvl w:val="1"/>
          <w:numId w:val="184"/>
        </w:numPr>
        <w:rPr>
          <w:sz w:val="20"/>
          <w:szCs w:val="20"/>
        </w:rPr>
      </w:pPr>
      <w:r w:rsidRPr="00813F1C">
        <w:rPr>
          <w:sz w:val="20"/>
          <w:szCs w:val="20"/>
        </w:rPr>
        <w:t>SUPABASE_KEY</w:t>
      </w:r>
    </w:p>
    <w:p w14:paraId="2F9A5E14" w14:textId="3DDB5878" w:rsidR="005E66C0" w:rsidRPr="00813F1C" w:rsidRDefault="005E66C0" w:rsidP="00813F1C">
      <w:pPr>
        <w:pStyle w:val="p1"/>
        <w:numPr>
          <w:ilvl w:val="1"/>
          <w:numId w:val="184"/>
        </w:numPr>
        <w:rPr>
          <w:sz w:val="20"/>
          <w:szCs w:val="20"/>
        </w:rPr>
      </w:pPr>
      <w:r w:rsidRPr="00813F1C">
        <w:rPr>
          <w:sz w:val="20"/>
          <w:szCs w:val="20"/>
        </w:rPr>
        <w:t>PYTHON_</w:t>
      </w:r>
      <w:r w:rsidR="00477F1D" w:rsidRPr="00813F1C">
        <w:rPr>
          <w:sz w:val="20"/>
          <w:szCs w:val="20"/>
        </w:rPr>
        <w:t>BACKEND_URL</w:t>
      </w:r>
    </w:p>
    <w:p w14:paraId="63861CE5" w14:textId="6DD7E97E" w:rsidR="00E604F9" w:rsidRPr="00813F1C" w:rsidRDefault="00E604F9" w:rsidP="00813F1C">
      <w:pPr>
        <w:pStyle w:val="p1"/>
        <w:numPr>
          <w:ilvl w:val="1"/>
          <w:numId w:val="184"/>
        </w:numPr>
        <w:rPr>
          <w:sz w:val="20"/>
          <w:szCs w:val="20"/>
        </w:rPr>
      </w:pPr>
      <w:r w:rsidRPr="00813F1C">
        <w:rPr>
          <w:sz w:val="20"/>
          <w:szCs w:val="20"/>
        </w:rPr>
        <w:t>FRONT_END_URL</w:t>
      </w:r>
    </w:p>
    <w:p w14:paraId="5017E926" w14:textId="77777777" w:rsidR="005E66C0" w:rsidRPr="00813F1C" w:rsidRDefault="005E66C0" w:rsidP="00813F1C">
      <w:pPr>
        <w:pStyle w:val="p1"/>
        <w:numPr>
          <w:ilvl w:val="1"/>
          <w:numId w:val="184"/>
        </w:numPr>
        <w:rPr>
          <w:sz w:val="20"/>
          <w:szCs w:val="20"/>
        </w:rPr>
      </w:pPr>
      <w:r w:rsidRPr="00813F1C">
        <w:rPr>
          <w:sz w:val="20"/>
          <w:szCs w:val="20"/>
        </w:rPr>
        <w:t>OPEN_API_KEY</w:t>
      </w:r>
    </w:p>
    <w:p w14:paraId="1D1886D6" w14:textId="77777777" w:rsidR="005E66C0" w:rsidRPr="00813F1C" w:rsidRDefault="005E66C0" w:rsidP="00813F1C">
      <w:pPr>
        <w:pStyle w:val="p1"/>
        <w:rPr>
          <w:sz w:val="20"/>
          <w:szCs w:val="20"/>
        </w:rPr>
      </w:pPr>
    </w:p>
    <w:p w14:paraId="12CF7206" w14:textId="77777777" w:rsidR="005E66C0" w:rsidRPr="00813F1C" w:rsidRDefault="005E66C0" w:rsidP="00813F1C">
      <w:pPr>
        <w:pStyle w:val="p1"/>
        <w:numPr>
          <w:ilvl w:val="0"/>
          <w:numId w:val="182"/>
        </w:numPr>
        <w:rPr>
          <w:sz w:val="20"/>
          <w:szCs w:val="20"/>
        </w:rPr>
      </w:pPr>
      <w:r w:rsidRPr="00813F1C">
        <w:rPr>
          <w:sz w:val="20"/>
          <w:szCs w:val="20"/>
        </w:rPr>
        <w:t>Run the development server,</w:t>
      </w:r>
    </w:p>
    <w:p w14:paraId="3B55F951" w14:textId="77777777" w:rsidR="005E66C0" w:rsidRPr="00813F1C" w:rsidRDefault="005E66C0" w:rsidP="00813F1C">
      <w:pPr>
        <w:pStyle w:val="p1"/>
        <w:numPr>
          <w:ilvl w:val="1"/>
          <w:numId w:val="181"/>
        </w:numPr>
        <w:rPr>
          <w:sz w:val="20"/>
          <w:szCs w:val="20"/>
        </w:rPr>
      </w:pPr>
      <w:r w:rsidRPr="00813F1C">
        <w:rPr>
          <w:sz w:val="20"/>
          <w:szCs w:val="20"/>
        </w:rPr>
        <w:t>npm run dev</w:t>
      </w:r>
    </w:p>
    <w:p w14:paraId="6C4A678C" w14:textId="41ED3A43" w:rsidR="005E66C0" w:rsidRPr="00813F1C" w:rsidRDefault="005E66C0"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w:t>
      </w:r>
      <w:r w:rsidR="0088381C" w:rsidRPr="00813F1C">
        <w:rPr>
          <w:rStyle w:val="s1"/>
          <w:rFonts w:eastAsiaTheme="majorEastAsia"/>
          <w:sz w:val="20"/>
          <w:szCs w:val="20"/>
        </w:rPr>
        <w:t>8</w:t>
      </w:r>
      <w:r w:rsidRPr="00813F1C">
        <w:rPr>
          <w:rStyle w:val="s1"/>
          <w:rFonts w:eastAsiaTheme="majorEastAsia"/>
          <w:sz w:val="20"/>
          <w:szCs w:val="20"/>
        </w:rPr>
        <w:t>000</w:t>
      </w:r>
      <w:r w:rsidRPr="00813F1C">
        <w:rPr>
          <w:sz w:val="20"/>
          <w:szCs w:val="20"/>
        </w:rPr>
        <w:t>.</w:t>
      </w:r>
    </w:p>
    <w:p w14:paraId="1620DBE9" w14:textId="77777777" w:rsidR="005E66C0" w:rsidRDefault="005E66C0" w:rsidP="00C36137">
      <w:pPr>
        <w:pStyle w:val="p1"/>
      </w:pPr>
    </w:p>
    <w:p w14:paraId="5F4FE7F9" w14:textId="77777777" w:rsidR="004A56C2" w:rsidRPr="004A56C2" w:rsidRDefault="004A56C2" w:rsidP="004A56C2">
      <w:pPr>
        <w:pStyle w:val="Heading3"/>
      </w:pPr>
      <w:bookmarkStart w:id="210" w:name="_Toc216999722"/>
      <w:r w:rsidRPr="004A56C2">
        <w:t>Frontend (Next.js)</w:t>
      </w:r>
      <w:bookmarkEnd w:id="210"/>
    </w:p>
    <w:p w14:paraId="754300C3" w14:textId="77777777" w:rsidR="004A56C2" w:rsidRPr="00813F1C" w:rsidRDefault="004A56C2" w:rsidP="00813F1C">
      <w:pPr>
        <w:pStyle w:val="p1"/>
        <w:numPr>
          <w:ilvl w:val="0"/>
          <w:numId w:val="181"/>
        </w:numPr>
        <w:rPr>
          <w:sz w:val="20"/>
          <w:szCs w:val="20"/>
        </w:rPr>
      </w:pPr>
      <w:r w:rsidRPr="00813F1C">
        <w:rPr>
          <w:sz w:val="20"/>
          <w:szCs w:val="20"/>
        </w:rPr>
        <w:t>Clone the frontend repository.</w:t>
      </w:r>
    </w:p>
    <w:p w14:paraId="2681366C" w14:textId="77777777" w:rsidR="004A56C2" w:rsidRPr="00813F1C" w:rsidRDefault="004A56C2"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46119132" w14:textId="61D59BF8" w:rsidR="004A56C2" w:rsidRPr="00813F1C" w:rsidRDefault="004A56C2" w:rsidP="00813F1C">
      <w:pPr>
        <w:pStyle w:val="p1"/>
        <w:numPr>
          <w:ilvl w:val="0"/>
          <w:numId w:val="181"/>
        </w:numPr>
        <w:rPr>
          <w:sz w:val="20"/>
          <w:szCs w:val="20"/>
        </w:rPr>
      </w:pPr>
      <w:r w:rsidRPr="00813F1C">
        <w:rPr>
          <w:sz w:val="20"/>
          <w:szCs w:val="20"/>
        </w:rPr>
        <w:t xml:space="preserve">Install dependencies using, </w:t>
      </w:r>
    </w:p>
    <w:p w14:paraId="7A9978AF" w14:textId="574C225C" w:rsidR="004A56C2" w:rsidRPr="00813F1C" w:rsidRDefault="004A56C2" w:rsidP="00813F1C">
      <w:pPr>
        <w:pStyle w:val="p1"/>
        <w:numPr>
          <w:ilvl w:val="1"/>
          <w:numId w:val="181"/>
        </w:numPr>
        <w:rPr>
          <w:sz w:val="20"/>
          <w:szCs w:val="20"/>
        </w:rPr>
      </w:pPr>
      <w:r w:rsidRPr="00813F1C">
        <w:rPr>
          <w:sz w:val="20"/>
          <w:szCs w:val="20"/>
        </w:rPr>
        <w:t>npm install</w:t>
      </w:r>
    </w:p>
    <w:p w14:paraId="41002EAE" w14:textId="1E963802" w:rsidR="004A56C2" w:rsidRPr="00813F1C" w:rsidRDefault="004A56C2" w:rsidP="00813F1C">
      <w:pPr>
        <w:pStyle w:val="p1"/>
        <w:numPr>
          <w:ilvl w:val="0"/>
          <w:numId w:val="182"/>
        </w:numPr>
        <w:rPr>
          <w:sz w:val="20"/>
          <w:szCs w:val="20"/>
        </w:rPr>
      </w:pPr>
      <w:r w:rsidRPr="00813F1C">
        <w:rPr>
          <w:sz w:val="20"/>
          <w:szCs w:val="20"/>
        </w:rPr>
        <w:t>Configure environment variables.</w:t>
      </w:r>
    </w:p>
    <w:p w14:paraId="1CBC2B22" w14:textId="12162D75" w:rsidR="004A56C2" w:rsidRPr="00813F1C" w:rsidRDefault="004A56C2" w:rsidP="00813F1C">
      <w:pPr>
        <w:pStyle w:val="p1"/>
        <w:numPr>
          <w:ilvl w:val="1"/>
          <w:numId w:val="181"/>
        </w:numPr>
        <w:rPr>
          <w:sz w:val="20"/>
          <w:szCs w:val="20"/>
        </w:rPr>
      </w:pPr>
      <w:r w:rsidRPr="00813F1C">
        <w:rPr>
          <w:sz w:val="20"/>
          <w:szCs w:val="20"/>
        </w:rPr>
        <w:t>NEXT_PUBLIC_SUPABASE_URL</w:t>
      </w:r>
    </w:p>
    <w:p w14:paraId="1375EDC5" w14:textId="22CE3153" w:rsidR="004A56C2" w:rsidRPr="00813F1C" w:rsidRDefault="004A56C2" w:rsidP="00813F1C">
      <w:pPr>
        <w:pStyle w:val="p1"/>
        <w:numPr>
          <w:ilvl w:val="1"/>
          <w:numId w:val="181"/>
        </w:numPr>
        <w:rPr>
          <w:sz w:val="20"/>
          <w:szCs w:val="20"/>
        </w:rPr>
      </w:pPr>
      <w:r w:rsidRPr="00813F1C">
        <w:rPr>
          <w:sz w:val="20"/>
          <w:szCs w:val="20"/>
        </w:rPr>
        <w:t>NEXT_PUBLIC_SUPABASE_ANNON_KEY</w:t>
      </w:r>
    </w:p>
    <w:p w14:paraId="3F0B93D7" w14:textId="0566AA0F" w:rsidR="004A56C2" w:rsidRPr="00813F1C" w:rsidRDefault="004A56C2" w:rsidP="00813F1C">
      <w:pPr>
        <w:pStyle w:val="p1"/>
        <w:numPr>
          <w:ilvl w:val="0"/>
          <w:numId w:val="182"/>
        </w:numPr>
        <w:rPr>
          <w:sz w:val="20"/>
          <w:szCs w:val="20"/>
        </w:rPr>
      </w:pPr>
      <w:r w:rsidRPr="00813F1C">
        <w:rPr>
          <w:sz w:val="20"/>
          <w:szCs w:val="20"/>
        </w:rPr>
        <w:t>Run the development server,</w:t>
      </w:r>
    </w:p>
    <w:p w14:paraId="298F24E6" w14:textId="16E0DD0D" w:rsidR="004A56C2" w:rsidRPr="00813F1C" w:rsidRDefault="004A56C2" w:rsidP="00813F1C">
      <w:pPr>
        <w:pStyle w:val="p1"/>
        <w:numPr>
          <w:ilvl w:val="1"/>
          <w:numId w:val="181"/>
        </w:numPr>
        <w:rPr>
          <w:sz w:val="20"/>
          <w:szCs w:val="20"/>
        </w:rPr>
      </w:pPr>
      <w:r w:rsidRPr="00813F1C">
        <w:rPr>
          <w:sz w:val="20"/>
          <w:szCs w:val="20"/>
        </w:rPr>
        <w:t>npm run dev</w:t>
      </w:r>
    </w:p>
    <w:p w14:paraId="3B00F431" w14:textId="77777777" w:rsidR="004A56C2" w:rsidRPr="00813F1C" w:rsidRDefault="004A56C2"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3000</w:t>
      </w:r>
      <w:r w:rsidRPr="00813F1C">
        <w:rPr>
          <w:sz w:val="20"/>
          <w:szCs w:val="20"/>
        </w:rPr>
        <w:t>.</w:t>
      </w:r>
    </w:p>
    <w:p w14:paraId="284493AA" w14:textId="77777777" w:rsidR="004A56C2" w:rsidRDefault="004A56C2" w:rsidP="00C36137">
      <w:pPr>
        <w:pStyle w:val="p1"/>
      </w:pPr>
    </w:p>
    <w:p w14:paraId="07C3D59B" w14:textId="77777777" w:rsidR="00C36137" w:rsidRPr="003820A5" w:rsidRDefault="00C36137" w:rsidP="00A34B4D"/>
    <w:sectPr w:rsidR="00C36137" w:rsidRPr="003820A5">
      <w:headerReference w:type="default" r:id="rId96"/>
      <w:footerReference w:type="even" r:id="rId97"/>
      <w:footerReference w:type="default" r:id="rId9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BFC8D9" w14:textId="77777777" w:rsidR="00D330B5" w:rsidRDefault="00D330B5" w:rsidP="00DC7426">
      <w:r>
        <w:separator/>
      </w:r>
    </w:p>
  </w:endnote>
  <w:endnote w:type="continuationSeparator" w:id="0">
    <w:p w14:paraId="5C7E956A" w14:textId="77777777" w:rsidR="00D330B5" w:rsidRDefault="00D330B5" w:rsidP="00DC74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pleSystemUIFont">
    <w:altName w:val="Calibri"/>
    <w:panose1 w:val="020B0604020202020204"/>
    <w:charset w:val="00"/>
    <w:family w:val="auto"/>
    <w:notTrueType/>
    <w:pitch w:val="default"/>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Verdana">
    <w:panose1 w:val="020B0604030504040204"/>
    <w:charset w:val="00"/>
    <w:family w:val="swiss"/>
    <w:pitch w:val="variable"/>
    <w:sig w:usb0="A10006FF" w:usb1="4000205B" w:usb2="00000010" w:usb3="00000000" w:csb0="0000019F" w:csb1="00000000"/>
  </w:font>
  <w:font w:name="Wingdings 2">
    <w:panose1 w:val="05020102010507070707"/>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525098219"/>
      <w:docPartObj>
        <w:docPartGallery w:val="Page Numbers (Bottom of Page)"/>
        <w:docPartUnique/>
      </w:docPartObj>
    </w:sdtPr>
    <w:sdtContent>
      <w:p w14:paraId="0A092A99" w14:textId="3DE0B3B0" w:rsidR="004D19A1" w:rsidRDefault="004D19A1" w:rsidP="00352D5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428F2EF4" w14:textId="77777777" w:rsidR="004D19A1" w:rsidRDefault="004D19A1" w:rsidP="004D19A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3482469"/>
      <w:docPartObj>
        <w:docPartGallery w:val="Page Numbers (Bottom of Page)"/>
        <w:docPartUnique/>
      </w:docPartObj>
    </w:sdtPr>
    <w:sdtContent>
      <w:p w14:paraId="5830A33E" w14:textId="06524E32" w:rsidR="004D19A1" w:rsidRDefault="004D19A1" w:rsidP="00352D5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41C0E3F2" w14:textId="293896A7" w:rsidR="005B2903" w:rsidRDefault="005B2903" w:rsidP="004D19A1">
    <w:pPr>
      <w:pStyle w:val="Footer"/>
      <w:ind w:right="360"/>
    </w:pPr>
    <w:r>
      <w:rPr>
        <w:noProof/>
      </w:rPr>
      <mc:AlternateContent>
        <mc:Choice Requires="wps">
          <w:drawing>
            <wp:anchor distT="0" distB="0" distL="114300" distR="114300" simplePos="0" relativeHeight="251661312" behindDoc="0" locked="0" layoutInCell="1" allowOverlap="1" wp14:anchorId="7AF84660" wp14:editId="6B42480A">
              <wp:simplePos x="0" y="0"/>
              <wp:positionH relativeFrom="column">
                <wp:posOffset>-901700</wp:posOffset>
              </wp:positionH>
              <wp:positionV relativeFrom="paragraph">
                <wp:posOffset>-292100</wp:posOffset>
              </wp:positionV>
              <wp:extent cx="4453247" cy="926275"/>
              <wp:effectExtent l="0" t="0" r="5080" b="762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3247" cy="926275"/>
                      </a:xfrm>
                      <a:prstGeom prst="rect">
                        <a:avLst/>
                      </a:prstGeom>
                      <a:blipFill dpi="0" rotWithShape="1">
                        <a:blip r:embed="rId1">
                          <a:alphaModFix amt="50000"/>
                        </a:blip>
                        <a:srcRect/>
                        <a:stretch>
                          <a:fillRect l="15000"/>
                        </a:stretch>
                      </a:blipFill>
                      <a:ln w="9525">
                        <a:noFill/>
                        <a:miter lim="800000"/>
                        <a:headEnd/>
                        <a:tailEnd/>
                      </a:ln>
                    </wps:spPr>
                    <wps:txbx>
                      <w:txbxContent>
                        <w:p w14:paraId="72C5CC39" w14:textId="77777777" w:rsidR="005B2903" w:rsidRPr="000C2A7C" w:rsidRDefault="005B2903" w:rsidP="005B2903">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AF84660" id="_x0000_t202" coordsize="21600,21600" o:spt="202" path="m,l,21600r21600,l21600,xe">
              <v:stroke joinstyle="miter"/>
              <v:path gradientshapeok="t" o:connecttype="rect"/>
            </v:shapetype>
            <v:shape id="_x0000_s1027" type="#_x0000_t202" style="position:absolute;margin-left:-71pt;margin-top:-23pt;width:350.65pt;height:72.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" stroked="f">
              <v:fill r:id="rId2" o:title="" opacity=".5" recolor="t" rotate="t" type="frame"/>
              <v:textbox>
                <w:txbxContent>
                  <w:p w14:paraId="72C5CC39" w14:textId="77777777" w:rsidR="005B2903" w:rsidRPr="000C2A7C" w:rsidRDefault="005B2903" w:rsidP="005B2903">
                    <w:pPr>
                      <w:rPr>
                        <w:lang w:val="en-US"/>
                      </w:rPr>
                    </w:pP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9179CF" w14:textId="77777777" w:rsidR="00D330B5" w:rsidRDefault="00D330B5" w:rsidP="00DC7426">
      <w:r>
        <w:separator/>
      </w:r>
    </w:p>
  </w:footnote>
  <w:footnote w:type="continuationSeparator" w:id="0">
    <w:p w14:paraId="5AC2C951" w14:textId="77777777" w:rsidR="00D330B5" w:rsidRDefault="00D330B5" w:rsidP="00DC74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D302D" w14:textId="30921A36" w:rsidR="00881A20" w:rsidRDefault="00DA4950">
    <w:pPr>
      <w:pStyle w:val="Header"/>
    </w:pPr>
    <w:r>
      <w:rPr>
        <w:noProof/>
      </w:rPr>
      <w:drawing>
        <wp:anchor distT="0" distB="0" distL="114300" distR="114300" simplePos="0" relativeHeight="251659264" behindDoc="1" locked="0" layoutInCell="1" allowOverlap="1" wp14:anchorId="70044662" wp14:editId="198A16B8">
          <wp:simplePos x="0" y="0"/>
          <wp:positionH relativeFrom="column">
            <wp:posOffset>-901700</wp:posOffset>
          </wp:positionH>
          <wp:positionV relativeFrom="paragraph">
            <wp:posOffset>-438785</wp:posOffset>
          </wp:positionV>
          <wp:extent cx="7553960" cy="933450"/>
          <wp:effectExtent l="19050" t="0" r="27940" b="361950"/>
          <wp:wrapNone/>
          <wp:docPr id="1297046551" name="Picture 1297046551" descr="http://www.rgu.ac.uk/images/dmImage/SourceImage/banner%20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rgu.ac.uk/images/dmImage/SourceImage/banner%20template.jpg"/>
                  <pic:cNvPicPr>
                    <a:picLocks noChangeAspect="1" noChangeArrowheads="1"/>
                  </pic:cNvPicPr>
                </pic:nvPicPr>
                <pic:blipFill rotWithShape="1">
                  <a:blip r:embed="rId1">
                    <a:extLst>
                      <a:ext uri="{28A0092B-C50C-407E-A947-70E740481C1C}">
                        <a14:useLocalDpi xmlns:a14="http://schemas.microsoft.com/office/drawing/2010/main" val="0"/>
                      </a:ext>
                    </a:extLst>
                  </a:blip>
                  <a:srcRect b="57809"/>
                  <a:stretch/>
                </pic:blipFill>
                <pic:spPr bwMode="auto">
                  <a:xfrm>
                    <a:off x="0" y="0"/>
                    <a:ext cx="7553960" cy="933450"/>
                  </a:xfrm>
                  <a:prstGeom prst="rect">
                    <a:avLst/>
                  </a:prstGeom>
                  <a:noFill/>
                  <a:ln>
                    <a:noFill/>
                  </a:ln>
                  <a:effectLst>
                    <a:reflection blurRad="6350" stA="52000" endA="300" endPos="35000" dir="5400000" sy="-100000" algn="bl" rotWithShape="0"/>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C310DBA2"/>
    <w:lvl w:ilvl="0" w:tplc="5310E15C">
      <w:start w:val="1"/>
      <w:numFmt w:val="decimal"/>
      <w:lvlText w:val="%1."/>
      <w:lvlJc w:val="left"/>
      <w:pPr>
        <w:ind w:left="720" w:hanging="360"/>
      </w:pPr>
      <w:rPr>
        <w:rFonts w:ascii="AppleSystemUIFont" w:eastAsia="Times New Roman" w:hAnsi="AppleSystemUIFont" w:cs="AppleSystemUIFon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2C55CE"/>
    <w:multiLevelType w:val="multilevel"/>
    <w:tmpl w:val="1DAEE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0E203E9"/>
    <w:multiLevelType w:val="multilevel"/>
    <w:tmpl w:val="79E274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15703A3"/>
    <w:multiLevelType w:val="multilevel"/>
    <w:tmpl w:val="627CA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323123A"/>
    <w:multiLevelType w:val="multilevel"/>
    <w:tmpl w:val="BAE6A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02453E"/>
    <w:multiLevelType w:val="multilevel"/>
    <w:tmpl w:val="32322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5553FAA"/>
    <w:multiLevelType w:val="multilevel"/>
    <w:tmpl w:val="4314A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5B94483"/>
    <w:multiLevelType w:val="multilevel"/>
    <w:tmpl w:val="19E0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5F40B31"/>
    <w:multiLevelType w:val="multilevel"/>
    <w:tmpl w:val="1CD0AC38"/>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65D409F"/>
    <w:multiLevelType w:val="multilevel"/>
    <w:tmpl w:val="85BAC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7092589"/>
    <w:multiLevelType w:val="multilevel"/>
    <w:tmpl w:val="63C2A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85723EF"/>
    <w:multiLevelType w:val="multilevel"/>
    <w:tmpl w:val="9F76F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8C93227"/>
    <w:multiLevelType w:val="multilevel"/>
    <w:tmpl w:val="9ABA4CA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0A2D1D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BD33EBD"/>
    <w:multiLevelType w:val="multilevel"/>
    <w:tmpl w:val="31366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D9F3154"/>
    <w:multiLevelType w:val="multilevel"/>
    <w:tmpl w:val="1E9EE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DC15F9F"/>
    <w:multiLevelType w:val="multilevel"/>
    <w:tmpl w:val="364ED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0E4E7B05"/>
    <w:multiLevelType w:val="hybridMultilevel"/>
    <w:tmpl w:val="47CA60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0ED9404C"/>
    <w:multiLevelType w:val="multilevel"/>
    <w:tmpl w:val="C8F2A1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04B317A"/>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1092BB3"/>
    <w:multiLevelType w:val="multilevel"/>
    <w:tmpl w:val="66AC5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1186756"/>
    <w:multiLevelType w:val="multilevel"/>
    <w:tmpl w:val="599AD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17D2CFC"/>
    <w:multiLevelType w:val="multilevel"/>
    <w:tmpl w:val="FFBEB08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11EE1427"/>
    <w:multiLevelType w:val="multilevel"/>
    <w:tmpl w:val="C2560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2EF7E2E"/>
    <w:multiLevelType w:val="hybridMultilevel"/>
    <w:tmpl w:val="37FC51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13F02224"/>
    <w:multiLevelType w:val="multilevel"/>
    <w:tmpl w:val="065E9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4CF7E63"/>
    <w:multiLevelType w:val="multilevel"/>
    <w:tmpl w:val="7036666A"/>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5AC2C51"/>
    <w:multiLevelType w:val="multilevel"/>
    <w:tmpl w:val="CDE2D9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8" w15:restartNumberingAfterBreak="0">
    <w:nsid w:val="16A1520F"/>
    <w:multiLevelType w:val="multilevel"/>
    <w:tmpl w:val="AAB67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8496C6E"/>
    <w:multiLevelType w:val="multilevel"/>
    <w:tmpl w:val="27706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8F530BC"/>
    <w:multiLevelType w:val="multilevel"/>
    <w:tmpl w:val="AB4C1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9896046"/>
    <w:multiLevelType w:val="multilevel"/>
    <w:tmpl w:val="47561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1A2C3910"/>
    <w:multiLevelType w:val="multilevel"/>
    <w:tmpl w:val="C28C2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1A9B6E38"/>
    <w:multiLevelType w:val="multilevel"/>
    <w:tmpl w:val="3E1C1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1B1F2467"/>
    <w:multiLevelType w:val="multilevel"/>
    <w:tmpl w:val="649AC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1C3A2055"/>
    <w:multiLevelType w:val="multilevel"/>
    <w:tmpl w:val="0C1A8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1E140DD3"/>
    <w:multiLevelType w:val="multilevel"/>
    <w:tmpl w:val="F96C5F94"/>
    <w:lvl w:ilvl="0">
      <w:start w:val="1"/>
      <w:numFmt w:val="decimal"/>
      <w:lvlText w:val="%1."/>
      <w:lvlJc w:val="left"/>
      <w:pPr>
        <w:ind w:left="720" w:hanging="360"/>
      </w:pPr>
      <w:rPr>
        <w:rFonts w:hint="default"/>
      </w:rPr>
    </w:lvl>
    <w:lvl w:ilvl="1">
      <w:start w:val="3"/>
      <w:numFmt w:val="decimal"/>
      <w:isLgl/>
      <w:lvlText w:val="%1.%2"/>
      <w:lvlJc w:val="left"/>
      <w:pPr>
        <w:ind w:left="1020" w:hanging="660"/>
      </w:pPr>
      <w:rPr>
        <w:rFonts w:hint="default"/>
      </w:rPr>
    </w:lvl>
    <w:lvl w:ilvl="2">
      <w:start w:val="2"/>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1E5D0B84"/>
    <w:multiLevelType w:val="hybridMultilevel"/>
    <w:tmpl w:val="77D6D14C"/>
    <w:lvl w:ilvl="0" w:tplc="0809000F">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22A126AD"/>
    <w:multiLevelType w:val="multilevel"/>
    <w:tmpl w:val="D55A8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3861295"/>
    <w:multiLevelType w:val="multilevel"/>
    <w:tmpl w:val="047C4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23CE5F0B"/>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45D3ECC"/>
    <w:multiLevelType w:val="multilevel"/>
    <w:tmpl w:val="B47A2F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24F80831"/>
    <w:multiLevelType w:val="multilevel"/>
    <w:tmpl w:val="E5823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596307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6CC0AAD"/>
    <w:multiLevelType w:val="multilevel"/>
    <w:tmpl w:val="7A8EF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27DD0253"/>
    <w:multiLevelType w:val="multilevel"/>
    <w:tmpl w:val="A7B8E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89638EB"/>
    <w:multiLevelType w:val="multilevel"/>
    <w:tmpl w:val="BAEA1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9055B9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292A65AA"/>
    <w:multiLevelType w:val="multilevel"/>
    <w:tmpl w:val="ED127EB2"/>
    <w:lvl w:ilvl="0">
      <w:start w:val="6"/>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5"/>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2A327B64"/>
    <w:multiLevelType w:val="multilevel"/>
    <w:tmpl w:val="013A8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2B077578"/>
    <w:multiLevelType w:val="multilevel"/>
    <w:tmpl w:val="B11E4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2B5529FB"/>
    <w:multiLevelType w:val="multilevel"/>
    <w:tmpl w:val="7E24A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2CD052E0"/>
    <w:multiLevelType w:val="multilevel"/>
    <w:tmpl w:val="23A03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2D346DA4"/>
    <w:multiLevelType w:val="multilevel"/>
    <w:tmpl w:val="085AD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2DB37217"/>
    <w:multiLevelType w:val="multilevel"/>
    <w:tmpl w:val="43241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2DF13D6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2E582011"/>
    <w:multiLevelType w:val="multilevel"/>
    <w:tmpl w:val="E19A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2E651487"/>
    <w:multiLevelType w:val="multilevel"/>
    <w:tmpl w:val="5E3EE1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2E9B2E2C"/>
    <w:multiLevelType w:val="multilevel"/>
    <w:tmpl w:val="17A68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308C21CE"/>
    <w:multiLevelType w:val="multilevel"/>
    <w:tmpl w:val="1CB80FBC"/>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60" w15:restartNumberingAfterBreak="0">
    <w:nsid w:val="312D4C43"/>
    <w:multiLevelType w:val="multilevel"/>
    <w:tmpl w:val="BD54D37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32AA56D1"/>
    <w:multiLevelType w:val="multilevel"/>
    <w:tmpl w:val="8B805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3C558BA"/>
    <w:multiLevelType w:val="multilevel"/>
    <w:tmpl w:val="659A3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34555BC6"/>
    <w:multiLevelType w:val="multilevel"/>
    <w:tmpl w:val="DBF84BD8"/>
    <w:lvl w:ilvl="0">
      <w:start w:val="1"/>
      <w:numFmt w:val="decimal"/>
      <w:lvlText w:val="%1."/>
      <w:lvlJc w:val="left"/>
      <w:pPr>
        <w:ind w:left="720" w:hanging="360"/>
      </w:pPr>
      <w:rPr>
        <w:rFonts w:hint="default"/>
        <w:b/>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4" w15:restartNumberingAfterBreak="0">
    <w:nsid w:val="3488003D"/>
    <w:multiLevelType w:val="multilevel"/>
    <w:tmpl w:val="99585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36506781"/>
    <w:multiLevelType w:val="hybridMultilevel"/>
    <w:tmpl w:val="F266C3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6" w15:restartNumberingAfterBreak="0">
    <w:nsid w:val="379B6257"/>
    <w:multiLevelType w:val="multilevel"/>
    <w:tmpl w:val="EB362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37B42915"/>
    <w:multiLevelType w:val="multilevel"/>
    <w:tmpl w:val="7ED2D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3916469C"/>
    <w:multiLevelType w:val="multilevel"/>
    <w:tmpl w:val="0CCAF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392914D2"/>
    <w:multiLevelType w:val="multilevel"/>
    <w:tmpl w:val="F28EB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3A5A508F"/>
    <w:multiLevelType w:val="multilevel"/>
    <w:tmpl w:val="82068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3AA177E8"/>
    <w:multiLevelType w:val="multilevel"/>
    <w:tmpl w:val="809C8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3AB903B7"/>
    <w:multiLevelType w:val="multilevel"/>
    <w:tmpl w:val="548293AA"/>
    <w:lvl w:ilvl="0">
      <w:start w:val="3"/>
      <w:numFmt w:val="decimal"/>
      <w:lvlText w:val="%1"/>
      <w:lvlJc w:val="left"/>
      <w:pPr>
        <w:ind w:left="560" w:hanging="560"/>
      </w:pPr>
      <w:rPr>
        <w:rFonts w:hint="default"/>
      </w:rPr>
    </w:lvl>
    <w:lvl w:ilvl="1">
      <w:start w:val="9"/>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3" w15:restartNumberingAfterBreak="0">
    <w:nsid w:val="3B851071"/>
    <w:multiLevelType w:val="multilevel"/>
    <w:tmpl w:val="DCD68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3C98418B"/>
    <w:multiLevelType w:val="multilevel"/>
    <w:tmpl w:val="54D02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3CB94EA5"/>
    <w:multiLevelType w:val="multilevel"/>
    <w:tmpl w:val="B8B0B6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3D106164"/>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3D551559"/>
    <w:multiLevelType w:val="multilevel"/>
    <w:tmpl w:val="48B4A64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78" w15:restartNumberingAfterBreak="0">
    <w:nsid w:val="3D5E0CF1"/>
    <w:multiLevelType w:val="multilevel"/>
    <w:tmpl w:val="6278EA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3DC55F5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3E5B7BE2"/>
    <w:multiLevelType w:val="multilevel"/>
    <w:tmpl w:val="A7504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3F376E6D"/>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3F654C5F"/>
    <w:multiLevelType w:val="multilevel"/>
    <w:tmpl w:val="2082725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3" w15:restartNumberingAfterBreak="0">
    <w:nsid w:val="4083207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412C7FAB"/>
    <w:multiLevelType w:val="multilevel"/>
    <w:tmpl w:val="2AE02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416E5F88"/>
    <w:multiLevelType w:val="hybridMultilevel"/>
    <w:tmpl w:val="E92E4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6" w15:restartNumberingAfterBreak="0">
    <w:nsid w:val="41935A28"/>
    <w:multiLevelType w:val="multilevel"/>
    <w:tmpl w:val="FA6EE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41CB3BFC"/>
    <w:multiLevelType w:val="multilevel"/>
    <w:tmpl w:val="F3B866E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8" w15:restartNumberingAfterBreak="0">
    <w:nsid w:val="41EB14AD"/>
    <w:multiLevelType w:val="multilevel"/>
    <w:tmpl w:val="BDFE3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4244665B"/>
    <w:multiLevelType w:val="multilevel"/>
    <w:tmpl w:val="1FC41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43F0225E"/>
    <w:multiLevelType w:val="multilevel"/>
    <w:tmpl w:val="69124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445232CE"/>
    <w:multiLevelType w:val="multilevel"/>
    <w:tmpl w:val="A55EA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44A24D07"/>
    <w:multiLevelType w:val="multilevel"/>
    <w:tmpl w:val="BBC88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454702AB"/>
    <w:multiLevelType w:val="multilevel"/>
    <w:tmpl w:val="320EB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458A12B1"/>
    <w:multiLevelType w:val="multilevel"/>
    <w:tmpl w:val="95F08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45C37C16"/>
    <w:multiLevelType w:val="multilevel"/>
    <w:tmpl w:val="4D2C2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46C23632"/>
    <w:multiLevelType w:val="multilevel"/>
    <w:tmpl w:val="DB68B45A"/>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7" w15:restartNumberingAfterBreak="0">
    <w:nsid w:val="46ED3419"/>
    <w:multiLevelType w:val="multilevel"/>
    <w:tmpl w:val="B3DA3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474E4FE0"/>
    <w:multiLevelType w:val="multilevel"/>
    <w:tmpl w:val="F61E6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47B94C02"/>
    <w:multiLevelType w:val="multilevel"/>
    <w:tmpl w:val="3D680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488C5823"/>
    <w:multiLevelType w:val="hybridMultilevel"/>
    <w:tmpl w:val="96FA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1" w15:restartNumberingAfterBreak="0">
    <w:nsid w:val="4A9D3AA9"/>
    <w:multiLevelType w:val="multilevel"/>
    <w:tmpl w:val="429E3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4AE0443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4B001452"/>
    <w:multiLevelType w:val="multilevel"/>
    <w:tmpl w:val="94A02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4B17779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4D32409D"/>
    <w:multiLevelType w:val="multilevel"/>
    <w:tmpl w:val="042A1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4D6318BF"/>
    <w:multiLevelType w:val="multilevel"/>
    <w:tmpl w:val="F89E7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4DBF5998"/>
    <w:multiLevelType w:val="multilevel"/>
    <w:tmpl w:val="AC12D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4E597477"/>
    <w:multiLevelType w:val="multilevel"/>
    <w:tmpl w:val="8E26E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9" w15:restartNumberingAfterBreak="0">
    <w:nsid w:val="4FC61559"/>
    <w:multiLevelType w:val="multilevel"/>
    <w:tmpl w:val="45DA38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0" w15:restartNumberingAfterBreak="0">
    <w:nsid w:val="4FD142FA"/>
    <w:multiLevelType w:val="multilevel"/>
    <w:tmpl w:val="610C8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50C26947"/>
    <w:multiLevelType w:val="multilevel"/>
    <w:tmpl w:val="3578A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2" w15:restartNumberingAfterBreak="0">
    <w:nsid w:val="50ED4817"/>
    <w:multiLevelType w:val="multilevel"/>
    <w:tmpl w:val="A98A8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51783B1A"/>
    <w:multiLevelType w:val="multilevel"/>
    <w:tmpl w:val="7F08E4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5181757B"/>
    <w:multiLevelType w:val="multilevel"/>
    <w:tmpl w:val="5C34AF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5" w15:restartNumberingAfterBreak="0">
    <w:nsid w:val="527A6208"/>
    <w:multiLevelType w:val="multilevel"/>
    <w:tmpl w:val="1FA43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5341334B"/>
    <w:multiLevelType w:val="multilevel"/>
    <w:tmpl w:val="29981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538552AF"/>
    <w:multiLevelType w:val="multilevel"/>
    <w:tmpl w:val="8F9AB16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18" w15:restartNumberingAfterBreak="0">
    <w:nsid w:val="54ED4DF4"/>
    <w:multiLevelType w:val="multilevel"/>
    <w:tmpl w:val="99863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55E20531"/>
    <w:multiLevelType w:val="multilevel"/>
    <w:tmpl w:val="A4C21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56176E50"/>
    <w:multiLevelType w:val="multilevel"/>
    <w:tmpl w:val="A5F89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565A0B5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56E44226"/>
    <w:multiLevelType w:val="multilevel"/>
    <w:tmpl w:val="D5549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570408D5"/>
    <w:multiLevelType w:val="multilevel"/>
    <w:tmpl w:val="E7786FC2"/>
    <w:lvl w:ilvl="0">
      <w:start w:val="1"/>
      <w:numFmt w:val="decimal"/>
      <w:lvlText w:val="%1."/>
      <w:lvlJc w:val="left"/>
      <w:pPr>
        <w:ind w:left="720" w:hanging="360"/>
      </w:pPr>
      <w:rPr>
        <w:rFonts w:hint="default"/>
        <w:b/>
      </w:rPr>
    </w:lvl>
    <w:lvl w:ilvl="1">
      <w:start w:val="2"/>
      <w:numFmt w:val="decimal"/>
      <w:isLgl/>
      <w:lvlText w:val="%1.%2"/>
      <w:lvlJc w:val="left"/>
      <w:pPr>
        <w:ind w:left="1000" w:hanging="6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4" w15:restartNumberingAfterBreak="0">
    <w:nsid w:val="57435E53"/>
    <w:multiLevelType w:val="multilevel"/>
    <w:tmpl w:val="CB365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5" w15:restartNumberingAfterBreak="0">
    <w:nsid w:val="57A770E7"/>
    <w:multiLevelType w:val="multilevel"/>
    <w:tmpl w:val="2E223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59AB44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5AE96D1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5B25646E"/>
    <w:multiLevelType w:val="multilevel"/>
    <w:tmpl w:val="29D4F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5C6F4F35"/>
    <w:multiLevelType w:val="multilevel"/>
    <w:tmpl w:val="C908B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5C8F34E0"/>
    <w:multiLevelType w:val="multilevel"/>
    <w:tmpl w:val="58449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5DBB0A3C"/>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5DEB46E2"/>
    <w:multiLevelType w:val="multilevel"/>
    <w:tmpl w:val="FE22F36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3" w15:restartNumberingAfterBreak="0">
    <w:nsid w:val="5EC62510"/>
    <w:multiLevelType w:val="multilevel"/>
    <w:tmpl w:val="383803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4" w15:restartNumberingAfterBreak="0">
    <w:nsid w:val="5F260322"/>
    <w:multiLevelType w:val="multilevel"/>
    <w:tmpl w:val="9F423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5" w15:restartNumberingAfterBreak="0">
    <w:nsid w:val="5F337D72"/>
    <w:multiLevelType w:val="multilevel"/>
    <w:tmpl w:val="A74ED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5FA45925"/>
    <w:multiLevelType w:val="multilevel"/>
    <w:tmpl w:val="5F268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60E03E84"/>
    <w:multiLevelType w:val="multilevel"/>
    <w:tmpl w:val="08FC2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61222009"/>
    <w:multiLevelType w:val="multilevel"/>
    <w:tmpl w:val="7DA81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61414849"/>
    <w:multiLevelType w:val="multilevel"/>
    <w:tmpl w:val="9B186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614F52F0"/>
    <w:multiLevelType w:val="multilevel"/>
    <w:tmpl w:val="153E5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62453A96"/>
    <w:multiLevelType w:val="multilevel"/>
    <w:tmpl w:val="AC56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6248271E"/>
    <w:multiLevelType w:val="multilevel"/>
    <w:tmpl w:val="AC688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62AB7CF8"/>
    <w:multiLevelType w:val="multilevel"/>
    <w:tmpl w:val="2C563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64D4629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6540207D"/>
    <w:multiLevelType w:val="multilevel"/>
    <w:tmpl w:val="2370F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65B3411E"/>
    <w:multiLevelType w:val="multilevel"/>
    <w:tmpl w:val="BBBA8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668128BF"/>
    <w:multiLevelType w:val="multilevel"/>
    <w:tmpl w:val="B7C0D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672002EC"/>
    <w:multiLevelType w:val="multilevel"/>
    <w:tmpl w:val="868E6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676D7B77"/>
    <w:multiLevelType w:val="hybridMultilevel"/>
    <w:tmpl w:val="8FFE6798"/>
    <w:lvl w:ilvl="0" w:tplc="0B38BADE">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0" w15:restartNumberingAfterBreak="0">
    <w:nsid w:val="68E31AC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68F553D9"/>
    <w:multiLevelType w:val="multilevel"/>
    <w:tmpl w:val="C47AE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2" w15:restartNumberingAfterBreak="0">
    <w:nsid w:val="69181DB5"/>
    <w:multiLevelType w:val="multilevel"/>
    <w:tmpl w:val="B8F40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69C0398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6B4F7F0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6B7F2E67"/>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6B921ABE"/>
    <w:multiLevelType w:val="multilevel"/>
    <w:tmpl w:val="631EF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7" w15:restartNumberingAfterBreak="0">
    <w:nsid w:val="6B9913F7"/>
    <w:multiLevelType w:val="multilevel"/>
    <w:tmpl w:val="1C961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8" w15:restartNumberingAfterBreak="0">
    <w:nsid w:val="6CF7071D"/>
    <w:multiLevelType w:val="multilevel"/>
    <w:tmpl w:val="2F3A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9" w15:restartNumberingAfterBreak="0">
    <w:nsid w:val="6DA7776E"/>
    <w:multiLevelType w:val="multilevel"/>
    <w:tmpl w:val="FF20F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6DBB78B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1" w15:restartNumberingAfterBreak="0">
    <w:nsid w:val="6DD008C1"/>
    <w:multiLevelType w:val="multilevel"/>
    <w:tmpl w:val="268AF0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2" w15:restartNumberingAfterBreak="0">
    <w:nsid w:val="6EBA1D09"/>
    <w:multiLevelType w:val="multilevel"/>
    <w:tmpl w:val="41B41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3" w15:restartNumberingAfterBreak="0">
    <w:nsid w:val="6F2C4226"/>
    <w:multiLevelType w:val="multilevel"/>
    <w:tmpl w:val="EE8E64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64" w15:restartNumberingAfterBreak="0">
    <w:nsid w:val="6F9B54BA"/>
    <w:multiLevelType w:val="multilevel"/>
    <w:tmpl w:val="30208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72A97C62"/>
    <w:multiLevelType w:val="hybridMultilevel"/>
    <w:tmpl w:val="208E6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6" w15:restartNumberingAfterBreak="0">
    <w:nsid w:val="731A77F7"/>
    <w:multiLevelType w:val="multilevel"/>
    <w:tmpl w:val="371A3D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7" w15:restartNumberingAfterBreak="0">
    <w:nsid w:val="7324753A"/>
    <w:multiLevelType w:val="multilevel"/>
    <w:tmpl w:val="F94462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8" w15:restartNumberingAfterBreak="0">
    <w:nsid w:val="73793FFF"/>
    <w:multiLevelType w:val="multilevel"/>
    <w:tmpl w:val="A704B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9" w15:restartNumberingAfterBreak="0">
    <w:nsid w:val="74605FAE"/>
    <w:multiLevelType w:val="multilevel"/>
    <w:tmpl w:val="AC5E4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747038DC"/>
    <w:multiLevelType w:val="hybridMultilevel"/>
    <w:tmpl w:val="39503A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1" w15:restartNumberingAfterBreak="0">
    <w:nsid w:val="74AF231E"/>
    <w:multiLevelType w:val="multilevel"/>
    <w:tmpl w:val="E7928B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2" w15:restartNumberingAfterBreak="0">
    <w:nsid w:val="75187743"/>
    <w:multiLevelType w:val="multilevel"/>
    <w:tmpl w:val="2CD43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3" w15:restartNumberingAfterBreak="0">
    <w:nsid w:val="75C3116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4" w15:restartNumberingAfterBreak="0">
    <w:nsid w:val="75E767C0"/>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5" w15:restartNumberingAfterBreak="0">
    <w:nsid w:val="75F169B9"/>
    <w:multiLevelType w:val="multilevel"/>
    <w:tmpl w:val="77741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6" w15:restartNumberingAfterBreak="0">
    <w:nsid w:val="76C412D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7" w15:restartNumberingAfterBreak="0">
    <w:nsid w:val="77263629"/>
    <w:multiLevelType w:val="hybridMultilevel"/>
    <w:tmpl w:val="E74009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8" w15:restartNumberingAfterBreak="0">
    <w:nsid w:val="790F03C2"/>
    <w:multiLevelType w:val="multilevel"/>
    <w:tmpl w:val="9E522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9" w15:restartNumberingAfterBreak="0">
    <w:nsid w:val="792142CB"/>
    <w:multiLevelType w:val="multilevel"/>
    <w:tmpl w:val="2C900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0" w15:restartNumberingAfterBreak="0">
    <w:nsid w:val="793A6A9F"/>
    <w:multiLevelType w:val="multilevel"/>
    <w:tmpl w:val="6DA6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1" w15:restartNumberingAfterBreak="0">
    <w:nsid w:val="7A850E46"/>
    <w:multiLevelType w:val="multilevel"/>
    <w:tmpl w:val="9580C2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2" w15:restartNumberingAfterBreak="0">
    <w:nsid w:val="7AF2688D"/>
    <w:multiLevelType w:val="multilevel"/>
    <w:tmpl w:val="58EE1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3" w15:restartNumberingAfterBreak="0">
    <w:nsid w:val="7B6D5D2C"/>
    <w:multiLevelType w:val="multilevel"/>
    <w:tmpl w:val="5846F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4" w15:restartNumberingAfterBreak="0">
    <w:nsid w:val="7BF94503"/>
    <w:multiLevelType w:val="multilevel"/>
    <w:tmpl w:val="A66AA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5" w15:restartNumberingAfterBreak="0">
    <w:nsid w:val="7CD5414B"/>
    <w:multiLevelType w:val="multilevel"/>
    <w:tmpl w:val="5E72DA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6" w15:restartNumberingAfterBreak="0">
    <w:nsid w:val="7D6853FB"/>
    <w:multiLevelType w:val="multilevel"/>
    <w:tmpl w:val="FC529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7" w15:restartNumberingAfterBreak="0">
    <w:nsid w:val="7E491847"/>
    <w:multiLevelType w:val="multilevel"/>
    <w:tmpl w:val="1C740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8" w15:restartNumberingAfterBreak="0">
    <w:nsid w:val="7E821DEE"/>
    <w:multiLevelType w:val="multilevel"/>
    <w:tmpl w:val="BDC0E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80258035">
    <w:abstractNumId w:val="113"/>
  </w:num>
  <w:num w:numId="2" w16cid:durableId="350840753">
    <w:abstractNumId w:val="167"/>
  </w:num>
  <w:num w:numId="3" w16cid:durableId="1525826876">
    <w:abstractNumId w:val="100"/>
  </w:num>
  <w:num w:numId="4" w16cid:durableId="709189771">
    <w:abstractNumId w:val="149"/>
  </w:num>
  <w:num w:numId="5" w16cid:durableId="259608088">
    <w:abstractNumId w:val="123"/>
  </w:num>
  <w:num w:numId="6" w16cid:durableId="1230070035">
    <w:abstractNumId w:val="105"/>
  </w:num>
  <w:num w:numId="7" w16cid:durableId="843469261">
    <w:abstractNumId w:val="63"/>
  </w:num>
  <w:num w:numId="8" w16cid:durableId="1435401905">
    <w:abstractNumId w:val="156"/>
  </w:num>
  <w:num w:numId="9" w16cid:durableId="430053602">
    <w:abstractNumId w:val="161"/>
  </w:num>
  <w:num w:numId="10" w16cid:durableId="1136873256">
    <w:abstractNumId w:val="98"/>
  </w:num>
  <w:num w:numId="11" w16cid:durableId="254167692">
    <w:abstractNumId w:val="1"/>
  </w:num>
  <w:num w:numId="12" w16cid:durableId="1308974592">
    <w:abstractNumId w:val="32"/>
  </w:num>
  <w:num w:numId="13" w16cid:durableId="1567254222">
    <w:abstractNumId w:val="162"/>
  </w:num>
  <w:num w:numId="14" w16cid:durableId="88280379">
    <w:abstractNumId w:val="53"/>
  </w:num>
  <w:num w:numId="15" w16cid:durableId="1724601391">
    <w:abstractNumId w:val="67"/>
  </w:num>
  <w:num w:numId="16" w16cid:durableId="1819416806">
    <w:abstractNumId w:val="85"/>
  </w:num>
  <w:num w:numId="17" w16cid:durableId="1466895842">
    <w:abstractNumId w:val="171"/>
  </w:num>
  <w:num w:numId="18" w16cid:durableId="483397953">
    <w:abstractNumId w:val="165"/>
  </w:num>
  <w:num w:numId="19" w16cid:durableId="776826891">
    <w:abstractNumId w:val="170"/>
  </w:num>
  <w:num w:numId="20" w16cid:durableId="474224315">
    <w:abstractNumId w:val="58"/>
  </w:num>
  <w:num w:numId="21" w16cid:durableId="420567791">
    <w:abstractNumId w:val="124"/>
  </w:num>
  <w:num w:numId="22" w16cid:durableId="910387890">
    <w:abstractNumId w:val="122"/>
  </w:num>
  <w:num w:numId="23" w16cid:durableId="976882794">
    <w:abstractNumId w:val="181"/>
  </w:num>
  <w:num w:numId="24" w16cid:durableId="1068384611">
    <w:abstractNumId w:val="157"/>
  </w:num>
  <w:num w:numId="25" w16cid:durableId="1379549513">
    <w:abstractNumId w:val="36"/>
  </w:num>
  <w:num w:numId="26" w16cid:durableId="1042441533">
    <w:abstractNumId w:val="169"/>
  </w:num>
  <w:num w:numId="27" w16cid:durableId="1732728601">
    <w:abstractNumId w:val="50"/>
  </w:num>
  <w:num w:numId="28" w16cid:durableId="1626692227">
    <w:abstractNumId w:val="17"/>
  </w:num>
  <w:num w:numId="29" w16cid:durableId="1493259491">
    <w:abstractNumId w:val="108"/>
  </w:num>
  <w:num w:numId="30" w16cid:durableId="1341927665">
    <w:abstractNumId w:val="134"/>
  </w:num>
  <w:num w:numId="31" w16cid:durableId="1576276355">
    <w:abstractNumId w:val="68"/>
  </w:num>
  <w:num w:numId="32" w16cid:durableId="1397169986">
    <w:abstractNumId w:val="25"/>
  </w:num>
  <w:num w:numId="33" w16cid:durableId="318657190">
    <w:abstractNumId w:val="44"/>
  </w:num>
  <w:num w:numId="34" w16cid:durableId="512183938">
    <w:abstractNumId w:val="128"/>
  </w:num>
  <w:num w:numId="35" w16cid:durableId="597063825">
    <w:abstractNumId w:val="29"/>
  </w:num>
  <w:num w:numId="36" w16cid:durableId="1124427739">
    <w:abstractNumId w:val="136"/>
  </w:num>
  <w:num w:numId="37" w16cid:durableId="1459371670">
    <w:abstractNumId w:val="14"/>
  </w:num>
  <w:num w:numId="38" w16cid:durableId="1529174976">
    <w:abstractNumId w:val="116"/>
  </w:num>
  <w:num w:numId="39" w16cid:durableId="757016597">
    <w:abstractNumId w:val="15"/>
  </w:num>
  <w:num w:numId="40" w16cid:durableId="859588597">
    <w:abstractNumId w:val="106"/>
  </w:num>
  <w:num w:numId="41" w16cid:durableId="1627540679">
    <w:abstractNumId w:val="92"/>
  </w:num>
  <w:num w:numId="42" w16cid:durableId="1679384336">
    <w:abstractNumId w:val="112"/>
  </w:num>
  <w:num w:numId="43" w16cid:durableId="32728894">
    <w:abstractNumId w:val="41"/>
  </w:num>
  <w:num w:numId="44" w16cid:durableId="1638220062">
    <w:abstractNumId w:val="184"/>
  </w:num>
  <w:num w:numId="45" w16cid:durableId="648821569">
    <w:abstractNumId w:val="109"/>
  </w:num>
  <w:num w:numId="46" w16cid:durableId="1898979228">
    <w:abstractNumId w:val="133"/>
  </w:num>
  <w:num w:numId="47" w16cid:durableId="1706978950">
    <w:abstractNumId w:val="114"/>
  </w:num>
  <w:num w:numId="48" w16cid:durableId="222374295">
    <w:abstractNumId w:val="111"/>
  </w:num>
  <w:num w:numId="49" w16cid:durableId="1136295442">
    <w:abstractNumId w:val="101"/>
  </w:num>
  <w:num w:numId="50" w16cid:durableId="1911964216">
    <w:abstractNumId w:val="103"/>
  </w:num>
  <w:num w:numId="51" w16cid:durableId="1622806467">
    <w:abstractNumId w:val="82"/>
  </w:num>
  <w:num w:numId="52" w16cid:durableId="2054307097">
    <w:abstractNumId w:val="138"/>
  </w:num>
  <w:num w:numId="53" w16cid:durableId="274599156">
    <w:abstractNumId w:val="27"/>
  </w:num>
  <w:num w:numId="54" w16cid:durableId="941952919">
    <w:abstractNumId w:val="16"/>
  </w:num>
  <w:num w:numId="55" w16cid:durableId="2087651213">
    <w:abstractNumId w:val="77"/>
  </w:num>
  <w:num w:numId="56" w16cid:durableId="444085356">
    <w:abstractNumId w:val="117"/>
  </w:num>
  <w:num w:numId="57" w16cid:durableId="1834026498">
    <w:abstractNumId w:val="87"/>
  </w:num>
  <w:num w:numId="58" w16cid:durableId="128059801">
    <w:abstractNumId w:val="59"/>
  </w:num>
  <w:num w:numId="59" w16cid:durableId="1015183938">
    <w:abstractNumId w:val="163"/>
  </w:num>
  <w:num w:numId="60" w16cid:durableId="344788513">
    <w:abstractNumId w:val="9"/>
  </w:num>
  <w:num w:numId="61" w16cid:durableId="1386560568">
    <w:abstractNumId w:val="78"/>
  </w:num>
  <w:num w:numId="62" w16cid:durableId="1786608177">
    <w:abstractNumId w:val="151"/>
  </w:num>
  <w:num w:numId="63" w16cid:durableId="562064978">
    <w:abstractNumId w:val="11"/>
  </w:num>
  <w:num w:numId="64" w16cid:durableId="1954433185">
    <w:abstractNumId w:val="6"/>
  </w:num>
  <w:num w:numId="65" w16cid:durableId="1307324011">
    <w:abstractNumId w:val="21"/>
  </w:num>
  <w:num w:numId="66" w16cid:durableId="1825121926">
    <w:abstractNumId w:val="168"/>
  </w:num>
  <w:num w:numId="67" w16cid:durableId="445581495">
    <w:abstractNumId w:val="42"/>
  </w:num>
  <w:num w:numId="68" w16cid:durableId="346564987">
    <w:abstractNumId w:val="180"/>
  </w:num>
  <w:num w:numId="69" w16cid:durableId="43796497">
    <w:abstractNumId w:val="33"/>
  </w:num>
  <w:num w:numId="70" w16cid:durableId="1333995038">
    <w:abstractNumId w:val="188"/>
  </w:num>
  <w:num w:numId="71" w16cid:durableId="193930567">
    <w:abstractNumId w:val="178"/>
  </w:num>
  <w:num w:numId="72" w16cid:durableId="778449878">
    <w:abstractNumId w:val="73"/>
  </w:num>
  <w:num w:numId="73" w16cid:durableId="867643467">
    <w:abstractNumId w:val="118"/>
  </w:num>
  <w:num w:numId="74" w16cid:durableId="731468202">
    <w:abstractNumId w:val="146"/>
  </w:num>
  <w:num w:numId="75" w16cid:durableId="939488409">
    <w:abstractNumId w:val="62"/>
  </w:num>
  <w:num w:numId="76" w16cid:durableId="926426482">
    <w:abstractNumId w:val="172"/>
  </w:num>
  <w:num w:numId="77" w16cid:durableId="188835862">
    <w:abstractNumId w:val="84"/>
  </w:num>
  <w:num w:numId="78" w16cid:durableId="187840474">
    <w:abstractNumId w:val="129"/>
  </w:num>
  <w:num w:numId="79" w16cid:durableId="574627298">
    <w:abstractNumId w:val="142"/>
  </w:num>
  <w:num w:numId="80" w16cid:durableId="1831288209">
    <w:abstractNumId w:val="38"/>
  </w:num>
  <w:num w:numId="81" w16cid:durableId="560292821">
    <w:abstractNumId w:val="166"/>
  </w:num>
  <w:num w:numId="82" w16cid:durableId="1792674599">
    <w:abstractNumId w:val="179"/>
  </w:num>
  <w:num w:numId="83" w16cid:durableId="1477798251">
    <w:abstractNumId w:val="34"/>
  </w:num>
  <w:num w:numId="84" w16cid:durableId="1765229188">
    <w:abstractNumId w:val="187"/>
  </w:num>
  <w:num w:numId="85" w16cid:durableId="254829587">
    <w:abstractNumId w:val="4"/>
  </w:num>
  <w:num w:numId="86" w16cid:durableId="1415324459">
    <w:abstractNumId w:val="164"/>
  </w:num>
  <w:num w:numId="87" w16cid:durableId="828643067">
    <w:abstractNumId w:val="143"/>
  </w:num>
  <w:num w:numId="88" w16cid:durableId="219445130">
    <w:abstractNumId w:val="80"/>
  </w:num>
  <w:num w:numId="89" w16cid:durableId="691106078">
    <w:abstractNumId w:val="86"/>
  </w:num>
  <w:num w:numId="90" w16cid:durableId="1170368713">
    <w:abstractNumId w:val="51"/>
  </w:num>
  <w:num w:numId="91" w16cid:durableId="42751214">
    <w:abstractNumId w:val="137"/>
  </w:num>
  <w:num w:numId="92" w16cid:durableId="1070225905">
    <w:abstractNumId w:val="159"/>
  </w:num>
  <w:num w:numId="93" w16cid:durableId="1948657918">
    <w:abstractNumId w:val="46"/>
  </w:num>
  <w:num w:numId="94" w16cid:durableId="1081370568">
    <w:abstractNumId w:val="99"/>
  </w:num>
  <w:num w:numId="95" w16cid:durableId="1281258805">
    <w:abstractNumId w:val="69"/>
  </w:num>
  <w:num w:numId="96" w16cid:durableId="323972149">
    <w:abstractNumId w:val="30"/>
  </w:num>
  <w:num w:numId="97" w16cid:durableId="288630507">
    <w:abstractNumId w:val="158"/>
  </w:num>
  <w:num w:numId="98" w16cid:durableId="697970186">
    <w:abstractNumId w:val="97"/>
  </w:num>
  <w:num w:numId="99" w16cid:durableId="283508763">
    <w:abstractNumId w:val="183"/>
  </w:num>
  <w:num w:numId="100" w16cid:durableId="1285695621">
    <w:abstractNumId w:val="56"/>
  </w:num>
  <w:num w:numId="101" w16cid:durableId="546111696">
    <w:abstractNumId w:val="54"/>
  </w:num>
  <w:num w:numId="102" w16cid:durableId="552160518">
    <w:abstractNumId w:val="130"/>
  </w:num>
  <w:num w:numId="103" w16cid:durableId="2065567319">
    <w:abstractNumId w:val="28"/>
  </w:num>
  <w:num w:numId="104" w16cid:durableId="1613973067">
    <w:abstractNumId w:val="90"/>
  </w:num>
  <w:num w:numId="105" w16cid:durableId="1445035226">
    <w:abstractNumId w:val="175"/>
  </w:num>
  <w:num w:numId="106" w16cid:durableId="2147046015">
    <w:abstractNumId w:val="20"/>
  </w:num>
  <w:num w:numId="107" w16cid:durableId="2145537517">
    <w:abstractNumId w:val="35"/>
  </w:num>
  <w:num w:numId="108" w16cid:durableId="1487939099">
    <w:abstractNumId w:val="64"/>
  </w:num>
  <w:num w:numId="109" w16cid:durableId="1348218994">
    <w:abstractNumId w:val="3"/>
  </w:num>
  <w:num w:numId="110" w16cid:durableId="1606379858">
    <w:abstractNumId w:val="71"/>
  </w:num>
  <w:num w:numId="111" w16cid:durableId="1975871">
    <w:abstractNumId w:val="145"/>
  </w:num>
  <w:num w:numId="112" w16cid:durableId="1981499740">
    <w:abstractNumId w:val="66"/>
  </w:num>
  <w:num w:numId="113" w16cid:durableId="332999978">
    <w:abstractNumId w:val="74"/>
  </w:num>
  <w:num w:numId="114" w16cid:durableId="1588806629">
    <w:abstractNumId w:val="125"/>
  </w:num>
  <w:num w:numId="115" w16cid:durableId="191311547">
    <w:abstractNumId w:val="18"/>
  </w:num>
  <w:num w:numId="116" w16cid:durableId="1696888085">
    <w:abstractNumId w:val="110"/>
  </w:num>
  <w:num w:numId="117" w16cid:durableId="22945681">
    <w:abstractNumId w:val="186"/>
  </w:num>
  <w:num w:numId="118" w16cid:durableId="1669020199">
    <w:abstractNumId w:val="139"/>
  </w:num>
  <w:num w:numId="119" w16cid:durableId="1577859257">
    <w:abstractNumId w:val="49"/>
  </w:num>
  <w:num w:numId="120" w16cid:durableId="1608809198">
    <w:abstractNumId w:val="135"/>
  </w:num>
  <w:num w:numId="121" w16cid:durableId="1017730673">
    <w:abstractNumId w:val="107"/>
  </w:num>
  <w:num w:numId="122" w16cid:durableId="1266501982">
    <w:abstractNumId w:val="95"/>
  </w:num>
  <w:num w:numId="123" w16cid:durableId="1258714925">
    <w:abstractNumId w:val="152"/>
  </w:num>
  <w:num w:numId="124" w16cid:durableId="1424033322">
    <w:abstractNumId w:val="94"/>
  </w:num>
  <w:num w:numId="125" w16cid:durableId="1993750587">
    <w:abstractNumId w:val="61"/>
  </w:num>
  <w:num w:numId="126" w16cid:durableId="1057514041">
    <w:abstractNumId w:val="120"/>
  </w:num>
  <w:num w:numId="127" w16cid:durableId="1836262335">
    <w:abstractNumId w:val="147"/>
  </w:num>
  <w:num w:numId="128" w16cid:durableId="1685859128">
    <w:abstractNumId w:val="45"/>
  </w:num>
  <w:num w:numId="129" w16cid:durableId="788011117">
    <w:abstractNumId w:val="70"/>
  </w:num>
  <w:num w:numId="130" w16cid:durableId="409086010">
    <w:abstractNumId w:val="182"/>
  </w:num>
  <w:num w:numId="131" w16cid:durableId="557320721">
    <w:abstractNumId w:val="148"/>
  </w:num>
  <w:num w:numId="132" w16cid:durableId="1428425807">
    <w:abstractNumId w:val="39"/>
  </w:num>
  <w:num w:numId="133" w16cid:durableId="1837724591">
    <w:abstractNumId w:val="115"/>
  </w:num>
  <w:num w:numId="134" w16cid:durableId="454568164">
    <w:abstractNumId w:val="7"/>
  </w:num>
  <w:num w:numId="135" w16cid:durableId="2070838712">
    <w:abstractNumId w:val="52"/>
  </w:num>
  <w:num w:numId="136" w16cid:durableId="1283464949">
    <w:abstractNumId w:val="12"/>
  </w:num>
  <w:num w:numId="137" w16cid:durableId="1099175499">
    <w:abstractNumId w:val="65"/>
  </w:num>
  <w:num w:numId="138" w16cid:durableId="2048949234">
    <w:abstractNumId w:val="31"/>
  </w:num>
  <w:num w:numId="139" w16cid:durableId="1430810953">
    <w:abstractNumId w:val="91"/>
  </w:num>
  <w:num w:numId="140" w16cid:durableId="718670150">
    <w:abstractNumId w:val="93"/>
  </w:num>
  <w:num w:numId="141" w16cid:durableId="81881203">
    <w:abstractNumId w:val="75"/>
  </w:num>
  <w:num w:numId="142" w16cid:durableId="973563212">
    <w:abstractNumId w:val="141"/>
  </w:num>
  <w:num w:numId="143" w16cid:durableId="529955961">
    <w:abstractNumId w:val="140"/>
  </w:num>
  <w:num w:numId="144" w16cid:durableId="1256816270">
    <w:abstractNumId w:val="23"/>
  </w:num>
  <w:num w:numId="145" w16cid:durableId="948896617">
    <w:abstractNumId w:val="10"/>
  </w:num>
  <w:num w:numId="146" w16cid:durableId="1012758717">
    <w:abstractNumId w:val="5"/>
  </w:num>
  <w:num w:numId="147" w16cid:durableId="130752158">
    <w:abstractNumId w:val="89"/>
  </w:num>
  <w:num w:numId="148" w16cid:durableId="1084181486">
    <w:abstractNumId w:val="119"/>
  </w:num>
  <w:num w:numId="149" w16cid:durableId="1513303566">
    <w:abstractNumId w:val="127"/>
  </w:num>
  <w:num w:numId="150" w16cid:durableId="402486301">
    <w:abstractNumId w:val="126"/>
  </w:num>
  <w:num w:numId="151" w16cid:durableId="257905073">
    <w:abstractNumId w:val="102"/>
  </w:num>
  <w:num w:numId="152" w16cid:durableId="1014259154">
    <w:abstractNumId w:val="57"/>
  </w:num>
  <w:num w:numId="153" w16cid:durableId="214703692">
    <w:abstractNumId w:val="76"/>
  </w:num>
  <w:num w:numId="154" w16cid:durableId="1604915341">
    <w:abstractNumId w:val="144"/>
  </w:num>
  <w:num w:numId="155" w16cid:durableId="2116822182">
    <w:abstractNumId w:val="40"/>
  </w:num>
  <w:num w:numId="156" w16cid:durableId="1545630317">
    <w:abstractNumId w:val="155"/>
  </w:num>
  <w:num w:numId="157" w16cid:durableId="114448997">
    <w:abstractNumId w:val="176"/>
  </w:num>
  <w:num w:numId="158" w16cid:durableId="1603604454">
    <w:abstractNumId w:val="19"/>
  </w:num>
  <w:num w:numId="159" w16cid:durableId="1639334381">
    <w:abstractNumId w:val="26"/>
  </w:num>
  <w:num w:numId="160" w16cid:durableId="1569730885">
    <w:abstractNumId w:val="131"/>
  </w:num>
  <w:num w:numId="161" w16cid:durableId="162354531">
    <w:abstractNumId w:val="81"/>
  </w:num>
  <w:num w:numId="162" w16cid:durableId="1890023686">
    <w:abstractNumId w:val="104"/>
  </w:num>
  <w:num w:numId="163" w16cid:durableId="218250711">
    <w:abstractNumId w:val="55"/>
  </w:num>
  <w:num w:numId="164" w16cid:durableId="446776347">
    <w:abstractNumId w:val="43"/>
  </w:num>
  <w:num w:numId="165" w16cid:durableId="824854173">
    <w:abstractNumId w:val="173"/>
  </w:num>
  <w:num w:numId="166" w16cid:durableId="1886065786">
    <w:abstractNumId w:val="153"/>
  </w:num>
  <w:num w:numId="167" w16cid:durableId="1508325320">
    <w:abstractNumId w:val="83"/>
  </w:num>
  <w:num w:numId="168" w16cid:durableId="508836263">
    <w:abstractNumId w:val="79"/>
  </w:num>
  <w:num w:numId="169" w16cid:durableId="1153789854">
    <w:abstractNumId w:val="13"/>
  </w:num>
  <w:num w:numId="170" w16cid:durableId="1476871143">
    <w:abstractNumId w:val="150"/>
  </w:num>
  <w:num w:numId="171" w16cid:durableId="577793571">
    <w:abstractNumId w:val="121"/>
  </w:num>
  <w:num w:numId="172" w16cid:durableId="692919608">
    <w:abstractNumId w:val="72"/>
  </w:num>
  <w:num w:numId="173" w16cid:durableId="115024095">
    <w:abstractNumId w:val="88"/>
  </w:num>
  <w:num w:numId="174" w16cid:durableId="59595966">
    <w:abstractNumId w:val="132"/>
  </w:num>
  <w:num w:numId="175" w16cid:durableId="863901824">
    <w:abstractNumId w:val="60"/>
  </w:num>
  <w:num w:numId="176" w16cid:durableId="1646205772">
    <w:abstractNumId w:val="22"/>
  </w:num>
  <w:num w:numId="177" w16cid:durableId="1053849714">
    <w:abstractNumId w:val="8"/>
  </w:num>
  <w:num w:numId="178" w16cid:durableId="505291473">
    <w:abstractNumId w:val="160"/>
  </w:num>
  <w:num w:numId="179" w16cid:durableId="769005393">
    <w:abstractNumId w:val="47"/>
  </w:num>
  <w:num w:numId="180" w16cid:durableId="25521614">
    <w:abstractNumId w:val="185"/>
  </w:num>
  <w:num w:numId="181" w16cid:durableId="886718619">
    <w:abstractNumId w:val="174"/>
  </w:num>
  <w:num w:numId="182" w16cid:durableId="958024670">
    <w:abstractNumId w:val="96"/>
  </w:num>
  <w:num w:numId="183" w16cid:durableId="1531725782">
    <w:abstractNumId w:val="2"/>
  </w:num>
  <w:num w:numId="184" w16cid:durableId="1475294243">
    <w:abstractNumId w:val="154"/>
  </w:num>
  <w:num w:numId="185" w16cid:durableId="900093895">
    <w:abstractNumId w:val="177"/>
  </w:num>
  <w:num w:numId="186" w16cid:durableId="938563211">
    <w:abstractNumId w:val="0"/>
  </w:num>
  <w:num w:numId="187" w16cid:durableId="1128088510">
    <w:abstractNumId w:val="24"/>
  </w:num>
  <w:num w:numId="188" w16cid:durableId="1590776028">
    <w:abstractNumId w:val="37"/>
  </w:num>
  <w:num w:numId="189" w16cid:durableId="1968508319">
    <w:abstractNumId w:val="48"/>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4B25"/>
    <w:rsid w:val="000052E0"/>
    <w:rsid w:val="00007F9B"/>
    <w:rsid w:val="00010582"/>
    <w:rsid w:val="00011F38"/>
    <w:rsid w:val="00016DA8"/>
    <w:rsid w:val="0002439E"/>
    <w:rsid w:val="00025E0C"/>
    <w:rsid w:val="000316A1"/>
    <w:rsid w:val="000319FE"/>
    <w:rsid w:val="000322FB"/>
    <w:rsid w:val="00033A33"/>
    <w:rsid w:val="00034DBC"/>
    <w:rsid w:val="0003603D"/>
    <w:rsid w:val="000417E1"/>
    <w:rsid w:val="00042A17"/>
    <w:rsid w:val="000517CA"/>
    <w:rsid w:val="00053AFA"/>
    <w:rsid w:val="00055FD2"/>
    <w:rsid w:val="00060C8C"/>
    <w:rsid w:val="00063B3A"/>
    <w:rsid w:val="00063CBB"/>
    <w:rsid w:val="00066A76"/>
    <w:rsid w:val="00067928"/>
    <w:rsid w:val="00070072"/>
    <w:rsid w:val="00071701"/>
    <w:rsid w:val="0007182C"/>
    <w:rsid w:val="00072484"/>
    <w:rsid w:val="000743AB"/>
    <w:rsid w:val="00074B5D"/>
    <w:rsid w:val="000759CD"/>
    <w:rsid w:val="00080A3B"/>
    <w:rsid w:val="00081982"/>
    <w:rsid w:val="00083036"/>
    <w:rsid w:val="0008622C"/>
    <w:rsid w:val="000869B9"/>
    <w:rsid w:val="00087F3F"/>
    <w:rsid w:val="00091156"/>
    <w:rsid w:val="000923BA"/>
    <w:rsid w:val="00097E61"/>
    <w:rsid w:val="000A05CD"/>
    <w:rsid w:val="000A1169"/>
    <w:rsid w:val="000A2256"/>
    <w:rsid w:val="000A2298"/>
    <w:rsid w:val="000A23C4"/>
    <w:rsid w:val="000A4A19"/>
    <w:rsid w:val="000A4AB4"/>
    <w:rsid w:val="000A5969"/>
    <w:rsid w:val="000B2F01"/>
    <w:rsid w:val="000B6B1E"/>
    <w:rsid w:val="000B7DEC"/>
    <w:rsid w:val="000B7EB2"/>
    <w:rsid w:val="000C064F"/>
    <w:rsid w:val="000C0B79"/>
    <w:rsid w:val="000C2A7C"/>
    <w:rsid w:val="000D2C08"/>
    <w:rsid w:val="000D364B"/>
    <w:rsid w:val="000D3868"/>
    <w:rsid w:val="000E16B3"/>
    <w:rsid w:val="000E1C8E"/>
    <w:rsid w:val="000E3728"/>
    <w:rsid w:val="000F473E"/>
    <w:rsid w:val="000F4D82"/>
    <w:rsid w:val="000F51CF"/>
    <w:rsid w:val="00102070"/>
    <w:rsid w:val="001035C2"/>
    <w:rsid w:val="00103F5D"/>
    <w:rsid w:val="0010433B"/>
    <w:rsid w:val="00104EA0"/>
    <w:rsid w:val="001050F9"/>
    <w:rsid w:val="00106560"/>
    <w:rsid w:val="0010758D"/>
    <w:rsid w:val="001136AD"/>
    <w:rsid w:val="00125381"/>
    <w:rsid w:val="00133D71"/>
    <w:rsid w:val="001345AD"/>
    <w:rsid w:val="001369C7"/>
    <w:rsid w:val="00140B95"/>
    <w:rsid w:val="001444E3"/>
    <w:rsid w:val="001455DE"/>
    <w:rsid w:val="001457C2"/>
    <w:rsid w:val="00147995"/>
    <w:rsid w:val="00151EAA"/>
    <w:rsid w:val="00152C2B"/>
    <w:rsid w:val="0015393F"/>
    <w:rsid w:val="00157BBC"/>
    <w:rsid w:val="00161AAD"/>
    <w:rsid w:val="0016227A"/>
    <w:rsid w:val="001632C3"/>
    <w:rsid w:val="0016552D"/>
    <w:rsid w:val="00167313"/>
    <w:rsid w:val="00171D7C"/>
    <w:rsid w:val="00176754"/>
    <w:rsid w:val="00177642"/>
    <w:rsid w:val="00182578"/>
    <w:rsid w:val="0018322A"/>
    <w:rsid w:val="001860BB"/>
    <w:rsid w:val="00190DC2"/>
    <w:rsid w:val="00192658"/>
    <w:rsid w:val="00195FB1"/>
    <w:rsid w:val="001A36D9"/>
    <w:rsid w:val="001B1BB7"/>
    <w:rsid w:val="001B2D60"/>
    <w:rsid w:val="001B46DD"/>
    <w:rsid w:val="001C0484"/>
    <w:rsid w:val="001C6FF9"/>
    <w:rsid w:val="001D1B09"/>
    <w:rsid w:val="001D2668"/>
    <w:rsid w:val="001D38C5"/>
    <w:rsid w:val="001D3F9D"/>
    <w:rsid w:val="001D5B5D"/>
    <w:rsid w:val="001D5B95"/>
    <w:rsid w:val="001D6B2A"/>
    <w:rsid w:val="001D74A4"/>
    <w:rsid w:val="001E00A6"/>
    <w:rsid w:val="001E0550"/>
    <w:rsid w:val="001E2885"/>
    <w:rsid w:val="001E3D0A"/>
    <w:rsid w:val="001E42AB"/>
    <w:rsid w:val="001E498A"/>
    <w:rsid w:val="001F136E"/>
    <w:rsid w:val="001F44E9"/>
    <w:rsid w:val="001F45F0"/>
    <w:rsid w:val="001F6C21"/>
    <w:rsid w:val="001F6CD5"/>
    <w:rsid w:val="001F7BB2"/>
    <w:rsid w:val="00200EA3"/>
    <w:rsid w:val="00200FBC"/>
    <w:rsid w:val="00201F12"/>
    <w:rsid w:val="00203EF7"/>
    <w:rsid w:val="0021182B"/>
    <w:rsid w:val="00212926"/>
    <w:rsid w:val="002131C3"/>
    <w:rsid w:val="002134B4"/>
    <w:rsid w:val="00213A25"/>
    <w:rsid w:val="002150F7"/>
    <w:rsid w:val="0021733D"/>
    <w:rsid w:val="002208C3"/>
    <w:rsid w:val="002209CD"/>
    <w:rsid w:val="00221C97"/>
    <w:rsid w:val="00223C60"/>
    <w:rsid w:val="002260A4"/>
    <w:rsid w:val="00232AF7"/>
    <w:rsid w:val="002361DE"/>
    <w:rsid w:val="00236CD0"/>
    <w:rsid w:val="00237364"/>
    <w:rsid w:val="002404DF"/>
    <w:rsid w:val="002407A9"/>
    <w:rsid w:val="0024109E"/>
    <w:rsid w:val="0024119B"/>
    <w:rsid w:val="002435F3"/>
    <w:rsid w:val="00243FC0"/>
    <w:rsid w:val="00244A6D"/>
    <w:rsid w:val="00244B0F"/>
    <w:rsid w:val="00245008"/>
    <w:rsid w:val="0024702C"/>
    <w:rsid w:val="00251F6E"/>
    <w:rsid w:val="002535C2"/>
    <w:rsid w:val="002607C6"/>
    <w:rsid w:val="00261825"/>
    <w:rsid w:val="00261B0B"/>
    <w:rsid w:val="00261C19"/>
    <w:rsid w:val="00263EC3"/>
    <w:rsid w:val="002647FE"/>
    <w:rsid w:val="002660AF"/>
    <w:rsid w:val="002669B5"/>
    <w:rsid w:val="00280F82"/>
    <w:rsid w:val="002839C7"/>
    <w:rsid w:val="00283A08"/>
    <w:rsid w:val="00286D09"/>
    <w:rsid w:val="00286FDF"/>
    <w:rsid w:val="0028792F"/>
    <w:rsid w:val="00287DB5"/>
    <w:rsid w:val="002941CE"/>
    <w:rsid w:val="0029426E"/>
    <w:rsid w:val="002978DE"/>
    <w:rsid w:val="002A053B"/>
    <w:rsid w:val="002A0F39"/>
    <w:rsid w:val="002A4A0E"/>
    <w:rsid w:val="002A6441"/>
    <w:rsid w:val="002B0178"/>
    <w:rsid w:val="002B14BA"/>
    <w:rsid w:val="002B1F12"/>
    <w:rsid w:val="002B53E3"/>
    <w:rsid w:val="002B54B7"/>
    <w:rsid w:val="002C1EDB"/>
    <w:rsid w:val="002C2B90"/>
    <w:rsid w:val="002C2F46"/>
    <w:rsid w:val="002C692A"/>
    <w:rsid w:val="002D27AC"/>
    <w:rsid w:val="002D5445"/>
    <w:rsid w:val="002D7E7F"/>
    <w:rsid w:val="002E0641"/>
    <w:rsid w:val="002E12C3"/>
    <w:rsid w:val="002E354A"/>
    <w:rsid w:val="002E3A23"/>
    <w:rsid w:val="002E5C32"/>
    <w:rsid w:val="002F18C9"/>
    <w:rsid w:val="002F392C"/>
    <w:rsid w:val="00307D61"/>
    <w:rsid w:val="00310D66"/>
    <w:rsid w:val="00313D6E"/>
    <w:rsid w:val="003160FE"/>
    <w:rsid w:val="00316859"/>
    <w:rsid w:val="003174D8"/>
    <w:rsid w:val="0032166A"/>
    <w:rsid w:val="00322E54"/>
    <w:rsid w:val="00324A42"/>
    <w:rsid w:val="003256F9"/>
    <w:rsid w:val="00325EC1"/>
    <w:rsid w:val="0032755D"/>
    <w:rsid w:val="003307FD"/>
    <w:rsid w:val="00331988"/>
    <w:rsid w:val="0034174A"/>
    <w:rsid w:val="00344ADB"/>
    <w:rsid w:val="0035137A"/>
    <w:rsid w:val="00351DAE"/>
    <w:rsid w:val="0035342A"/>
    <w:rsid w:val="0035796F"/>
    <w:rsid w:val="003667D5"/>
    <w:rsid w:val="00366C21"/>
    <w:rsid w:val="00367F75"/>
    <w:rsid w:val="003719B8"/>
    <w:rsid w:val="0037669F"/>
    <w:rsid w:val="00377A05"/>
    <w:rsid w:val="003820A5"/>
    <w:rsid w:val="003823A0"/>
    <w:rsid w:val="003827E5"/>
    <w:rsid w:val="00384C96"/>
    <w:rsid w:val="00387AF6"/>
    <w:rsid w:val="00391A01"/>
    <w:rsid w:val="00391A2B"/>
    <w:rsid w:val="00392F25"/>
    <w:rsid w:val="00393B2C"/>
    <w:rsid w:val="0039503D"/>
    <w:rsid w:val="003A4E6B"/>
    <w:rsid w:val="003A7161"/>
    <w:rsid w:val="003B12AE"/>
    <w:rsid w:val="003B423C"/>
    <w:rsid w:val="003B6314"/>
    <w:rsid w:val="003B75F2"/>
    <w:rsid w:val="003C1A90"/>
    <w:rsid w:val="003C48A0"/>
    <w:rsid w:val="003C4E11"/>
    <w:rsid w:val="003C6872"/>
    <w:rsid w:val="003C7FD1"/>
    <w:rsid w:val="003D2857"/>
    <w:rsid w:val="003E15A8"/>
    <w:rsid w:val="003E1C1C"/>
    <w:rsid w:val="003E4A0B"/>
    <w:rsid w:val="003E4FAD"/>
    <w:rsid w:val="003E6235"/>
    <w:rsid w:val="003E7819"/>
    <w:rsid w:val="003F1828"/>
    <w:rsid w:val="003F2D00"/>
    <w:rsid w:val="003F44B9"/>
    <w:rsid w:val="003F5041"/>
    <w:rsid w:val="003F5546"/>
    <w:rsid w:val="003F6191"/>
    <w:rsid w:val="003F66DF"/>
    <w:rsid w:val="003F6FF2"/>
    <w:rsid w:val="004010AC"/>
    <w:rsid w:val="00404FBB"/>
    <w:rsid w:val="00407A36"/>
    <w:rsid w:val="004145D1"/>
    <w:rsid w:val="0042035F"/>
    <w:rsid w:val="00422CEE"/>
    <w:rsid w:val="00423E99"/>
    <w:rsid w:val="00424A98"/>
    <w:rsid w:val="00427EC1"/>
    <w:rsid w:val="00431A11"/>
    <w:rsid w:val="00434B25"/>
    <w:rsid w:val="004409D2"/>
    <w:rsid w:val="0044397F"/>
    <w:rsid w:val="00444983"/>
    <w:rsid w:val="00445940"/>
    <w:rsid w:val="0045231B"/>
    <w:rsid w:val="0045527A"/>
    <w:rsid w:val="00456341"/>
    <w:rsid w:val="0045729F"/>
    <w:rsid w:val="0046187C"/>
    <w:rsid w:val="0046198D"/>
    <w:rsid w:val="00467E6C"/>
    <w:rsid w:val="004720DA"/>
    <w:rsid w:val="0047272E"/>
    <w:rsid w:val="00472EB2"/>
    <w:rsid w:val="00477F1D"/>
    <w:rsid w:val="00482E0B"/>
    <w:rsid w:val="00483E2D"/>
    <w:rsid w:val="0048595E"/>
    <w:rsid w:val="004863F4"/>
    <w:rsid w:val="004912BB"/>
    <w:rsid w:val="004943F7"/>
    <w:rsid w:val="004A1845"/>
    <w:rsid w:val="004A21F5"/>
    <w:rsid w:val="004A2C85"/>
    <w:rsid w:val="004A2F3C"/>
    <w:rsid w:val="004A3BA7"/>
    <w:rsid w:val="004A56C2"/>
    <w:rsid w:val="004A605E"/>
    <w:rsid w:val="004A78C7"/>
    <w:rsid w:val="004B01EC"/>
    <w:rsid w:val="004B298F"/>
    <w:rsid w:val="004C0C0F"/>
    <w:rsid w:val="004C489F"/>
    <w:rsid w:val="004D1638"/>
    <w:rsid w:val="004D19A1"/>
    <w:rsid w:val="004D1C39"/>
    <w:rsid w:val="004D3672"/>
    <w:rsid w:val="004D6EF0"/>
    <w:rsid w:val="004E08EB"/>
    <w:rsid w:val="004E442A"/>
    <w:rsid w:val="004E7F1E"/>
    <w:rsid w:val="004F1FAF"/>
    <w:rsid w:val="004F5E00"/>
    <w:rsid w:val="004F7AF3"/>
    <w:rsid w:val="004F7BBB"/>
    <w:rsid w:val="0050215F"/>
    <w:rsid w:val="00502C69"/>
    <w:rsid w:val="00505C1F"/>
    <w:rsid w:val="005073B7"/>
    <w:rsid w:val="00507F9C"/>
    <w:rsid w:val="005116DF"/>
    <w:rsid w:val="00511EF8"/>
    <w:rsid w:val="005120C1"/>
    <w:rsid w:val="00513641"/>
    <w:rsid w:val="0051440B"/>
    <w:rsid w:val="00514B2B"/>
    <w:rsid w:val="00515DF4"/>
    <w:rsid w:val="00520C51"/>
    <w:rsid w:val="005257A5"/>
    <w:rsid w:val="00527DB5"/>
    <w:rsid w:val="00534DA7"/>
    <w:rsid w:val="005354A3"/>
    <w:rsid w:val="00537910"/>
    <w:rsid w:val="00541164"/>
    <w:rsid w:val="00541F73"/>
    <w:rsid w:val="0054291F"/>
    <w:rsid w:val="005431A4"/>
    <w:rsid w:val="00544492"/>
    <w:rsid w:val="00547AD8"/>
    <w:rsid w:val="00550E57"/>
    <w:rsid w:val="0055137C"/>
    <w:rsid w:val="00552131"/>
    <w:rsid w:val="00552DD3"/>
    <w:rsid w:val="00555229"/>
    <w:rsid w:val="00555AC8"/>
    <w:rsid w:val="00556507"/>
    <w:rsid w:val="005609B3"/>
    <w:rsid w:val="005610DC"/>
    <w:rsid w:val="00561BC0"/>
    <w:rsid w:val="00562067"/>
    <w:rsid w:val="00562473"/>
    <w:rsid w:val="00562B9C"/>
    <w:rsid w:val="0056340E"/>
    <w:rsid w:val="00572911"/>
    <w:rsid w:val="0058090C"/>
    <w:rsid w:val="00582594"/>
    <w:rsid w:val="00585CE9"/>
    <w:rsid w:val="00587BEB"/>
    <w:rsid w:val="00587E25"/>
    <w:rsid w:val="005900C8"/>
    <w:rsid w:val="005911DE"/>
    <w:rsid w:val="005935B8"/>
    <w:rsid w:val="00596F66"/>
    <w:rsid w:val="00597994"/>
    <w:rsid w:val="005A334B"/>
    <w:rsid w:val="005A34D5"/>
    <w:rsid w:val="005A39E4"/>
    <w:rsid w:val="005A7364"/>
    <w:rsid w:val="005A7C9C"/>
    <w:rsid w:val="005A7E3D"/>
    <w:rsid w:val="005B2903"/>
    <w:rsid w:val="005B3504"/>
    <w:rsid w:val="005B3A7F"/>
    <w:rsid w:val="005B40A4"/>
    <w:rsid w:val="005B4B5B"/>
    <w:rsid w:val="005C0789"/>
    <w:rsid w:val="005D0270"/>
    <w:rsid w:val="005D0CD8"/>
    <w:rsid w:val="005D1C77"/>
    <w:rsid w:val="005D5F1B"/>
    <w:rsid w:val="005E2D0C"/>
    <w:rsid w:val="005E3577"/>
    <w:rsid w:val="005E5656"/>
    <w:rsid w:val="005E66C0"/>
    <w:rsid w:val="005F1695"/>
    <w:rsid w:val="005F2E63"/>
    <w:rsid w:val="005F41D1"/>
    <w:rsid w:val="005F5E52"/>
    <w:rsid w:val="005F7083"/>
    <w:rsid w:val="005F7D1A"/>
    <w:rsid w:val="005F7F5A"/>
    <w:rsid w:val="006003CF"/>
    <w:rsid w:val="00603813"/>
    <w:rsid w:val="00605890"/>
    <w:rsid w:val="00607733"/>
    <w:rsid w:val="00611649"/>
    <w:rsid w:val="006126CC"/>
    <w:rsid w:val="00612866"/>
    <w:rsid w:val="00614636"/>
    <w:rsid w:val="0061654F"/>
    <w:rsid w:val="00622758"/>
    <w:rsid w:val="00622A49"/>
    <w:rsid w:val="00622C46"/>
    <w:rsid w:val="00623CD3"/>
    <w:rsid w:val="006240A8"/>
    <w:rsid w:val="00625123"/>
    <w:rsid w:val="006338BA"/>
    <w:rsid w:val="0063535F"/>
    <w:rsid w:val="006359A3"/>
    <w:rsid w:val="00637445"/>
    <w:rsid w:val="00642DB4"/>
    <w:rsid w:val="00656817"/>
    <w:rsid w:val="00663A71"/>
    <w:rsid w:val="006667EC"/>
    <w:rsid w:val="0067176C"/>
    <w:rsid w:val="00674401"/>
    <w:rsid w:val="00677236"/>
    <w:rsid w:val="00681F2F"/>
    <w:rsid w:val="00690F66"/>
    <w:rsid w:val="006956AD"/>
    <w:rsid w:val="00695FBB"/>
    <w:rsid w:val="00696838"/>
    <w:rsid w:val="006976FB"/>
    <w:rsid w:val="006A2DBE"/>
    <w:rsid w:val="006A3754"/>
    <w:rsid w:val="006A5C8C"/>
    <w:rsid w:val="006A5E4F"/>
    <w:rsid w:val="006A6A3B"/>
    <w:rsid w:val="006A6FE7"/>
    <w:rsid w:val="006B397C"/>
    <w:rsid w:val="006B53BD"/>
    <w:rsid w:val="006C09C9"/>
    <w:rsid w:val="006C0C1F"/>
    <w:rsid w:val="006C3C72"/>
    <w:rsid w:val="006C41EA"/>
    <w:rsid w:val="006C424B"/>
    <w:rsid w:val="006C6BD4"/>
    <w:rsid w:val="006D283E"/>
    <w:rsid w:val="006D2EB3"/>
    <w:rsid w:val="006D4002"/>
    <w:rsid w:val="006D777D"/>
    <w:rsid w:val="006E325C"/>
    <w:rsid w:val="006E3294"/>
    <w:rsid w:val="006F1751"/>
    <w:rsid w:val="006F3521"/>
    <w:rsid w:val="006F52EA"/>
    <w:rsid w:val="00700DAD"/>
    <w:rsid w:val="007031A1"/>
    <w:rsid w:val="00703AAE"/>
    <w:rsid w:val="00705B40"/>
    <w:rsid w:val="00705F91"/>
    <w:rsid w:val="00716227"/>
    <w:rsid w:val="0072140D"/>
    <w:rsid w:val="007219C8"/>
    <w:rsid w:val="0072261F"/>
    <w:rsid w:val="00725083"/>
    <w:rsid w:val="00741314"/>
    <w:rsid w:val="00745526"/>
    <w:rsid w:val="00746587"/>
    <w:rsid w:val="0075388E"/>
    <w:rsid w:val="00764B2B"/>
    <w:rsid w:val="00765DAE"/>
    <w:rsid w:val="00767CA1"/>
    <w:rsid w:val="007723C9"/>
    <w:rsid w:val="00773267"/>
    <w:rsid w:val="0077538D"/>
    <w:rsid w:val="00780FFA"/>
    <w:rsid w:val="0078388A"/>
    <w:rsid w:val="00783A69"/>
    <w:rsid w:val="0078415D"/>
    <w:rsid w:val="007844D2"/>
    <w:rsid w:val="00785F6D"/>
    <w:rsid w:val="00786745"/>
    <w:rsid w:val="007900C2"/>
    <w:rsid w:val="00792DF1"/>
    <w:rsid w:val="0079598D"/>
    <w:rsid w:val="00797DA5"/>
    <w:rsid w:val="007A2B9D"/>
    <w:rsid w:val="007A671F"/>
    <w:rsid w:val="007B164C"/>
    <w:rsid w:val="007B745E"/>
    <w:rsid w:val="007C0F1A"/>
    <w:rsid w:val="007C2F44"/>
    <w:rsid w:val="007C697F"/>
    <w:rsid w:val="007D028A"/>
    <w:rsid w:val="007D2080"/>
    <w:rsid w:val="007D2F19"/>
    <w:rsid w:val="007D48FD"/>
    <w:rsid w:val="007D5CA5"/>
    <w:rsid w:val="007E143A"/>
    <w:rsid w:val="007E1B04"/>
    <w:rsid w:val="007E39FC"/>
    <w:rsid w:val="007E3F65"/>
    <w:rsid w:val="007F1432"/>
    <w:rsid w:val="007F1C00"/>
    <w:rsid w:val="007F7701"/>
    <w:rsid w:val="007F7E2F"/>
    <w:rsid w:val="00800A48"/>
    <w:rsid w:val="00801194"/>
    <w:rsid w:val="00805D80"/>
    <w:rsid w:val="0080622E"/>
    <w:rsid w:val="00806384"/>
    <w:rsid w:val="008104AE"/>
    <w:rsid w:val="008107AD"/>
    <w:rsid w:val="00813D80"/>
    <w:rsid w:val="00813F1C"/>
    <w:rsid w:val="00816B48"/>
    <w:rsid w:val="008225D7"/>
    <w:rsid w:val="00823F1C"/>
    <w:rsid w:val="00825836"/>
    <w:rsid w:val="00825951"/>
    <w:rsid w:val="00835532"/>
    <w:rsid w:val="00850A05"/>
    <w:rsid w:val="00851396"/>
    <w:rsid w:val="008513AA"/>
    <w:rsid w:val="008523B5"/>
    <w:rsid w:val="00856C0B"/>
    <w:rsid w:val="00865C58"/>
    <w:rsid w:val="00866B6D"/>
    <w:rsid w:val="008706E6"/>
    <w:rsid w:val="00870C7D"/>
    <w:rsid w:val="0087433D"/>
    <w:rsid w:val="0088094C"/>
    <w:rsid w:val="00880B22"/>
    <w:rsid w:val="00881A20"/>
    <w:rsid w:val="0088381C"/>
    <w:rsid w:val="00883A69"/>
    <w:rsid w:val="0088420C"/>
    <w:rsid w:val="00890BBE"/>
    <w:rsid w:val="00892BC2"/>
    <w:rsid w:val="0089529B"/>
    <w:rsid w:val="00896416"/>
    <w:rsid w:val="008A0A5B"/>
    <w:rsid w:val="008A2D56"/>
    <w:rsid w:val="008A2E98"/>
    <w:rsid w:val="008A6ED1"/>
    <w:rsid w:val="008B2145"/>
    <w:rsid w:val="008B2183"/>
    <w:rsid w:val="008B3C61"/>
    <w:rsid w:val="008B4531"/>
    <w:rsid w:val="008C0B8A"/>
    <w:rsid w:val="008C54D5"/>
    <w:rsid w:val="008C6C12"/>
    <w:rsid w:val="008D1B56"/>
    <w:rsid w:val="008D6B46"/>
    <w:rsid w:val="008E227D"/>
    <w:rsid w:val="008F0D4E"/>
    <w:rsid w:val="008F319D"/>
    <w:rsid w:val="008F3EEF"/>
    <w:rsid w:val="00901F45"/>
    <w:rsid w:val="009023FA"/>
    <w:rsid w:val="00903079"/>
    <w:rsid w:val="0090521F"/>
    <w:rsid w:val="0090681E"/>
    <w:rsid w:val="00907798"/>
    <w:rsid w:val="009150B1"/>
    <w:rsid w:val="009229A6"/>
    <w:rsid w:val="009258F8"/>
    <w:rsid w:val="00931B2E"/>
    <w:rsid w:val="00931DEF"/>
    <w:rsid w:val="00932611"/>
    <w:rsid w:val="00934C83"/>
    <w:rsid w:val="009428A7"/>
    <w:rsid w:val="00942C0D"/>
    <w:rsid w:val="009436CA"/>
    <w:rsid w:val="00947338"/>
    <w:rsid w:val="00950D1B"/>
    <w:rsid w:val="00951233"/>
    <w:rsid w:val="009522DB"/>
    <w:rsid w:val="0095575B"/>
    <w:rsid w:val="00955C69"/>
    <w:rsid w:val="00956F37"/>
    <w:rsid w:val="0095774A"/>
    <w:rsid w:val="00957759"/>
    <w:rsid w:val="009608DB"/>
    <w:rsid w:val="009613B4"/>
    <w:rsid w:val="00965E40"/>
    <w:rsid w:val="00966235"/>
    <w:rsid w:val="00973A76"/>
    <w:rsid w:val="00977785"/>
    <w:rsid w:val="009801F8"/>
    <w:rsid w:val="00982A82"/>
    <w:rsid w:val="00982CB0"/>
    <w:rsid w:val="00990DB5"/>
    <w:rsid w:val="00991E4D"/>
    <w:rsid w:val="0099288A"/>
    <w:rsid w:val="00993709"/>
    <w:rsid w:val="00993B0B"/>
    <w:rsid w:val="00993F01"/>
    <w:rsid w:val="00997498"/>
    <w:rsid w:val="009A2A20"/>
    <w:rsid w:val="009A6A42"/>
    <w:rsid w:val="009B2D02"/>
    <w:rsid w:val="009B4DD5"/>
    <w:rsid w:val="009B5312"/>
    <w:rsid w:val="009B681E"/>
    <w:rsid w:val="009B7C04"/>
    <w:rsid w:val="009C6E88"/>
    <w:rsid w:val="009D1341"/>
    <w:rsid w:val="009D1649"/>
    <w:rsid w:val="009D2669"/>
    <w:rsid w:val="009D31F7"/>
    <w:rsid w:val="009D476A"/>
    <w:rsid w:val="009D583D"/>
    <w:rsid w:val="009D650C"/>
    <w:rsid w:val="009E20B5"/>
    <w:rsid w:val="009F1882"/>
    <w:rsid w:val="00A018AE"/>
    <w:rsid w:val="00A020C5"/>
    <w:rsid w:val="00A03B5D"/>
    <w:rsid w:val="00A03C35"/>
    <w:rsid w:val="00A10269"/>
    <w:rsid w:val="00A22E2C"/>
    <w:rsid w:val="00A23E37"/>
    <w:rsid w:val="00A24872"/>
    <w:rsid w:val="00A276B4"/>
    <w:rsid w:val="00A27B7C"/>
    <w:rsid w:val="00A327FE"/>
    <w:rsid w:val="00A344BA"/>
    <w:rsid w:val="00A34B4D"/>
    <w:rsid w:val="00A34F9F"/>
    <w:rsid w:val="00A3546F"/>
    <w:rsid w:val="00A35DAE"/>
    <w:rsid w:val="00A37640"/>
    <w:rsid w:val="00A405DF"/>
    <w:rsid w:val="00A4192B"/>
    <w:rsid w:val="00A44A2D"/>
    <w:rsid w:val="00A52199"/>
    <w:rsid w:val="00A52B52"/>
    <w:rsid w:val="00A552E3"/>
    <w:rsid w:val="00A5782C"/>
    <w:rsid w:val="00A57CFA"/>
    <w:rsid w:val="00A61A18"/>
    <w:rsid w:val="00A62082"/>
    <w:rsid w:val="00A641B4"/>
    <w:rsid w:val="00A64DA9"/>
    <w:rsid w:val="00A7291C"/>
    <w:rsid w:val="00A804CD"/>
    <w:rsid w:val="00A80C5B"/>
    <w:rsid w:val="00A83D64"/>
    <w:rsid w:val="00A84354"/>
    <w:rsid w:val="00A853DB"/>
    <w:rsid w:val="00A859D1"/>
    <w:rsid w:val="00A90928"/>
    <w:rsid w:val="00A90C94"/>
    <w:rsid w:val="00A9215C"/>
    <w:rsid w:val="00AA2EC8"/>
    <w:rsid w:val="00AA3885"/>
    <w:rsid w:val="00AA4254"/>
    <w:rsid w:val="00AA55B7"/>
    <w:rsid w:val="00AA7DA7"/>
    <w:rsid w:val="00AB0270"/>
    <w:rsid w:val="00AB1D5C"/>
    <w:rsid w:val="00AB2EEB"/>
    <w:rsid w:val="00AB4FC5"/>
    <w:rsid w:val="00AC0957"/>
    <w:rsid w:val="00AC1A3B"/>
    <w:rsid w:val="00AC1B94"/>
    <w:rsid w:val="00AC3BC5"/>
    <w:rsid w:val="00AC64DC"/>
    <w:rsid w:val="00AD09A2"/>
    <w:rsid w:val="00AD2FAE"/>
    <w:rsid w:val="00AD6617"/>
    <w:rsid w:val="00AE2D37"/>
    <w:rsid w:val="00AE3ACE"/>
    <w:rsid w:val="00AE3BA2"/>
    <w:rsid w:val="00AE42B0"/>
    <w:rsid w:val="00AE69D7"/>
    <w:rsid w:val="00AF07B0"/>
    <w:rsid w:val="00AF40ED"/>
    <w:rsid w:val="00AF47B7"/>
    <w:rsid w:val="00B10993"/>
    <w:rsid w:val="00B162C3"/>
    <w:rsid w:val="00B2097E"/>
    <w:rsid w:val="00B22787"/>
    <w:rsid w:val="00B239E4"/>
    <w:rsid w:val="00B25C8C"/>
    <w:rsid w:val="00B30077"/>
    <w:rsid w:val="00B3090D"/>
    <w:rsid w:val="00B3319C"/>
    <w:rsid w:val="00B40B11"/>
    <w:rsid w:val="00B40ED2"/>
    <w:rsid w:val="00B41B6B"/>
    <w:rsid w:val="00B42E1C"/>
    <w:rsid w:val="00B5495D"/>
    <w:rsid w:val="00B5678F"/>
    <w:rsid w:val="00B62210"/>
    <w:rsid w:val="00B65A18"/>
    <w:rsid w:val="00B70190"/>
    <w:rsid w:val="00B72AE0"/>
    <w:rsid w:val="00B740EB"/>
    <w:rsid w:val="00B74C68"/>
    <w:rsid w:val="00B76C07"/>
    <w:rsid w:val="00B8303B"/>
    <w:rsid w:val="00B8393F"/>
    <w:rsid w:val="00B84DA1"/>
    <w:rsid w:val="00B905A5"/>
    <w:rsid w:val="00B92E96"/>
    <w:rsid w:val="00B94A5A"/>
    <w:rsid w:val="00B959A6"/>
    <w:rsid w:val="00BA1ABC"/>
    <w:rsid w:val="00BA4ABF"/>
    <w:rsid w:val="00BA5572"/>
    <w:rsid w:val="00BA688C"/>
    <w:rsid w:val="00BA688E"/>
    <w:rsid w:val="00BA6B6B"/>
    <w:rsid w:val="00BA73AA"/>
    <w:rsid w:val="00BB06EB"/>
    <w:rsid w:val="00BB180F"/>
    <w:rsid w:val="00BB3F8F"/>
    <w:rsid w:val="00BB40F7"/>
    <w:rsid w:val="00BB4738"/>
    <w:rsid w:val="00BC02BD"/>
    <w:rsid w:val="00BC0AEA"/>
    <w:rsid w:val="00BC14D1"/>
    <w:rsid w:val="00BC2B59"/>
    <w:rsid w:val="00BC742E"/>
    <w:rsid w:val="00BD3F94"/>
    <w:rsid w:val="00BE11E8"/>
    <w:rsid w:val="00BE38D5"/>
    <w:rsid w:val="00BE5721"/>
    <w:rsid w:val="00BE5BBE"/>
    <w:rsid w:val="00BE66F7"/>
    <w:rsid w:val="00BE6948"/>
    <w:rsid w:val="00BF0140"/>
    <w:rsid w:val="00BF5FC5"/>
    <w:rsid w:val="00BF628C"/>
    <w:rsid w:val="00C013C7"/>
    <w:rsid w:val="00C0445F"/>
    <w:rsid w:val="00C0545E"/>
    <w:rsid w:val="00C05564"/>
    <w:rsid w:val="00C13E90"/>
    <w:rsid w:val="00C15028"/>
    <w:rsid w:val="00C23489"/>
    <w:rsid w:val="00C2517C"/>
    <w:rsid w:val="00C277CE"/>
    <w:rsid w:val="00C27FC3"/>
    <w:rsid w:val="00C31E2B"/>
    <w:rsid w:val="00C36137"/>
    <w:rsid w:val="00C3621B"/>
    <w:rsid w:val="00C429FB"/>
    <w:rsid w:val="00C42EA0"/>
    <w:rsid w:val="00C43F82"/>
    <w:rsid w:val="00C46CC0"/>
    <w:rsid w:val="00C47D9E"/>
    <w:rsid w:val="00C5161A"/>
    <w:rsid w:val="00C53579"/>
    <w:rsid w:val="00C573E1"/>
    <w:rsid w:val="00C57467"/>
    <w:rsid w:val="00C60FE5"/>
    <w:rsid w:val="00C63DBC"/>
    <w:rsid w:val="00C66ABC"/>
    <w:rsid w:val="00C75A88"/>
    <w:rsid w:val="00C776AA"/>
    <w:rsid w:val="00C8035C"/>
    <w:rsid w:val="00C813C3"/>
    <w:rsid w:val="00C8256C"/>
    <w:rsid w:val="00C82C1A"/>
    <w:rsid w:val="00C853ED"/>
    <w:rsid w:val="00C86FA7"/>
    <w:rsid w:val="00C91B37"/>
    <w:rsid w:val="00C96F92"/>
    <w:rsid w:val="00CA1B89"/>
    <w:rsid w:val="00CA5FC6"/>
    <w:rsid w:val="00CA5FCB"/>
    <w:rsid w:val="00CA6D5B"/>
    <w:rsid w:val="00CA72A0"/>
    <w:rsid w:val="00CB0275"/>
    <w:rsid w:val="00CB09C4"/>
    <w:rsid w:val="00CB196E"/>
    <w:rsid w:val="00CB4A05"/>
    <w:rsid w:val="00CB4CE5"/>
    <w:rsid w:val="00CB54C4"/>
    <w:rsid w:val="00CC008E"/>
    <w:rsid w:val="00CC0DFF"/>
    <w:rsid w:val="00CC220A"/>
    <w:rsid w:val="00CC7127"/>
    <w:rsid w:val="00CC7571"/>
    <w:rsid w:val="00CD1963"/>
    <w:rsid w:val="00CD459F"/>
    <w:rsid w:val="00CD5D1B"/>
    <w:rsid w:val="00CD665B"/>
    <w:rsid w:val="00CE44A9"/>
    <w:rsid w:val="00CE4FB8"/>
    <w:rsid w:val="00CE5C00"/>
    <w:rsid w:val="00CE640B"/>
    <w:rsid w:val="00CF2522"/>
    <w:rsid w:val="00CF2919"/>
    <w:rsid w:val="00CF3187"/>
    <w:rsid w:val="00CF5DF4"/>
    <w:rsid w:val="00D01149"/>
    <w:rsid w:val="00D012CA"/>
    <w:rsid w:val="00D04997"/>
    <w:rsid w:val="00D06E61"/>
    <w:rsid w:val="00D10483"/>
    <w:rsid w:val="00D1426A"/>
    <w:rsid w:val="00D14AB5"/>
    <w:rsid w:val="00D158DB"/>
    <w:rsid w:val="00D15C04"/>
    <w:rsid w:val="00D15DE1"/>
    <w:rsid w:val="00D175B4"/>
    <w:rsid w:val="00D17BAB"/>
    <w:rsid w:val="00D20F91"/>
    <w:rsid w:val="00D22769"/>
    <w:rsid w:val="00D2334B"/>
    <w:rsid w:val="00D23F90"/>
    <w:rsid w:val="00D2626D"/>
    <w:rsid w:val="00D2656A"/>
    <w:rsid w:val="00D30D1F"/>
    <w:rsid w:val="00D330B5"/>
    <w:rsid w:val="00D344E6"/>
    <w:rsid w:val="00D44A81"/>
    <w:rsid w:val="00D45842"/>
    <w:rsid w:val="00D51083"/>
    <w:rsid w:val="00D51F06"/>
    <w:rsid w:val="00D53C42"/>
    <w:rsid w:val="00D54785"/>
    <w:rsid w:val="00D57540"/>
    <w:rsid w:val="00D6119B"/>
    <w:rsid w:val="00D62744"/>
    <w:rsid w:val="00D62D49"/>
    <w:rsid w:val="00D63E43"/>
    <w:rsid w:val="00D67725"/>
    <w:rsid w:val="00D71E64"/>
    <w:rsid w:val="00D750B5"/>
    <w:rsid w:val="00D757B4"/>
    <w:rsid w:val="00D77253"/>
    <w:rsid w:val="00D800E1"/>
    <w:rsid w:val="00D81AB6"/>
    <w:rsid w:val="00D84A07"/>
    <w:rsid w:val="00D8575A"/>
    <w:rsid w:val="00D8689A"/>
    <w:rsid w:val="00D907E9"/>
    <w:rsid w:val="00D929B6"/>
    <w:rsid w:val="00D94C68"/>
    <w:rsid w:val="00DA0DB9"/>
    <w:rsid w:val="00DA3576"/>
    <w:rsid w:val="00DA39A6"/>
    <w:rsid w:val="00DA4950"/>
    <w:rsid w:val="00DA5C5A"/>
    <w:rsid w:val="00DB46C1"/>
    <w:rsid w:val="00DB7926"/>
    <w:rsid w:val="00DC0984"/>
    <w:rsid w:val="00DC2299"/>
    <w:rsid w:val="00DC2EC8"/>
    <w:rsid w:val="00DC7426"/>
    <w:rsid w:val="00DD16D3"/>
    <w:rsid w:val="00DD33EC"/>
    <w:rsid w:val="00DD420D"/>
    <w:rsid w:val="00DD594C"/>
    <w:rsid w:val="00DE1470"/>
    <w:rsid w:val="00DE1D95"/>
    <w:rsid w:val="00DE3D9B"/>
    <w:rsid w:val="00DE6B5F"/>
    <w:rsid w:val="00DF32E3"/>
    <w:rsid w:val="00DF49AB"/>
    <w:rsid w:val="00DF6110"/>
    <w:rsid w:val="00E058FA"/>
    <w:rsid w:val="00E06264"/>
    <w:rsid w:val="00E0649F"/>
    <w:rsid w:val="00E0799B"/>
    <w:rsid w:val="00E11499"/>
    <w:rsid w:val="00E1297C"/>
    <w:rsid w:val="00E12DF8"/>
    <w:rsid w:val="00E17053"/>
    <w:rsid w:val="00E235D2"/>
    <w:rsid w:val="00E246FC"/>
    <w:rsid w:val="00E31394"/>
    <w:rsid w:val="00E3190A"/>
    <w:rsid w:val="00E31C40"/>
    <w:rsid w:val="00E328B7"/>
    <w:rsid w:val="00E35829"/>
    <w:rsid w:val="00E36B97"/>
    <w:rsid w:val="00E3718B"/>
    <w:rsid w:val="00E37B23"/>
    <w:rsid w:val="00E40BCA"/>
    <w:rsid w:val="00E41D06"/>
    <w:rsid w:val="00E42B78"/>
    <w:rsid w:val="00E42EFA"/>
    <w:rsid w:val="00E43F94"/>
    <w:rsid w:val="00E45EC0"/>
    <w:rsid w:val="00E469CC"/>
    <w:rsid w:val="00E46DAB"/>
    <w:rsid w:val="00E544CE"/>
    <w:rsid w:val="00E5491D"/>
    <w:rsid w:val="00E54DD0"/>
    <w:rsid w:val="00E55C43"/>
    <w:rsid w:val="00E604F9"/>
    <w:rsid w:val="00E64825"/>
    <w:rsid w:val="00E65A13"/>
    <w:rsid w:val="00E66B6C"/>
    <w:rsid w:val="00E66C57"/>
    <w:rsid w:val="00E70045"/>
    <w:rsid w:val="00E708B7"/>
    <w:rsid w:val="00E73010"/>
    <w:rsid w:val="00E74258"/>
    <w:rsid w:val="00E74D89"/>
    <w:rsid w:val="00E757C0"/>
    <w:rsid w:val="00E76F81"/>
    <w:rsid w:val="00E77E59"/>
    <w:rsid w:val="00E805C2"/>
    <w:rsid w:val="00E81F09"/>
    <w:rsid w:val="00E8212B"/>
    <w:rsid w:val="00E86F10"/>
    <w:rsid w:val="00E944EF"/>
    <w:rsid w:val="00EA2C9D"/>
    <w:rsid w:val="00EA374C"/>
    <w:rsid w:val="00EA44AA"/>
    <w:rsid w:val="00EA586A"/>
    <w:rsid w:val="00EA59BF"/>
    <w:rsid w:val="00EB4531"/>
    <w:rsid w:val="00EB4EC2"/>
    <w:rsid w:val="00EB7427"/>
    <w:rsid w:val="00EC1AFB"/>
    <w:rsid w:val="00EC3697"/>
    <w:rsid w:val="00EC5918"/>
    <w:rsid w:val="00EC7C41"/>
    <w:rsid w:val="00ED1F09"/>
    <w:rsid w:val="00ED47FC"/>
    <w:rsid w:val="00ED4CE4"/>
    <w:rsid w:val="00EE3507"/>
    <w:rsid w:val="00EE4714"/>
    <w:rsid w:val="00EE4CCB"/>
    <w:rsid w:val="00EE4CD8"/>
    <w:rsid w:val="00EE5AE4"/>
    <w:rsid w:val="00EE6686"/>
    <w:rsid w:val="00F01835"/>
    <w:rsid w:val="00F02CB7"/>
    <w:rsid w:val="00F033C0"/>
    <w:rsid w:val="00F054AF"/>
    <w:rsid w:val="00F05591"/>
    <w:rsid w:val="00F06BC3"/>
    <w:rsid w:val="00F10833"/>
    <w:rsid w:val="00F110E4"/>
    <w:rsid w:val="00F13374"/>
    <w:rsid w:val="00F20171"/>
    <w:rsid w:val="00F240B2"/>
    <w:rsid w:val="00F2588F"/>
    <w:rsid w:val="00F2725A"/>
    <w:rsid w:val="00F27D09"/>
    <w:rsid w:val="00F332A7"/>
    <w:rsid w:val="00F3361D"/>
    <w:rsid w:val="00F3661E"/>
    <w:rsid w:val="00F366D3"/>
    <w:rsid w:val="00F4036F"/>
    <w:rsid w:val="00F41A5C"/>
    <w:rsid w:val="00F42808"/>
    <w:rsid w:val="00F44C79"/>
    <w:rsid w:val="00F463A1"/>
    <w:rsid w:val="00F512C9"/>
    <w:rsid w:val="00F54568"/>
    <w:rsid w:val="00F5761F"/>
    <w:rsid w:val="00F61402"/>
    <w:rsid w:val="00F64190"/>
    <w:rsid w:val="00F65650"/>
    <w:rsid w:val="00F656B5"/>
    <w:rsid w:val="00F66478"/>
    <w:rsid w:val="00F7139E"/>
    <w:rsid w:val="00F749E8"/>
    <w:rsid w:val="00F74DDE"/>
    <w:rsid w:val="00F75707"/>
    <w:rsid w:val="00F757A3"/>
    <w:rsid w:val="00F779E4"/>
    <w:rsid w:val="00F8084C"/>
    <w:rsid w:val="00F8366E"/>
    <w:rsid w:val="00F83B10"/>
    <w:rsid w:val="00F853A6"/>
    <w:rsid w:val="00F879C3"/>
    <w:rsid w:val="00F91A52"/>
    <w:rsid w:val="00F93652"/>
    <w:rsid w:val="00F939A5"/>
    <w:rsid w:val="00F94802"/>
    <w:rsid w:val="00F952C6"/>
    <w:rsid w:val="00F95370"/>
    <w:rsid w:val="00F97603"/>
    <w:rsid w:val="00FA2EB5"/>
    <w:rsid w:val="00FA344B"/>
    <w:rsid w:val="00FA54B6"/>
    <w:rsid w:val="00FA58A8"/>
    <w:rsid w:val="00FA629D"/>
    <w:rsid w:val="00FB0688"/>
    <w:rsid w:val="00FB5AF3"/>
    <w:rsid w:val="00FC0C10"/>
    <w:rsid w:val="00FC1A08"/>
    <w:rsid w:val="00FC3943"/>
    <w:rsid w:val="00FC63A8"/>
    <w:rsid w:val="00FD2FDF"/>
    <w:rsid w:val="00FD3931"/>
    <w:rsid w:val="00FD638D"/>
    <w:rsid w:val="00FD72CA"/>
    <w:rsid w:val="00FE20DF"/>
    <w:rsid w:val="00FE3B3E"/>
    <w:rsid w:val="00FE3C48"/>
    <w:rsid w:val="00FE6A9E"/>
    <w:rsid w:val="00FE73C3"/>
    <w:rsid w:val="00FF3888"/>
    <w:rsid w:val="00FF71B9"/>
    <w:rsid w:val="00FF71D8"/>
  </w:rsids>
  <m:mathPr>
    <m:mathFont m:val="Cambria Math"/>
    <m:brkBin m:val="before"/>
    <m:brkBinSub m:val="--"/>
    <m:smallFrac m:val="0"/>
    <m:dispDef/>
    <m:lMargin m:val="0"/>
    <m:rMargin m:val="0"/>
    <m:defJc m:val="centerGroup"/>
    <m:wrapIndent m:val="1440"/>
    <m:intLim m:val="subSup"/>
    <m:naryLim m:val="undOvr"/>
  </m:mathPr>
  <w:themeFontLang w:val="en-L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3CBBB3"/>
  <w15:chartTrackingRefBased/>
  <w15:docId w15:val="{76CAD0C9-AD40-0544-9C08-4BDB4201E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3A69"/>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434B2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34B2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34B2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34B2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434B2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434B2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4B2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4B2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4B2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4B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34B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34B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34B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434B25"/>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434B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4B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4B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4B25"/>
    <w:rPr>
      <w:rFonts w:eastAsiaTheme="majorEastAsia" w:cstheme="majorBidi"/>
      <w:color w:val="272727" w:themeColor="text1" w:themeTint="D8"/>
    </w:rPr>
  </w:style>
  <w:style w:type="paragraph" w:styleId="Title">
    <w:name w:val="Title"/>
    <w:basedOn w:val="Normal"/>
    <w:next w:val="Normal"/>
    <w:link w:val="TitleChar"/>
    <w:uiPriority w:val="10"/>
    <w:qFormat/>
    <w:rsid w:val="00434B2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4B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4B2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4B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4B2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34B25"/>
    <w:rPr>
      <w:i/>
      <w:iCs/>
      <w:color w:val="404040" w:themeColor="text1" w:themeTint="BF"/>
    </w:rPr>
  </w:style>
  <w:style w:type="paragraph" w:styleId="ListParagraph">
    <w:name w:val="List Paragraph"/>
    <w:basedOn w:val="Normal"/>
    <w:uiPriority w:val="34"/>
    <w:qFormat/>
    <w:rsid w:val="00434B25"/>
    <w:pPr>
      <w:ind w:left="720"/>
      <w:contextualSpacing/>
    </w:pPr>
  </w:style>
  <w:style w:type="character" w:styleId="IntenseEmphasis">
    <w:name w:val="Intense Emphasis"/>
    <w:basedOn w:val="DefaultParagraphFont"/>
    <w:uiPriority w:val="21"/>
    <w:qFormat/>
    <w:rsid w:val="00434B25"/>
    <w:rPr>
      <w:i/>
      <w:iCs/>
      <w:color w:val="0F4761" w:themeColor="accent1" w:themeShade="BF"/>
    </w:rPr>
  </w:style>
  <w:style w:type="paragraph" w:styleId="IntenseQuote">
    <w:name w:val="Intense Quote"/>
    <w:basedOn w:val="Normal"/>
    <w:next w:val="Normal"/>
    <w:link w:val="IntenseQuoteChar"/>
    <w:uiPriority w:val="30"/>
    <w:qFormat/>
    <w:rsid w:val="00434B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4B25"/>
    <w:rPr>
      <w:i/>
      <w:iCs/>
      <w:color w:val="0F4761" w:themeColor="accent1" w:themeShade="BF"/>
    </w:rPr>
  </w:style>
  <w:style w:type="character" w:styleId="IntenseReference">
    <w:name w:val="Intense Reference"/>
    <w:basedOn w:val="DefaultParagraphFont"/>
    <w:uiPriority w:val="32"/>
    <w:qFormat/>
    <w:rsid w:val="00434B25"/>
    <w:rPr>
      <w:b/>
      <w:bCs/>
      <w:smallCaps/>
      <w:color w:val="0F4761" w:themeColor="accent1" w:themeShade="BF"/>
      <w:spacing w:val="5"/>
    </w:rPr>
  </w:style>
  <w:style w:type="paragraph" w:customStyle="1" w:styleId="p1">
    <w:name w:val="p1"/>
    <w:basedOn w:val="Normal"/>
    <w:rsid w:val="00BA688E"/>
    <w:pPr>
      <w:spacing w:before="100" w:beforeAutospacing="1" w:after="100" w:afterAutospacing="1"/>
    </w:pPr>
  </w:style>
  <w:style w:type="table" w:styleId="TableGrid">
    <w:name w:val="Table Grid"/>
    <w:basedOn w:val="TableNormal"/>
    <w:uiPriority w:val="59"/>
    <w:rsid w:val="006C3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4FBB"/>
    <w:pPr>
      <w:spacing w:after="240"/>
    </w:pPr>
  </w:style>
  <w:style w:type="character" w:customStyle="1" w:styleId="apple-converted-space">
    <w:name w:val="apple-converted-space"/>
    <w:basedOn w:val="DefaultParagraphFont"/>
    <w:rsid w:val="006667EC"/>
  </w:style>
  <w:style w:type="character" w:styleId="Hyperlink">
    <w:name w:val="Hyperlink"/>
    <w:basedOn w:val="DefaultParagraphFont"/>
    <w:uiPriority w:val="99"/>
    <w:unhideWhenUsed/>
    <w:rsid w:val="00055FD2"/>
    <w:rPr>
      <w:color w:val="0000FF"/>
      <w:u w:val="single"/>
    </w:rPr>
  </w:style>
  <w:style w:type="character" w:styleId="PlaceholderText">
    <w:name w:val="Placeholder Text"/>
    <w:basedOn w:val="DefaultParagraphFont"/>
    <w:uiPriority w:val="99"/>
    <w:semiHidden/>
    <w:rsid w:val="003174D8"/>
    <w:rPr>
      <w:color w:val="666666"/>
    </w:rPr>
  </w:style>
  <w:style w:type="paragraph" w:styleId="HTMLPreformatted">
    <w:name w:val="HTML Preformatted"/>
    <w:basedOn w:val="Normal"/>
    <w:link w:val="HTMLPreformattedChar"/>
    <w:uiPriority w:val="99"/>
    <w:semiHidden/>
    <w:unhideWhenUsed/>
    <w:rsid w:val="00317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174D8"/>
    <w:rPr>
      <w:rFonts w:ascii="Courier New" w:eastAsia="Times New Roman" w:hAnsi="Courier New" w:cs="Courier New"/>
      <w:kern w:val="0"/>
      <w:sz w:val="20"/>
      <w:szCs w:val="20"/>
      <w:lang w:eastAsia="en-GB"/>
      <w14:ligatures w14:val="none"/>
    </w:rPr>
  </w:style>
  <w:style w:type="character" w:customStyle="1" w:styleId="s1">
    <w:name w:val="s1"/>
    <w:basedOn w:val="DefaultParagraphFont"/>
    <w:rsid w:val="00CB4CE5"/>
  </w:style>
  <w:style w:type="paragraph" w:styleId="Header">
    <w:name w:val="header"/>
    <w:basedOn w:val="Normal"/>
    <w:link w:val="HeaderChar"/>
    <w:unhideWhenUsed/>
    <w:rsid w:val="00DC7426"/>
    <w:pPr>
      <w:tabs>
        <w:tab w:val="center" w:pos="4513"/>
        <w:tab w:val="right" w:pos="9026"/>
      </w:tabs>
    </w:pPr>
  </w:style>
  <w:style w:type="character" w:customStyle="1" w:styleId="HeaderChar">
    <w:name w:val="Header Char"/>
    <w:basedOn w:val="DefaultParagraphFont"/>
    <w:link w:val="Header"/>
    <w:rsid w:val="00DC7426"/>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DC7426"/>
    <w:pPr>
      <w:tabs>
        <w:tab w:val="center" w:pos="4513"/>
        <w:tab w:val="right" w:pos="9026"/>
      </w:tabs>
    </w:pPr>
  </w:style>
  <w:style w:type="character" w:customStyle="1" w:styleId="FooterChar">
    <w:name w:val="Footer Char"/>
    <w:basedOn w:val="DefaultParagraphFont"/>
    <w:link w:val="Footer"/>
    <w:uiPriority w:val="99"/>
    <w:rsid w:val="00DC7426"/>
    <w:rPr>
      <w:rFonts w:ascii="Times New Roman" w:eastAsia="Times New Roman" w:hAnsi="Times New Roman" w:cs="Times New Roman"/>
      <w:kern w:val="0"/>
      <w:lang w:eastAsia="en-GB"/>
      <w14:ligatures w14:val="none"/>
    </w:rPr>
  </w:style>
  <w:style w:type="character" w:styleId="BookTitle">
    <w:name w:val="Book Title"/>
    <w:basedOn w:val="DefaultParagraphFont"/>
    <w:uiPriority w:val="33"/>
    <w:qFormat/>
    <w:rsid w:val="005F7F5A"/>
    <w:rPr>
      <w:b/>
      <w:bCs/>
      <w:i/>
      <w:iCs/>
      <w:spacing w:val="5"/>
    </w:rPr>
  </w:style>
  <w:style w:type="character" w:styleId="SubtleEmphasis">
    <w:name w:val="Subtle Emphasis"/>
    <w:basedOn w:val="DefaultParagraphFont"/>
    <w:uiPriority w:val="19"/>
    <w:qFormat/>
    <w:rsid w:val="005F7F5A"/>
    <w:rPr>
      <w:i/>
      <w:iCs/>
      <w:color w:val="404040" w:themeColor="text1" w:themeTint="BF"/>
    </w:rPr>
  </w:style>
  <w:style w:type="character" w:styleId="UnresolvedMention">
    <w:name w:val="Unresolved Mention"/>
    <w:basedOn w:val="DefaultParagraphFont"/>
    <w:uiPriority w:val="99"/>
    <w:semiHidden/>
    <w:unhideWhenUsed/>
    <w:rsid w:val="004A56C2"/>
    <w:rPr>
      <w:color w:val="605E5C"/>
      <w:shd w:val="clear" w:color="auto" w:fill="E1DFDD"/>
    </w:rPr>
  </w:style>
  <w:style w:type="paragraph" w:styleId="TOCHeading">
    <w:name w:val="TOC Heading"/>
    <w:basedOn w:val="Heading1"/>
    <w:next w:val="Normal"/>
    <w:uiPriority w:val="39"/>
    <w:unhideWhenUsed/>
    <w:qFormat/>
    <w:rsid w:val="00176754"/>
    <w:pPr>
      <w:spacing w:before="480" w:after="0" w:line="276" w:lineRule="auto"/>
      <w:outlineLvl w:val="9"/>
    </w:pPr>
    <w:rPr>
      <w:b/>
      <w:bCs/>
      <w:sz w:val="28"/>
      <w:szCs w:val="28"/>
      <w:lang w:val="en-US" w:eastAsia="en-US"/>
    </w:rPr>
  </w:style>
  <w:style w:type="paragraph" w:styleId="TOC1">
    <w:name w:val="toc 1"/>
    <w:basedOn w:val="Normal"/>
    <w:next w:val="Normal"/>
    <w:autoRedefine/>
    <w:uiPriority w:val="39"/>
    <w:unhideWhenUsed/>
    <w:rsid w:val="00176754"/>
    <w:pPr>
      <w:spacing w:before="120"/>
    </w:pPr>
    <w:rPr>
      <w:rFonts w:asciiTheme="minorHAnsi" w:hAnsiTheme="minorHAnsi"/>
      <w:b/>
      <w:bCs/>
      <w:i/>
      <w:iCs/>
    </w:rPr>
  </w:style>
  <w:style w:type="paragraph" w:styleId="TOC2">
    <w:name w:val="toc 2"/>
    <w:basedOn w:val="Normal"/>
    <w:next w:val="Normal"/>
    <w:autoRedefine/>
    <w:uiPriority w:val="39"/>
    <w:unhideWhenUsed/>
    <w:rsid w:val="00176754"/>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176754"/>
    <w:pPr>
      <w:ind w:left="480"/>
    </w:pPr>
    <w:rPr>
      <w:rFonts w:asciiTheme="minorHAnsi" w:hAnsiTheme="minorHAnsi"/>
      <w:sz w:val="20"/>
      <w:szCs w:val="20"/>
    </w:rPr>
  </w:style>
  <w:style w:type="paragraph" w:styleId="TOC4">
    <w:name w:val="toc 4"/>
    <w:basedOn w:val="Normal"/>
    <w:next w:val="Normal"/>
    <w:autoRedefine/>
    <w:uiPriority w:val="39"/>
    <w:unhideWhenUsed/>
    <w:rsid w:val="00176754"/>
    <w:pPr>
      <w:ind w:left="720"/>
    </w:pPr>
    <w:rPr>
      <w:rFonts w:asciiTheme="minorHAnsi" w:hAnsiTheme="minorHAnsi"/>
      <w:sz w:val="20"/>
      <w:szCs w:val="20"/>
    </w:rPr>
  </w:style>
  <w:style w:type="paragraph" w:styleId="TOC5">
    <w:name w:val="toc 5"/>
    <w:basedOn w:val="Normal"/>
    <w:next w:val="Normal"/>
    <w:autoRedefine/>
    <w:uiPriority w:val="39"/>
    <w:unhideWhenUsed/>
    <w:rsid w:val="00176754"/>
    <w:pPr>
      <w:ind w:left="960"/>
    </w:pPr>
    <w:rPr>
      <w:rFonts w:asciiTheme="minorHAnsi" w:hAnsiTheme="minorHAnsi"/>
      <w:sz w:val="20"/>
      <w:szCs w:val="20"/>
    </w:rPr>
  </w:style>
  <w:style w:type="paragraph" w:styleId="TOC6">
    <w:name w:val="toc 6"/>
    <w:basedOn w:val="Normal"/>
    <w:next w:val="Normal"/>
    <w:autoRedefine/>
    <w:uiPriority w:val="39"/>
    <w:unhideWhenUsed/>
    <w:rsid w:val="00176754"/>
    <w:pPr>
      <w:ind w:left="1200"/>
    </w:pPr>
    <w:rPr>
      <w:rFonts w:asciiTheme="minorHAnsi" w:hAnsiTheme="minorHAnsi"/>
      <w:sz w:val="20"/>
      <w:szCs w:val="20"/>
    </w:rPr>
  </w:style>
  <w:style w:type="paragraph" w:styleId="TOC7">
    <w:name w:val="toc 7"/>
    <w:basedOn w:val="Normal"/>
    <w:next w:val="Normal"/>
    <w:autoRedefine/>
    <w:uiPriority w:val="39"/>
    <w:unhideWhenUsed/>
    <w:rsid w:val="00176754"/>
    <w:pPr>
      <w:ind w:left="1440"/>
    </w:pPr>
    <w:rPr>
      <w:rFonts w:asciiTheme="minorHAnsi" w:hAnsiTheme="minorHAnsi"/>
      <w:sz w:val="20"/>
      <w:szCs w:val="20"/>
    </w:rPr>
  </w:style>
  <w:style w:type="paragraph" w:styleId="TOC8">
    <w:name w:val="toc 8"/>
    <w:basedOn w:val="Normal"/>
    <w:next w:val="Normal"/>
    <w:autoRedefine/>
    <w:uiPriority w:val="39"/>
    <w:unhideWhenUsed/>
    <w:rsid w:val="00176754"/>
    <w:pPr>
      <w:ind w:left="1680"/>
    </w:pPr>
    <w:rPr>
      <w:rFonts w:asciiTheme="minorHAnsi" w:hAnsiTheme="minorHAnsi"/>
      <w:sz w:val="20"/>
      <w:szCs w:val="20"/>
    </w:rPr>
  </w:style>
  <w:style w:type="paragraph" w:styleId="TOC9">
    <w:name w:val="toc 9"/>
    <w:basedOn w:val="Normal"/>
    <w:next w:val="Normal"/>
    <w:autoRedefine/>
    <w:uiPriority w:val="39"/>
    <w:unhideWhenUsed/>
    <w:rsid w:val="00176754"/>
    <w:pPr>
      <w:ind w:left="1920"/>
    </w:pPr>
    <w:rPr>
      <w:rFonts w:asciiTheme="minorHAnsi" w:hAnsiTheme="minorHAnsi"/>
      <w:sz w:val="20"/>
      <w:szCs w:val="20"/>
    </w:rPr>
  </w:style>
  <w:style w:type="paragraph" w:styleId="Caption">
    <w:name w:val="caption"/>
    <w:basedOn w:val="Normal"/>
    <w:next w:val="Normal"/>
    <w:uiPriority w:val="35"/>
    <w:unhideWhenUsed/>
    <w:qFormat/>
    <w:rsid w:val="00CD5D1B"/>
    <w:pPr>
      <w:spacing w:after="200"/>
    </w:pPr>
    <w:rPr>
      <w:i/>
      <w:iCs/>
      <w:color w:val="0E2841" w:themeColor="text2"/>
      <w:sz w:val="18"/>
      <w:szCs w:val="18"/>
    </w:rPr>
  </w:style>
  <w:style w:type="paragraph" w:styleId="TableofFigures">
    <w:name w:val="table of figures"/>
    <w:basedOn w:val="Normal"/>
    <w:next w:val="Normal"/>
    <w:uiPriority w:val="99"/>
    <w:unhideWhenUsed/>
    <w:rsid w:val="00C82C1A"/>
  </w:style>
  <w:style w:type="paragraph" w:styleId="NoSpacing">
    <w:name w:val="No Spacing"/>
    <w:uiPriority w:val="1"/>
    <w:qFormat/>
    <w:rsid w:val="00690F66"/>
    <w:rPr>
      <w:rFonts w:ascii="Times New Roman" w:eastAsia="Times New Roman" w:hAnsi="Times New Roman" w:cs="Times New Roman"/>
      <w:kern w:val="0"/>
      <w:lang w:eastAsia="en-GB"/>
      <w14:ligatures w14:val="none"/>
    </w:rPr>
  </w:style>
  <w:style w:type="character" w:styleId="PageNumber">
    <w:name w:val="page number"/>
    <w:basedOn w:val="DefaultParagraphFont"/>
    <w:uiPriority w:val="99"/>
    <w:semiHidden/>
    <w:unhideWhenUsed/>
    <w:rsid w:val="00F366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6" Type="http://schemas.openxmlformats.org/officeDocument/2006/relationships/hyperlink" Target="file:///H:\RGSC\Reports\08-09\Pilot%20Ethics%20Questionnaire%20-%20Students.doc" TargetMode="External"/><Relationship Id="rId11" Type="http://schemas.openxmlformats.org/officeDocument/2006/relationships/image" Target="media/image4.jpeg"/><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hyperlink" Target="http://localhost:8000" TargetMode="External"/><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hyperlink" Target="http://www.rgu.ac.uk/research-ethics-policy" TargetMode="Externa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hyperlink" Target="https://www.kaggle.com/datasets/architsharma01/loan-approval-prediction-dataset" TargetMode="External"/><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png"/><Relationship Id="rId9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rgu.ac.uk/research-ethics-policy"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image" Target="media/image3.png"/><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www4.rgu.ac.uk/hr/healthsafety/page.cfm?pge=26027" TargetMode="External"/><Relationship Id="rId18" Type="http://schemas.openxmlformats.org/officeDocument/2006/relationships/image" Target="media/image7.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8.png"/><Relationship Id="rId14" Type="http://schemas.openxmlformats.org/officeDocument/2006/relationships/image" Target="media/image5.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footer" Target="footer2.xml"/></Relationships>
</file>

<file path=word/_rels/footer2.xml.rels><?xml version="1.0" encoding="UTF-8" standalone="yes"?>
<Relationships xmlns="http://schemas.openxmlformats.org/package/2006/relationships"><Relationship Id="rId2" Type="http://schemas.openxmlformats.org/officeDocument/2006/relationships/image" Target="media/image85.png"/><Relationship Id="rId1" Type="http://schemas.openxmlformats.org/officeDocument/2006/relationships/image" Target="media/image84.png"/></Relationships>
</file>

<file path=word/_rels/header1.xml.rels><?xml version="1.0" encoding="UTF-8" standalone="yes"?>
<Relationships xmlns="http://schemas.openxmlformats.org/package/2006/relationships"><Relationship Id="rId1" Type="http://schemas.openxmlformats.org/officeDocument/2006/relationships/image" Target="media/image8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E3D854-E302-B241-824B-56CAD5F817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9</TotalTime>
  <Pages>185</Pages>
  <Words>58274</Words>
  <Characters>332163</Characters>
  <Application>Microsoft Office Word</Application>
  <DocSecurity>0</DocSecurity>
  <Lines>2768</Lines>
  <Paragraphs>7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a 20232916</dc:creator>
  <cp:keywords/>
  <dc:description/>
  <cp:lastModifiedBy>Hansa 20232916</cp:lastModifiedBy>
  <cp:revision>814</cp:revision>
  <dcterms:created xsi:type="dcterms:W3CDTF">2025-12-14T18:10:00Z</dcterms:created>
  <dcterms:modified xsi:type="dcterms:W3CDTF">2025-12-18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v4EMoV5"/&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